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03F53" w14:textId="064C0153" w:rsidR="001C7584" w:rsidRPr="00DB27E4" w:rsidRDefault="00DB27E4" w:rsidP="001C7584">
      <w:pPr>
        <w:pStyle w:val="Ridettulo"/>
        <w:spacing w:before="240" w:line="360" w:lineRule="auto"/>
        <w:jc w:val="right"/>
        <w:rPr>
          <w:bCs/>
          <w:i/>
          <w:iCs/>
          <w:color w:val="000000" w:themeColor="text1"/>
          <w:sz w:val="24"/>
          <w:szCs w:val="20"/>
        </w:rPr>
      </w:pPr>
      <w:r w:rsidRPr="00DB27E4">
        <w:rPr>
          <w:bCs/>
          <w:i/>
          <w:iCs/>
          <w:color w:val="000000" w:themeColor="text1"/>
          <w:sz w:val="24"/>
          <w:szCs w:val="20"/>
        </w:rPr>
        <w:t>https://doi.org/10.23913/ride.v13i25.1255</w:t>
      </w:r>
    </w:p>
    <w:p w14:paraId="2972FADC" w14:textId="3948FD0F" w:rsidR="001C7584" w:rsidRPr="001C7584" w:rsidRDefault="001C7584" w:rsidP="001C7584">
      <w:pPr>
        <w:pStyle w:val="Ridettulo"/>
        <w:spacing w:before="240" w:line="360" w:lineRule="auto"/>
        <w:jc w:val="right"/>
        <w:rPr>
          <w:sz w:val="24"/>
        </w:rPr>
      </w:pPr>
      <w:r w:rsidRPr="001C7584">
        <w:rPr>
          <w:bCs/>
          <w:i/>
          <w:iCs/>
          <w:color w:val="000000" w:themeColor="text1"/>
          <w:sz w:val="24"/>
          <w:szCs w:val="20"/>
        </w:rPr>
        <w:t>Artículos científicos</w:t>
      </w:r>
    </w:p>
    <w:p w14:paraId="4A00F94B" w14:textId="0E4971CB" w:rsidR="00BA60C2" w:rsidRPr="000922F7" w:rsidRDefault="00587239" w:rsidP="001C7584">
      <w:pPr>
        <w:pStyle w:val="Ridettulo"/>
        <w:spacing w:after="0"/>
        <w:jc w:val="right"/>
        <w:rPr>
          <w:rFonts w:ascii="Calibri" w:eastAsia="Times New Roman" w:hAnsi="Calibri" w:cs="Calibri"/>
          <w:color w:val="000000" w:themeColor="text1"/>
          <w:spacing w:val="0"/>
          <w:kern w:val="0"/>
          <w:szCs w:val="32"/>
          <w:lang w:eastAsia="es-MX"/>
        </w:rPr>
      </w:pPr>
      <w:r w:rsidRPr="000922F7">
        <w:rPr>
          <w:rFonts w:ascii="Calibri" w:eastAsia="Times New Roman" w:hAnsi="Calibri" w:cs="Calibri"/>
          <w:color w:val="000000" w:themeColor="text1"/>
          <w:spacing w:val="0"/>
          <w:kern w:val="0"/>
          <w:szCs w:val="32"/>
          <w:lang w:eastAsia="es-MX"/>
        </w:rPr>
        <w:t>La presencia de la mujer ante la necesidad urbana de la movilidad cotidiana y el impacto en el hogar</w:t>
      </w:r>
    </w:p>
    <w:p w14:paraId="40F464C2" w14:textId="3272A365" w:rsidR="001C0A6E" w:rsidRPr="004523F4" w:rsidRDefault="001C7584" w:rsidP="001C7584">
      <w:pPr>
        <w:pStyle w:val="Ridettulo"/>
        <w:spacing w:after="0"/>
        <w:jc w:val="right"/>
        <w:rPr>
          <w:rFonts w:ascii="Calibri" w:eastAsia="Times New Roman" w:hAnsi="Calibri" w:cs="Calibri"/>
          <w:i/>
          <w:iCs/>
          <w:color w:val="000000" w:themeColor="text1"/>
          <w:spacing w:val="0"/>
          <w:kern w:val="0"/>
          <w:sz w:val="28"/>
          <w:szCs w:val="28"/>
          <w:lang w:val="en-US" w:eastAsia="es-MX"/>
        </w:rPr>
      </w:pPr>
      <w:r w:rsidRPr="00272F16">
        <w:rPr>
          <w:rFonts w:ascii="Calibri" w:eastAsia="Times New Roman" w:hAnsi="Calibri" w:cs="Calibri"/>
          <w:i/>
          <w:iCs/>
          <w:color w:val="000000" w:themeColor="text1"/>
          <w:spacing w:val="0"/>
          <w:kern w:val="0"/>
          <w:sz w:val="28"/>
          <w:szCs w:val="28"/>
          <w:lang w:val="en-US" w:eastAsia="es-MX"/>
        </w:rPr>
        <w:br/>
      </w:r>
      <w:r w:rsidR="00587239" w:rsidRPr="00587239">
        <w:rPr>
          <w:rFonts w:ascii="Calibri" w:eastAsia="Times New Roman" w:hAnsi="Calibri" w:cs="Calibri"/>
          <w:i/>
          <w:iCs/>
          <w:color w:val="000000" w:themeColor="text1"/>
          <w:spacing w:val="0"/>
          <w:kern w:val="0"/>
          <w:sz w:val="28"/>
          <w:szCs w:val="28"/>
          <w:lang w:val="en-US" w:eastAsia="es-MX"/>
        </w:rPr>
        <w:t>The presence of women in the face of the urban need for daily mobility and the impact on the home</w:t>
      </w:r>
    </w:p>
    <w:p w14:paraId="67B8B307" w14:textId="35B859C0" w:rsidR="001C7584" w:rsidRPr="001C7584" w:rsidRDefault="001C7584" w:rsidP="001C7584">
      <w:pPr>
        <w:pStyle w:val="Ridettulo"/>
        <w:spacing w:after="0"/>
        <w:jc w:val="right"/>
        <w:rPr>
          <w:rFonts w:ascii="Calibri" w:eastAsia="Times New Roman" w:hAnsi="Calibri" w:cs="Calibri"/>
          <w:i/>
          <w:iCs/>
          <w:color w:val="000000" w:themeColor="text1"/>
          <w:spacing w:val="0"/>
          <w:kern w:val="0"/>
          <w:sz w:val="28"/>
          <w:szCs w:val="28"/>
          <w:lang w:eastAsia="es-MX"/>
        </w:rPr>
      </w:pPr>
      <w:r w:rsidRPr="00272F16">
        <w:rPr>
          <w:rFonts w:ascii="Calibri" w:eastAsia="Times New Roman" w:hAnsi="Calibri" w:cs="Calibri"/>
          <w:i/>
          <w:iCs/>
          <w:color w:val="000000" w:themeColor="text1"/>
          <w:spacing w:val="0"/>
          <w:kern w:val="0"/>
          <w:sz w:val="28"/>
          <w:szCs w:val="28"/>
          <w:lang w:eastAsia="es-MX"/>
        </w:rPr>
        <w:br/>
      </w:r>
      <w:r w:rsidR="00587239" w:rsidRPr="00587239">
        <w:rPr>
          <w:rFonts w:ascii="Calibri" w:eastAsia="Times New Roman" w:hAnsi="Calibri" w:cs="Calibri"/>
          <w:i/>
          <w:iCs/>
          <w:color w:val="000000" w:themeColor="text1"/>
          <w:spacing w:val="0"/>
          <w:kern w:val="0"/>
          <w:sz w:val="28"/>
          <w:szCs w:val="28"/>
          <w:lang w:eastAsia="es-MX"/>
        </w:rPr>
        <w:t>A presença da mulher diante da necessidade urbana de mobilidade diária e o impacto no lar</w:t>
      </w:r>
    </w:p>
    <w:p w14:paraId="02A1CE47" w14:textId="77777777" w:rsidR="00701471" w:rsidRPr="001C7584" w:rsidRDefault="00701471" w:rsidP="00701471">
      <w:pPr>
        <w:pStyle w:val="Ridettulo"/>
        <w:spacing w:after="0" w:line="360" w:lineRule="auto"/>
        <w:jc w:val="left"/>
        <w:rPr>
          <w:b w:val="0"/>
          <w:sz w:val="24"/>
        </w:rPr>
      </w:pPr>
    </w:p>
    <w:p w14:paraId="27292989" w14:textId="5D3B8221" w:rsidR="00034C27" w:rsidRDefault="00034C27" w:rsidP="001C7584">
      <w:pPr>
        <w:pStyle w:val="Ridettulo"/>
        <w:spacing w:after="0"/>
        <w:jc w:val="right"/>
        <w:rPr>
          <w:b w:val="0"/>
          <w:sz w:val="24"/>
        </w:rPr>
      </w:pPr>
      <w:r w:rsidRPr="001C7584">
        <w:rPr>
          <w:rFonts w:asciiTheme="minorHAnsi" w:hAnsiTheme="minorHAnsi" w:cstheme="minorHAnsi"/>
          <w:bCs/>
          <w:sz w:val="24"/>
        </w:rPr>
        <w:t>Laura Vázquez Nájera</w:t>
      </w:r>
    </w:p>
    <w:p w14:paraId="4A7D3D0E" w14:textId="77777777" w:rsidR="001C7584" w:rsidRPr="001C7584" w:rsidRDefault="001C7584" w:rsidP="001C7584">
      <w:pPr>
        <w:pStyle w:val="Ridettulo"/>
        <w:spacing w:after="0"/>
        <w:jc w:val="right"/>
        <w:rPr>
          <w:b w:val="0"/>
          <w:bCs/>
          <w:sz w:val="24"/>
          <w:szCs w:val="20"/>
        </w:rPr>
      </w:pPr>
      <w:r w:rsidRPr="001C7584">
        <w:rPr>
          <w:b w:val="0"/>
          <w:bCs/>
          <w:sz w:val="24"/>
          <w:szCs w:val="20"/>
        </w:rPr>
        <w:t>Instituto Politécnico Nacional, México</w:t>
      </w:r>
    </w:p>
    <w:p w14:paraId="58F31FAC" w14:textId="5987F134" w:rsidR="001C7584" w:rsidRDefault="001C7584" w:rsidP="001C7584">
      <w:pPr>
        <w:pStyle w:val="Ridettulo"/>
        <w:spacing w:after="0"/>
        <w:jc w:val="right"/>
        <w:rPr>
          <w:rFonts w:asciiTheme="minorHAnsi" w:hAnsiTheme="minorHAnsi" w:cstheme="minorHAnsi"/>
          <w:b w:val="0"/>
          <w:bCs/>
          <w:color w:val="FF0000"/>
          <w:sz w:val="24"/>
          <w:szCs w:val="20"/>
        </w:rPr>
      </w:pPr>
      <w:r w:rsidRPr="001C7584">
        <w:rPr>
          <w:rFonts w:asciiTheme="minorHAnsi" w:hAnsiTheme="minorHAnsi" w:cstheme="minorHAnsi"/>
          <w:b w:val="0"/>
          <w:bCs/>
          <w:color w:val="FF0000"/>
          <w:sz w:val="24"/>
          <w:szCs w:val="20"/>
        </w:rPr>
        <w:t>lau_vn@yahoo.com</w:t>
      </w:r>
    </w:p>
    <w:p w14:paraId="4F3D3FBE" w14:textId="56C00937" w:rsidR="00756B3E" w:rsidRPr="001C7584" w:rsidRDefault="00000000" w:rsidP="001C7584">
      <w:pPr>
        <w:pStyle w:val="Ridettulo"/>
        <w:spacing w:after="0"/>
        <w:jc w:val="right"/>
        <w:rPr>
          <w:rFonts w:asciiTheme="minorHAnsi" w:hAnsiTheme="minorHAnsi" w:cstheme="minorHAnsi"/>
          <w:b w:val="0"/>
          <w:bCs/>
          <w:sz w:val="24"/>
        </w:rPr>
      </w:pPr>
      <w:hyperlink r:id="rId8" w:history="1">
        <w:r w:rsidR="00756B3E" w:rsidRPr="001A424C">
          <w:rPr>
            <w:rStyle w:val="Hipervnculo"/>
            <w:b w:val="0"/>
            <w:color w:val="auto"/>
            <w:u w:val="none"/>
          </w:rPr>
          <w:t>https://orcid.org/0000-0003-3136-976X</w:t>
        </w:r>
      </w:hyperlink>
    </w:p>
    <w:p w14:paraId="2C67F924" w14:textId="77777777" w:rsidR="001C7584" w:rsidRPr="004513CC" w:rsidRDefault="001C7584" w:rsidP="001C7584">
      <w:pPr>
        <w:pStyle w:val="Ridettulo"/>
        <w:spacing w:after="0"/>
        <w:jc w:val="right"/>
        <w:rPr>
          <w:b w:val="0"/>
          <w:sz w:val="24"/>
        </w:rPr>
      </w:pPr>
    </w:p>
    <w:p w14:paraId="5C4A990B" w14:textId="56823BC3" w:rsidR="00034C27" w:rsidRDefault="00034C27" w:rsidP="001C7584">
      <w:pPr>
        <w:pStyle w:val="Ridettulo"/>
        <w:spacing w:after="0"/>
        <w:jc w:val="right"/>
        <w:rPr>
          <w:b w:val="0"/>
          <w:sz w:val="24"/>
        </w:rPr>
      </w:pPr>
      <w:r w:rsidRPr="001C7584">
        <w:rPr>
          <w:rFonts w:asciiTheme="minorHAnsi" w:hAnsiTheme="minorHAnsi" w:cstheme="minorHAnsi"/>
          <w:bCs/>
          <w:sz w:val="24"/>
        </w:rPr>
        <w:t>Ma. de los Ángeles Martínez Ortega</w:t>
      </w:r>
    </w:p>
    <w:p w14:paraId="0B965CE8" w14:textId="6B3F2875" w:rsidR="001C7584" w:rsidRDefault="001C7584" w:rsidP="001C7584">
      <w:pPr>
        <w:pStyle w:val="Ridettulo"/>
        <w:spacing w:after="0"/>
        <w:jc w:val="right"/>
        <w:rPr>
          <w:b w:val="0"/>
          <w:sz w:val="24"/>
        </w:rPr>
      </w:pPr>
      <w:r w:rsidRPr="001C7584">
        <w:rPr>
          <w:b w:val="0"/>
          <w:bCs/>
          <w:sz w:val="24"/>
          <w:szCs w:val="20"/>
        </w:rPr>
        <w:t>Instituto Politécnico Nacional, México</w:t>
      </w:r>
    </w:p>
    <w:p w14:paraId="126B33A4" w14:textId="77777777" w:rsidR="00756B3E" w:rsidRPr="00756B3E" w:rsidRDefault="00000000" w:rsidP="00756B3E">
      <w:pPr>
        <w:pStyle w:val="Ridettulo"/>
        <w:spacing w:after="0"/>
        <w:jc w:val="right"/>
        <w:rPr>
          <w:b w:val="0"/>
          <w:sz w:val="24"/>
        </w:rPr>
      </w:pPr>
      <w:hyperlink r:id="rId9" w:history="1">
        <w:r w:rsidR="00756B3E" w:rsidRPr="00756B3E">
          <w:rPr>
            <w:rFonts w:asciiTheme="minorHAnsi" w:hAnsiTheme="minorHAnsi" w:cstheme="minorHAnsi"/>
            <w:b w:val="0"/>
            <w:bCs/>
            <w:color w:val="FF0000"/>
            <w:sz w:val="24"/>
          </w:rPr>
          <w:t>mmartinezo@ipn.mx</w:t>
        </w:r>
      </w:hyperlink>
      <w:r w:rsidR="00756B3E" w:rsidRPr="00756B3E">
        <w:rPr>
          <w:b w:val="0"/>
          <w:sz w:val="24"/>
        </w:rPr>
        <w:t xml:space="preserve"> </w:t>
      </w:r>
    </w:p>
    <w:p w14:paraId="35A8D94B" w14:textId="21C710D3" w:rsidR="00756B3E" w:rsidRDefault="00000000" w:rsidP="00756B3E">
      <w:pPr>
        <w:pStyle w:val="Ridettulo"/>
        <w:spacing w:after="0" w:line="240" w:lineRule="auto"/>
        <w:jc w:val="right"/>
        <w:rPr>
          <w:rStyle w:val="Hipervnculo"/>
          <w:b w:val="0"/>
          <w:color w:val="auto"/>
          <w:u w:val="none"/>
        </w:rPr>
      </w:pPr>
      <w:hyperlink r:id="rId10" w:history="1">
        <w:r w:rsidR="00756B3E" w:rsidRPr="001A424C">
          <w:rPr>
            <w:rStyle w:val="Hipervnculo"/>
            <w:b w:val="0"/>
            <w:color w:val="auto"/>
            <w:u w:val="none"/>
          </w:rPr>
          <w:t>https://orcid.org/0000-0002-8483-9844</w:t>
        </w:r>
      </w:hyperlink>
    </w:p>
    <w:p w14:paraId="6CDD3F7F" w14:textId="77777777" w:rsidR="00756B3E" w:rsidRPr="001A424C" w:rsidRDefault="00756B3E" w:rsidP="00756B3E">
      <w:pPr>
        <w:pStyle w:val="Ridettulo"/>
        <w:spacing w:after="0" w:line="240" w:lineRule="auto"/>
        <w:jc w:val="right"/>
        <w:rPr>
          <w:rStyle w:val="Hipervnculo"/>
          <w:b w:val="0"/>
          <w:color w:val="auto"/>
          <w:u w:val="none"/>
        </w:rPr>
      </w:pPr>
    </w:p>
    <w:p w14:paraId="08ED7423" w14:textId="79F8BD47" w:rsidR="00A96B08" w:rsidRPr="001C7584" w:rsidRDefault="00034C27" w:rsidP="00756B3E">
      <w:pPr>
        <w:spacing w:line="276" w:lineRule="auto"/>
        <w:jc w:val="right"/>
        <w:rPr>
          <w:rFonts w:asciiTheme="minorHAnsi" w:eastAsiaTheme="minorHAnsi" w:hAnsiTheme="minorHAnsi" w:cstheme="minorHAnsi"/>
          <w:b/>
          <w:bCs/>
          <w:spacing w:val="-6"/>
          <w:kern w:val="20"/>
          <w:lang w:val="es-MX"/>
        </w:rPr>
      </w:pPr>
      <w:r w:rsidRPr="001C7584">
        <w:rPr>
          <w:rFonts w:asciiTheme="minorHAnsi" w:eastAsiaTheme="minorHAnsi" w:hAnsiTheme="minorHAnsi" w:cstheme="minorHAnsi"/>
          <w:b/>
          <w:bCs/>
          <w:spacing w:val="-6"/>
          <w:kern w:val="20"/>
          <w:lang w:val="es-MX"/>
        </w:rPr>
        <w:t>Minerva Martínez Ortega</w:t>
      </w:r>
    </w:p>
    <w:p w14:paraId="70084753" w14:textId="77777777" w:rsidR="00756B3E" w:rsidRPr="001A424C" w:rsidRDefault="00756B3E" w:rsidP="00756B3E">
      <w:pPr>
        <w:jc w:val="right"/>
        <w:rPr>
          <w:rStyle w:val="Hipervnculo"/>
          <w:color w:val="auto"/>
          <w:spacing w:val="-6"/>
          <w:kern w:val="20"/>
          <w:u w:val="none"/>
          <w:lang w:val="es-MX"/>
        </w:rPr>
      </w:pPr>
      <w:r w:rsidRPr="001A424C">
        <w:rPr>
          <w:rStyle w:val="Hipervnculo"/>
          <w:color w:val="auto"/>
          <w:spacing w:val="-6"/>
          <w:kern w:val="20"/>
          <w:u w:val="none"/>
          <w:lang w:val="es-MX"/>
        </w:rPr>
        <w:t>Dirección General de Educación Tecnológica Industrial, México</w:t>
      </w:r>
    </w:p>
    <w:p w14:paraId="170634A9" w14:textId="6911EEEF" w:rsidR="001C7584" w:rsidRDefault="001C7584" w:rsidP="001C7584">
      <w:pPr>
        <w:spacing w:line="276" w:lineRule="auto"/>
        <w:jc w:val="right"/>
        <w:rPr>
          <w:noProof/>
          <w:lang w:val="es-MX"/>
        </w:rPr>
      </w:pPr>
      <w:r w:rsidRPr="001C7584">
        <w:rPr>
          <w:rFonts w:asciiTheme="minorHAnsi" w:hAnsiTheme="minorHAnsi" w:cstheme="minorHAnsi"/>
          <w:color w:val="FF0000"/>
          <w:lang w:val="es-MX"/>
        </w:rPr>
        <w:t>cetis76@hotmail.com</w:t>
      </w:r>
    </w:p>
    <w:p w14:paraId="6F1A4DAB" w14:textId="5B1991F9" w:rsidR="00756B3E" w:rsidRDefault="00000000" w:rsidP="00756B3E">
      <w:pPr>
        <w:jc w:val="right"/>
        <w:rPr>
          <w:rStyle w:val="Hipervnculo"/>
          <w:color w:val="auto"/>
          <w:spacing w:val="-6"/>
          <w:kern w:val="20"/>
          <w:u w:val="none"/>
          <w:lang w:val="es-MX"/>
        </w:rPr>
      </w:pPr>
      <w:hyperlink r:id="rId11" w:history="1">
        <w:r w:rsidR="00756B3E" w:rsidRPr="001A424C">
          <w:rPr>
            <w:rStyle w:val="Hipervnculo"/>
            <w:color w:val="auto"/>
            <w:spacing w:val="-6"/>
            <w:kern w:val="20"/>
            <w:u w:val="none"/>
            <w:lang w:val="es-MX"/>
          </w:rPr>
          <w:t>https://orcid.org/000-0002-6835-2841</w:t>
        </w:r>
      </w:hyperlink>
    </w:p>
    <w:p w14:paraId="7F01E66E" w14:textId="06F1F629" w:rsidR="004523F4" w:rsidRDefault="004523F4" w:rsidP="00756B3E">
      <w:pPr>
        <w:jc w:val="right"/>
        <w:rPr>
          <w:rStyle w:val="Hipervnculo"/>
          <w:color w:val="auto"/>
          <w:spacing w:val="-6"/>
          <w:kern w:val="20"/>
          <w:u w:val="none"/>
          <w:lang w:val="es-MX"/>
        </w:rPr>
      </w:pPr>
    </w:p>
    <w:p w14:paraId="0B7D4177" w14:textId="5F45190B" w:rsidR="004523F4" w:rsidRDefault="004523F4" w:rsidP="00756B3E">
      <w:pPr>
        <w:jc w:val="right"/>
        <w:rPr>
          <w:rStyle w:val="Hipervnculo"/>
          <w:color w:val="auto"/>
          <w:spacing w:val="-6"/>
          <w:kern w:val="20"/>
          <w:u w:val="none"/>
          <w:lang w:val="es-MX"/>
        </w:rPr>
      </w:pPr>
    </w:p>
    <w:p w14:paraId="78DE9847" w14:textId="0E84E178" w:rsidR="004523F4" w:rsidRDefault="004523F4" w:rsidP="00756B3E">
      <w:pPr>
        <w:jc w:val="right"/>
        <w:rPr>
          <w:rStyle w:val="Hipervnculo"/>
          <w:color w:val="auto"/>
          <w:spacing w:val="-6"/>
          <w:kern w:val="20"/>
          <w:u w:val="none"/>
          <w:lang w:val="es-MX"/>
        </w:rPr>
      </w:pPr>
    </w:p>
    <w:p w14:paraId="1ACA6DDF" w14:textId="62E5BD1B" w:rsidR="004523F4" w:rsidRDefault="004523F4" w:rsidP="00756B3E">
      <w:pPr>
        <w:jc w:val="right"/>
        <w:rPr>
          <w:rStyle w:val="Hipervnculo"/>
          <w:color w:val="auto"/>
          <w:spacing w:val="-6"/>
          <w:kern w:val="20"/>
          <w:u w:val="none"/>
          <w:lang w:val="es-MX"/>
        </w:rPr>
      </w:pPr>
    </w:p>
    <w:p w14:paraId="22949E62" w14:textId="3A8CECD2" w:rsidR="004523F4" w:rsidRDefault="004523F4" w:rsidP="00756B3E">
      <w:pPr>
        <w:jc w:val="right"/>
        <w:rPr>
          <w:rStyle w:val="Hipervnculo"/>
          <w:color w:val="auto"/>
          <w:spacing w:val="-6"/>
          <w:kern w:val="20"/>
          <w:u w:val="none"/>
          <w:lang w:val="es-MX"/>
        </w:rPr>
      </w:pPr>
    </w:p>
    <w:p w14:paraId="4B65F840" w14:textId="21F17F6D" w:rsidR="004523F4" w:rsidRDefault="004523F4" w:rsidP="00756B3E">
      <w:pPr>
        <w:jc w:val="right"/>
        <w:rPr>
          <w:rStyle w:val="Hipervnculo"/>
          <w:color w:val="auto"/>
          <w:spacing w:val="-6"/>
          <w:kern w:val="20"/>
          <w:u w:val="none"/>
          <w:lang w:val="es-MX"/>
        </w:rPr>
      </w:pPr>
    </w:p>
    <w:p w14:paraId="48B239B6" w14:textId="785CCF09" w:rsidR="004523F4" w:rsidRDefault="004523F4" w:rsidP="00756B3E">
      <w:pPr>
        <w:jc w:val="right"/>
        <w:rPr>
          <w:rStyle w:val="Hipervnculo"/>
          <w:color w:val="auto"/>
          <w:spacing w:val="-6"/>
          <w:kern w:val="20"/>
          <w:u w:val="none"/>
          <w:lang w:val="es-MX"/>
        </w:rPr>
      </w:pPr>
    </w:p>
    <w:p w14:paraId="1B7F76E5" w14:textId="0400F4F4" w:rsidR="004523F4" w:rsidRDefault="004523F4" w:rsidP="00756B3E">
      <w:pPr>
        <w:jc w:val="right"/>
        <w:rPr>
          <w:rStyle w:val="Hipervnculo"/>
          <w:color w:val="auto"/>
          <w:spacing w:val="-6"/>
          <w:kern w:val="20"/>
          <w:u w:val="none"/>
          <w:lang w:val="es-MX"/>
        </w:rPr>
      </w:pPr>
    </w:p>
    <w:p w14:paraId="33C1EC3D" w14:textId="3190B175" w:rsidR="004523F4" w:rsidRDefault="004523F4" w:rsidP="00756B3E">
      <w:pPr>
        <w:jc w:val="right"/>
        <w:rPr>
          <w:rStyle w:val="Hipervnculo"/>
          <w:color w:val="auto"/>
          <w:spacing w:val="-6"/>
          <w:kern w:val="20"/>
          <w:u w:val="none"/>
          <w:lang w:val="es-MX"/>
        </w:rPr>
      </w:pPr>
    </w:p>
    <w:p w14:paraId="16F4B26B" w14:textId="446D6F57" w:rsidR="004523F4" w:rsidRDefault="004523F4" w:rsidP="00756B3E">
      <w:pPr>
        <w:jc w:val="right"/>
        <w:rPr>
          <w:rStyle w:val="Hipervnculo"/>
          <w:color w:val="auto"/>
          <w:spacing w:val="-6"/>
          <w:kern w:val="20"/>
          <w:u w:val="none"/>
          <w:lang w:val="es-MX"/>
        </w:rPr>
      </w:pPr>
    </w:p>
    <w:p w14:paraId="3555267C" w14:textId="1EB240A2" w:rsidR="004523F4" w:rsidRDefault="004523F4" w:rsidP="00756B3E">
      <w:pPr>
        <w:jc w:val="right"/>
        <w:rPr>
          <w:rStyle w:val="Hipervnculo"/>
          <w:color w:val="auto"/>
          <w:spacing w:val="-6"/>
          <w:kern w:val="20"/>
          <w:u w:val="none"/>
          <w:lang w:val="es-MX"/>
        </w:rPr>
      </w:pPr>
    </w:p>
    <w:p w14:paraId="37665BAC" w14:textId="6CD7A0A3" w:rsidR="004523F4" w:rsidRDefault="004523F4" w:rsidP="00756B3E">
      <w:pPr>
        <w:jc w:val="right"/>
        <w:rPr>
          <w:rStyle w:val="Hipervnculo"/>
          <w:color w:val="auto"/>
          <w:spacing w:val="-6"/>
          <w:kern w:val="20"/>
          <w:u w:val="none"/>
          <w:lang w:val="es-MX"/>
        </w:rPr>
      </w:pPr>
    </w:p>
    <w:p w14:paraId="273A6E2D" w14:textId="07A169A0" w:rsidR="004523F4" w:rsidRDefault="004523F4" w:rsidP="00756B3E">
      <w:pPr>
        <w:jc w:val="right"/>
        <w:rPr>
          <w:rStyle w:val="Hipervnculo"/>
          <w:color w:val="auto"/>
          <w:spacing w:val="-6"/>
          <w:kern w:val="20"/>
          <w:u w:val="none"/>
          <w:lang w:val="es-MX"/>
        </w:rPr>
      </w:pPr>
    </w:p>
    <w:p w14:paraId="565DD838" w14:textId="693CC5EA" w:rsidR="004523F4" w:rsidRDefault="004523F4" w:rsidP="00756B3E">
      <w:pPr>
        <w:jc w:val="right"/>
        <w:rPr>
          <w:rStyle w:val="Hipervnculo"/>
          <w:color w:val="auto"/>
          <w:spacing w:val="-6"/>
          <w:kern w:val="20"/>
          <w:u w:val="none"/>
          <w:lang w:val="es-MX"/>
        </w:rPr>
      </w:pPr>
    </w:p>
    <w:p w14:paraId="74F20766" w14:textId="0AC1DA79" w:rsidR="001D3FE5" w:rsidRPr="001C7584" w:rsidRDefault="001D3FE5" w:rsidP="00701471">
      <w:pPr>
        <w:pStyle w:val="Ridettulo"/>
        <w:spacing w:after="0" w:line="360" w:lineRule="auto"/>
        <w:jc w:val="left"/>
        <w:rPr>
          <w:rFonts w:asciiTheme="minorHAnsi" w:hAnsiTheme="minorHAnsi" w:cstheme="minorHAnsi"/>
          <w:szCs w:val="32"/>
        </w:rPr>
      </w:pPr>
      <w:r w:rsidRPr="001C7584">
        <w:rPr>
          <w:rFonts w:asciiTheme="minorHAnsi" w:hAnsiTheme="minorHAnsi" w:cstheme="minorHAnsi"/>
          <w:sz w:val="28"/>
          <w:szCs w:val="28"/>
        </w:rPr>
        <w:lastRenderedPageBreak/>
        <w:t>Resumen</w:t>
      </w:r>
    </w:p>
    <w:p w14:paraId="4CC53915" w14:textId="03695FAF" w:rsidR="00034C27" w:rsidRPr="004513CC" w:rsidRDefault="00014EE5" w:rsidP="004513CC">
      <w:pPr>
        <w:spacing w:line="360" w:lineRule="auto"/>
        <w:jc w:val="both"/>
        <w:rPr>
          <w:lang w:val="es-MX"/>
        </w:rPr>
      </w:pPr>
      <w:r w:rsidRPr="004513CC">
        <w:rPr>
          <w:rFonts w:eastAsiaTheme="minorHAnsi"/>
          <w:spacing w:val="-6"/>
          <w:kern w:val="20"/>
          <w:lang w:val="es-MX"/>
        </w:rPr>
        <w:t xml:space="preserve">El objetivo de este trabajo fue visualizar el involucramiento de la mujer </w:t>
      </w:r>
      <w:r w:rsidR="00587B39" w:rsidRPr="004513CC">
        <w:rPr>
          <w:rFonts w:eastAsiaTheme="minorHAnsi"/>
          <w:spacing w:val="-6"/>
          <w:kern w:val="20"/>
          <w:lang w:val="es-MX"/>
        </w:rPr>
        <w:t xml:space="preserve">en </w:t>
      </w:r>
      <w:r w:rsidR="00CA6C7A" w:rsidRPr="004513CC">
        <w:rPr>
          <w:rFonts w:eastAsiaTheme="minorHAnsi"/>
          <w:spacing w:val="-6"/>
          <w:kern w:val="20"/>
          <w:lang w:val="es-MX"/>
        </w:rPr>
        <w:t>la apremiante y urgente necesidad del desplazamiento urbano</w:t>
      </w:r>
      <w:r w:rsidR="00587B39" w:rsidRPr="004513CC">
        <w:rPr>
          <w:rFonts w:eastAsiaTheme="minorHAnsi"/>
          <w:spacing w:val="-6"/>
          <w:kern w:val="20"/>
          <w:lang w:val="es-MX"/>
        </w:rPr>
        <w:t>,</w:t>
      </w:r>
      <w:r w:rsidRPr="004513CC">
        <w:rPr>
          <w:rFonts w:eastAsiaTheme="minorHAnsi"/>
          <w:spacing w:val="-6"/>
          <w:kern w:val="20"/>
          <w:lang w:val="es-MX"/>
        </w:rPr>
        <w:t xml:space="preserve"> </w:t>
      </w:r>
      <w:r w:rsidR="00443213" w:rsidRPr="004513CC">
        <w:rPr>
          <w:rFonts w:eastAsiaTheme="minorHAnsi"/>
          <w:spacing w:val="-6"/>
          <w:kern w:val="20"/>
          <w:lang w:val="es-MX"/>
        </w:rPr>
        <w:t>específicamente consistió en relacionar el género, las características socioeconómicas y el modo de transporte como factores de la movilidad, así como el gasto que representó esta actividad</w:t>
      </w:r>
      <w:r w:rsidR="007767D4">
        <w:rPr>
          <w:rFonts w:eastAsiaTheme="minorHAnsi"/>
          <w:spacing w:val="-6"/>
          <w:kern w:val="20"/>
          <w:lang w:val="es-MX"/>
        </w:rPr>
        <w:t xml:space="preserve">. </w:t>
      </w:r>
      <w:r w:rsidRPr="004513CC">
        <w:rPr>
          <w:rFonts w:eastAsiaTheme="minorHAnsi"/>
          <w:spacing w:val="-6"/>
          <w:kern w:val="20"/>
          <w:lang w:val="es-MX"/>
        </w:rPr>
        <w:t>Se tomaron como referente los</w:t>
      </w:r>
      <w:r w:rsidR="00DF3993" w:rsidRPr="004513CC">
        <w:rPr>
          <w:rFonts w:eastAsiaTheme="minorHAnsi"/>
          <w:spacing w:val="-6"/>
          <w:kern w:val="20"/>
          <w:lang w:val="es-MX"/>
        </w:rPr>
        <w:t xml:space="preserve"> datos de viajes de la </w:t>
      </w:r>
      <w:r w:rsidR="007767D4" w:rsidRPr="001C7584">
        <w:rPr>
          <w:lang w:val="es-MX"/>
        </w:rPr>
        <w:t>Encuesta Origen Destino en Hogares de la Zona Metropolitana del Valle de México (EOD) 2017</w:t>
      </w:r>
      <w:r w:rsidR="0066178B" w:rsidRPr="004513CC">
        <w:rPr>
          <w:rFonts w:eastAsiaTheme="minorHAnsi"/>
          <w:spacing w:val="-6"/>
          <w:kern w:val="20"/>
          <w:lang w:val="es-MX"/>
        </w:rPr>
        <w:t>.</w:t>
      </w:r>
      <w:r w:rsidR="00CA6C7A" w:rsidRPr="004513CC">
        <w:rPr>
          <w:rFonts w:eastAsiaTheme="minorHAnsi"/>
          <w:spacing w:val="-6"/>
          <w:kern w:val="20"/>
          <w:lang w:val="es-MX"/>
        </w:rPr>
        <w:t xml:space="preserve"> </w:t>
      </w:r>
      <w:r w:rsidR="0066178B" w:rsidRPr="004513CC">
        <w:rPr>
          <w:rFonts w:eastAsiaTheme="minorHAnsi"/>
          <w:spacing w:val="-6"/>
          <w:kern w:val="20"/>
          <w:lang w:val="es-MX"/>
        </w:rPr>
        <w:t>E</w:t>
      </w:r>
      <w:r w:rsidR="00DF3993" w:rsidRPr="004513CC">
        <w:rPr>
          <w:rFonts w:eastAsiaTheme="minorHAnsi"/>
          <w:spacing w:val="-6"/>
          <w:kern w:val="20"/>
          <w:lang w:val="es-MX"/>
        </w:rPr>
        <w:t xml:space="preserve">l tamaño de la muestra </w:t>
      </w:r>
      <w:r w:rsidRPr="004513CC">
        <w:rPr>
          <w:rFonts w:eastAsiaTheme="minorHAnsi"/>
          <w:spacing w:val="-6"/>
          <w:kern w:val="20"/>
          <w:lang w:val="es-MX"/>
        </w:rPr>
        <w:t>fue</w:t>
      </w:r>
      <w:r w:rsidR="00DF3993" w:rsidRPr="004513CC">
        <w:rPr>
          <w:rFonts w:eastAsiaTheme="minorHAnsi"/>
          <w:spacing w:val="-6"/>
          <w:kern w:val="20"/>
          <w:lang w:val="es-MX"/>
        </w:rPr>
        <w:t xml:space="preserve"> de 66</w:t>
      </w:r>
      <w:r w:rsidR="007767D4">
        <w:rPr>
          <w:rFonts w:eastAsiaTheme="minorHAnsi"/>
          <w:spacing w:val="-6"/>
          <w:kern w:val="20"/>
          <w:lang w:val="es-MX"/>
        </w:rPr>
        <w:t xml:space="preserve"> </w:t>
      </w:r>
      <w:r w:rsidR="00DF3993" w:rsidRPr="004513CC">
        <w:rPr>
          <w:rFonts w:eastAsiaTheme="minorHAnsi"/>
          <w:spacing w:val="-6"/>
          <w:kern w:val="20"/>
          <w:lang w:val="es-MX"/>
        </w:rPr>
        <w:t>625 viviendas</w:t>
      </w:r>
      <w:r w:rsidR="00582165">
        <w:rPr>
          <w:rFonts w:eastAsiaTheme="minorHAnsi"/>
          <w:spacing w:val="-6"/>
          <w:kern w:val="20"/>
          <w:lang w:val="es-MX"/>
        </w:rPr>
        <w:t xml:space="preserve"> y </w:t>
      </w:r>
      <w:r w:rsidR="00DF3993" w:rsidRPr="004513CC">
        <w:rPr>
          <w:rFonts w:eastAsiaTheme="minorHAnsi"/>
          <w:spacing w:val="-6"/>
          <w:kern w:val="20"/>
          <w:lang w:val="es-MX"/>
        </w:rPr>
        <w:t>la encuesta se diseñó con un factor que reflej</w:t>
      </w:r>
      <w:r w:rsidRPr="004513CC">
        <w:rPr>
          <w:rFonts w:eastAsiaTheme="minorHAnsi"/>
          <w:spacing w:val="-6"/>
          <w:kern w:val="20"/>
          <w:lang w:val="es-MX"/>
        </w:rPr>
        <w:t>ó</w:t>
      </w:r>
      <w:r w:rsidR="00DF3993" w:rsidRPr="004513CC">
        <w:rPr>
          <w:rFonts w:eastAsiaTheme="minorHAnsi"/>
          <w:spacing w:val="-6"/>
          <w:kern w:val="20"/>
          <w:lang w:val="es-MX"/>
        </w:rPr>
        <w:t xml:space="preserve"> todos los viajes en toda la </w:t>
      </w:r>
      <w:r w:rsidR="0023541D" w:rsidRPr="004513CC">
        <w:rPr>
          <w:rFonts w:eastAsiaTheme="minorHAnsi"/>
          <w:spacing w:val="-6"/>
          <w:kern w:val="20"/>
          <w:lang w:val="es-MX"/>
        </w:rPr>
        <w:t xml:space="preserve">Zona Metropolitana del Valle de México </w:t>
      </w:r>
      <w:r w:rsidR="007767D4">
        <w:rPr>
          <w:rFonts w:eastAsiaTheme="minorHAnsi"/>
          <w:spacing w:val="-6"/>
          <w:kern w:val="20"/>
          <w:lang w:val="es-MX"/>
        </w:rPr>
        <w:t>(</w:t>
      </w:r>
      <w:r w:rsidR="00D75D3E">
        <w:rPr>
          <w:rFonts w:eastAsiaTheme="minorHAnsi"/>
          <w:spacing w:val="-6"/>
          <w:kern w:val="20"/>
          <w:lang w:val="es-MX"/>
        </w:rPr>
        <w:t>ZMVM</w:t>
      </w:r>
      <w:r w:rsidR="007767D4">
        <w:rPr>
          <w:rFonts w:eastAsiaTheme="minorHAnsi"/>
          <w:spacing w:val="-6"/>
          <w:kern w:val="20"/>
          <w:lang w:val="es-MX"/>
        </w:rPr>
        <w:t>)</w:t>
      </w:r>
      <w:r w:rsidR="00582165">
        <w:rPr>
          <w:rFonts w:eastAsiaTheme="minorHAnsi"/>
          <w:spacing w:val="-6"/>
          <w:kern w:val="20"/>
          <w:lang w:val="es-MX"/>
        </w:rPr>
        <w:t xml:space="preserve">, aunque aquí solo se consideraron los </w:t>
      </w:r>
      <w:r w:rsidR="004B0C3E">
        <w:rPr>
          <w:rFonts w:eastAsiaTheme="minorHAnsi"/>
          <w:spacing w:val="-6"/>
          <w:kern w:val="20"/>
          <w:lang w:val="es-MX"/>
        </w:rPr>
        <w:t>hechos</w:t>
      </w:r>
      <w:r w:rsidR="00582165">
        <w:rPr>
          <w:rFonts w:eastAsiaTheme="minorHAnsi"/>
          <w:spacing w:val="-6"/>
          <w:kern w:val="20"/>
          <w:lang w:val="es-MX"/>
        </w:rPr>
        <w:t xml:space="preserve"> entre semana</w:t>
      </w:r>
      <w:r w:rsidR="007767D4" w:rsidRPr="004513CC">
        <w:rPr>
          <w:rFonts w:eastAsiaTheme="minorHAnsi"/>
          <w:spacing w:val="-6"/>
          <w:kern w:val="20"/>
          <w:lang w:val="es-MX"/>
        </w:rPr>
        <w:t xml:space="preserve">. </w:t>
      </w:r>
      <w:r w:rsidR="00A9760A" w:rsidRPr="004513CC">
        <w:rPr>
          <w:lang w:val="es-MX"/>
        </w:rPr>
        <w:t xml:space="preserve">Los resultados </w:t>
      </w:r>
      <w:r w:rsidR="003A20C1" w:rsidRPr="004513CC">
        <w:rPr>
          <w:lang w:val="es-MX"/>
        </w:rPr>
        <w:t xml:space="preserve">señalan </w:t>
      </w:r>
      <w:r w:rsidR="0066178B" w:rsidRPr="004513CC">
        <w:rPr>
          <w:lang w:val="es-MX"/>
        </w:rPr>
        <w:t>que,</w:t>
      </w:r>
      <w:r w:rsidR="00443213" w:rsidRPr="004513CC">
        <w:rPr>
          <w:lang w:val="es-MX"/>
        </w:rPr>
        <w:t xml:space="preserve"> en cuanto a género, las mujeres</w:t>
      </w:r>
      <w:r w:rsidR="008B7C71" w:rsidRPr="004513CC">
        <w:rPr>
          <w:lang w:val="es-MX"/>
        </w:rPr>
        <w:t xml:space="preserve"> (</w:t>
      </w:r>
      <w:r w:rsidR="0097762E">
        <w:rPr>
          <w:lang w:val="es-MX"/>
        </w:rPr>
        <w:t>0</w:t>
      </w:r>
      <w:r w:rsidR="008B7C71" w:rsidRPr="004513CC">
        <w:rPr>
          <w:lang w:val="es-MX"/>
        </w:rPr>
        <w:t>.697)</w:t>
      </w:r>
      <w:r w:rsidR="00443213" w:rsidRPr="004513CC">
        <w:rPr>
          <w:lang w:val="es-MX"/>
        </w:rPr>
        <w:t xml:space="preserve"> realizan más viajes que los hombres</w:t>
      </w:r>
      <w:r w:rsidR="008B7C71" w:rsidRPr="004513CC">
        <w:rPr>
          <w:lang w:val="es-MX"/>
        </w:rPr>
        <w:t xml:space="preserve"> (</w:t>
      </w:r>
      <w:r w:rsidR="0097762E">
        <w:rPr>
          <w:lang w:val="es-MX"/>
        </w:rPr>
        <w:t>0</w:t>
      </w:r>
      <w:r w:rsidR="008B7C71" w:rsidRPr="004513CC">
        <w:rPr>
          <w:lang w:val="es-MX"/>
        </w:rPr>
        <w:t>.668)</w:t>
      </w:r>
      <w:r w:rsidR="001F73ED" w:rsidRPr="004513CC">
        <w:rPr>
          <w:lang w:val="es-MX"/>
        </w:rPr>
        <w:t xml:space="preserve"> </w:t>
      </w:r>
      <w:r w:rsidR="0066178B" w:rsidRPr="004513CC">
        <w:rPr>
          <w:lang w:val="es-MX"/>
        </w:rPr>
        <w:t xml:space="preserve">y también </w:t>
      </w:r>
      <w:r w:rsidR="0010276F" w:rsidRPr="004513CC">
        <w:rPr>
          <w:lang w:val="es-MX"/>
        </w:rPr>
        <w:t xml:space="preserve">que el modo </w:t>
      </w:r>
      <w:r w:rsidR="0097762E">
        <w:rPr>
          <w:lang w:val="es-MX"/>
        </w:rPr>
        <w:t xml:space="preserve">de </w:t>
      </w:r>
      <w:r w:rsidR="0010276F" w:rsidRPr="004513CC">
        <w:rPr>
          <w:lang w:val="es-MX"/>
        </w:rPr>
        <w:t>solo caminar</w:t>
      </w:r>
      <w:r w:rsidR="00061671" w:rsidRPr="004513CC">
        <w:rPr>
          <w:lang w:val="es-MX"/>
        </w:rPr>
        <w:t xml:space="preserve"> </w:t>
      </w:r>
      <w:r w:rsidR="0010276F" w:rsidRPr="004513CC">
        <w:rPr>
          <w:lang w:val="es-MX"/>
        </w:rPr>
        <w:t xml:space="preserve">lo utilizan </w:t>
      </w:r>
      <w:r w:rsidR="00EB6707" w:rsidRPr="004513CC">
        <w:rPr>
          <w:lang w:val="es-MX"/>
        </w:rPr>
        <w:t xml:space="preserve">los estratos </w:t>
      </w:r>
      <w:r w:rsidR="0097762E">
        <w:rPr>
          <w:lang w:val="es-MX"/>
        </w:rPr>
        <w:t>b</w:t>
      </w:r>
      <w:r w:rsidR="00EB6707" w:rsidRPr="004513CC">
        <w:rPr>
          <w:lang w:val="es-MX"/>
        </w:rPr>
        <w:t>ajo</w:t>
      </w:r>
      <w:r w:rsidR="008B7C71" w:rsidRPr="004513CC">
        <w:rPr>
          <w:lang w:val="es-MX"/>
        </w:rPr>
        <w:t xml:space="preserve"> (</w:t>
      </w:r>
      <w:r w:rsidR="0097762E">
        <w:rPr>
          <w:lang w:val="es-MX"/>
        </w:rPr>
        <w:t>0</w:t>
      </w:r>
      <w:r w:rsidR="008B7C71" w:rsidRPr="004513CC">
        <w:rPr>
          <w:lang w:val="es-MX"/>
        </w:rPr>
        <w:t>.327)</w:t>
      </w:r>
      <w:r w:rsidR="00EB6707" w:rsidRPr="004513CC">
        <w:rPr>
          <w:lang w:val="es-MX"/>
        </w:rPr>
        <w:t xml:space="preserve"> y </w:t>
      </w:r>
      <w:r w:rsidR="0097762E">
        <w:rPr>
          <w:lang w:val="es-MX"/>
        </w:rPr>
        <w:t>m</w:t>
      </w:r>
      <w:r w:rsidR="00EB6707" w:rsidRPr="004513CC">
        <w:rPr>
          <w:lang w:val="es-MX"/>
        </w:rPr>
        <w:t>edio bajo</w:t>
      </w:r>
      <w:r w:rsidR="008B7C71" w:rsidRPr="004513CC">
        <w:rPr>
          <w:lang w:val="es-MX"/>
        </w:rPr>
        <w:t xml:space="preserve"> (</w:t>
      </w:r>
      <w:r w:rsidR="0097762E">
        <w:rPr>
          <w:lang w:val="es-MX"/>
        </w:rPr>
        <w:t>0</w:t>
      </w:r>
      <w:r w:rsidR="008B7C71" w:rsidRPr="004513CC">
        <w:rPr>
          <w:lang w:val="es-MX"/>
        </w:rPr>
        <w:t>.720)</w:t>
      </w:r>
      <w:r w:rsidR="0010276F" w:rsidRPr="004513CC">
        <w:rPr>
          <w:lang w:val="es-MX"/>
        </w:rPr>
        <w:t xml:space="preserve">, mientras que el transporte público lo utiliza el estrato </w:t>
      </w:r>
      <w:r w:rsidR="0097762E">
        <w:rPr>
          <w:lang w:val="es-MX"/>
        </w:rPr>
        <w:t>m</w:t>
      </w:r>
      <w:r w:rsidR="0010276F" w:rsidRPr="004513CC">
        <w:rPr>
          <w:lang w:val="es-MX"/>
        </w:rPr>
        <w:t>edio alto (</w:t>
      </w:r>
      <w:r w:rsidR="0097762E">
        <w:rPr>
          <w:lang w:val="es-MX"/>
        </w:rPr>
        <w:t>0</w:t>
      </w:r>
      <w:r w:rsidR="0010276F" w:rsidRPr="004513CC">
        <w:rPr>
          <w:lang w:val="es-MX"/>
        </w:rPr>
        <w:t>.771)</w:t>
      </w:r>
      <w:r w:rsidR="00EB6707" w:rsidRPr="004513CC">
        <w:rPr>
          <w:lang w:val="es-MX"/>
        </w:rPr>
        <w:t xml:space="preserve"> y</w:t>
      </w:r>
      <w:r w:rsidR="0010276F" w:rsidRPr="004513CC">
        <w:rPr>
          <w:lang w:val="es-MX"/>
        </w:rPr>
        <w:t xml:space="preserve"> </w:t>
      </w:r>
      <w:r w:rsidR="00913691" w:rsidRPr="004513CC">
        <w:rPr>
          <w:lang w:val="es-MX"/>
        </w:rPr>
        <w:t>el privado</w:t>
      </w:r>
      <w:r w:rsidR="0066178B" w:rsidRPr="004513CC">
        <w:rPr>
          <w:lang w:val="es-MX"/>
        </w:rPr>
        <w:t xml:space="preserve"> (</w:t>
      </w:r>
      <w:r w:rsidR="0097762E">
        <w:rPr>
          <w:lang w:val="es-MX"/>
        </w:rPr>
        <w:t>0</w:t>
      </w:r>
      <w:r w:rsidR="001F73ED" w:rsidRPr="004513CC">
        <w:rPr>
          <w:lang w:val="es-MX"/>
        </w:rPr>
        <w:t>.</w:t>
      </w:r>
      <w:r w:rsidR="0010276F" w:rsidRPr="004513CC">
        <w:rPr>
          <w:lang w:val="es-MX"/>
        </w:rPr>
        <w:t>875</w:t>
      </w:r>
      <w:r w:rsidR="001F73ED" w:rsidRPr="004513CC">
        <w:rPr>
          <w:lang w:val="es-MX"/>
        </w:rPr>
        <w:t xml:space="preserve">) </w:t>
      </w:r>
      <w:r w:rsidR="00913691" w:rsidRPr="004513CC">
        <w:rPr>
          <w:lang w:val="es-MX"/>
        </w:rPr>
        <w:t xml:space="preserve">el estrato </w:t>
      </w:r>
      <w:r w:rsidR="0097762E">
        <w:rPr>
          <w:lang w:val="es-MX"/>
        </w:rPr>
        <w:t>a</w:t>
      </w:r>
      <w:r w:rsidR="00913691" w:rsidRPr="004513CC">
        <w:rPr>
          <w:lang w:val="es-MX"/>
        </w:rPr>
        <w:t>lto.</w:t>
      </w:r>
      <w:r w:rsidR="001F73ED" w:rsidRPr="004513CC">
        <w:rPr>
          <w:lang w:val="es-MX"/>
        </w:rPr>
        <w:t xml:space="preserve"> </w:t>
      </w:r>
      <w:r w:rsidR="003A20C1" w:rsidRPr="004513CC">
        <w:rPr>
          <w:lang w:val="es-MX"/>
        </w:rPr>
        <w:t>En</w:t>
      </w:r>
      <w:r w:rsidR="00A9760A" w:rsidRPr="004513CC">
        <w:rPr>
          <w:lang w:val="es-MX"/>
        </w:rPr>
        <w:t xml:space="preserve"> los mapas</w:t>
      </w:r>
      <w:r w:rsidR="00913691" w:rsidRPr="004513CC">
        <w:rPr>
          <w:lang w:val="es-MX"/>
        </w:rPr>
        <w:t>,</w:t>
      </w:r>
      <w:r w:rsidR="00A9760A" w:rsidRPr="004513CC">
        <w:rPr>
          <w:lang w:val="es-MX"/>
        </w:rPr>
        <w:t xml:space="preserve"> </w:t>
      </w:r>
      <w:r w:rsidR="00913691" w:rsidRPr="004513CC">
        <w:rPr>
          <w:lang w:val="es-MX"/>
        </w:rPr>
        <w:t>los gráficos de barras muestran de manera descriptiva</w:t>
      </w:r>
      <w:r w:rsidR="00A9760A" w:rsidRPr="004513CC">
        <w:rPr>
          <w:lang w:val="es-MX"/>
        </w:rPr>
        <w:t xml:space="preserve"> </w:t>
      </w:r>
      <w:r w:rsidR="00913691" w:rsidRPr="004513CC">
        <w:rPr>
          <w:lang w:val="es-MX"/>
        </w:rPr>
        <w:t xml:space="preserve">que es </w:t>
      </w:r>
      <w:r w:rsidR="00A9760A" w:rsidRPr="004513CC">
        <w:rPr>
          <w:lang w:val="es-MX"/>
        </w:rPr>
        <w:t xml:space="preserve">en la periferia de la </w:t>
      </w:r>
      <w:r w:rsidR="00D75D3E">
        <w:rPr>
          <w:lang w:val="es-MX"/>
        </w:rPr>
        <w:t>ZMVM</w:t>
      </w:r>
      <w:r w:rsidR="00913691" w:rsidRPr="004513CC">
        <w:rPr>
          <w:lang w:val="es-MX"/>
        </w:rPr>
        <w:t xml:space="preserve"> donde</w:t>
      </w:r>
      <w:r w:rsidR="00A9760A" w:rsidRPr="004513CC">
        <w:rPr>
          <w:lang w:val="es-MX"/>
        </w:rPr>
        <w:t xml:space="preserve"> las mujeres realizan más viajes</w:t>
      </w:r>
      <w:r w:rsidR="003A20C1" w:rsidRPr="004513CC">
        <w:rPr>
          <w:lang w:val="es-MX"/>
        </w:rPr>
        <w:t xml:space="preserve">. </w:t>
      </w:r>
      <w:r w:rsidR="00A949BE" w:rsidRPr="004513CC">
        <w:rPr>
          <w:rFonts w:eastAsiaTheme="minorHAnsi"/>
          <w:spacing w:val="-6"/>
          <w:kern w:val="20"/>
          <w:lang w:val="es-MX"/>
        </w:rPr>
        <w:t xml:space="preserve">En cuanto a los </w:t>
      </w:r>
      <w:r w:rsidR="00DA05D9" w:rsidRPr="004513CC">
        <w:rPr>
          <w:rFonts w:eastAsiaTheme="minorHAnsi"/>
          <w:spacing w:val="-6"/>
          <w:kern w:val="20"/>
          <w:lang w:val="es-MX"/>
        </w:rPr>
        <w:t xml:space="preserve">viajes por </w:t>
      </w:r>
      <w:r w:rsidR="00A949BE" w:rsidRPr="004513CC">
        <w:rPr>
          <w:rFonts w:eastAsiaTheme="minorHAnsi"/>
          <w:spacing w:val="-6"/>
          <w:kern w:val="20"/>
          <w:lang w:val="es-MX"/>
        </w:rPr>
        <w:t xml:space="preserve">estratos socioeconómicos, el estrato </w:t>
      </w:r>
      <w:r w:rsidR="000907D5">
        <w:rPr>
          <w:rFonts w:eastAsiaTheme="minorHAnsi"/>
          <w:spacing w:val="-6"/>
          <w:kern w:val="20"/>
          <w:lang w:val="es-MX"/>
        </w:rPr>
        <w:t>b</w:t>
      </w:r>
      <w:r w:rsidR="00A949BE" w:rsidRPr="004513CC">
        <w:rPr>
          <w:rFonts w:eastAsiaTheme="minorHAnsi"/>
          <w:spacing w:val="-6"/>
          <w:kern w:val="20"/>
          <w:lang w:val="es-MX"/>
        </w:rPr>
        <w:t>ajo</w:t>
      </w:r>
      <w:r w:rsidR="000907D5">
        <w:rPr>
          <w:rFonts w:eastAsiaTheme="minorHAnsi"/>
          <w:spacing w:val="-6"/>
          <w:kern w:val="20"/>
          <w:lang w:val="es-MX"/>
        </w:rPr>
        <w:t xml:space="preserve"> </w:t>
      </w:r>
      <w:r w:rsidR="00A949BE" w:rsidRPr="004513CC">
        <w:rPr>
          <w:rFonts w:eastAsiaTheme="minorHAnsi"/>
          <w:spacing w:val="-6"/>
          <w:kern w:val="20"/>
          <w:lang w:val="es-MX"/>
        </w:rPr>
        <w:t xml:space="preserve">representa </w:t>
      </w:r>
      <w:r w:rsidR="00B557C8" w:rsidRPr="004513CC">
        <w:rPr>
          <w:rFonts w:eastAsiaTheme="minorHAnsi"/>
          <w:spacing w:val="-6"/>
          <w:kern w:val="20"/>
          <w:lang w:val="es-MX"/>
        </w:rPr>
        <w:t>0.9</w:t>
      </w:r>
      <w:r w:rsidR="000907D5">
        <w:rPr>
          <w:rFonts w:eastAsiaTheme="minorHAnsi"/>
          <w:spacing w:val="-6"/>
          <w:kern w:val="20"/>
          <w:lang w:val="es-MX"/>
        </w:rPr>
        <w:t> </w:t>
      </w:r>
      <w:r w:rsidR="00B557C8" w:rsidRPr="004513CC">
        <w:rPr>
          <w:rFonts w:eastAsiaTheme="minorHAnsi"/>
          <w:spacing w:val="-6"/>
          <w:kern w:val="20"/>
          <w:lang w:val="es-MX"/>
        </w:rPr>
        <w:t>%</w:t>
      </w:r>
      <w:r w:rsidR="00A949BE" w:rsidRPr="004513CC">
        <w:rPr>
          <w:rFonts w:eastAsiaTheme="minorHAnsi"/>
          <w:spacing w:val="-6"/>
          <w:kern w:val="20"/>
          <w:lang w:val="es-MX"/>
        </w:rPr>
        <w:t xml:space="preserve">, el </w:t>
      </w:r>
      <w:r w:rsidR="000907D5">
        <w:rPr>
          <w:rFonts w:eastAsiaTheme="minorHAnsi"/>
          <w:spacing w:val="-6"/>
          <w:kern w:val="20"/>
          <w:lang w:val="es-MX"/>
        </w:rPr>
        <w:t>m</w:t>
      </w:r>
      <w:r w:rsidR="00A949BE" w:rsidRPr="004513CC">
        <w:rPr>
          <w:rFonts w:eastAsiaTheme="minorHAnsi"/>
          <w:spacing w:val="-6"/>
          <w:kern w:val="20"/>
          <w:lang w:val="es-MX"/>
        </w:rPr>
        <w:t xml:space="preserve">edio bajo </w:t>
      </w:r>
      <w:r w:rsidR="00B557C8" w:rsidRPr="004513CC">
        <w:rPr>
          <w:rFonts w:eastAsiaTheme="minorHAnsi"/>
          <w:spacing w:val="-6"/>
          <w:kern w:val="20"/>
          <w:lang w:val="es-MX"/>
        </w:rPr>
        <w:t>54.5</w:t>
      </w:r>
      <w:r w:rsidR="000907D5">
        <w:rPr>
          <w:rFonts w:eastAsiaTheme="minorHAnsi"/>
          <w:spacing w:val="-6"/>
          <w:kern w:val="20"/>
          <w:lang w:val="es-MX"/>
        </w:rPr>
        <w:t> </w:t>
      </w:r>
      <w:r w:rsidR="00B557C8" w:rsidRPr="004513CC">
        <w:rPr>
          <w:rFonts w:eastAsiaTheme="minorHAnsi"/>
          <w:spacing w:val="-6"/>
          <w:kern w:val="20"/>
          <w:lang w:val="es-MX"/>
        </w:rPr>
        <w:t>%</w:t>
      </w:r>
      <w:r w:rsidR="000907D5">
        <w:rPr>
          <w:rFonts w:eastAsiaTheme="minorHAnsi"/>
          <w:spacing w:val="-6"/>
          <w:kern w:val="20"/>
          <w:lang w:val="es-MX"/>
        </w:rPr>
        <w:t>,</w:t>
      </w:r>
      <w:r w:rsidR="00A949BE" w:rsidRPr="004513CC">
        <w:rPr>
          <w:rFonts w:eastAsiaTheme="minorHAnsi"/>
          <w:spacing w:val="-6"/>
          <w:kern w:val="20"/>
          <w:lang w:val="es-MX"/>
        </w:rPr>
        <w:t xml:space="preserve"> el medio alto </w:t>
      </w:r>
      <w:r w:rsidR="00B557C8" w:rsidRPr="004513CC">
        <w:rPr>
          <w:rFonts w:eastAsiaTheme="minorHAnsi"/>
          <w:spacing w:val="-6"/>
          <w:kern w:val="20"/>
          <w:lang w:val="es-MX"/>
        </w:rPr>
        <w:t>31.2</w:t>
      </w:r>
      <w:r w:rsidR="000907D5">
        <w:rPr>
          <w:rFonts w:eastAsiaTheme="minorHAnsi"/>
          <w:spacing w:val="-6"/>
          <w:kern w:val="20"/>
          <w:lang w:val="es-MX"/>
        </w:rPr>
        <w:t> </w:t>
      </w:r>
      <w:r w:rsidR="00B557C8" w:rsidRPr="004513CC">
        <w:rPr>
          <w:rFonts w:eastAsiaTheme="minorHAnsi"/>
          <w:spacing w:val="-6"/>
          <w:kern w:val="20"/>
          <w:lang w:val="es-MX"/>
        </w:rPr>
        <w:t>%</w:t>
      </w:r>
      <w:r w:rsidR="00A949BE" w:rsidRPr="004513CC">
        <w:rPr>
          <w:rFonts w:eastAsiaTheme="minorHAnsi"/>
          <w:spacing w:val="-6"/>
          <w:kern w:val="20"/>
          <w:lang w:val="es-MX"/>
        </w:rPr>
        <w:t xml:space="preserve"> y el </w:t>
      </w:r>
      <w:r w:rsidR="000907D5">
        <w:rPr>
          <w:rFonts w:eastAsiaTheme="minorHAnsi"/>
          <w:spacing w:val="-6"/>
          <w:kern w:val="20"/>
          <w:lang w:val="es-MX"/>
        </w:rPr>
        <w:t>a</w:t>
      </w:r>
      <w:r w:rsidR="00A949BE" w:rsidRPr="004513CC">
        <w:rPr>
          <w:rFonts w:eastAsiaTheme="minorHAnsi"/>
          <w:spacing w:val="-6"/>
          <w:kern w:val="20"/>
          <w:lang w:val="es-MX"/>
        </w:rPr>
        <w:t xml:space="preserve">lto </w:t>
      </w:r>
      <w:r w:rsidR="00B557C8" w:rsidRPr="004513CC">
        <w:rPr>
          <w:rFonts w:eastAsiaTheme="minorHAnsi"/>
          <w:spacing w:val="-6"/>
          <w:kern w:val="20"/>
          <w:lang w:val="es-MX"/>
        </w:rPr>
        <w:t>13.4</w:t>
      </w:r>
      <w:r w:rsidR="000907D5">
        <w:rPr>
          <w:rFonts w:eastAsiaTheme="minorHAnsi"/>
          <w:spacing w:val="-6"/>
          <w:kern w:val="20"/>
          <w:lang w:val="es-MX"/>
        </w:rPr>
        <w:t> </w:t>
      </w:r>
      <w:r w:rsidR="00B557C8" w:rsidRPr="004513CC">
        <w:rPr>
          <w:rFonts w:eastAsiaTheme="minorHAnsi"/>
          <w:spacing w:val="-6"/>
          <w:kern w:val="20"/>
          <w:lang w:val="es-MX"/>
        </w:rPr>
        <w:t>%</w:t>
      </w:r>
      <w:r w:rsidR="00B302CC" w:rsidRPr="004513CC">
        <w:rPr>
          <w:rFonts w:eastAsiaTheme="minorHAnsi"/>
          <w:spacing w:val="-6"/>
          <w:kern w:val="20"/>
          <w:lang w:val="es-MX"/>
        </w:rPr>
        <w:t>.</w:t>
      </w:r>
      <w:r w:rsidR="00110203">
        <w:rPr>
          <w:rFonts w:eastAsiaTheme="minorHAnsi"/>
          <w:spacing w:val="-6"/>
          <w:kern w:val="20"/>
          <w:lang w:val="es-MX"/>
        </w:rPr>
        <w:t xml:space="preserve"> En las conclusiones,</w:t>
      </w:r>
      <w:r w:rsidR="001B4FAD" w:rsidRPr="004513CC">
        <w:rPr>
          <w:lang w:val="es-MX"/>
        </w:rPr>
        <w:t xml:space="preserve"> </w:t>
      </w:r>
      <w:r w:rsidR="00110203">
        <w:rPr>
          <w:lang w:val="es-MX"/>
        </w:rPr>
        <w:t xml:space="preserve">se destaca </w:t>
      </w:r>
      <w:r w:rsidR="001B4FAD" w:rsidRPr="004513CC">
        <w:rPr>
          <w:lang w:val="es-MX"/>
        </w:rPr>
        <w:t xml:space="preserve">que el </w:t>
      </w:r>
      <w:r w:rsidR="00B302CC" w:rsidRPr="004513CC">
        <w:rPr>
          <w:lang w:val="es-MX"/>
        </w:rPr>
        <w:t xml:space="preserve">rol </w:t>
      </w:r>
      <w:r w:rsidR="001B4FAD" w:rsidRPr="004513CC">
        <w:rPr>
          <w:lang w:val="es-MX"/>
        </w:rPr>
        <w:t>de la mujer en la dinámica del hogar es muy activo</w:t>
      </w:r>
      <w:r w:rsidR="0046518A" w:rsidRPr="004513CC">
        <w:rPr>
          <w:lang w:val="es-MX"/>
        </w:rPr>
        <w:t>, independientemente del estrato</w:t>
      </w:r>
      <w:r w:rsidR="00D90888" w:rsidRPr="004513CC">
        <w:rPr>
          <w:lang w:val="es-MX"/>
        </w:rPr>
        <w:t xml:space="preserve"> socioeconómico</w:t>
      </w:r>
      <w:r w:rsidR="001B4FAD" w:rsidRPr="004513CC">
        <w:rPr>
          <w:lang w:val="es-MX"/>
        </w:rPr>
        <w:t xml:space="preserve">, </w:t>
      </w:r>
      <w:r w:rsidR="0023541D" w:rsidRPr="004513CC">
        <w:rPr>
          <w:lang w:val="es-MX"/>
        </w:rPr>
        <w:t xml:space="preserve">por </w:t>
      </w:r>
      <w:r w:rsidR="001B4FAD" w:rsidRPr="004513CC">
        <w:rPr>
          <w:lang w:val="es-MX"/>
        </w:rPr>
        <w:t>el gran número de funciones en las que se involucra.</w:t>
      </w:r>
    </w:p>
    <w:p w14:paraId="62824CFE" w14:textId="28F7DACB" w:rsidR="00E84BB7" w:rsidRDefault="001D3FE5" w:rsidP="00701471">
      <w:pPr>
        <w:pStyle w:val="Ridecuerpodetexto"/>
        <w:spacing w:after="0"/>
      </w:pPr>
      <w:r w:rsidRPr="001C7584">
        <w:rPr>
          <w:rFonts w:asciiTheme="minorHAnsi" w:hAnsiTheme="minorHAnsi" w:cstheme="minorHAnsi"/>
          <w:b/>
          <w:sz w:val="28"/>
          <w:szCs w:val="28"/>
        </w:rPr>
        <w:t>Palabras clave</w:t>
      </w:r>
      <w:r w:rsidR="00E84BB7" w:rsidRPr="001C7584">
        <w:rPr>
          <w:rFonts w:asciiTheme="minorHAnsi" w:hAnsiTheme="minorHAnsi" w:cstheme="minorHAnsi"/>
          <w:b/>
          <w:sz w:val="28"/>
          <w:szCs w:val="28"/>
        </w:rPr>
        <w:t>:</w:t>
      </w:r>
      <w:r w:rsidR="00E84BB7" w:rsidRPr="004513CC">
        <w:t xml:space="preserve"> </w:t>
      </w:r>
      <w:r w:rsidR="00F1195B">
        <w:t>e</w:t>
      </w:r>
      <w:r w:rsidR="00B302CC" w:rsidRPr="004513CC">
        <w:t>strato socioeconómico, gasto en el hogar, género, m</w:t>
      </w:r>
      <w:r w:rsidR="00034C27" w:rsidRPr="004513CC">
        <w:t>ovilidad urbana</w:t>
      </w:r>
      <w:r w:rsidR="00B302CC" w:rsidRPr="004513CC">
        <w:t xml:space="preserve"> </w:t>
      </w:r>
      <w:r w:rsidR="00034C27" w:rsidRPr="004513CC">
        <w:t>y tipos de transporte</w:t>
      </w:r>
      <w:r w:rsidR="00443213" w:rsidRPr="004513CC">
        <w:t>.</w:t>
      </w:r>
    </w:p>
    <w:p w14:paraId="4A8CDC07" w14:textId="77777777" w:rsidR="00F1195B" w:rsidRPr="004513CC" w:rsidRDefault="00F1195B" w:rsidP="00701471">
      <w:pPr>
        <w:pStyle w:val="Ridecuerpodetexto"/>
        <w:spacing w:after="0"/>
        <w:rPr>
          <w:highlight w:val="yellow"/>
        </w:rPr>
      </w:pPr>
    </w:p>
    <w:p w14:paraId="645D293F" w14:textId="1ED3F23D" w:rsidR="00FB1DF9" w:rsidRPr="00560725" w:rsidRDefault="00FB1DF9" w:rsidP="00F1195B">
      <w:pPr>
        <w:pStyle w:val="Ridettulo"/>
        <w:spacing w:after="0" w:line="360" w:lineRule="auto"/>
        <w:jc w:val="left"/>
        <w:rPr>
          <w:rFonts w:asciiTheme="minorHAnsi" w:hAnsiTheme="minorHAnsi" w:cstheme="minorHAnsi"/>
          <w:sz w:val="28"/>
          <w:szCs w:val="28"/>
          <w:lang w:val="en-US"/>
        </w:rPr>
      </w:pPr>
      <w:r w:rsidRPr="00560725">
        <w:rPr>
          <w:rFonts w:asciiTheme="minorHAnsi" w:hAnsiTheme="minorHAnsi" w:cstheme="minorHAnsi"/>
          <w:sz w:val="28"/>
          <w:szCs w:val="28"/>
          <w:lang w:val="en-US"/>
        </w:rPr>
        <w:t>Abstract</w:t>
      </w:r>
    </w:p>
    <w:p w14:paraId="275E3996" w14:textId="612163CC" w:rsidR="00907336" w:rsidRDefault="00B557C8" w:rsidP="00701471">
      <w:pPr>
        <w:pStyle w:val="Ridettulo"/>
        <w:spacing w:after="0" w:line="360" w:lineRule="auto"/>
        <w:jc w:val="both"/>
        <w:rPr>
          <w:b w:val="0"/>
          <w:sz w:val="24"/>
          <w:lang w:val="en-US"/>
        </w:rPr>
      </w:pPr>
      <w:r w:rsidRPr="004513CC">
        <w:rPr>
          <w:b w:val="0"/>
          <w:sz w:val="24"/>
          <w:lang w:val="en-US"/>
        </w:rPr>
        <w:t xml:space="preserve">The objective of this work was to visualize the involvement of women in the pressing and urgent need of urban displacement, specifically it consisted of relating gender, socioeconomic characteristics and the mode of transport as factors of mobility, as well as the expense that this represented. activity. </w:t>
      </w:r>
      <w:r w:rsidRPr="001C7584">
        <w:rPr>
          <w:b w:val="0"/>
          <w:sz w:val="24"/>
        </w:rPr>
        <w:t xml:space="preserve">The travel data from the </w:t>
      </w:r>
      <w:r w:rsidR="000907D5" w:rsidRPr="001C7584">
        <w:rPr>
          <w:b w:val="0"/>
          <w:sz w:val="24"/>
        </w:rPr>
        <w:t>Encuesta Origen Destino en Hogares de la Zona Metropolitana del Valle de México (EOD) 2017</w:t>
      </w:r>
      <w:r w:rsidRPr="001C7584">
        <w:rPr>
          <w:b w:val="0"/>
          <w:sz w:val="24"/>
        </w:rPr>
        <w:t xml:space="preserve"> were taken as a reference. </w:t>
      </w:r>
      <w:r w:rsidRPr="004513CC">
        <w:rPr>
          <w:b w:val="0"/>
          <w:sz w:val="24"/>
          <w:lang w:val="en-US"/>
        </w:rPr>
        <w:t>The sample size was 66</w:t>
      </w:r>
      <w:r w:rsidR="000907D5">
        <w:rPr>
          <w:b w:val="0"/>
          <w:sz w:val="24"/>
          <w:lang w:val="en-US"/>
        </w:rPr>
        <w:t> </w:t>
      </w:r>
      <w:r w:rsidRPr="004513CC">
        <w:rPr>
          <w:b w:val="0"/>
          <w:sz w:val="24"/>
          <w:lang w:val="en-US"/>
        </w:rPr>
        <w:t xml:space="preserve">625 homes, but the survey was designed with a factor that reflected all trips in the entire Metropolitan Area of ​​the Valley of Mexico </w:t>
      </w:r>
      <w:r w:rsidR="00EA6209">
        <w:rPr>
          <w:b w:val="0"/>
          <w:sz w:val="24"/>
          <w:lang w:val="en-US"/>
        </w:rPr>
        <w:t>(</w:t>
      </w:r>
      <w:r w:rsidR="00D75D3E">
        <w:rPr>
          <w:b w:val="0"/>
          <w:sz w:val="24"/>
          <w:lang w:val="en-US"/>
        </w:rPr>
        <w:t>ZMVM</w:t>
      </w:r>
      <w:r w:rsidR="00EA6209">
        <w:rPr>
          <w:b w:val="0"/>
          <w:sz w:val="24"/>
          <w:lang w:val="en-US"/>
        </w:rPr>
        <w:t>)</w:t>
      </w:r>
      <w:r w:rsidR="00EA6209" w:rsidRPr="004513CC">
        <w:rPr>
          <w:b w:val="0"/>
          <w:sz w:val="24"/>
          <w:lang w:val="en-US"/>
        </w:rPr>
        <w:t xml:space="preserve">. </w:t>
      </w:r>
      <w:r w:rsidRPr="004513CC">
        <w:rPr>
          <w:b w:val="0"/>
          <w:sz w:val="24"/>
          <w:lang w:val="en-US"/>
        </w:rPr>
        <w:t>The survey captured trips made on weekdays and on Saturdays, but for this research only trips made only on weekdays were considered.</w:t>
      </w:r>
      <w:r w:rsidR="00F1195B">
        <w:rPr>
          <w:b w:val="0"/>
          <w:sz w:val="24"/>
          <w:lang w:val="en-US"/>
        </w:rPr>
        <w:t xml:space="preserve"> </w:t>
      </w:r>
      <w:r w:rsidR="00907336" w:rsidRPr="004513CC">
        <w:rPr>
          <w:b w:val="0"/>
          <w:sz w:val="24"/>
          <w:lang w:val="en-US"/>
        </w:rPr>
        <w:t>The results indicate that, in terms of gender, women (</w:t>
      </w:r>
      <w:r w:rsidR="00EA6209">
        <w:rPr>
          <w:b w:val="0"/>
          <w:sz w:val="24"/>
          <w:lang w:val="en-US"/>
        </w:rPr>
        <w:t>0</w:t>
      </w:r>
      <w:r w:rsidR="00907336" w:rsidRPr="004513CC">
        <w:rPr>
          <w:b w:val="0"/>
          <w:sz w:val="24"/>
          <w:lang w:val="en-US"/>
        </w:rPr>
        <w:t>.697) make more trips than men (</w:t>
      </w:r>
      <w:r w:rsidR="00EA6209">
        <w:rPr>
          <w:b w:val="0"/>
          <w:sz w:val="24"/>
          <w:lang w:val="en-US"/>
        </w:rPr>
        <w:t>0</w:t>
      </w:r>
      <w:r w:rsidR="00907336" w:rsidRPr="004513CC">
        <w:rPr>
          <w:b w:val="0"/>
          <w:sz w:val="24"/>
          <w:lang w:val="en-US"/>
        </w:rPr>
        <w:t xml:space="preserve">.668) and also that the walk-only mode is used by the </w:t>
      </w:r>
      <w:r w:rsidR="00EA6209">
        <w:rPr>
          <w:b w:val="0"/>
          <w:sz w:val="24"/>
          <w:lang w:val="en-US"/>
        </w:rPr>
        <w:t>l</w:t>
      </w:r>
      <w:r w:rsidR="00907336" w:rsidRPr="004513CC">
        <w:rPr>
          <w:b w:val="0"/>
          <w:sz w:val="24"/>
          <w:lang w:val="en-US"/>
        </w:rPr>
        <w:t>ow strata (</w:t>
      </w:r>
      <w:r w:rsidR="00EA6209">
        <w:rPr>
          <w:b w:val="0"/>
          <w:sz w:val="24"/>
          <w:lang w:val="en-US"/>
        </w:rPr>
        <w:t>0</w:t>
      </w:r>
      <w:r w:rsidR="00907336" w:rsidRPr="004513CC">
        <w:rPr>
          <w:b w:val="0"/>
          <w:sz w:val="24"/>
          <w:lang w:val="en-US"/>
        </w:rPr>
        <w:t xml:space="preserve">.327) and </w:t>
      </w:r>
      <w:r w:rsidR="00EA6209">
        <w:rPr>
          <w:b w:val="0"/>
          <w:sz w:val="24"/>
          <w:lang w:val="en-US"/>
        </w:rPr>
        <w:t>m</w:t>
      </w:r>
      <w:r w:rsidR="00907336" w:rsidRPr="004513CC">
        <w:rPr>
          <w:b w:val="0"/>
          <w:sz w:val="24"/>
          <w:lang w:val="en-US"/>
        </w:rPr>
        <w:t>edium low (</w:t>
      </w:r>
      <w:r w:rsidR="00EA6209">
        <w:rPr>
          <w:b w:val="0"/>
          <w:sz w:val="24"/>
          <w:lang w:val="en-US"/>
        </w:rPr>
        <w:t>0</w:t>
      </w:r>
      <w:r w:rsidR="00907336" w:rsidRPr="004513CC">
        <w:rPr>
          <w:b w:val="0"/>
          <w:sz w:val="24"/>
          <w:lang w:val="en-US"/>
        </w:rPr>
        <w:t xml:space="preserve">.720), while public </w:t>
      </w:r>
      <w:r w:rsidR="00907336" w:rsidRPr="004513CC">
        <w:rPr>
          <w:b w:val="0"/>
          <w:sz w:val="24"/>
          <w:lang w:val="en-US"/>
        </w:rPr>
        <w:lastRenderedPageBreak/>
        <w:t xml:space="preserve">transport is used by the </w:t>
      </w:r>
      <w:r w:rsidR="00EA6209">
        <w:rPr>
          <w:b w:val="0"/>
          <w:sz w:val="24"/>
          <w:lang w:val="en-US"/>
        </w:rPr>
        <w:t>m</w:t>
      </w:r>
      <w:r w:rsidR="00907336" w:rsidRPr="004513CC">
        <w:rPr>
          <w:b w:val="0"/>
          <w:sz w:val="24"/>
          <w:lang w:val="en-US"/>
        </w:rPr>
        <w:t xml:space="preserve">edium high stratum (.771) and private (.875) by the </w:t>
      </w:r>
      <w:r w:rsidR="00EA6209">
        <w:rPr>
          <w:b w:val="0"/>
          <w:sz w:val="24"/>
          <w:lang w:val="en-US"/>
        </w:rPr>
        <w:t>h</w:t>
      </w:r>
      <w:r w:rsidR="00907336" w:rsidRPr="004513CC">
        <w:rPr>
          <w:b w:val="0"/>
          <w:sz w:val="24"/>
          <w:lang w:val="en-US"/>
        </w:rPr>
        <w:t xml:space="preserve">igh stratum. In the maps, the bar graphs descriptively show that it is in the periphery of the </w:t>
      </w:r>
      <w:r w:rsidR="00D75D3E">
        <w:rPr>
          <w:b w:val="0"/>
          <w:sz w:val="24"/>
          <w:lang w:val="en-US"/>
        </w:rPr>
        <w:t>ZMVM</w:t>
      </w:r>
      <w:r w:rsidR="00907336" w:rsidRPr="004513CC">
        <w:rPr>
          <w:b w:val="0"/>
          <w:sz w:val="24"/>
          <w:lang w:val="en-US"/>
        </w:rPr>
        <w:t xml:space="preserve"> where women make the most trips. Regarding the trips by socioeconomic strata, the </w:t>
      </w:r>
      <w:r w:rsidR="00EA6209">
        <w:rPr>
          <w:b w:val="0"/>
          <w:sz w:val="24"/>
          <w:lang w:val="en-US"/>
        </w:rPr>
        <w:t>l</w:t>
      </w:r>
      <w:r w:rsidR="00907336" w:rsidRPr="004513CC">
        <w:rPr>
          <w:b w:val="0"/>
          <w:sz w:val="24"/>
          <w:lang w:val="en-US"/>
        </w:rPr>
        <w:t>ow stratum represents 0.9</w:t>
      </w:r>
      <w:r w:rsidR="00EA6209">
        <w:rPr>
          <w:b w:val="0"/>
          <w:sz w:val="24"/>
          <w:lang w:val="en-US"/>
        </w:rPr>
        <w:t> </w:t>
      </w:r>
      <w:r w:rsidR="00907336" w:rsidRPr="004513CC">
        <w:rPr>
          <w:b w:val="0"/>
          <w:sz w:val="24"/>
          <w:lang w:val="en-US"/>
        </w:rPr>
        <w:t xml:space="preserve">%, the </w:t>
      </w:r>
      <w:r w:rsidR="00EA6209">
        <w:rPr>
          <w:b w:val="0"/>
          <w:sz w:val="24"/>
          <w:lang w:val="en-US"/>
        </w:rPr>
        <w:t>l</w:t>
      </w:r>
      <w:r w:rsidR="00907336" w:rsidRPr="004513CC">
        <w:rPr>
          <w:b w:val="0"/>
          <w:sz w:val="24"/>
          <w:lang w:val="en-US"/>
        </w:rPr>
        <w:t xml:space="preserve">ow </w:t>
      </w:r>
      <w:r w:rsidR="00EA6209">
        <w:rPr>
          <w:b w:val="0"/>
          <w:sz w:val="24"/>
          <w:lang w:val="en-US"/>
        </w:rPr>
        <w:t>m</w:t>
      </w:r>
      <w:r w:rsidR="00EA6209" w:rsidRPr="004513CC">
        <w:rPr>
          <w:b w:val="0"/>
          <w:sz w:val="24"/>
          <w:lang w:val="en-US"/>
        </w:rPr>
        <w:t>edium</w:t>
      </w:r>
      <w:r w:rsidR="00907336" w:rsidRPr="004513CC">
        <w:rPr>
          <w:b w:val="0"/>
          <w:sz w:val="24"/>
          <w:lang w:val="en-US"/>
        </w:rPr>
        <w:t xml:space="preserve"> 54.5</w:t>
      </w:r>
      <w:r w:rsidR="00EA6209">
        <w:rPr>
          <w:b w:val="0"/>
          <w:sz w:val="24"/>
          <w:lang w:val="en-US"/>
        </w:rPr>
        <w:t> </w:t>
      </w:r>
      <w:r w:rsidR="00907336" w:rsidRPr="004513CC">
        <w:rPr>
          <w:b w:val="0"/>
          <w:sz w:val="24"/>
          <w:lang w:val="en-US"/>
        </w:rPr>
        <w:t xml:space="preserve">%, the </w:t>
      </w:r>
      <w:r w:rsidR="00EA6209">
        <w:rPr>
          <w:b w:val="0"/>
          <w:sz w:val="24"/>
          <w:lang w:val="en-US"/>
        </w:rPr>
        <w:t>h</w:t>
      </w:r>
      <w:r w:rsidR="00907336" w:rsidRPr="004513CC">
        <w:rPr>
          <w:b w:val="0"/>
          <w:sz w:val="24"/>
          <w:lang w:val="en-US"/>
        </w:rPr>
        <w:t xml:space="preserve">igh </w:t>
      </w:r>
      <w:r w:rsidR="00EA6209">
        <w:rPr>
          <w:b w:val="0"/>
          <w:sz w:val="24"/>
          <w:lang w:val="en-US"/>
        </w:rPr>
        <w:t>m</w:t>
      </w:r>
      <w:r w:rsidR="00EA6209" w:rsidRPr="004513CC">
        <w:rPr>
          <w:b w:val="0"/>
          <w:sz w:val="24"/>
          <w:lang w:val="en-US"/>
        </w:rPr>
        <w:t>edium</w:t>
      </w:r>
      <w:r w:rsidR="00907336" w:rsidRPr="004513CC">
        <w:rPr>
          <w:b w:val="0"/>
          <w:sz w:val="24"/>
          <w:lang w:val="en-US"/>
        </w:rPr>
        <w:t xml:space="preserve"> 31.2</w:t>
      </w:r>
      <w:r w:rsidR="00EA6209">
        <w:rPr>
          <w:b w:val="0"/>
          <w:sz w:val="24"/>
          <w:lang w:val="en-US"/>
        </w:rPr>
        <w:t> </w:t>
      </w:r>
      <w:r w:rsidR="00907336" w:rsidRPr="004513CC">
        <w:rPr>
          <w:b w:val="0"/>
          <w:sz w:val="24"/>
          <w:lang w:val="en-US"/>
        </w:rPr>
        <w:t xml:space="preserve">% and the </w:t>
      </w:r>
      <w:r w:rsidR="00EA6209">
        <w:rPr>
          <w:b w:val="0"/>
          <w:sz w:val="24"/>
          <w:lang w:val="en-US"/>
        </w:rPr>
        <w:t>h</w:t>
      </w:r>
      <w:r w:rsidR="00907336" w:rsidRPr="004513CC">
        <w:rPr>
          <w:b w:val="0"/>
          <w:sz w:val="24"/>
          <w:lang w:val="en-US"/>
        </w:rPr>
        <w:t>igh</w:t>
      </w:r>
      <w:r w:rsidR="006C26BE">
        <w:rPr>
          <w:b w:val="0"/>
          <w:sz w:val="24"/>
          <w:lang w:val="en-US"/>
        </w:rPr>
        <w:t xml:space="preserve"> </w:t>
      </w:r>
      <w:r w:rsidR="00907336" w:rsidRPr="004513CC">
        <w:rPr>
          <w:b w:val="0"/>
          <w:sz w:val="24"/>
          <w:lang w:val="en-US"/>
        </w:rPr>
        <w:t>13.4</w:t>
      </w:r>
      <w:r w:rsidR="00EA6209">
        <w:rPr>
          <w:b w:val="0"/>
          <w:sz w:val="24"/>
          <w:lang w:val="en-US"/>
        </w:rPr>
        <w:t> </w:t>
      </w:r>
      <w:r w:rsidR="00907336" w:rsidRPr="004513CC">
        <w:rPr>
          <w:b w:val="0"/>
          <w:sz w:val="24"/>
          <w:lang w:val="en-US"/>
        </w:rPr>
        <w:t xml:space="preserve">%. It is </w:t>
      </w:r>
      <w:r w:rsidR="00EA6209">
        <w:rPr>
          <w:b w:val="0"/>
          <w:sz w:val="24"/>
          <w:lang w:val="en-US"/>
        </w:rPr>
        <w:t xml:space="preserve">concluded </w:t>
      </w:r>
      <w:r w:rsidR="00907336" w:rsidRPr="004513CC">
        <w:rPr>
          <w:b w:val="0"/>
          <w:sz w:val="24"/>
          <w:lang w:val="en-US"/>
        </w:rPr>
        <w:t>that the role of women in the dynamics of the home is very active, regardless of the socioeconomic stratum, due to the large number of functions in which it is involved.</w:t>
      </w:r>
    </w:p>
    <w:p w14:paraId="6CFA9EE6" w14:textId="1F8368C8" w:rsidR="00B557C8" w:rsidRDefault="00907336" w:rsidP="00701471">
      <w:pPr>
        <w:pStyle w:val="Ridettulo"/>
        <w:spacing w:after="0" w:line="360" w:lineRule="auto"/>
        <w:jc w:val="both"/>
        <w:rPr>
          <w:b w:val="0"/>
          <w:sz w:val="24"/>
          <w:lang w:val="en-US"/>
        </w:rPr>
      </w:pPr>
      <w:r w:rsidRPr="001C7584">
        <w:rPr>
          <w:rFonts w:asciiTheme="minorHAnsi" w:hAnsiTheme="minorHAnsi" w:cstheme="minorHAnsi"/>
          <w:sz w:val="28"/>
          <w:szCs w:val="28"/>
          <w:lang w:val="en-US"/>
        </w:rPr>
        <w:t>Keywords:</w:t>
      </w:r>
      <w:r w:rsidRPr="004513CC">
        <w:rPr>
          <w:b w:val="0"/>
          <w:sz w:val="24"/>
          <w:lang w:val="en-US"/>
        </w:rPr>
        <w:t xml:space="preserve"> </w:t>
      </w:r>
      <w:r w:rsidR="00EA6209">
        <w:rPr>
          <w:b w:val="0"/>
          <w:sz w:val="24"/>
          <w:lang w:val="en-US"/>
        </w:rPr>
        <w:t>s</w:t>
      </w:r>
      <w:r w:rsidR="00EA6209" w:rsidRPr="004513CC">
        <w:rPr>
          <w:b w:val="0"/>
          <w:sz w:val="24"/>
          <w:lang w:val="en-US"/>
        </w:rPr>
        <w:t xml:space="preserve">ocioeconomic </w:t>
      </w:r>
      <w:r w:rsidRPr="004513CC">
        <w:rPr>
          <w:b w:val="0"/>
          <w:sz w:val="24"/>
          <w:lang w:val="en-US"/>
        </w:rPr>
        <w:t>status, household spending, gender, urban mobility and types of transport</w:t>
      </w:r>
      <w:r w:rsidR="001C7584">
        <w:rPr>
          <w:b w:val="0"/>
          <w:sz w:val="24"/>
          <w:lang w:val="en-US"/>
        </w:rPr>
        <w:t>.</w:t>
      </w:r>
    </w:p>
    <w:p w14:paraId="0F5782BF" w14:textId="2B3F94CE" w:rsidR="001C7584" w:rsidRDefault="001C7584" w:rsidP="00701471">
      <w:pPr>
        <w:pStyle w:val="Ridettulo"/>
        <w:spacing w:after="0" w:line="360" w:lineRule="auto"/>
        <w:jc w:val="both"/>
        <w:rPr>
          <w:b w:val="0"/>
          <w:sz w:val="24"/>
          <w:lang w:val="en-US"/>
        </w:rPr>
      </w:pPr>
    </w:p>
    <w:p w14:paraId="413C7E40" w14:textId="2443C7B4" w:rsidR="001C7584" w:rsidRPr="00560725" w:rsidRDefault="001C7584" w:rsidP="00701471">
      <w:pPr>
        <w:pStyle w:val="Ridettulo"/>
        <w:spacing w:after="0" w:line="360" w:lineRule="auto"/>
        <w:jc w:val="both"/>
        <w:rPr>
          <w:rFonts w:asciiTheme="minorHAnsi" w:hAnsiTheme="minorHAnsi" w:cstheme="minorHAnsi"/>
          <w:sz w:val="28"/>
          <w:szCs w:val="28"/>
        </w:rPr>
      </w:pPr>
      <w:r w:rsidRPr="00560725">
        <w:rPr>
          <w:rFonts w:asciiTheme="minorHAnsi" w:hAnsiTheme="minorHAnsi" w:cstheme="minorHAnsi"/>
          <w:sz w:val="28"/>
          <w:szCs w:val="28"/>
        </w:rPr>
        <w:t>Resumo</w:t>
      </w:r>
    </w:p>
    <w:p w14:paraId="0A93E811" w14:textId="77777777" w:rsidR="001C7584" w:rsidRPr="001C7584" w:rsidRDefault="001C7584" w:rsidP="001C7584">
      <w:pPr>
        <w:pStyle w:val="Ridettulo"/>
        <w:spacing w:after="0" w:line="360" w:lineRule="auto"/>
        <w:jc w:val="both"/>
        <w:rPr>
          <w:b w:val="0"/>
          <w:sz w:val="24"/>
        </w:rPr>
      </w:pPr>
      <w:r w:rsidRPr="001C7584">
        <w:rPr>
          <w:b w:val="0"/>
          <w:sz w:val="24"/>
        </w:rPr>
        <w:t>O objetivo deste trabalho foi visualizar o envolvimento das mulheres na necessidade premente e urgente de deslocamento urbano, especificamente consistiu em relacionar gênero, características socioeconômicas e o modo de transporte como fatores de mobilidade, bem como o gasto que isso representava. exercício. Foram tomados como referência os dados de viagem da Pesquisa Origem Destino nos Domicílios da Área Metropolitana do Vale do México (EOD) 2017. O tamanho da amostra foi de 66.625 domicílios e a pesquisa foi desenhada com um fator que refletia todas as viagens na Zona Metropolitana de o Vale do México (ZMVM), embora aqui tenham sido considerados apenas os eventos da semana. Os resultados indicam que, em termos de gênero, as mulheres (0,697) fazem mais viagens do que os homens (0,668) e também que o modo de caminhar é utilizado pelos estratos baixo (0,327) e médio-baixo (0,720), enquanto o público o transporte é utilizado pelo estrato médio superior (0,771) e privado (0,875) pelo estrato superior. Nos mapas, os gráficos de barras mostram de forma descritiva que é na periferia da ZMVM onde as mulheres fazem mais viagens. Em relação às viagens por estratos socioeconômicos, o estrato baixo representa 0,9%, o médio baixo 54,5%, o médio alto 31,2% e o alto 13,4%. Nas conclusões, destaca-se que o papel da mulher na dinâmica familiar é muito ativo, independentemente do nível socioeconômico, devido ao grande número de funções em que está envolvida.</w:t>
      </w:r>
    </w:p>
    <w:p w14:paraId="57511995" w14:textId="11AE2216" w:rsidR="001C7584" w:rsidRDefault="001C7584" w:rsidP="001C7584">
      <w:pPr>
        <w:pStyle w:val="Ridettulo"/>
        <w:spacing w:after="0" w:line="360" w:lineRule="auto"/>
        <w:jc w:val="both"/>
        <w:rPr>
          <w:b w:val="0"/>
          <w:sz w:val="24"/>
        </w:rPr>
      </w:pPr>
      <w:r w:rsidRPr="00756B3E">
        <w:rPr>
          <w:rFonts w:asciiTheme="minorHAnsi" w:hAnsiTheme="minorHAnsi" w:cstheme="minorHAnsi"/>
          <w:sz w:val="28"/>
          <w:szCs w:val="28"/>
        </w:rPr>
        <w:t>Palavras-chave:</w:t>
      </w:r>
      <w:r w:rsidRPr="001C7584">
        <w:rPr>
          <w:b w:val="0"/>
          <w:sz w:val="24"/>
        </w:rPr>
        <w:t xml:space="preserve"> situação socioeconômica, gastos das famílias, gênero, mobilidade urbana e tipos de transporte.</w:t>
      </w:r>
    </w:p>
    <w:p w14:paraId="605E6BC0" w14:textId="02C1CA4E" w:rsidR="001C7584" w:rsidRPr="00587239" w:rsidRDefault="001C7584" w:rsidP="00587239">
      <w:pPr>
        <w:pStyle w:val="HTMLconformatoprevio"/>
        <w:shd w:val="clear" w:color="auto" w:fill="FFFFFF"/>
        <w:tabs>
          <w:tab w:val="left" w:pos="8647"/>
        </w:tabs>
        <w:jc w:val="both"/>
        <w:rPr>
          <w:b/>
          <w:sz w:val="24"/>
          <w:lang w:val="es-MX"/>
        </w:rPr>
      </w:pPr>
      <w:r w:rsidRPr="001C7584">
        <w:rPr>
          <w:rFonts w:ascii="Times New Roman" w:hAnsi="Times New Roman"/>
          <w:b/>
          <w:color w:val="000000"/>
          <w:sz w:val="24"/>
          <w:szCs w:val="24"/>
          <w:lang w:val="es-MX"/>
        </w:rPr>
        <w:t>Fecha Recepción:</w:t>
      </w:r>
      <w:r w:rsidRPr="001C7584">
        <w:rPr>
          <w:rFonts w:ascii="Times New Roman" w:hAnsi="Times New Roman"/>
          <w:color w:val="000000"/>
          <w:sz w:val="24"/>
          <w:szCs w:val="24"/>
          <w:lang w:val="es-MX"/>
        </w:rPr>
        <w:t xml:space="preserve"> </w:t>
      </w:r>
      <w:r w:rsidR="00D47826">
        <w:rPr>
          <w:rFonts w:ascii="Times New Roman" w:hAnsi="Times New Roman"/>
          <w:color w:val="000000"/>
          <w:sz w:val="24"/>
          <w:szCs w:val="24"/>
          <w:lang w:val="es-MX"/>
        </w:rPr>
        <w:t>Diciembre 2021</w:t>
      </w:r>
      <w:r w:rsidRPr="001C7584">
        <w:rPr>
          <w:rFonts w:ascii="Times New Roman" w:hAnsi="Times New Roman"/>
          <w:color w:val="000000"/>
          <w:sz w:val="24"/>
          <w:szCs w:val="24"/>
          <w:lang w:val="es-MX"/>
        </w:rPr>
        <w:t xml:space="preserve">                          </w:t>
      </w:r>
      <w:r w:rsidR="00D47826">
        <w:rPr>
          <w:rFonts w:ascii="Times New Roman" w:hAnsi="Times New Roman"/>
          <w:color w:val="000000"/>
          <w:sz w:val="24"/>
          <w:szCs w:val="24"/>
          <w:lang w:val="es-MX"/>
        </w:rPr>
        <w:t xml:space="preserve">      </w:t>
      </w:r>
      <w:r w:rsidRPr="001C7584">
        <w:rPr>
          <w:rFonts w:ascii="Times New Roman" w:hAnsi="Times New Roman"/>
          <w:color w:val="000000"/>
          <w:sz w:val="24"/>
          <w:szCs w:val="24"/>
          <w:lang w:val="es-MX"/>
        </w:rPr>
        <w:t xml:space="preserve">     </w:t>
      </w:r>
      <w:r w:rsidRPr="001C7584">
        <w:rPr>
          <w:rFonts w:ascii="Times New Roman" w:hAnsi="Times New Roman"/>
          <w:b/>
          <w:color w:val="000000"/>
          <w:sz w:val="24"/>
          <w:szCs w:val="24"/>
          <w:lang w:val="es-MX"/>
        </w:rPr>
        <w:t>Fecha Aceptación:</w:t>
      </w:r>
      <w:r w:rsidRPr="001C7584">
        <w:rPr>
          <w:rFonts w:ascii="Times New Roman" w:hAnsi="Times New Roman"/>
          <w:color w:val="000000"/>
          <w:sz w:val="24"/>
          <w:szCs w:val="24"/>
          <w:lang w:val="es-MX"/>
        </w:rPr>
        <w:t xml:space="preserve"> </w:t>
      </w:r>
      <w:r w:rsidR="00D47826">
        <w:rPr>
          <w:rFonts w:ascii="Times New Roman" w:hAnsi="Times New Roman"/>
          <w:color w:val="000000"/>
          <w:sz w:val="24"/>
          <w:szCs w:val="24"/>
          <w:lang w:val="es-MX"/>
        </w:rPr>
        <w:t>Agosto</w:t>
      </w:r>
      <w:r w:rsidRPr="001C7584">
        <w:rPr>
          <w:rFonts w:ascii="Times New Roman" w:hAnsi="Times New Roman"/>
          <w:color w:val="000000"/>
          <w:sz w:val="24"/>
          <w:szCs w:val="24"/>
          <w:lang w:val="es-MX"/>
        </w:rPr>
        <w:t xml:space="preserve"> 2022</w:t>
      </w:r>
      <w:r w:rsidR="00000000">
        <w:rPr>
          <w:noProof/>
        </w:rPr>
        <w:pict w14:anchorId="2770AE59">
          <v:rect id="_x0000_i1025" alt="" style="width:441.9pt;height:.05pt;mso-width-percent:0;mso-height-percent:0;mso-width-percent:0;mso-height-percent:0" o:hralign="center" o:hrstd="t" o:hr="t" fillcolor="#a0a0a0" stroked="f"/>
        </w:pict>
      </w:r>
    </w:p>
    <w:p w14:paraId="4DD4C8BE" w14:textId="361485DD" w:rsidR="001D3FE5" w:rsidRPr="00F1195B" w:rsidRDefault="001D3FE5" w:rsidP="00D47826">
      <w:pPr>
        <w:pStyle w:val="Ridettulo"/>
        <w:spacing w:after="0" w:line="360" w:lineRule="auto"/>
        <w:rPr>
          <w:b w:val="0"/>
          <w:szCs w:val="32"/>
        </w:rPr>
      </w:pPr>
      <w:r w:rsidRPr="00F1195B">
        <w:rPr>
          <w:szCs w:val="32"/>
        </w:rPr>
        <w:lastRenderedPageBreak/>
        <w:t>Introducción</w:t>
      </w:r>
    </w:p>
    <w:p w14:paraId="3AA89BAC" w14:textId="44B7F222" w:rsidR="00555B5A" w:rsidRPr="004513CC" w:rsidRDefault="00D903E2" w:rsidP="00F1195B">
      <w:pPr>
        <w:pStyle w:val="Ridecuerpodetexto"/>
        <w:spacing w:after="0"/>
        <w:ind w:firstLine="708"/>
      </w:pPr>
      <w:r w:rsidRPr="004513CC">
        <w:t>La movilidad urbana es una necesidad humana</w:t>
      </w:r>
      <w:r w:rsidR="00D00F57">
        <w:t>.</w:t>
      </w:r>
      <w:r w:rsidRPr="004513CC">
        <w:t xml:space="preserve"> </w:t>
      </w:r>
      <w:r w:rsidR="00D00F57">
        <w:t>E</w:t>
      </w:r>
      <w:r w:rsidRPr="004513CC">
        <w:t xml:space="preserve">s precisamente en las grandes urbes donde se hace </w:t>
      </w:r>
      <w:r w:rsidR="00C81728">
        <w:t xml:space="preserve">más </w:t>
      </w:r>
      <w:r w:rsidR="00D00F57">
        <w:t>evidente</w:t>
      </w:r>
      <w:r w:rsidRPr="004513CC">
        <w:t xml:space="preserve"> esta condición en su dinámica cotidiana. </w:t>
      </w:r>
      <w:r w:rsidR="003F7D8C" w:rsidRPr="004513CC">
        <w:t xml:space="preserve">En la Ciudad de México </w:t>
      </w:r>
      <w:r w:rsidR="00F1195B">
        <w:t>(</w:t>
      </w:r>
      <w:r w:rsidR="00BA1484" w:rsidRPr="004513CC">
        <w:t>C</w:t>
      </w:r>
      <w:r w:rsidR="00F1195B">
        <w:t>DMX)</w:t>
      </w:r>
      <w:r w:rsidR="00BA1484" w:rsidRPr="004513CC">
        <w:t xml:space="preserve"> se realizan 16.4 millones de viajes</w:t>
      </w:r>
      <w:r w:rsidR="00355316" w:rsidRPr="004513CC">
        <w:t xml:space="preserve"> a diario</w:t>
      </w:r>
      <w:r w:rsidR="00BA1484" w:rsidRPr="004513CC">
        <w:t>, de acuerdo con la Encuesta de Movilidad y Transporte 2019</w:t>
      </w:r>
      <w:r w:rsidR="00FB3F5C">
        <w:t xml:space="preserve"> (</w:t>
      </w:r>
      <w:r w:rsidR="00FB3F5C" w:rsidRPr="00FB3F5C">
        <w:t>Instituto Nacional de Estadística y Geografía</w:t>
      </w:r>
      <w:r w:rsidR="00FB3F5C">
        <w:t xml:space="preserve"> [Inegi], </w:t>
      </w:r>
      <w:r w:rsidR="002A3186">
        <w:t>2019)</w:t>
      </w:r>
      <w:r w:rsidR="00BA1484" w:rsidRPr="004513CC">
        <w:t>. Los viajes en automóvil particular representan 22.1</w:t>
      </w:r>
      <w:r w:rsidR="00D00F57">
        <w:t> </w:t>
      </w:r>
      <w:r w:rsidR="00BA1484" w:rsidRPr="004513CC">
        <w:t>%, los que se realizan camina</w:t>
      </w:r>
      <w:r w:rsidR="005E5F61" w:rsidRPr="004513CC">
        <w:t>n</w:t>
      </w:r>
      <w:r w:rsidR="00BA1484" w:rsidRPr="004513CC">
        <w:t>do representan 37.5</w:t>
      </w:r>
      <w:r w:rsidR="00D00F57">
        <w:t> </w:t>
      </w:r>
      <w:r w:rsidR="00BA1484" w:rsidRPr="004513CC">
        <w:t>% y el 40.4</w:t>
      </w:r>
      <w:r w:rsidR="00D00F57">
        <w:t> </w:t>
      </w:r>
      <w:r w:rsidR="00BA1484" w:rsidRPr="004513CC">
        <w:t>% restante se realizan en otros modos de transporte. De los 16.4 millones de viajes, 55</w:t>
      </w:r>
      <w:r w:rsidR="00D00F57">
        <w:t> </w:t>
      </w:r>
      <w:r w:rsidR="00BA1484" w:rsidRPr="004513CC">
        <w:t xml:space="preserve">% los realizan mujeres </w:t>
      </w:r>
      <w:r w:rsidR="00555B5A" w:rsidRPr="004513CC">
        <w:fldChar w:fldCharType="begin" w:fldLock="1"/>
      </w:r>
      <w:r w:rsidR="005C08B2" w:rsidRPr="004513CC">
        <w:instrText>ADDIN CSL_CITATION {"citationItems":[{"id":"ITEM-1","itemData":{"ISBN":"978-607-30-2326-9","abstract":"Movilidad y transporte CÓMO NOS MOVEMOS EN LA CIUDAD DE MÉXICO Manuel suárez lasTra Carlos galinDo pérez Víctor reyes garcía sumario: I. Introducción. II. Apuntes conceptuales sobre transporte, mo-vilidad y accesibilidad. III. De la ciudad lacustre al día de hoy. IV. ¿Cómo viaja la gente de la CDMX? V. Caminabilidad. VI. Reflexiones finales. VII. Referencias. I. inTroDucción * El objetivo de este capítulo es examinar la forma en la que se realizan los traslados cotidianos de la población de la Ciudad de México (CDMX). A di-ferencia de trabajos anteriores, en este se incluye y se hace especial énfasis en aquellos viajes que se realizan caminando. El capítulo está dividido en cuatro secciones. En la primera, desde una perspectiva teórica, se hace un breve recuento de algunos conceptos básicos: transporte, movilidad y accesibili-dad. En la segunda, se describen las etapas de transporte que ha transitado CDMX, desde el transporte lacustre y de tracción animal, hasta los nuevos sistemas y equipamientos de movilidad sustentable. En la tercera sección se examinan los viajes que se realizan cotidia-namente en la Ciudad; para esta labor se utiliza la Encuesta de Movilidad y Transporte de la Ciudad de México, 2019, que se levantó especialmente para este proyecto. Esta sección hace especial énfasis en los viajes que se realizan ca-minando y la percepción que la gente tiene de sus viajes y la infraestructura","author":[{"dropping-particle":"","family":"Suárez Lastra","given":"Manuel","non-dropping-particle":"","parse-names":false,"suffix":""},{"dropping-particle":"","family":"Galindo Pérez","given":"Mateo Carlos","non-dropping-particle":"","parse-names":false,"suffix":""},{"dropping-particle":"","family":"Reyes García","given":"Víctor","non-dropping-particle":"","parse-names":false,"suffix":""}],"container-title":"Inventario de la Ciudad de México: Presente y Futuro de su Gente","editor":[{"dropping-particle":"","family":"Dávila","given":"Julia Isabel Flores","non-dropping-particle":"","parse-names":false,"suffix":""}],"id":"ITEM-1","issued":{"date-parts":[["2019"]]},"page":"255-293","publisher":"INSTITUTO DE INVESTIGACIONES JURÍDICAS","title":"Cómo nos movemos en la Ciudad de México","type":"chapter"},"uris":["http://www.mendeley.com/documents/?uuid=7beaf014-d9e7-4711-8c42-677f31b0a25b"]}],"mendeley":{"formattedCitation":"(Suárez LastraGalindo Pérezy Reyes García, 2019)","plainTextFormattedCitation":"(Suárez LastraGalindo Pérezy Reyes García, 2019)","previouslyFormattedCitation":"(Suárez LastraGalindo Pérezy Reyes García, 2019)"},"properties":{"noteIndex":0},"schema":"https://github.com/citation-style-language/schema/raw/master/csl-citation.json"}</w:instrText>
      </w:r>
      <w:r w:rsidR="00555B5A" w:rsidRPr="004513CC">
        <w:fldChar w:fldCharType="separate"/>
      </w:r>
      <w:r w:rsidR="008E1A25" w:rsidRPr="004513CC">
        <w:rPr>
          <w:noProof/>
        </w:rPr>
        <w:t>(Suárez</w:t>
      </w:r>
      <w:r w:rsidR="00D00F57">
        <w:rPr>
          <w:noProof/>
        </w:rPr>
        <w:t xml:space="preserve">, </w:t>
      </w:r>
      <w:r w:rsidR="008E1A25" w:rsidRPr="004513CC">
        <w:rPr>
          <w:noProof/>
        </w:rPr>
        <w:t>Galindo y Reyes, 2019)</w:t>
      </w:r>
      <w:r w:rsidR="00555B5A" w:rsidRPr="004513CC">
        <w:fldChar w:fldCharType="end"/>
      </w:r>
      <w:r w:rsidR="00555B5A" w:rsidRPr="004513CC">
        <w:t>.</w:t>
      </w:r>
    </w:p>
    <w:p w14:paraId="0B519CD0" w14:textId="293F8299" w:rsidR="000D6303" w:rsidRPr="004513CC" w:rsidRDefault="007716B0" w:rsidP="00701471">
      <w:pPr>
        <w:pStyle w:val="Ridecuerpodetextodos"/>
        <w:spacing w:after="0"/>
      </w:pPr>
      <w:r w:rsidRPr="004513CC">
        <w:t xml:space="preserve">Anterior a la Encuesta de Movilidad y Transporte 2019, </w:t>
      </w:r>
      <w:r w:rsidR="009C1D59" w:rsidRPr="004513CC">
        <w:t xml:space="preserve">el Inegi realizó </w:t>
      </w:r>
      <w:r w:rsidR="00025852" w:rsidRPr="004513CC">
        <w:t>l</w:t>
      </w:r>
      <w:r w:rsidR="003F7D8C" w:rsidRPr="004513CC">
        <w:t xml:space="preserve">a Encuesta Origen Destino </w:t>
      </w:r>
      <w:r w:rsidR="00536920">
        <w:t>en Hogares</w:t>
      </w:r>
      <w:r w:rsidR="001A43BD" w:rsidRPr="004513CC">
        <w:t xml:space="preserve"> </w:t>
      </w:r>
      <w:r w:rsidR="00536920">
        <w:t>de</w:t>
      </w:r>
      <w:r w:rsidR="001A43BD" w:rsidRPr="004513CC">
        <w:t xml:space="preserve"> la </w:t>
      </w:r>
      <w:r w:rsidR="00D20FFE" w:rsidRPr="004513CC">
        <w:t>Zona Metropolitana</w:t>
      </w:r>
      <w:r w:rsidR="003F7D8C" w:rsidRPr="004513CC">
        <w:t xml:space="preserve"> del Valle de México </w:t>
      </w:r>
      <w:r w:rsidR="00536920">
        <w:t>(</w:t>
      </w:r>
      <w:r w:rsidR="00536920" w:rsidRPr="004513CC">
        <w:t>E</w:t>
      </w:r>
      <w:r w:rsidR="00536920">
        <w:t>OD)</w:t>
      </w:r>
      <w:r w:rsidR="00536920" w:rsidRPr="004513CC">
        <w:t xml:space="preserve"> 2017</w:t>
      </w:r>
      <w:r w:rsidR="006840E2">
        <w:t xml:space="preserve">. Cabe señalar que la </w:t>
      </w:r>
      <w:r w:rsidR="006840E2" w:rsidRPr="004513CC">
        <w:t>Zona Metropolitana del Valle de México</w:t>
      </w:r>
      <w:r w:rsidR="006840E2">
        <w:t xml:space="preserve"> (ZMVM) está </w:t>
      </w:r>
      <w:r w:rsidR="00A16CCA" w:rsidRPr="004513CC">
        <w:t>int</w:t>
      </w:r>
      <w:r w:rsidR="00D27C43" w:rsidRPr="004513CC">
        <w:t>e</w:t>
      </w:r>
      <w:r w:rsidR="00A16CCA" w:rsidRPr="004513CC">
        <w:t xml:space="preserve">grada por </w:t>
      </w:r>
      <w:r w:rsidRPr="004513CC">
        <w:t xml:space="preserve">la </w:t>
      </w:r>
      <w:r w:rsidR="003F7D8C" w:rsidRPr="004513CC">
        <w:t>C</w:t>
      </w:r>
      <w:r w:rsidR="006840E2">
        <w:t>DMX</w:t>
      </w:r>
      <w:r w:rsidR="003F7D8C" w:rsidRPr="004513CC">
        <w:t xml:space="preserve"> y 59</w:t>
      </w:r>
      <w:r w:rsidR="00A16CCA" w:rsidRPr="004513CC">
        <w:t xml:space="preserve"> municipios conurbados</w:t>
      </w:r>
      <w:r w:rsidR="007F7D06" w:rsidRPr="004513CC">
        <w:t xml:space="preserve"> del </w:t>
      </w:r>
      <w:r w:rsidR="006840E2">
        <w:t>E</w:t>
      </w:r>
      <w:r w:rsidR="003F7D8C" w:rsidRPr="004513CC">
        <w:t>stado de México</w:t>
      </w:r>
      <w:r w:rsidR="006840E2">
        <w:t>,</w:t>
      </w:r>
      <w:r w:rsidR="003F7D8C" w:rsidRPr="004513CC">
        <w:t xml:space="preserve"> además de</w:t>
      </w:r>
      <w:r w:rsidR="00A16CCA" w:rsidRPr="004513CC">
        <w:t xml:space="preserve"> un municipio del e</w:t>
      </w:r>
      <w:r w:rsidR="00025852" w:rsidRPr="004513CC">
        <w:t xml:space="preserve">stado de Hidalgo. </w:t>
      </w:r>
      <w:r w:rsidR="006840E2">
        <w:t>Ahora sí,</w:t>
      </w:r>
      <w:r w:rsidR="00D75D3E">
        <w:t xml:space="preserve"> </w:t>
      </w:r>
      <w:r w:rsidR="006840E2">
        <w:t>la</w:t>
      </w:r>
      <w:r w:rsidR="00025852" w:rsidRPr="004513CC">
        <w:t xml:space="preserve"> E</w:t>
      </w:r>
      <w:r w:rsidR="006840E2">
        <w:t>OD</w:t>
      </w:r>
      <w:r w:rsidR="00025852" w:rsidRPr="004513CC">
        <w:t xml:space="preserve"> 2017 </w:t>
      </w:r>
      <w:r w:rsidRPr="004513CC">
        <w:t xml:space="preserve">indica que </w:t>
      </w:r>
      <w:r w:rsidR="00D27C43" w:rsidRPr="004513CC">
        <w:t>se realizaron 34.56 millones de viajes</w:t>
      </w:r>
      <w:r w:rsidRPr="004513CC">
        <w:t xml:space="preserve"> en un día entre semana</w:t>
      </w:r>
      <w:r w:rsidR="00D251D2" w:rsidRPr="004513CC">
        <w:t>, de los cuales</w:t>
      </w:r>
      <w:r w:rsidR="007F7D06" w:rsidRPr="004513CC">
        <w:t xml:space="preserve"> </w:t>
      </w:r>
      <w:r w:rsidR="00355316" w:rsidRPr="004513CC">
        <w:t>20.6</w:t>
      </w:r>
      <w:r w:rsidR="006840E2">
        <w:t> </w:t>
      </w:r>
      <w:r w:rsidR="00355316" w:rsidRPr="004513CC">
        <w:t xml:space="preserve">% </w:t>
      </w:r>
      <w:r w:rsidR="00900CA2" w:rsidRPr="004513CC">
        <w:t xml:space="preserve">fueron </w:t>
      </w:r>
      <w:r w:rsidR="007F7D06" w:rsidRPr="004513CC">
        <w:t>en transporte privado</w:t>
      </w:r>
      <w:r w:rsidR="00355316" w:rsidRPr="004513CC">
        <w:t>,</w:t>
      </w:r>
      <w:r w:rsidR="007F7D06" w:rsidRPr="004513CC">
        <w:t xml:space="preserve"> </w:t>
      </w:r>
      <w:r w:rsidR="00563582" w:rsidRPr="004513CC">
        <w:t>camina</w:t>
      </w:r>
      <w:r w:rsidRPr="004513CC">
        <w:t>n</w:t>
      </w:r>
      <w:r w:rsidR="00563582" w:rsidRPr="004513CC">
        <w:t>do se realiza</w:t>
      </w:r>
      <w:r w:rsidRPr="004513CC">
        <w:t>ro</w:t>
      </w:r>
      <w:r w:rsidR="00563582" w:rsidRPr="004513CC">
        <w:t>n 32.3</w:t>
      </w:r>
      <w:r w:rsidR="006840E2">
        <w:t> </w:t>
      </w:r>
      <w:r w:rsidR="00563582" w:rsidRPr="004513CC">
        <w:t xml:space="preserve">% y </w:t>
      </w:r>
      <w:r w:rsidR="00D251D2" w:rsidRPr="004513CC">
        <w:t>47.1</w:t>
      </w:r>
      <w:r w:rsidR="006840E2">
        <w:t> </w:t>
      </w:r>
      <w:r w:rsidR="00D251D2" w:rsidRPr="004513CC">
        <w:t xml:space="preserve">% de los viajes se </w:t>
      </w:r>
      <w:r w:rsidR="00900CA2" w:rsidRPr="004513CC">
        <w:t>efectuaron</w:t>
      </w:r>
      <w:r w:rsidR="00D251D2" w:rsidRPr="004513CC">
        <w:t xml:space="preserve"> en otros modos de transporte </w:t>
      </w:r>
      <w:r w:rsidR="00A37EBE" w:rsidRPr="004513CC">
        <w:fldChar w:fldCharType="begin" w:fldLock="1"/>
      </w:r>
      <w:r w:rsidR="00E30547" w:rsidRPr="004513CC">
        <w:instrText>ADDIN CSL_CITATION {"citationItems":[{"id":"ITEM-1","itemData":{"author":[{"dropping-particle":"","family":"INEGI","given":"","non-dropping-particle":"","parse-names":false,"suffix":""}],"id":"ITEM-1","issued":{"date-parts":[["2017"]]},"publisher":"INEGI, SETRAVI, UNAM México","title":"Encuesta Origen-Destino en Hogares de la Zona Metropolitana del Valle de México","type":"article"},"uris":["http://www.mendeley.com/documents/?uuid=e56088bf-d331-496a-9018-315eb65939ee"]}],"mendeley":{"formattedCitation":"(INEGI, 2017)","plainTextFormattedCitation":"(INEGI, 2017)","previouslyFormattedCitation":"(INEGI, 2017)"},"properties":{"noteIndex":0},"schema":"https://github.com/citation-style-language/schema/raw/master/csl-citation.json"}</w:instrText>
      </w:r>
      <w:r w:rsidR="00A37EBE" w:rsidRPr="004513CC">
        <w:fldChar w:fldCharType="separate"/>
      </w:r>
      <w:r w:rsidR="00A37EBE" w:rsidRPr="004513CC">
        <w:rPr>
          <w:noProof/>
        </w:rPr>
        <w:t>(</w:t>
      </w:r>
      <w:r w:rsidR="006840E2" w:rsidRPr="004513CC">
        <w:rPr>
          <w:noProof/>
        </w:rPr>
        <w:t>Inegi</w:t>
      </w:r>
      <w:r w:rsidR="00A37EBE" w:rsidRPr="004513CC">
        <w:rPr>
          <w:noProof/>
        </w:rPr>
        <w:t>, 2017)</w:t>
      </w:r>
      <w:r w:rsidR="00A37EBE" w:rsidRPr="004513CC">
        <w:fldChar w:fldCharType="end"/>
      </w:r>
      <w:r w:rsidR="00D251D2" w:rsidRPr="004513CC">
        <w:t xml:space="preserve">. </w:t>
      </w:r>
    </w:p>
    <w:p w14:paraId="371BE423" w14:textId="4E2807FC" w:rsidR="008041E7" w:rsidRPr="004513CC" w:rsidRDefault="0071419F" w:rsidP="00701471">
      <w:pPr>
        <w:pStyle w:val="Ridecuerpodetextodos"/>
        <w:spacing w:after="0"/>
      </w:pPr>
      <w:r>
        <w:t>Por su parte, la</w:t>
      </w:r>
      <w:r w:rsidR="005E5F61" w:rsidRPr="004513CC">
        <w:t xml:space="preserve"> Encuesta Nacional de Ingresos y Gastos de los Hogares 2020 [Enigh] realizada por el Inegi</w:t>
      </w:r>
      <w:r w:rsidR="006D4CAA">
        <w:t xml:space="preserve"> (2020)</w:t>
      </w:r>
      <w:r w:rsidR="005E5F61" w:rsidRPr="004513CC">
        <w:t xml:space="preserve"> indica que </w:t>
      </w:r>
      <w:r w:rsidR="00CD5FC8" w:rsidRPr="004513CC">
        <w:t xml:space="preserve">en </w:t>
      </w:r>
      <w:r w:rsidR="005E5F61" w:rsidRPr="004513CC">
        <w:t xml:space="preserve">el </w:t>
      </w:r>
      <w:r w:rsidR="00CE4A21" w:rsidRPr="004513CC">
        <w:t>gasto</w:t>
      </w:r>
      <w:r w:rsidR="008D6C99" w:rsidRPr="004513CC">
        <w:t xml:space="preserve"> corriente</w:t>
      </w:r>
      <w:r w:rsidR="000D709E" w:rsidRPr="004513CC">
        <w:t xml:space="preserve"> monetario</w:t>
      </w:r>
      <w:r w:rsidR="008D6C99" w:rsidRPr="004513CC">
        <w:t xml:space="preserve"> trimestral en los hogares de México</w:t>
      </w:r>
      <w:r>
        <w:t xml:space="preserve"> en</w:t>
      </w:r>
      <w:r w:rsidR="008D6C99" w:rsidRPr="004513CC">
        <w:t xml:space="preserve"> </w:t>
      </w:r>
      <w:r w:rsidR="00CD5FC8" w:rsidRPr="004513CC">
        <w:t xml:space="preserve">el rubro de </w:t>
      </w:r>
      <w:r w:rsidR="004962BA" w:rsidRPr="004513CC">
        <w:t>“</w:t>
      </w:r>
      <w:r>
        <w:t>T</w:t>
      </w:r>
      <w:r w:rsidR="00CD5FC8" w:rsidRPr="004513CC">
        <w:t>ransportes y comunicaciones</w:t>
      </w:r>
      <w:r w:rsidR="004962BA" w:rsidRPr="004513CC">
        <w:t>”</w:t>
      </w:r>
      <w:r w:rsidR="00CD5FC8" w:rsidRPr="004513CC">
        <w:t xml:space="preserve"> </w:t>
      </w:r>
      <w:r w:rsidR="008D6C99" w:rsidRPr="004513CC">
        <w:t xml:space="preserve">fue </w:t>
      </w:r>
      <w:r>
        <w:t xml:space="preserve">de </w:t>
      </w:r>
      <w:r w:rsidR="00CD5FC8" w:rsidRPr="004513CC">
        <w:t>18.6</w:t>
      </w:r>
      <w:r>
        <w:t> </w:t>
      </w:r>
      <w:r w:rsidR="00CD5FC8" w:rsidRPr="004513CC">
        <w:t>%</w:t>
      </w:r>
      <w:r w:rsidR="005E5F61" w:rsidRPr="004513CC">
        <w:t>. En el año 2018, el mismo rubro representó 20</w:t>
      </w:r>
      <w:r>
        <w:t> </w:t>
      </w:r>
      <w:r w:rsidR="005E5F61" w:rsidRPr="004513CC">
        <w:t>%.</w:t>
      </w:r>
      <w:r w:rsidR="002566ED" w:rsidRPr="004513CC">
        <w:t xml:space="preserve"> </w:t>
      </w:r>
      <w:r>
        <w:t>Aquí</w:t>
      </w:r>
      <w:r w:rsidR="002566ED" w:rsidRPr="004513CC">
        <w:t xml:space="preserve"> están incluidos los gastos de </w:t>
      </w:r>
      <w:r w:rsidR="00482FC5" w:rsidRPr="004513CC">
        <w:t xml:space="preserve">adquisición, mantenimiento, accesorios y servicios para vehículos; gastos de </w:t>
      </w:r>
      <w:r w:rsidR="002566ED" w:rsidRPr="004513CC">
        <w:t>t</w:t>
      </w:r>
      <w:r w:rsidR="00482FC5" w:rsidRPr="004513CC">
        <w:t>ransporte y también de</w:t>
      </w:r>
      <w:r w:rsidR="002566ED" w:rsidRPr="004513CC">
        <w:t xml:space="preserve"> comunicaciones</w:t>
      </w:r>
      <w:r w:rsidR="00592B94" w:rsidRPr="004513CC">
        <w:t xml:space="preserve"> </w:t>
      </w:r>
      <w:r w:rsidR="00E30547" w:rsidRPr="004513CC">
        <w:fldChar w:fldCharType="begin" w:fldLock="1"/>
      </w:r>
      <w:r w:rsidR="00612D5D" w:rsidRPr="004513CC">
        <w:instrText>ADDIN CSL_CITATION {"citationItems":[{"id":"ITEM-1","itemData":{"author":[{"dropping-particle":"","family":"INEGI","given":"","non-dropping-particle":"","parse-names":false,"suffix":""}],"id":"ITEM-1","issued":{"date-parts":[["2020"]]},"title":"Encuesta Nacional de Ingresos y Gastos de los Hogares 2020 (ENIGH)","type":"article"},"uris":["http://www.mendeley.com/documents/?uuid=df38ff52-d8a5-4b46-bcab-bd181b8ce5a4"]}],"mendeley":{"formattedCitation":"(INEGI, 2020)","plainTextFormattedCitation":"(INEGI, 2020)","previouslyFormattedCitation":"(INEGI, 2020)"},"properties":{"noteIndex":0},"schema":"https://github.com/citation-style-language/schema/raw/master/csl-citation.json"}</w:instrText>
      </w:r>
      <w:r w:rsidR="00E30547" w:rsidRPr="004513CC">
        <w:fldChar w:fldCharType="separate"/>
      </w:r>
      <w:r w:rsidR="00E30547" w:rsidRPr="004513CC">
        <w:rPr>
          <w:noProof/>
        </w:rPr>
        <w:t>(</w:t>
      </w:r>
      <w:r w:rsidRPr="004513CC">
        <w:rPr>
          <w:noProof/>
        </w:rPr>
        <w:t>Inegi</w:t>
      </w:r>
      <w:r w:rsidR="00E30547" w:rsidRPr="004513CC">
        <w:rPr>
          <w:noProof/>
        </w:rPr>
        <w:t>, 2020)</w:t>
      </w:r>
      <w:r w:rsidR="00E30547" w:rsidRPr="004513CC">
        <w:fldChar w:fldCharType="end"/>
      </w:r>
      <w:r w:rsidR="002566ED" w:rsidRPr="004513CC">
        <w:t>.</w:t>
      </w:r>
      <w:r w:rsidR="008041E7" w:rsidRPr="004513CC">
        <w:t xml:space="preserve"> </w:t>
      </w:r>
      <w:r w:rsidR="00D80F20" w:rsidRPr="004513CC">
        <w:t>La</w:t>
      </w:r>
      <w:r w:rsidR="00D75D3E">
        <w:t xml:space="preserve"> </w:t>
      </w:r>
      <w:r w:rsidR="00D80F20" w:rsidRPr="004513CC">
        <w:fldChar w:fldCharType="begin"/>
      </w:r>
      <w:r w:rsidR="00D80F20" w:rsidRPr="004513CC">
        <w:instrText xml:space="preserve"> REF _Ref83902297 \h </w:instrText>
      </w:r>
      <w:r w:rsidR="004513CC">
        <w:instrText xml:space="preserve"> \* MERGEFORMAT </w:instrText>
      </w:r>
      <w:r w:rsidR="00D80F20" w:rsidRPr="004513CC">
        <w:fldChar w:fldCharType="separate"/>
      </w:r>
      <w:r>
        <w:t>t</w:t>
      </w:r>
      <w:r w:rsidR="00E30A75" w:rsidRPr="004513CC">
        <w:t xml:space="preserve">abla </w:t>
      </w:r>
      <w:r w:rsidR="00E30A75" w:rsidRPr="004513CC">
        <w:rPr>
          <w:noProof/>
        </w:rPr>
        <w:t>1</w:t>
      </w:r>
      <w:r w:rsidR="00D80F20" w:rsidRPr="004513CC">
        <w:fldChar w:fldCharType="end"/>
      </w:r>
      <w:r w:rsidR="00D80F20" w:rsidRPr="004513CC">
        <w:t xml:space="preserve"> muestra</w:t>
      </w:r>
      <w:r w:rsidR="004962BA" w:rsidRPr="004513CC">
        <w:t xml:space="preserve"> el porcentaje que representa </w:t>
      </w:r>
      <w:r>
        <w:t>dicho</w:t>
      </w:r>
      <w:r w:rsidR="004962BA" w:rsidRPr="004513CC">
        <w:t xml:space="preserve"> rubro de “</w:t>
      </w:r>
      <w:r>
        <w:t>T</w:t>
      </w:r>
      <w:r w:rsidR="004962BA" w:rsidRPr="004513CC">
        <w:t xml:space="preserve">ransportes y comunicaciones” en los gastos de los hogares de la </w:t>
      </w:r>
      <w:r w:rsidRPr="004513CC">
        <w:t xml:space="preserve">CDMX </w:t>
      </w:r>
      <w:r w:rsidR="004962BA" w:rsidRPr="004513CC">
        <w:t xml:space="preserve">y del </w:t>
      </w:r>
      <w:r>
        <w:t>E</w:t>
      </w:r>
      <w:r w:rsidR="004962BA" w:rsidRPr="004513CC">
        <w:t>stado de México</w:t>
      </w:r>
      <w:r w:rsidR="008041E7" w:rsidRPr="004513CC">
        <w:t>.</w:t>
      </w:r>
      <w:r w:rsidR="00A82692" w:rsidRPr="004513CC">
        <w:t xml:space="preserve"> </w:t>
      </w:r>
    </w:p>
    <w:p w14:paraId="5ECED6F4" w14:textId="421726C5" w:rsidR="00012BBE" w:rsidRDefault="008041E7" w:rsidP="00701471">
      <w:pPr>
        <w:pStyle w:val="Ridecuerpodetextodos"/>
        <w:spacing w:after="0"/>
      </w:pPr>
      <w:r w:rsidRPr="004513CC">
        <w:t>La Enigh</w:t>
      </w:r>
      <w:r w:rsidR="0071419F">
        <w:t xml:space="preserve"> </w:t>
      </w:r>
      <w:r w:rsidR="009D252D">
        <w:t xml:space="preserve">2020 </w:t>
      </w:r>
      <w:r w:rsidRPr="004513CC">
        <w:t>indica que del gasto corriente monetario promedio trimestral para lo</w:t>
      </w:r>
      <w:r w:rsidR="005D4461" w:rsidRPr="004513CC">
        <w:t xml:space="preserve">s </w:t>
      </w:r>
      <w:r w:rsidR="00A97CF4">
        <w:t>20</w:t>
      </w:r>
      <w:r w:rsidR="005D4461" w:rsidRPr="004513CC">
        <w:t xml:space="preserve"> principales rubros de </w:t>
      </w:r>
      <w:r w:rsidRPr="004513CC">
        <w:t>gastos, el transporte público representó en el año</w:t>
      </w:r>
      <w:r w:rsidR="00A97CF4">
        <w:t xml:space="preserve"> </w:t>
      </w:r>
      <w:r w:rsidR="00A97CF4" w:rsidRPr="004513CC">
        <w:t>2018</w:t>
      </w:r>
      <w:r w:rsidRPr="004513CC">
        <w:t xml:space="preserve"> 5.2</w:t>
      </w:r>
      <w:r w:rsidR="00A97CF4">
        <w:t> </w:t>
      </w:r>
      <w:r w:rsidRPr="004513CC">
        <w:t>% y 3.3</w:t>
      </w:r>
      <w:r w:rsidR="00A97CF4">
        <w:t> </w:t>
      </w:r>
      <w:r w:rsidRPr="004513CC">
        <w:t xml:space="preserve">% en el año 2020 </w:t>
      </w:r>
      <w:r w:rsidRPr="004513CC">
        <w:fldChar w:fldCharType="begin" w:fldLock="1"/>
      </w:r>
      <w:r w:rsidR="008E1A25" w:rsidRPr="004513CC">
        <w:instrText>ADDIN CSL_CITATION {"citationItems":[{"id":"ITEM-1","itemData":{"author":[{"dropping-particle":"","family":"INEGI","given":"","non-dropping-particle":"","parse-names":false,"suffix":""}],"id":"ITEM-1","issued":{"date-parts":[["2020"]]},"title":"Encuesta Nacional de Ingresos y Gastos de los Hogares 2020 (ENIGH)","type":"article"},"uris":["http://www.mendeley.com/documents/?uuid=df38ff52-d8a5-4b46-bcab-bd181b8ce5a4"]}],"mendeley":{"formattedCitation":"(INEGI, 2020)","plainTextFormattedCitation":"(INEGI, 2020)","previouslyFormattedCitation":"(INEGI, 2020)"},"properties":{"noteIndex":0},"schema":"https://github.com/citation-style-language/schema/raw/master/csl-citation.json"}</w:instrText>
      </w:r>
      <w:r w:rsidRPr="004513CC">
        <w:fldChar w:fldCharType="separate"/>
      </w:r>
      <w:r w:rsidRPr="004513CC">
        <w:rPr>
          <w:noProof/>
        </w:rPr>
        <w:t>(</w:t>
      </w:r>
      <w:r w:rsidR="00A97CF4" w:rsidRPr="004513CC">
        <w:rPr>
          <w:noProof/>
        </w:rPr>
        <w:t>Inegi</w:t>
      </w:r>
      <w:r w:rsidRPr="004513CC">
        <w:rPr>
          <w:noProof/>
        </w:rPr>
        <w:t>, 2020)</w:t>
      </w:r>
      <w:r w:rsidRPr="004513CC">
        <w:fldChar w:fldCharType="end"/>
      </w:r>
      <w:r w:rsidRPr="004513CC">
        <w:t>. L</w:t>
      </w:r>
      <w:r w:rsidR="00A82692" w:rsidRPr="004513CC">
        <w:t xml:space="preserve">a </w:t>
      </w:r>
      <w:r w:rsidR="008946ED">
        <w:t xml:space="preserve">tabla 2 </w:t>
      </w:r>
      <w:r w:rsidR="00A82692" w:rsidRPr="004513CC">
        <w:t>indica</w:t>
      </w:r>
      <w:r w:rsidR="004962BA" w:rsidRPr="004513CC">
        <w:t xml:space="preserve"> el porcentaje de los componentes de ese rubro, entre los que se encuentra el transporte público. L</w:t>
      </w:r>
      <w:r w:rsidR="00BC678B" w:rsidRPr="004513CC">
        <w:t xml:space="preserve">a </w:t>
      </w:r>
      <w:r w:rsidR="008946ED">
        <w:t xml:space="preserve">tabla 3 </w:t>
      </w:r>
      <w:r w:rsidR="00C9336C" w:rsidRPr="004513CC">
        <w:t xml:space="preserve">indica el porcentaje de hogares de la </w:t>
      </w:r>
      <w:r w:rsidR="008946ED" w:rsidRPr="004513CC">
        <w:t xml:space="preserve">ZMVM </w:t>
      </w:r>
      <w:r w:rsidR="00C9336C" w:rsidRPr="004513CC">
        <w:t xml:space="preserve">que disponen de algún tipo de vehículo. </w:t>
      </w:r>
    </w:p>
    <w:p w14:paraId="006EE7CE" w14:textId="233D7D4E" w:rsidR="0071419F" w:rsidRDefault="0071419F" w:rsidP="00701471">
      <w:pPr>
        <w:pStyle w:val="Ridecuerpodetextodos"/>
        <w:spacing w:after="0"/>
      </w:pPr>
    </w:p>
    <w:p w14:paraId="08FCE82A" w14:textId="69634A07" w:rsidR="00587239" w:rsidRDefault="00587239" w:rsidP="00701471">
      <w:pPr>
        <w:pStyle w:val="Ridecuerpodetextodos"/>
        <w:spacing w:after="0"/>
      </w:pPr>
    </w:p>
    <w:p w14:paraId="211BE648" w14:textId="77777777" w:rsidR="00587239" w:rsidRPr="004513CC" w:rsidRDefault="00587239" w:rsidP="00701471">
      <w:pPr>
        <w:pStyle w:val="Ridecuerpodetextodos"/>
        <w:spacing w:after="0"/>
      </w:pPr>
    </w:p>
    <w:p w14:paraId="432E9770" w14:textId="55A326A1" w:rsidR="00041C94" w:rsidRPr="00C333F8" w:rsidRDefault="00041C94" w:rsidP="00C333F8">
      <w:pPr>
        <w:pStyle w:val="Descripcin"/>
        <w:spacing w:line="360" w:lineRule="auto"/>
        <w:jc w:val="center"/>
        <w:rPr>
          <w:b w:val="0"/>
          <w:lang w:val="es-MX"/>
        </w:rPr>
      </w:pPr>
      <w:r w:rsidRPr="0071419F">
        <w:rPr>
          <w:bCs w:val="0"/>
          <w:lang w:val="es-MX"/>
        </w:rPr>
        <w:lastRenderedPageBreak/>
        <w:t>Tabla 1</w:t>
      </w:r>
      <w:r w:rsidR="00E2481A" w:rsidRPr="004513CC">
        <w:rPr>
          <w:b w:val="0"/>
          <w:lang w:val="es-MX"/>
        </w:rPr>
        <w:t>.</w:t>
      </w:r>
      <w:r w:rsidRPr="004513CC">
        <w:rPr>
          <w:b w:val="0"/>
          <w:lang w:val="es-MX"/>
        </w:rPr>
        <w:t xml:space="preserve"> Porcentaje de gasto corriente monetario promedio trimestral por entidad federativa, según grandes rubros del gasto, 2018 y 2020. Rubro: “Transportes y comunicaciones”</w:t>
      </w:r>
    </w:p>
    <w:tbl>
      <w:tblPr>
        <w:tblStyle w:val="Tablaconcuadrcula"/>
        <w:tblW w:w="0" w:type="auto"/>
        <w:tblLook w:val="04A0" w:firstRow="1" w:lastRow="0" w:firstColumn="1" w:lastColumn="0" w:noHBand="0" w:noVBand="1"/>
      </w:tblPr>
      <w:tblGrid>
        <w:gridCol w:w="2942"/>
        <w:gridCol w:w="2943"/>
        <w:gridCol w:w="2943"/>
      </w:tblGrid>
      <w:tr w:rsidR="00041C94" w:rsidRPr="00DD10DF" w14:paraId="6BE94C88" w14:textId="77777777" w:rsidTr="00C333F8">
        <w:tc>
          <w:tcPr>
            <w:tcW w:w="2942" w:type="dxa"/>
          </w:tcPr>
          <w:p w14:paraId="4DE9049A" w14:textId="78D90F6A" w:rsidR="00041C94" w:rsidRPr="00DD10DF" w:rsidRDefault="00041C94" w:rsidP="00701471">
            <w:pPr>
              <w:pStyle w:val="Ridecuerpodetextodos"/>
              <w:spacing w:after="0"/>
              <w:ind w:firstLine="0"/>
              <w:rPr>
                <w:bCs/>
              </w:rPr>
            </w:pPr>
            <w:r w:rsidRPr="00DD10DF">
              <w:rPr>
                <w:bCs/>
              </w:rPr>
              <w:t>Entidad</w:t>
            </w:r>
          </w:p>
        </w:tc>
        <w:tc>
          <w:tcPr>
            <w:tcW w:w="2943" w:type="dxa"/>
          </w:tcPr>
          <w:p w14:paraId="7F62660D" w14:textId="2A174DF2" w:rsidR="00041C94" w:rsidRPr="00DD10DF" w:rsidRDefault="00041C94" w:rsidP="00701471">
            <w:pPr>
              <w:pStyle w:val="Ridecuerpodetextodos"/>
              <w:spacing w:after="0"/>
              <w:ind w:firstLine="0"/>
              <w:jc w:val="center"/>
              <w:rPr>
                <w:bCs/>
              </w:rPr>
            </w:pPr>
            <w:r w:rsidRPr="00DD10DF">
              <w:rPr>
                <w:bCs/>
              </w:rPr>
              <w:t>2018</w:t>
            </w:r>
          </w:p>
        </w:tc>
        <w:tc>
          <w:tcPr>
            <w:tcW w:w="2943" w:type="dxa"/>
          </w:tcPr>
          <w:p w14:paraId="7CF20651" w14:textId="155F441A" w:rsidR="00041C94" w:rsidRPr="00DD10DF" w:rsidRDefault="00041C94" w:rsidP="00701471">
            <w:pPr>
              <w:pStyle w:val="Ridecuerpodetextodos"/>
              <w:spacing w:after="0"/>
              <w:ind w:firstLine="0"/>
              <w:jc w:val="center"/>
              <w:rPr>
                <w:bCs/>
              </w:rPr>
            </w:pPr>
            <w:r w:rsidRPr="00DD10DF">
              <w:rPr>
                <w:bCs/>
              </w:rPr>
              <w:t>2020</w:t>
            </w:r>
          </w:p>
        </w:tc>
      </w:tr>
      <w:tr w:rsidR="00041C94" w:rsidRPr="00DD10DF" w14:paraId="65241F02" w14:textId="77777777" w:rsidTr="00C333F8">
        <w:tc>
          <w:tcPr>
            <w:tcW w:w="2942" w:type="dxa"/>
          </w:tcPr>
          <w:p w14:paraId="7029E807" w14:textId="2BF5E2CC" w:rsidR="00041C94" w:rsidRPr="00DD10DF" w:rsidRDefault="00041C94" w:rsidP="00701471">
            <w:pPr>
              <w:pStyle w:val="Ridecuerpodetextodos"/>
              <w:spacing w:after="0"/>
              <w:ind w:firstLine="0"/>
              <w:rPr>
                <w:bCs/>
              </w:rPr>
            </w:pPr>
            <w:r w:rsidRPr="00DD10DF">
              <w:rPr>
                <w:bCs/>
              </w:rPr>
              <w:t>Nacional</w:t>
            </w:r>
          </w:p>
        </w:tc>
        <w:tc>
          <w:tcPr>
            <w:tcW w:w="2943" w:type="dxa"/>
          </w:tcPr>
          <w:p w14:paraId="12B740AB" w14:textId="500D77F9" w:rsidR="00041C94" w:rsidRPr="00DD10DF" w:rsidRDefault="00041C94" w:rsidP="00701471">
            <w:pPr>
              <w:pStyle w:val="Ridecuerpodetextodos"/>
              <w:spacing w:after="0"/>
              <w:ind w:firstLine="0"/>
              <w:jc w:val="center"/>
              <w:rPr>
                <w:bCs/>
              </w:rPr>
            </w:pPr>
            <w:r w:rsidRPr="00DD10DF">
              <w:rPr>
                <w:bCs/>
              </w:rPr>
              <w:t>20%</w:t>
            </w:r>
          </w:p>
        </w:tc>
        <w:tc>
          <w:tcPr>
            <w:tcW w:w="2943" w:type="dxa"/>
          </w:tcPr>
          <w:p w14:paraId="1B3897CC" w14:textId="088B32DC" w:rsidR="00041C94" w:rsidRPr="00DD10DF" w:rsidRDefault="00041C94" w:rsidP="00701471">
            <w:pPr>
              <w:pStyle w:val="Ridecuerpodetextodos"/>
              <w:spacing w:after="0"/>
              <w:ind w:firstLine="0"/>
              <w:jc w:val="center"/>
              <w:rPr>
                <w:bCs/>
              </w:rPr>
            </w:pPr>
            <w:r w:rsidRPr="00DD10DF">
              <w:rPr>
                <w:bCs/>
              </w:rPr>
              <w:t>18.6%</w:t>
            </w:r>
          </w:p>
        </w:tc>
      </w:tr>
      <w:tr w:rsidR="00041C94" w:rsidRPr="00DD10DF" w14:paraId="1E7D986A" w14:textId="77777777" w:rsidTr="00C333F8">
        <w:tc>
          <w:tcPr>
            <w:tcW w:w="2942" w:type="dxa"/>
          </w:tcPr>
          <w:p w14:paraId="35C68EE1" w14:textId="6736B052" w:rsidR="00041C94" w:rsidRPr="00DD10DF" w:rsidRDefault="00041C94" w:rsidP="00701471">
            <w:pPr>
              <w:pStyle w:val="Ridecuerpodetextodos"/>
              <w:spacing w:after="0"/>
              <w:ind w:firstLine="0"/>
              <w:rPr>
                <w:bCs/>
              </w:rPr>
            </w:pPr>
            <w:r w:rsidRPr="00DD10DF">
              <w:rPr>
                <w:bCs/>
              </w:rPr>
              <w:t>Ciudad de México</w:t>
            </w:r>
          </w:p>
        </w:tc>
        <w:tc>
          <w:tcPr>
            <w:tcW w:w="2943" w:type="dxa"/>
          </w:tcPr>
          <w:p w14:paraId="1D6430F2" w14:textId="09C0E201" w:rsidR="00041C94" w:rsidRPr="00DD10DF" w:rsidRDefault="00041C94" w:rsidP="00701471">
            <w:pPr>
              <w:pStyle w:val="Ridecuerpodetextodos"/>
              <w:spacing w:after="0"/>
              <w:ind w:firstLine="0"/>
              <w:jc w:val="center"/>
              <w:rPr>
                <w:bCs/>
              </w:rPr>
            </w:pPr>
            <w:r w:rsidRPr="00DD10DF">
              <w:rPr>
                <w:bCs/>
              </w:rPr>
              <w:t>18.0%</w:t>
            </w:r>
          </w:p>
        </w:tc>
        <w:tc>
          <w:tcPr>
            <w:tcW w:w="2943" w:type="dxa"/>
          </w:tcPr>
          <w:p w14:paraId="27B67A46" w14:textId="3C8AE2B8" w:rsidR="00041C94" w:rsidRPr="00DD10DF" w:rsidRDefault="00041C94" w:rsidP="00701471">
            <w:pPr>
              <w:pStyle w:val="Ridecuerpodetextodos"/>
              <w:spacing w:after="0"/>
              <w:ind w:firstLine="0"/>
              <w:jc w:val="center"/>
              <w:rPr>
                <w:bCs/>
              </w:rPr>
            </w:pPr>
            <w:r w:rsidRPr="00DD10DF">
              <w:rPr>
                <w:bCs/>
              </w:rPr>
              <w:t>15.2%</w:t>
            </w:r>
          </w:p>
        </w:tc>
      </w:tr>
      <w:tr w:rsidR="00041C94" w:rsidRPr="00DD10DF" w14:paraId="7D78D6D2" w14:textId="77777777" w:rsidTr="00C333F8">
        <w:tc>
          <w:tcPr>
            <w:tcW w:w="2942" w:type="dxa"/>
          </w:tcPr>
          <w:p w14:paraId="543A9EA1" w14:textId="35E4FE4D" w:rsidR="00041C94" w:rsidRPr="00DD10DF" w:rsidRDefault="00C333F8" w:rsidP="00701471">
            <w:pPr>
              <w:pStyle w:val="Ridecuerpodetextodos"/>
              <w:spacing w:after="0"/>
              <w:ind w:firstLine="0"/>
              <w:rPr>
                <w:bCs/>
              </w:rPr>
            </w:pPr>
            <w:r w:rsidRPr="00DD10DF">
              <w:rPr>
                <w:bCs/>
              </w:rPr>
              <w:t xml:space="preserve">Estado de </w:t>
            </w:r>
            <w:r w:rsidR="00041C94" w:rsidRPr="00DD10DF">
              <w:rPr>
                <w:bCs/>
              </w:rPr>
              <w:t>México</w:t>
            </w:r>
          </w:p>
        </w:tc>
        <w:tc>
          <w:tcPr>
            <w:tcW w:w="2943" w:type="dxa"/>
          </w:tcPr>
          <w:p w14:paraId="67E477A1" w14:textId="14AB87EE" w:rsidR="00041C94" w:rsidRPr="00DD10DF" w:rsidRDefault="00041C94" w:rsidP="00701471">
            <w:pPr>
              <w:pStyle w:val="Ridecuerpodetextodos"/>
              <w:spacing w:after="0"/>
              <w:ind w:firstLine="0"/>
              <w:jc w:val="center"/>
              <w:rPr>
                <w:bCs/>
              </w:rPr>
            </w:pPr>
            <w:r w:rsidRPr="00DD10DF">
              <w:rPr>
                <w:bCs/>
              </w:rPr>
              <w:t>19.9%</w:t>
            </w:r>
          </w:p>
        </w:tc>
        <w:tc>
          <w:tcPr>
            <w:tcW w:w="2943" w:type="dxa"/>
          </w:tcPr>
          <w:p w14:paraId="42CE3FF8" w14:textId="6B309FA4" w:rsidR="00041C94" w:rsidRPr="00DD10DF" w:rsidRDefault="00041C94" w:rsidP="00701471">
            <w:pPr>
              <w:pStyle w:val="Ridecuerpodetextodos"/>
              <w:spacing w:after="0"/>
              <w:ind w:firstLine="0"/>
              <w:jc w:val="center"/>
              <w:rPr>
                <w:bCs/>
              </w:rPr>
            </w:pPr>
            <w:r w:rsidRPr="00DD10DF">
              <w:rPr>
                <w:bCs/>
              </w:rPr>
              <w:t>19.6%</w:t>
            </w:r>
          </w:p>
        </w:tc>
      </w:tr>
    </w:tbl>
    <w:p w14:paraId="34DFCFAE" w14:textId="61AD355F" w:rsidR="000B27C8" w:rsidRDefault="00041C94" w:rsidP="00C333F8">
      <w:pPr>
        <w:pStyle w:val="Ridecuerpodetextodos"/>
        <w:spacing w:after="0"/>
        <w:ind w:firstLine="0"/>
        <w:jc w:val="center"/>
      </w:pPr>
      <w:r w:rsidRPr="004513CC">
        <w:t xml:space="preserve">Fuente: Elaboración propia con </w:t>
      </w:r>
      <w:r w:rsidR="00D75D3E">
        <w:t>base en</w:t>
      </w:r>
      <w:r w:rsidR="009D252D">
        <w:t xml:space="preserve"> Inegi (2020)</w:t>
      </w:r>
    </w:p>
    <w:p w14:paraId="73FD02E1" w14:textId="77777777" w:rsidR="00C333F8" w:rsidRPr="004513CC" w:rsidRDefault="00C333F8" w:rsidP="00C333F8">
      <w:pPr>
        <w:pStyle w:val="Ridecuerpodetextodos"/>
        <w:spacing w:after="0"/>
        <w:ind w:firstLine="0"/>
        <w:jc w:val="center"/>
      </w:pPr>
    </w:p>
    <w:p w14:paraId="67CF47FF" w14:textId="2F295C3E" w:rsidR="00041C94" w:rsidRPr="004513CC" w:rsidRDefault="00041C94" w:rsidP="00D75D3E">
      <w:pPr>
        <w:pStyle w:val="Ridecuerpodetextodos"/>
        <w:spacing w:after="0"/>
        <w:ind w:firstLine="0"/>
        <w:jc w:val="center"/>
      </w:pPr>
      <w:r w:rsidRPr="00D75D3E">
        <w:rPr>
          <w:b/>
          <w:bCs/>
        </w:rPr>
        <w:t>Tabla 2</w:t>
      </w:r>
      <w:r w:rsidR="00E2481A" w:rsidRPr="004513CC">
        <w:t>.</w:t>
      </w:r>
      <w:r w:rsidRPr="004513CC">
        <w:t xml:space="preserve"> Porcentaje de gasto corriente monetario promedio trimestral por entidad federativa según componentes del rubro “Transportes y comunicaciones”, 2018 y 2020</w:t>
      </w:r>
    </w:p>
    <w:tbl>
      <w:tblPr>
        <w:tblStyle w:val="Tablaconcuadrcula"/>
        <w:tblW w:w="0" w:type="auto"/>
        <w:tblLook w:val="04A0" w:firstRow="1" w:lastRow="0" w:firstColumn="1" w:lastColumn="0" w:noHBand="0" w:noVBand="1"/>
      </w:tblPr>
      <w:tblGrid>
        <w:gridCol w:w="4673"/>
        <w:gridCol w:w="2126"/>
        <w:gridCol w:w="2029"/>
      </w:tblGrid>
      <w:tr w:rsidR="00041C94" w:rsidRPr="00DD10DF" w14:paraId="778C2CA5" w14:textId="77777777" w:rsidTr="003166BA">
        <w:tc>
          <w:tcPr>
            <w:tcW w:w="4673" w:type="dxa"/>
          </w:tcPr>
          <w:p w14:paraId="05268753" w14:textId="07FCBD78" w:rsidR="00041C94" w:rsidRPr="00DD10DF" w:rsidRDefault="003166BA" w:rsidP="00701471">
            <w:pPr>
              <w:pStyle w:val="Ridecuerpodetextodos"/>
              <w:spacing w:after="0"/>
              <w:ind w:firstLine="0"/>
              <w:jc w:val="center"/>
              <w:rPr>
                <w:bCs/>
              </w:rPr>
            </w:pPr>
            <w:r w:rsidRPr="00DD10DF">
              <w:rPr>
                <w:bCs/>
              </w:rPr>
              <w:t>Entidad</w:t>
            </w:r>
          </w:p>
        </w:tc>
        <w:tc>
          <w:tcPr>
            <w:tcW w:w="2126" w:type="dxa"/>
          </w:tcPr>
          <w:p w14:paraId="32223958" w14:textId="449EA387" w:rsidR="00041C94" w:rsidRPr="00DD10DF" w:rsidRDefault="003166BA" w:rsidP="00701471">
            <w:pPr>
              <w:pStyle w:val="Ridecuerpodetextodos"/>
              <w:spacing w:after="0"/>
              <w:ind w:firstLine="0"/>
              <w:jc w:val="center"/>
              <w:rPr>
                <w:bCs/>
              </w:rPr>
            </w:pPr>
            <w:r w:rsidRPr="00DD10DF">
              <w:rPr>
                <w:bCs/>
              </w:rPr>
              <w:t>2018</w:t>
            </w:r>
          </w:p>
        </w:tc>
        <w:tc>
          <w:tcPr>
            <w:tcW w:w="2029" w:type="dxa"/>
          </w:tcPr>
          <w:p w14:paraId="65FEB5AA" w14:textId="30F03E1D" w:rsidR="00041C94" w:rsidRPr="00DD10DF" w:rsidRDefault="003166BA" w:rsidP="00701471">
            <w:pPr>
              <w:pStyle w:val="Ridecuerpodetextodos"/>
              <w:spacing w:after="0"/>
              <w:ind w:firstLine="0"/>
              <w:jc w:val="center"/>
              <w:rPr>
                <w:bCs/>
              </w:rPr>
            </w:pPr>
            <w:r w:rsidRPr="00DD10DF">
              <w:rPr>
                <w:bCs/>
              </w:rPr>
              <w:t>2020</w:t>
            </w:r>
          </w:p>
        </w:tc>
      </w:tr>
      <w:tr w:rsidR="000B27C8" w:rsidRPr="00DD10DF" w14:paraId="64B4FB9C" w14:textId="77777777" w:rsidTr="008C48C5">
        <w:tc>
          <w:tcPr>
            <w:tcW w:w="8828" w:type="dxa"/>
            <w:gridSpan w:val="3"/>
          </w:tcPr>
          <w:p w14:paraId="545BE6E0" w14:textId="15055217" w:rsidR="000B27C8" w:rsidRPr="00DD10DF" w:rsidRDefault="000B27C8" w:rsidP="00701471">
            <w:pPr>
              <w:pStyle w:val="Ridecuerpodetextodos"/>
              <w:spacing w:after="0"/>
              <w:ind w:firstLine="0"/>
              <w:rPr>
                <w:bCs/>
              </w:rPr>
            </w:pPr>
            <w:r w:rsidRPr="00DD10DF">
              <w:rPr>
                <w:bCs/>
              </w:rPr>
              <w:t>Nacional</w:t>
            </w:r>
          </w:p>
        </w:tc>
      </w:tr>
      <w:tr w:rsidR="003166BA" w:rsidRPr="00DD10DF" w14:paraId="0646B5E9" w14:textId="77777777" w:rsidTr="003166BA">
        <w:tc>
          <w:tcPr>
            <w:tcW w:w="4673" w:type="dxa"/>
            <w:vAlign w:val="center"/>
          </w:tcPr>
          <w:p w14:paraId="0DAF97D3" w14:textId="356C1464" w:rsidR="003166BA" w:rsidRPr="00DD10DF" w:rsidRDefault="003166BA" w:rsidP="00701471">
            <w:pPr>
              <w:pStyle w:val="Ridecuerpodetextodos"/>
              <w:spacing w:after="0"/>
              <w:ind w:firstLine="0"/>
              <w:rPr>
                <w:bCs/>
              </w:rPr>
            </w:pPr>
            <w:r w:rsidRPr="00DD10DF">
              <w:rPr>
                <w:bCs/>
                <w:color w:val="000000"/>
              </w:rPr>
              <w:t>Transporte público</w:t>
            </w:r>
          </w:p>
        </w:tc>
        <w:tc>
          <w:tcPr>
            <w:tcW w:w="2126" w:type="dxa"/>
          </w:tcPr>
          <w:p w14:paraId="24602424" w14:textId="60C472EA" w:rsidR="003166BA" w:rsidRPr="00DD10DF" w:rsidRDefault="003166BA" w:rsidP="00701471">
            <w:pPr>
              <w:pStyle w:val="Ridecuerpodetextodos"/>
              <w:spacing w:after="0"/>
              <w:ind w:firstLine="0"/>
              <w:jc w:val="center"/>
              <w:rPr>
                <w:bCs/>
              </w:rPr>
            </w:pPr>
            <w:r w:rsidRPr="00DD10DF">
              <w:rPr>
                <w:bCs/>
              </w:rPr>
              <w:t>5.2</w:t>
            </w:r>
            <w:r w:rsidR="00D75D3E" w:rsidRPr="00DD10DF">
              <w:rPr>
                <w:bCs/>
              </w:rPr>
              <w:t> </w:t>
            </w:r>
            <w:r w:rsidRPr="00DD10DF">
              <w:rPr>
                <w:bCs/>
              </w:rPr>
              <w:t>%</w:t>
            </w:r>
          </w:p>
        </w:tc>
        <w:tc>
          <w:tcPr>
            <w:tcW w:w="2029" w:type="dxa"/>
          </w:tcPr>
          <w:p w14:paraId="17572C2F" w14:textId="5DC28675" w:rsidR="003166BA" w:rsidRPr="00DD10DF" w:rsidRDefault="003166BA" w:rsidP="00701471">
            <w:pPr>
              <w:pStyle w:val="Ridecuerpodetextodos"/>
              <w:spacing w:after="0"/>
              <w:ind w:firstLine="0"/>
              <w:jc w:val="center"/>
              <w:rPr>
                <w:bCs/>
              </w:rPr>
            </w:pPr>
            <w:r w:rsidRPr="00DD10DF">
              <w:rPr>
                <w:bCs/>
              </w:rPr>
              <w:t>3.3</w:t>
            </w:r>
            <w:r w:rsidR="00D75D3E" w:rsidRPr="00DD10DF">
              <w:rPr>
                <w:bCs/>
              </w:rPr>
              <w:t> </w:t>
            </w:r>
            <w:r w:rsidRPr="00DD10DF">
              <w:rPr>
                <w:bCs/>
              </w:rPr>
              <w:t>%</w:t>
            </w:r>
          </w:p>
        </w:tc>
      </w:tr>
      <w:tr w:rsidR="003166BA" w:rsidRPr="00DD10DF" w14:paraId="6A4D2DEE" w14:textId="77777777" w:rsidTr="003166BA">
        <w:tc>
          <w:tcPr>
            <w:tcW w:w="4673" w:type="dxa"/>
            <w:vAlign w:val="center"/>
          </w:tcPr>
          <w:p w14:paraId="61BD4CE9" w14:textId="0E5722DD" w:rsidR="003166BA" w:rsidRPr="00DD10DF" w:rsidRDefault="003166BA" w:rsidP="00701471">
            <w:pPr>
              <w:pStyle w:val="Ridecuerpodetextodos"/>
              <w:spacing w:after="0"/>
              <w:ind w:firstLine="0"/>
              <w:rPr>
                <w:bCs/>
              </w:rPr>
            </w:pPr>
            <w:r w:rsidRPr="00DD10DF">
              <w:rPr>
                <w:bCs/>
                <w:color w:val="000000"/>
              </w:rPr>
              <w:t xml:space="preserve">Transporte foráneo </w:t>
            </w:r>
          </w:p>
        </w:tc>
        <w:tc>
          <w:tcPr>
            <w:tcW w:w="2126" w:type="dxa"/>
          </w:tcPr>
          <w:p w14:paraId="363C795C" w14:textId="6B796448" w:rsidR="003166BA" w:rsidRPr="00DD10DF" w:rsidRDefault="003166BA" w:rsidP="00701471">
            <w:pPr>
              <w:pStyle w:val="Ridecuerpodetextodos"/>
              <w:spacing w:after="0"/>
              <w:ind w:firstLine="0"/>
              <w:jc w:val="center"/>
              <w:rPr>
                <w:bCs/>
              </w:rPr>
            </w:pPr>
            <w:r w:rsidRPr="00DD10DF">
              <w:rPr>
                <w:bCs/>
              </w:rPr>
              <w:t>0.6</w:t>
            </w:r>
            <w:r w:rsidR="00D75D3E" w:rsidRPr="00DD10DF">
              <w:rPr>
                <w:bCs/>
              </w:rPr>
              <w:t> </w:t>
            </w:r>
            <w:r w:rsidRPr="00DD10DF">
              <w:rPr>
                <w:bCs/>
              </w:rPr>
              <w:t>%</w:t>
            </w:r>
          </w:p>
        </w:tc>
        <w:tc>
          <w:tcPr>
            <w:tcW w:w="2029" w:type="dxa"/>
          </w:tcPr>
          <w:p w14:paraId="49089BC8" w14:textId="55880206" w:rsidR="003166BA" w:rsidRPr="00DD10DF" w:rsidRDefault="003166BA" w:rsidP="00701471">
            <w:pPr>
              <w:pStyle w:val="Ridecuerpodetextodos"/>
              <w:spacing w:after="0"/>
              <w:ind w:firstLine="0"/>
              <w:jc w:val="center"/>
              <w:rPr>
                <w:bCs/>
              </w:rPr>
            </w:pPr>
            <w:r w:rsidRPr="00DD10DF">
              <w:rPr>
                <w:bCs/>
              </w:rPr>
              <w:t>0.3</w:t>
            </w:r>
            <w:r w:rsidR="00D75D3E" w:rsidRPr="00DD10DF">
              <w:rPr>
                <w:bCs/>
              </w:rPr>
              <w:t> </w:t>
            </w:r>
            <w:r w:rsidRPr="00DD10DF">
              <w:rPr>
                <w:bCs/>
              </w:rPr>
              <w:t>%</w:t>
            </w:r>
          </w:p>
        </w:tc>
      </w:tr>
      <w:tr w:rsidR="003166BA" w:rsidRPr="00DD10DF" w14:paraId="63C2F303" w14:textId="77777777" w:rsidTr="003166BA">
        <w:tc>
          <w:tcPr>
            <w:tcW w:w="4673" w:type="dxa"/>
            <w:vAlign w:val="center"/>
          </w:tcPr>
          <w:p w14:paraId="44B98F9B" w14:textId="48F1A204" w:rsidR="003166BA" w:rsidRPr="00DD10DF" w:rsidRDefault="003166BA" w:rsidP="00701471">
            <w:pPr>
              <w:pStyle w:val="Ridecuerpodetextodos"/>
              <w:spacing w:after="0"/>
              <w:ind w:firstLine="0"/>
              <w:rPr>
                <w:bCs/>
                <w:color w:val="000000"/>
              </w:rPr>
            </w:pPr>
            <w:r w:rsidRPr="00DD10DF">
              <w:rPr>
                <w:bCs/>
                <w:color w:val="000000"/>
              </w:rPr>
              <w:t>Adquisición de vehículos de uso particular</w:t>
            </w:r>
          </w:p>
        </w:tc>
        <w:tc>
          <w:tcPr>
            <w:tcW w:w="2126" w:type="dxa"/>
          </w:tcPr>
          <w:p w14:paraId="1DC713F6" w14:textId="2B08FFDD" w:rsidR="003166BA" w:rsidRPr="00DD10DF" w:rsidRDefault="003166BA" w:rsidP="00701471">
            <w:pPr>
              <w:pStyle w:val="Ridecuerpodetextodos"/>
              <w:spacing w:after="0"/>
              <w:ind w:firstLine="0"/>
              <w:jc w:val="center"/>
              <w:rPr>
                <w:bCs/>
              </w:rPr>
            </w:pPr>
            <w:r w:rsidRPr="00DD10DF">
              <w:rPr>
                <w:bCs/>
              </w:rPr>
              <w:t>2.5</w:t>
            </w:r>
            <w:r w:rsidR="00D75D3E" w:rsidRPr="00DD10DF">
              <w:rPr>
                <w:bCs/>
              </w:rPr>
              <w:t> </w:t>
            </w:r>
            <w:r w:rsidRPr="00DD10DF">
              <w:rPr>
                <w:bCs/>
              </w:rPr>
              <w:t>%</w:t>
            </w:r>
          </w:p>
        </w:tc>
        <w:tc>
          <w:tcPr>
            <w:tcW w:w="2029" w:type="dxa"/>
          </w:tcPr>
          <w:p w14:paraId="7955985C" w14:textId="1DEAD8B3" w:rsidR="003166BA" w:rsidRPr="00DD10DF" w:rsidRDefault="003166BA" w:rsidP="00701471">
            <w:pPr>
              <w:pStyle w:val="Ridecuerpodetextodos"/>
              <w:spacing w:after="0"/>
              <w:ind w:firstLine="0"/>
              <w:jc w:val="center"/>
              <w:rPr>
                <w:bCs/>
              </w:rPr>
            </w:pPr>
            <w:r w:rsidRPr="00DD10DF">
              <w:rPr>
                <w:bCs/>
              </w:rPr>
              <w:t>2.</w:t>
            </w:r>
            <w:r w:rsidR="00A93718" w:rsidRPr="00DD10DF">
              <w:rPr>
                <w:bCs/>
              </w:rPr>
              <w:t>4</w:t>
            </w:r>
            <w:r w:rsidR="00D75D3E" w:rsidRPr="00DD10DF">
              <w:rPr>
                <w:bCs/>
              </w:rPr>
              <w:t> </w:t>
            </w:r>
            <w:r w:rsidRPr="00DD10DF">
              <w:rPr>
                <w:bCs/>
              </w:rPr>
              <w:t>%</w:t>
            </w:r>
          </w:p>
        </w:tc>
      </w:tr>
      <w:tr w:rsidR="003166BA" w:rsidRPr="00DD10DF" w14:paraId="0F1E67F1" w14:textId="77777777" w:rsidTr="003166BA">
        <w:tc>
          <w:tcPr>
            <w:tcW w:w="4673" w:type="dxa"/>
            <w:vAlign w:val="center"/>
          </w:tcPr>
          <w:p w14:paraId="02F3DF53" w14:textId="6B401B91" w:rsidR="003166BA" w:rsidRPr="00DD10DF" w:rsidRDefault="003166BA" w:rsidP="00701471">
            <w:pPr>
              <w:pStyle w:val="Ridecuerpodetextodos"/>
              <w:spacing w:after="0"/>
              <w:ind w:firstLine="0"/>
              <w:rPr>
                <w:bCs/>
                <w:color w:val="000000"/>
              </w:rPr>
            </w:pPr>
            <w:r w:rsidRPr="00DD10DF">
              <w:rPr>
                <w:bCs/>
                <w:color w:val="000000"/>
              </w:rPr>
              <w:t>Refacciones, partes, accesorios, mantenimiento, combustibles y servicio para vehículos</w:t>
            </w:r>
          </w:p>
        </w:tc>
        <w:tc>
          <w:tcPr>
            <w:tcW w:w="2126" w:type="dxa"/>
          </w:tcPr>
          <w:p w14:paraId="60CB1C96" w14:textId="134C95BB" w:rsidR="003166BA" w:rsidRPr="00DD10DF" w:rsidRDefault="003166BA" w:rsidP="00701471">
            <w:pPr>
              <w:pStyle w:val="Ridecuerpodetextodos"/>
              <w:spacing w:after="0"/>
              <w:ind w:firstLine="0"/>
              <w:jc w:val="center"/>
              <w:rPr>
                <w:bCs/>
              </w:rPr>
            </w:pPr>
            <w:r w:rsidRPr="00DD10DF">
              <w:rPr>
                <w:bCs/>
              </w:rPr>
              <w:t>7.2</w:t>
            </w:r>
            <w:r w:rsidR="00D75D3E" w:rsidRPr="00DD10DF">
              <w:rPr>
                <w:bCs/>
              </w:rPr>
              <w:t> </w:t>
            </w:r>
            <w:r w:rsidRPr="00DD10DF">
              <w:rPr>
                <w:bCs/>
              </w:rPr>
              <w:t>%</w:t>
            </w:r>
          </w:p>
        </w:tc>
        <w:tc>
          <w:tcPr>
            <w:tcW w:w="2029" w:type="dxa"/>
          </w:tcPr>
          <w:p w14:paraId="6B14917D" w14:textId="5081C837" w:rsidR="003166BA" w:rsidRPr="00DD10DF" w:rsidRDefault="003166BA" w:rsidP="00701471">
            <w:pPr>
              <w:pStyle w:val="Ridecuerpodetextodos"/>
              <w:spacing w:after="0"/>
              <w:ind w:firstLine="0"/>
              <w:jc w:val="center"/>
              <w:rPr>
                <w:bCs/>
              </w:rPr>
            </w:pPr>
            <w:r w:rsidRPr="00DD10DF">
              <w:rPr>
                <w:bCs/>
              </w:rPr>
              <w:t>6.</w:t>
            </w:r>
            <w:r w:rsidR="00A93718" w:rsidRPr="00DD10DF">
              <w:rPr>
                <w:bCs/>
              </w:rPr>
              <w:t>8</w:t>
            </w:r>
            <w:r w:rsidR="00D75D3E" w:rsidRPr="00DD10DF">
              <w:rPr>
                <w:bCs/>
              </w:rPr>
              <w:t> </w:t>
            </w:r>
            <w:r w:rsidRPr="00DD10DF">
              <w:rPr>
                <w:bCs/>
              </w:rPr>
              <w:t>%</w:t>
            </w:r>
          </w:p>
        </w:tc>
      </w:tr>
      <w:tr w:rsidR="003166BA" w:rsidRPr="00DD10DF" w14:paraId="34DF4CD4" w14:textId="77777777" w:rsidTr="003166BA">
        <w:tc>
          <w:tcPr>
            <w:tcW w:w="4673" w:type="dxa"/>
            <w:vAlign w:val="center"/>
          </w:tcPr>
          <w:p w14:paraId="2AB56EEF" w14:textId="75933CA6" w:rsidR="003166BA" w:rsidRPr="00DD10DF" w:rsidRDefault="003166BA" w:rsidP="00701471">
            <w:pPr>
              <w:pStyle w:val="Ridecuerpodetextodos"/>
              <w:spacing w:after="0"/>
              <w:ind w:firstLine="0"/>
              <w:rPr>
                <w:bCs/>
                <w:color w:val="000000"/>
              </w:rPr>
            </w:pPr>
            <w:r w:rsidRPr="00DD10DF">
              <w:rPr>
                <w:bCs/>
                <w:color w:val="000000"/>
              </w:rPr>
              <w:t>Comunicaciones</w:t>
            </w:r>
          </w:p>
        </w:tc>
        <w:tc>
          <w:tcPr>
            <w:tcW w:w="2126" w:type="dxa"/>
          </w:tcPr>
          <w:p w14:paraId="0D6D9401" w14:textId="7C18F59B" w:rsidR="003166BA" w:rsidRPr="00DD10DF" w:rsidRDefault="003166BA" w:rsidP="00701471">
            <w:pPr>
              <w:pStyle w:val="Ridecuerpodetextodos"/>
              <w:spacing w:after="0"/>
              <w:ind w:firstLine="0"/>
              <w:jc w:val="center"/>
              <w:rPr>
                <w:bCs/>
              </w:rPr>
            </w:pPr>
            <w:r w:rsidRPr="00DD10DF">
              <w:rPr>
                <w:bCs/>
              </w:rPr>
              <w:t>4.5</w:t>
            </w:r>
            <w:r w:rsidR="00D75D3E" w:rsidRPr="00DD10DF">
              <w:rPr>
                <w:bCs/>
              </w:rPr>
              <w:t> </w:t>
            </w:r>
            <w:r w:rsidRPr="00DD10DF">
              <w:rPr>
                <w:bCs/>
              </w:rPr>
              <w:t>%</w:t>
            </w:r>
          </w:p>
        </w:tc>
        <w:tc>
          <w:tcPr>
            <w:tcW w:w="2029" w:type="dxa"/>
          </w:tcPr>
          <w:p w14:paraId="3FD3A149" w14:textId="50510D8D" w:rsidR="003166BA" w:rsidRPr="00DD10DF" w:rsidRDefault="003166BA" w:rsidP="00701471">
            <w:pPr>
              <w:pStyle w:val="Ridecuerpodetextodos"/>
              <w:spacing w:after="0"/>
              <w:ind w:firstLine="0"/>
              <w:jc w:val="center"/>
              <w:rPr>
                <w:bCs/>
              </w:rPr>
            </w:pPr>
            <w:r w:rsidRPr="00DD10DF">
              <w:rPr>
                <w:bCs/>
              </w:rPr>
              <w:t>5.</w:t>
            </w:r>
            <w:r w:rsidR="00A93718" w:rsidRPr="00DD10DF">
              <w:rPr>
                <w:bCs/>
              </w:rPr>
              <w:t>7</w:t>
            </w:r>
            <w:r w:rsidR="00D75D3E" w:rsidRPr="00DD10DF">
              <w:rPr>
                <w:bCs/>
              </w:rPr>
              <w:t> </w:t>
            </w:r>
            <w:r w:rsidRPr="00DD10DF">
              <w:rPr>
                <w:bCs/>
              </w:rPr>
              <w:t>%</w:t>
            </w:r>
          </w:p>
        </w:tc>
      </w:tr>
      <w:tr w:rsidR="000B27C8" w:rsidRPr="00DD10DF" w14:paraId="6054EF5C" w14:textId="77777777" w:rsidTr="008C48C5">
        <w:tc>
          <w:tcPr>
            <w:tcW w:w="8828" w:type="dxa"/>
            <w:gridSpan w:val="3"/>
            <w:vAlign w:val="center"/>
          </w:tcPr>
          <w:p w14:paraId="66F85800" w14:textId="3BCD5C0C" w:rsidR="000B27C8" w:rsidRPr="00DD10DF" w:rsidRDefault="000B27C8" w:rsidP="00701471">
            <w:pPr>
              <w:pStyle w:val="Ridecuerpodetextodos"/>
              <w:spacing w:after="0"/>
              <w:ind w:firstLine="0"/>
              <w:rPr>
                <w:bCs/>
              </w:rPr>
            </w:pPr>
            <w:r w:rsidRPr="00DD10DF">
              <w:rPr>
                <w:bCs/>
                <w:color w:val="000000"/>
              </w:rPr>
              <w:t>Ciudad de México</w:t>
            </w:r>
            <w:r w:rsidR="00D75D3E" w:rsidRPr="00DD10DF">
              <w:rPr>
                <w:bCs/>
                <w:color w:val="000000"/>
              </w:rPr>
              <w:t> </w:t>
            </w:r>
          </w:p>
        </w:tc>
      </w:tr>
      <w:tr w:rsidR="000B27C8" w:rsidRPr="00DD10DF" w14:paraId="323B52FD" w14:textId="77777777" w:rsidTr="003166BA">
        <w:tc>
          <w:tcPr>
            <w:tcW w:w="4673" w:type="dxa"/>
            <w:vAlign w:val="center"/>
          </w:tcPr>
          <w:p w14:paraId="4E8BF86B" w14:textId="5A578918" w:rsidR="000B27C8" w:rsidRPr="00DD10DF" w:rsidRDefault="000B27C8" w:rsidP="00701471">
            <w:pPr>
              <w:pStyle w:val="Ridecuerpodetextodos"/>
              <w:spacing w:after="0"/>
              <w:ind w:firstLine="0"/>
              <w:rPr>
                <w:bCs/>
                <w:color w:val="000000"/>
              </w:rPr>
            </w:pPr>
            <w:r w:rsidRPr="00DD10DF">
              <w:rPr>
                <w:bCs/>
                <w:color w:val="000000"/>
              </w:rPr>
              <w:t>Transporte público</w:t>
            </w:r>
          </w:p>
        </w:tc>
        <w:tc>
          <w:tcPr>
            <w:tcW w:w="2126" w:type="dxa"/>
          </w:tcPr>
          <w:p w14:paraId="6AC5F730" w14:textId="2D4FFBF0" w:rsidR="000B27C8" w:rsidRPr="00DD10DF" w:rsidRDefault="000B27C8" w:rsidP="00701471">
            <w:pPr>
              <w:pStyle w:val="Ridecuerpodetextodos"/>
              <w:spacing w:after="0"/>
              <w:ind w:firstLine="0"/>
              <w:jc w:val="center"/>
              <w:rPr>
                <w:bCs/>
              </w:rPr>
            </w:pPr>
            <w:r w:rsidRPr="00DD10DF">
              <w:rPr>
                <w:bCs/>
              </w:rPr>
              <w:t>5.0</w:t>
            </w:r>
            <w:r w:rsidR="00D75D3E" w:rsidRPr="00DD10DF">
              <w:rPr>
                <w:bCs/>
              </w:rPr>
              <w:t> </w:t>
            </w:r>
            <w:r w:rsidRPr="00DD10DF">
              <w:rPr>
                <w:bCs/>
              </w:rPr>
              <w:t>%</w:t>
            </w:r>
          </w:p>
        </w:tc>
        <w:tc>
          <w:tcPr>
            <w:tcW w:w="2029" w:type="dxa"/>
          </w:tcPr>
          <w:p w14:paraId="47A8CFDE" w14:textId="79C2A8A9" w:rsidR="000B27C8" w:rsidRPr="00DD10DF" w:rsidRDefault="00A93718" w:rsidP="00701471">
            <w:pPr>
              <w:pStyle w:val="Ridecuerpodetextodos"/>
              <w:spacing w:after="0"/>
              <w:ind w:firstLine="0"/>
              <w:jc w:val="center"/>
              <w:rPr>
                <w:bCs/>
              </w:rPr>
            </w:pPr>
            <w:r w:rsidRPr="00DD10DF">
              <w:rPr>
                <w:bCs/>
              </w:rPr>
              <w:t>3</w:t>
            </w:r>
            <w:r w:rsidR="000B27C8" w:rsidRPr="00DD10DF">
              <w:rPr>
                <w:bCs/>
              </w:rPr>
              <w:t>.</w:t>
            </w:r>
            <w:r w:rsidRPr="00DD10DF">
              <w:rPr>
                <w:bCs/>
              </w:rPr>
              <w:t>2</w:t>
            </w:r>
            <w:r w:rsidR="00D75D3E" w:rsidRPr="00DD10DF">
              <w:rPr>
                <w:bCs/>
              </w:rPr>
              <w:t> </w:t>
            </w:r>
            <w:r w:rsidR="000B27C8" w:rsidRPr="00DD10DF">
              <w:rPr>
                <w:bCs/>
              </w:rPr>
              <w:t>%</w:t>
            </w:r>
          </w:p>
        </w:tc>
      </w:tr>
      <w:tr w:rsidR="000B27C8" w:rsidRPr="00DD10DF" w14:paraId="55F35C03" w14:textId="77777777" w:rsidTr="003166BA">
        <w:tc>
          <w:tcPr>
            <w:tcW w:w="4673" w:type="dxa"/>
            <w:vAlign w:val="center"/>
          </w:tcPr>
          <w:p w14:paraId="2B3BF421" w14:textId="6B333A41" w:rsidR="000B27C8" w:rsidRPr="00DD10DF" w:rsidRDefault="000B27C8" w:rsidP="00701471">
            <w:pPr>
              <w:pStyle w:val="Ridecuerpodetextodos"/>
              <w:spacing w:after="0"/>
              <w:ind w:firstLine="0"/>
              <w:rPr>
                <w:bCs/>
                <w:color w:val="000000"/>
              </w:rPr>
            </w:pPr>
            <w:r w:rsidRPr="00DD10DF">
              <w:rPr>
                <w:bCs/>
                <w:color w:val="000000"/>
              </w:rPr>
              <w:t xml:space="preserve">Transporte foráneo </w:t>
            </w:r>
          </w:p>
        </w:tc>
        <w:tc>
          <w:tcPr>
            <w:tcW w:w="2126" w:type="dxa"/>
          </w:tcPr>
          <w:p w14:paraId="36116BEF" w14:textId="7080F502" w:rsidR="000B27C8" w:rsidRPr="00DD10DF" w:rsidRDefault="000B27C8" w:rsidP="00701471">
            <w:pPr>
              <w:pStyle w:val="Ridecuerpodetextodos"/>
              <w:spacing w:after="0"/>
              <w:ind w:firstLine="0"/>
              <w:jc w:val="center"/>
              <w:rPr>
                <w:bCs/>
              </w:rPr>
            </w:pPr>
            <w:r w:rsidRPr="00DD10DF">
              <w:rPr>
                <w:bCs/>
              </w:rPr>
              <w:t>0.5</w:t>
            </w:r>
            <w:r w:rsidR="00D75D3E" w:rsidRPr="00DD10DF">
              <w:rPr>
                <w:bCs/>
              </w:rPr>
              <w:t> </w:t>
            </w:r>
            <w:r w:rsidRPr="00DD10DF">
              <w:rPr>
                <w:bCs/>
              </w:rPr>
              <w:t>%</w:t>
            </w:r>
          </w:p>
        </w:tc>
        <w:tc>
          <w:tcPr>
            <w:tcW w:w="2029" w:type="dxa"/>
          </w:tcPr>
          <w:p w14:paraId="55667069" w14:textId="70AB615A" w:rsidR="000B27C8" w:rsidRPr="00DD10DF" w:rsidRDefault="000B27C8" w:rsidP="00701471">
            <w:pPr>
              <w:pStyle w:val="Ridecuerpodetextodos"/>
              <w:spacing w:after="0"/>
              <w:ind w:firstLine="0"/>
              <w:jc w:val="center"/>
              <w:rPr>
                <w:bCs/>
              </w:rPr>
            </w:pPr>
            <w:r w:rsidRPr="00DD10DF">
              <w:rPr>
                <w:bCs/>
              </w:rPr>
              <w:t>0.2</w:t>
            </w:r>
            <w:r w:rsidR="00D75D3E" w:rsidRPr="00DD10DF">
              <w:rPr>
                <w:bCs/>
              </w:rPr>
              <w:t> </w:t>
            </w:r>
            <w:r w:rsidRPr="00DD10DF">
              <w:rPr>
                <w:bCs/>
              </w:rPr>
              <w:t>%</w:t>
            </w:r>
          </w:p>
        </w:tc>
      </w:tr>
      <w:tr w:rsidR="000B27C8" w:rsidRPr="00DD10DF" w14:paraId="0E1F1DD8" w14:textId="77777777" w:rsidTr="003166BA">
        <w:tc>
          <w:tcPr>
            <w:tcW w:w="4673" w:type="dxa"/>
            <w:vAlign w:val="center"/>
          </w:tcPr>
          <w:p w14:paraId="27530BCA" w14:textId="274EB5F8" w:rsidR="000B27C8" w:rsidRPr="00DD10DF" w:rsidRDefault="000B27C8" w:rsidP="00701471">
            <w:pPr>
              <w:pStyle w:val="Ridecuerpodetextodos"/>
              <w:spacing w:after="0"/>
              <w:ind w:firstLine="0"/>
              <w:rPr>
                <w:bCs/>
                <w:color w:val="000000"/>
              </w:rPr>
            </w:pPr>
            <w:r w:rsidRPr="00DD10DF">
              <w:rPr>
                <w:bCs/>
                <w:color w:val="000000"/>
              </w:rPr>
              <w:t>Adquisición de vehículos de uso particular</w:t>
            </w:r>
          </w:p>
        </w:tc>
        <w:tc>
          <w:tcPr>
            <w:tcW w:w="2126" w:type="dxa"/>
          </w:tcPr>
          <w:p w14:paraId="37F80FB0" w14:textId="1E44513A" w:rsidR="000B27C8" w:rsidRPr="00DD10DF" w:rsidRDefault="000B27C8" w:rsidP="00701471">
            <w:pPr>
              <w:pStyle w:val="Ridecuerpodetextodos"/>
              <w:spacing w:after="0"/>
              <w:ind w:firstLine="0"/>
              <w:jc w:val="center"/>
              <w:rPr>
                <w:bCs/>
              </w:rPr>
            </w:pPr>
            <w:r w:rsidRPr="00DD10DF">
              <w:rPr>
                <w:bCs/>
              </w:rPr>
              <w:t>2.9</w:t>
            </w:r>
            <w:r w:rsidR="00D75D3E" w:rsidRPr="00DD10DF">
              <w:rPr>
                <w:bCs/>
              </w:rPr>
              <w:t> </w:t>
            </w:r>
            <w:r w:rsidRPr="00DD10DF">
              <w:rPr>
                <w:bCs/>
              </w:rPr>
              <w:t>%</w:t>
            </w:r>
          </w:p>
        </w:tc>
        <w:tc>
          <w:tcPr>
            <w:tcW w:w="2029" w:type="dxa"/>
          </w:tcPr>
          <w:p w14:paraId="427E9B78" w14:textId="13E5C460" w:rsidR="000B27C8" w:rsidRPr="00DD10DF" w:rsidRDefault="000B27C8" w:rsidP="00701471">
            <w:pPr>
              <w:pStyle w:val="Ridecuerpodetextodos"/>
              <w:spacing w:after="0"/>
              <w:ind w:firstLine="0"/>
              <w:jc w:val="center"/>
              <w:rPr>
                <w:bCs/>
              </w:rPr>
            </w:pPr>
            <w:r w:rsidRPr="00DD10DF">
              <w:rPr>
                <w:bCs/>
              </w:rPr>
              <w:t>0.</w:t>
            </w:r>
            <w:r w:rsidR="00A93718" w:rsidRPr="00DD10DF">
              <w:rPr>
                <w:bCs/>
              </w:rPr>
              <w:t>8</w:t>
            </w:r>
            <w:r w:rsidR="00D75D3E" w:rsidRPr="00DD10DF">
              <w:rPr>
                <w:bCs/>
              </w:rPr>
              <w:t> </w:t>
            </w:r>
            <w:r w:rsidRPr="00DD10DF">
              <w:rPr>
                <w:bCs/>
              </w:rPr>
              <w:t>%</w:t>
            </w:r>
          </w:p>
        </w:tc>
      </w:tr>
      <w:tr w:rsidR="000B27C8" w:rsidRPr="00DD10DF" w14:paraId="4FD8FA47" w14:textId="77777777" w:rsidTr="003166BA">
        <w:tc>
          <w:tcPr>
            <w:tcW w:w="4673" w:type="dxa"/>
            <w:vAlign w:val="center"/>
          </w:tcPr>
          <w:p w14:paraId="157FADDA" w14:textId="12E80CCF" w:rsidR="000B27C8" w:rsidRPr="00DD10DF" w:rsidRDefault="000B27C8" w:rsidP="00701471">
            <w:pPr>
              <w:pStyle w:val="Ridecuerpodetextodos"/>
              <w:spacing w:after="0"/>
              <w:ind w:firstLine="0"/>
              <w:rPr>
                <w:bCs/>
                <w:color w:val="000000"/>
              </w:rPr>
            </w:pPr>
            <w:r w:rsidRPr="00DD10DF">
              <w:rPr>
                <w:bCs/>
                <w:color w:val="000000"/>
              </w:rPr>
              <w:t>Refacciones, partes, accesorios, mantenimiento, combustibles y servicio para vehículos</w:t>
            </w:r>
          </w:p>
        </w:tc>
        <w:tc>
          <w:tcPr>
            <w:tcW w:w="2126" w:type="dxa"/>
          </w:tcPr>
          <w:p w14:paraId="5E3D3400" w14:textId="3DECEF85" w:rsidR="000B27C8" w:rsidRPr="00DD10DF" w:rsidRDefault="000B27C8" w:rsidP="00701471">
            <w:pPr>
              <w:pStyle w:val="Ridecuerpodetextodos"/>
              <w:spacing w:after="0"/>
              <w:ind w:firstLine="0"/>
              <w:jc w:val="center"/>
              <w:rPr>
                <w:bCs/>
              </w:rPr>
            </w:pPr>
            <w:r w:rsidRPr="00DD10DF">
              <w:rPr>
                <w:bCs/>
              </w:rPr>
              <w:t>4.8</w:t>
            </w:r>
            <w:r w:rsidR="00D75D3E" w:rsidRPr="00DD10DF">
              <w:rPr>
                <w:bCs/>
              </w:rPr>
              <w:t> </w:t>
            </w:r>
            <w:r w:rsidRPr="00DD10DF">
              <w:rPr>
                <w:bCs/>
              </w:rPr>
              <w:t>%</w:t>
            </w:r>
          </w:p>
        </w:tc>
        <w:tc>
          <w:tcPr>
            <w:tcW w:w="2029" w:type="dxa"/>
          </w:tcPr>
          <w:p w14:paraId="6D00B97E" w14:textId="47BF607F" w:rsidR="000B27C8" w:rsidRPr="00DD10DF" w:rsidRDefault="00A93718" w:rsidP="00701471">
            <w:pPr>
              <w:pStyle w:val="Ridecuerpodetextodos"/>
              <w:spacing w:after="0"/>
              <w:ind w:firstLine="0"/>
              <w:jc w:val="center"/>
              <w:rPr>
                <w:bCs/>
              </w:rPr>
            </w:pPr>
            <w:r w:rsidRPr="00DD10DF">
              <w:rPr>
                <w:bCs/>
              </w:rPr>
              <w:t>4</w:t>
            </w:r>
            <w:r w:rsidR="000B27C8" w:rsidRPr="00DD10DF">
              <w:rPr>
                <w:bCs/>
              </w:rPr>
              <w:t>.</w:t>
            </w:r>
            <w:r w:rsidRPr="00DD10DF">
              <w:rPr>
                <w:bCs/>
              </w:rPr>
              <w:t>6</w:t>
            </w:r>
            <w:r w:rsidR="00D75D3E" w:rsidRPr="00DD10DF">
              <w:rPr>
                <w:bCs/>
              </w:rPr>
              <w:t> </w:t>
            </w:r>
            <w:r w:rsidR="000B27C8" w:rsidRPr="00DD10DF">
              <w:rPr>
                <w:bCs/>
              </w:rPr>
              <w:t>%</w:t>
            </w:r>
          </w:p>
        </w:tc>
      </w:tr>
      <w:tr w:rsidR="000B27C8" w:rsidRPr="00DD10DF" w14:paraId="1F628084" w14:textId="77777777" w:rsidTr="003166BA">
        <w:tc>
          <w:tcPr>
            <w:tcW w:w="4673" w:type="dxa"/>
            <w:vAlign w:val="center"/>
          </w:tcPr>
          <w:p w14:paraId="0A6C707A" w14:textId="6733106F" w:rsidR="000B27C8" w:rsidRPr="00DD10DF" w:rsidRDefault="000B27C8" w:rsidP="00701471">
            <w:pPr>
              <w:pStyle w:val="Ridecuerpodetextodos"/>
              <w:spacing w:after="0"/>
              <w:ind w:firstLine="0"/>
              <w:rPr>
                <w:bCs/>
                <w:color w:val="000000"/>
              </w:rPr>
            </w:pPr>
            <w:r w:rsidRPr="00DD10DF">
              <w:rPr>
                <w:bCs/>
                <w:color w:val="000000"/>
              </w:rPr>
              <w:t>Comunicaciones</w:t>
            </w:r>
          </w:p>
        </w:tc>
        <w:tc>
          <w:tcPr>
            <w:tcW w:w="2126" w:type="dxa"/>
          </w:tcPr>
          <w:p w14:paraId="7D23B948" w14:textId="45AD85CD" w:rsidR="000B27C8" w:rsidRPr="00DD10DF" w:rsidRDefault="000B27C8" w:rsidP="00701471">
            <w:pPr>
              <w:pStyle w:val="Ridecuerpodetextodos"/>
              <w:spacing w:after="0"/>
              <w:ind w:firstLine="0"/>
              <w:jc w:val="center"/>
              <w:rPr>
                <w:bCs/>
              </w:rPr>
            </w:pPr>
            <w:r w:rsidRPr="00DD10DF">
              <w:rPr>
                <w:bCs/>
              </w:rPr>
              <w:t>4.8</w:t>
            </w:r>
            <w:r w:rsidR="00D75D3E" w:rsidRPr="00DD10DF">
              <w:rPr>
                <w:bCs/>
              </w:rPr>
              <w:t> </w:t>
            </w:r>
            <w:r w:rsidRPr="00DD10DF">
              <w:rPr>
                <w:bCs/>
              </w:rPr>
              <w:t>%</w:t>
            </w:r>
          </w:p>
        </w:tc>
        <w:tc>
          <w:tcPr>
            <w:tcW w:w="2029" w:type="dxa"/>
          </w:tcPr>
          <w:p w14:paraId="5E87EB80" w14:textId="14DB9A69" w:rsidR="000B27C8" w:rsidRPr="00DD10DF" w:rsidRDefault="00A93718" w:rsidP="00701471">
            <w:pPr>
              <w:pStyle w:val="Ridecuerpodetextodos"/>
              <w:spacing w:after="0"/>
              <w:ind w:firstLine="0"/>
              <w:jc w:val="center"/>
              <w:rPr>
                <w:bCs/>
              </w:rPr>
            </w:pPr>
            <w:r w:rsidRPr="00DD10DF">
              <w:rPr>
                <w:bCs/>
              </w:rPr>
              <w:t>6</w:t>
            </w:r>
            <w:r w:rsidR="000B27C8" w:rsidRPr="00DD10DF">
              <w:rPr>
                <w:bCs/>
              </w:rPr>
              <w:t>.2</w:t>
            </w:r>
            <w:r w:rsidR="00D75D3E" w:rsidRPr="00DD10DF">
              <w:rPr>
                <w:bCs/>
              </w:rPr>
              <w:t> </w:t>
            </w:r>
            <w:r w:rsidR="000B27C8" w:rsidRPr="00DD10DF">
              <w:rPr>
                <w:bCs/>
              </w:rPr>
              <w:t>%</w:t>
            </w:r>
          </w:p>
        </w:tc>
      </w:tr>
      <w:tr w:rsidR="000B27C8" w:rsidRPr="00DD10DF" w14:paraId="69F976B4" w14:textId="77777777" w:rsidTr="008C48C5">
        <w:tc>
          <w:tcPr>
            <w:tcW w:w="8828" w:type="dxa"/>
            <w:gridSpan w:val="3"/>
            <w:vAlign w:val="center"/>
          </w:tcPr>
          <w:p w14:paraId="3FD503A4" w14:textId="7D240470" w:rsidR="000B27C8" w:rsidRPr="00DD10DF" w:rsidRDefault="009D252D" w:rsidP="00701471">
            <w:pPr>
              <w:pStyle w:val="Ridecuerpodetextodos"/>
              <w:spacing w:after="0"/>
              <w:ind w:firstLine="0"/>
              <w:rPr>
                <w:bCs/>
              </w:rPr>
            </w:pPr>
            <w:r w:rsidRPr="00DD10DF">
              <w:rPr>
                <w:bCs/>
                <w:color w:val="000000"/>
              </w:rPr>
              <w:t xml:space="preserve">Estado de </w:t>
            </w:r>
            <w:r w:rsidR="000B27C8" w:rsidRPr="00DD10DF">
              <w:rPr>
                <w:bCs/>
                <w:color w:val="000000"/>
              </w:rPr>
              <w:t>México</w:t>
            </w:r>
          </w:p>
        </w:tc>
      </w:tr>
      <w:tr w:rsidR="000B27C8" w:rsidRPr="00DD10DF" w14:paraId="6C2A49AC" w14:textId="77777777" w:rsidTr="003166BA">
        <w:tc>
          <w:tcPr>
            <w:tcW w:w="4673" w:type="dxa"/>
            <w:vAlign w:val="center"/>
          </w:tcPr>
          <w:p w14:paraId="5D224139" w14:textId="047CA44F" w:rsidR="000B27C8" w:rsidRPr="00DD10DF" w:rsidRDefault="000B27C8" w:rsidP="00701471">
            <w:pPr>
              <w:pStyle w:val="Ridecuerpodetextodos"/>
              <w:spacing w:after="0"/>
              <w:ind w:firstLine="0"/>
              <w:rPr>
                <w:bCs/>
                <w:color w:val="000000"/>
              </w:rPr>
            </w:pPr>
            <w:r w:rsidRPr="00DD10DF">
              <w:rPr>
                <w:bCs/>
                <w:color w:val="000000"/>
              </w:rPr>
              <w:t>Transporte público</w:t>
            </w:r>
          </w:p>
        </w:tc>
        <w:tc>
          <w:tcPr>
            <w:tcW w:w="2126" w:type="dxa"/>
          </w:tcPr>
          <w:p w14:paraId="062D05BF" w14:textId="69CB3997" w:rsidR="000B27C8" w:rsidRPr="00DD10DF" w:rsidRDefault="000B27C8" w:rsidP="00701471">
            <w:pPr>
              <w:pStyle w:val="Ridecuerpodetextodos"/>
              <w:spacing w:after="0"/>
              <w:ind w:firstLine="0"/>
              <w:jc w:val="center"/>
              <w:rPr>
                <w:bCs/>
              </w:rPr>
            </w:pPr>
            <w:r w:rsidRPr="00DD10DF">
              <w:rPr>
                <w:bCs/>
              </w:rPr>
              <w:t>8.4</w:t>
            </w:r>
            <w:r w:rsidR="00D75D3E" w:rsidRPr="00DD10DF">
              <w:rPr>
                <w:bCs/>
              </w:rPr>
              <w:t> </w:t>
            </w:r>
            <w:r w:rsidRPr="00DD10DF">
              <w:rPr>
                <w:bCs/>
              </w:rPr>
              <w:t>%</w:t>
            </w:r>
          </w:p>
        </w:tc>
        <w:tc>
          <w:tcPr>
            <w:tcW w:w="2029" w:type="dxa"/>
          </w:tcPr>
          <w:p w14:paraId="0842224B" w14:textId="0281ED57" w:rsidR="000B27C8" w:rsidRPr="00DD10DF" w:rsidRDefault="000B27C8" w:rsidP="00701471">
            <w:pPr>
              <w:pStyle w:val="Ridecuerpodetextodos"/>
              <w:spacing w:after="0"/>
              <w:ind w:firstLine="0"/>
              <w:jc w:val="center"/>
              <w:rPr>
                <w:bCs/>
              </w:rPr>
            </w:pPr>
            <w:r w:rsidRPr="00DD10DF">
              <w:rPr>
                <w:bCs/>
              </w:rPr>
              <w:t>5.</w:t>
            </w:r>
            <w:r w:rsidR="00A93718" w:rsidRPr="00DD10DF">
              <w:rPr>
                <w:bCs/>
              </w:rPr>
              <w:t>7</w:t>
            </w:r>
            <w:r w:rsidR="00D75D3E" w:rsidRPr="00DD10DF">
              <w:rPr>
                <w:bCs/>
              </w:rPr>
              <w:t> </w:t>
            </w:r>
            <w:r w:rsidRPr="00DD10DF">
              <w:rPr>
                <w:bCs/>
              </w:rPr>
              <w:t>%</w:t>
            </w:r>
          </w:p>
        </w:tc>
      </w:tr>
      <w:tr w:rsidR="000B27C8" w:rsidRPr="00DD10DF" w14:paraId="291BF0A9" w14:textId="77777777" w:rsidTr="003166BA">
        <w:tc>
          <w:tcPr>
            <w:tcW w:w="4673" w:type="dxa"/>
            <w:vAlign w:val="center"/>
          </w:tcPr>
          <w:p w14:paraId="21BFF792" w14:textId="3CB81E1A" w:rsidR="000B27C8" w:rsidRPr="00DD10DF" w:rsidRDefault="000B27C8" w:rsidP="00701471">
            <w:pPr>
              <w:pStyle w:val="Ridecuerpodetextodos"/>
              <w:spacing w:after="0"/>
              <w:ind w:firstLine="0"/>
              <w:rPr>
                <w:bCs/>
                <w:color w:val="000000"/>
              </w:rPr>
            </w:pPr>
            <w:r w:rsidRPr="00DD10DF">
              <w:rPr>
                <w:bCs/>
                <w:color w:val="000000"/>
              </w:rPr>
              <w:t xml:space="preserve">Transporte foráneo </w:t>
            </w:r>
          </w:p>
        </w:tc>
        <w:tc>
          <w:tcPr>
            <w:tcW w:w="2126" w:type="dxa"/>
          </w:tcPr>
          <w:p w14:paraId="5C895595" w14:textId="346D4E44" w:rsidR="000B27C8" w:rsidRPr="00DD10DF" w:rsidRDefault="000B27C8" w:rsidP="00701471">
            <w:pPr>
              <w:pStyle w:val="Ridecuerpodetextodos"/>
              <w:spacing w:after="0"/>
              <w:ind w:firstLine="0"/>
              <w:jc w:val="center"/>
              <w:rPr>
                <w:bCs/>
              </w:rPr>
            </w:pPr>
            <w:r w:rsidRPr="00DD10DF">
              <w:rPr>
                <w:bCs/>
              </w:rPr>
              <w:t>0.4</w:t>
            </w:r>
            <w:r w:rsidR="00D75D3E" w:rsidRPr="00DD10DF">
              <w:rPr>
                <w:bCs/>
              </w:rPr>
              <w:t> </w:t>
            </w:r>
            <w:r w:rsidRPr="00DD10DF">
              <w:rPr>
                <w:bCs/>
              </w:rPr>
              <w:t>%</w:t>
            </w:r>
          </w:p>
        </w:tc>
        <w:tc>
          <w:tcPr>
            <w:tcW w:w="2029" w:type="dxa"/>
          </w:tcPr>
          <w:p w14:paraId="1BA52227" w14:textId="18795A17" w:rsidR="000B27C8" w:rsidRPr="00DD10DF" w:rsidRDefault="000B27C8" w:rsidP="00701471">
            <w:pPr>
              <w:pStyle w:val="Ridecuerpodetextodos"/>
              <w:spacing w:after="0"/>
              <w:ind w:firstLine="0"/>
              <w:jc w:val="center"/>
              <w:rPr>
                <w:bCs/>
              </w:rPr>
            </w:pPr>
            <w:r w:rsidRPr="00DD10DF">
              <w:rPr>
                <w:bCs/>
              </w:rPr>
              <w:t>0.1</w:t>
            </w:r>
            <w:r w:rsidR="00D75D3E" w:rsidRPr="00DD10DF">
              <w:rPr>
                <w:bCs/>
              </w:rPr>
              <w:t> </w:t>
            </w:r>
            <w:r w:rsidRPr="00DD10DF">
              <w:rPr>
                <w:bCs/>
              </w:rPr>
              <w:t>%</w:t>
            </w:r>
          </w:p>
        </w:tc>
      </w:tr>
      <w:tr w:rsidR="000B27C8" w:rsidRPr="00DD10DF" w14:paraId="2E983AA3" w14:textId="77777777" w:rsidTr="003166BA">
        <w:tc>
          <w:tcPr>
            <w:tcW w:w="4673" w:type="dxa"/>
            <w:vAlign w:val="center"/>
          </w:tcPr>
          <w:p w14:paraId="36FBD8A6" w14:textId="7E679625" w:rsidR="000B27C8" w:rsidRPr="00DD10DF" w:rsidRDefault="000B27C8" w:rsidP="00701471">
            <w:pPr>
              <w:pStyle w:val="Ridecuerpodetextodos"/>
              <w:spacing w:after="0"/>
              <w:ind w:firstLine="0"/>
              <w:rPr>
                <w:bCs/>
                <w:color w:val="000000"/>
              </w:rPr>
            </w:pPr>
            <w:r w:rsidRPr="00DD10DF">
              <w:rPr>
                <w:bCs/>
                <w:color w:val="000000"/>
              </w:rPr>
              <w:t>Adquisición de vehículos de uso particular</w:t>
            </w:r>
          </w:p>
        </w:tc>
        <w:tc>
          <w:tcPr>
            <w:tcW w:w="2126" w:type="dxa"/>
          </w:tcPr>
          <w:p w14:paraId="76B32601" w14:textId="60605C92" w:rsidR="000B27C8" w:rsidRPr="00DD10DF" w:rsidRDefault="000B27C8" w:rsidP="00701471">
            <w:pPr>
              <w:pStyle w:val="Ridecuerpodetextodos"/>
              <w:spacing w:after="0"/>
              <w:ind w:firstLine="0"/>
              <w:jc w:val="center"/>
              <w:rPr>
                <w:bCs/>
              </w:rPr>
            </w:pPr>
            <w:r w:rsidRPr="00DD10DF">
              <w:rPr>
                <w:bCs/>
              </w:rPr>
              <w:t>0.8</w:t>
            </w:r>
            <w:r w:rsidR="00D75D3E" w:rsidRPr="00DD10DF">
              <w:rPr>
                <w:bCs/>
              </w:rPr>
              <w:t> </w:t>
            </w:r>
            <w:r w:rsidRPr="00DD10DF">
              <w:rPr>
                <w:bCs/>
              </w:rPr>
              <w:t>%</w:t>
            </w:r>
          </w:p>
        </w:tc>
        <w:tc>
          <w:tcPr>
            <w:tcW w:w="2029" w:type="dxa"/>
          </w:tcPr>
          <w:p w14:paraId="51C5DC10" w14:textId="3CCCD0F7" w:rsidR="000B27C8" w:rsidRPr="00DD10DF" w:rsidRDefault="000B27C8" w:rsidP="00701471">
            <w:pPr>
              <w:pStyle w:val="Ridecuerpodetextodos"/>
              <w:spacing w:after="0"/>
              <w:ind w:firstLine="0"/>
              <w:jc w:val="center"/>
              <w:rPr>
                <w:bCs/>
              </w:rPr>
            </w:pPr>
            <w:r w:rsidRPr="00DD10DF">
              <w:rPr>
                <w:bCs/>
              </w:rPr>
              <w:t>2.</w:t>
            </w:r>
            <w:r w:rsidR="00A93718" w:rsidRPr="00DD10DF">
              <w:rPr>
                <w:bCs/>
              </w:rPr>
              <w:t>3</w:t>
            </w:r>
            <w:r w:rsidR="00D75D3E" w:rsidRPr="00DD10DF">
              <w:rPr>
                <w:bCs/>
              </w:rPr>
              <w:t> </w:t>
            </w:r>
            <w:r w:rsidRPr="00DD10DF">
              <w:rPr>
                <w:bCs/>
              </w:rPr>
              <w:t>%</w:t>
            </w:r>
          </w:p>
        </w:tc>
      </w:tr>
      <w:tr w:rsidR="000B27C8" w:rsidRPr="00DD10DF" w14:paraId="58A37ABA" w14:textId="77777777" w:rsidTr="003166BA">
        <w:tc>
          <w:tcPr>
            <w:tcW w:w="4673" w:type="dxa"/>
            <w:vAlign w:val="center"/>
          </w:tcPr>
          <w:p w14:paraId="022864D7" w14:textId="6BCC2D05" w:rsidR="000B27C8" w:rsidRPr="00DD10DF" w:rsidRDefault="000B27C8" w:rsidP="00701471">
            <w:pPr>
              <w:pStyle w:val="Ridecuerpodetextodos"/>
              <w:spacing w:after="0"/>
              <w:ind w:firstLine="0"/>
              <w:rPr>
                <w:bCs/>
                <w:color w:val="000000"/>
              </w:rPr>
            </w:pPr>
            <w:r w:rsidRPr="00DD10DF">
              <w:rPr>
                <w:bCs/>
                <w:color w:val="000000"/>
              </w:rPr>
              <w:t>Refacciones, partes, accesorios, mantenimiento, combustibles y servicio para vehículos</w:t>
            </w:r>
          </w:p>
        </w:tc>
        <w:tc>
          <w:tcPr>
            <w:tcW w:w="2126" w:type="dxa"/>
          </w:tcPr>
          <w:p w14:paraId="62B147E5" w14:textId="49C98FCC" w:rsidR="000B27C8" w:rsidRPr="00DD10DF" w:rsidRDefault="000B27C8" w:rsidP="00701471">
            <w:pPr>
              <w:pStyle w:val="Ridecuerpodetextodos"/>
              <w:spacing w:after="0"/>
              <w:ind w:firstLine="0"/>
              <w:jc w:val="center"/>
              <w:rPr>
                <w:bCs/>
              </w:rPr>
            </w:pPr>
            <w:r w:rsidRPr="00DD10DF">
              <w:rPr>
                <w:bCs/>
              </w:rPr>
              <w:t>5.8</w:t>
            </w:r>
            <w:r w:rsidR="00D75D3E" w:rsidRPr="00DD10DF">
              <w:rPr>
                <w:bCs/>
              </w:rPr>
              <w:t> </w:t>
            </w:r>
            <w:r w:rsidRPr="00DD10DF">
              <w:rPr>
                <w:bCs/>
              </w:rPr>
              <w:t>%</w:t>
            </w:r>
          </w:p>
        </w:tc>
        <w:tc>
          <w:tcPr>
            <w:tcW w:w="2029" w:type="dxa"/>
          </w:tcPr>
          <w:p w14:paraId="46201A73" w14:textId="5A7104AA" w:rsidR="000B27C8" w:rsidRPr="00DD10DF" w:rsidRDefault="00A93718" w:rsidP="00701471">
            <w:pPr>
              <w:pStyle w:val="Ridecuerpodetextodos"/>
              <w:spacing w:after="0"/>
              <w:ind w:firstLine="0"/>
              <w:jc w:val="center"/>
              <w:rPr>
                <w:bCs/>
              </w:rPr>
            </w:pPr>
            <w:r w:rsidRPr="00DD10DF">
              <w:rPr>
                <w:bCs/>
              </w:rPr>
              <w:t>5</w:t>
            </w:r>
            <w:r w:rsidR="000B27C8" w:rsidRPr="00DD10DF">
              <w:rPr>
                <w:bCs/>
              </w:rPr>
              <w:t>.</w:t>
            </w:r>
            <w:r w:rsidRPr="00DD10DF">
              <w:rPr>
                <w:bCs/>
              </w:rPr>
              <w:t>6</w:t>
            </w:r>
            <w:r w:rsidR="00D75D3E" w:rsidRPr="00DD10DF">
              <w:rPr>
                <w:bCs/>
              </w:rPr>
              <w:t> </w:t>
            </w:r>
            <w:r w:rsidR="000B27C8" w:rsidRPr="00DD10DF">
              <w:rPr>
                <w:bCs/>
              </w:rPr>
              <w:t>%</w:t>
            </w:r>
          </w:p>
        </w:tc>
      </w:tr>
      <w:tr w:rsidR="000B27C8" w:rsidRPr="00DD10DF" w14:paraId="74C2FC2C" w14:textId="77777777" w:rsidTr="003166BA">
        <w:tc>
          <w:tcPr>
            <w:tcW w:w="4673" w:type="dxa"/>
            <w:vAlign w:val="center"/>
          </w:tcPr>
          <w:p w14:paraId="409ECA7C" w14:textId="77510949" w:rsidR="000B27C8" w:rsidRPr="00DD10DF" w:rsidRDefault="000B27C8" w:rsidP="00701471">
            <w:pPr>
              <w:pStyle w:val="Ridecuerpodetextodos"/>
              <w:spacing w:after="0"/>
              <w:ind w:firstLine="0"/>
              <w:rPr>
                <w:bCs/>
                <w:color w:val="000000"/>
              </w:rPr>
            </w:pPr>
            <w:r w:rsidRPr="00DD10DF">
              <w:rPr>
                <w:bCs/>
              </w:rPr>
              <w:lastRenderedPageBreak/>
              <w:t>Comunicaciones</w:t>
            </w:r>
          </w:p>
        </w:tc>
        <w:tc>
          <w:tcPr>
            <w:tcW w:w="2126" w:type="dxa"/>
          </w:tcPr>
          <w:p w14:paraId="26CADD2D" w14:textId="156E76A0" w:rsidR="000B27C8" w:rsidRPr="00DD10DF" w:rsidRDefault="000B27C8" w:rsidP="00701471">
            <w:pPr>
              <w:pStyle w:val="Ridecuerpodetextodos"/>
              <w:spacing w:after="0"/>
              <w:ind w:firstLine="0"/>
              <w:jc w:val="center"/>
              <w:rPr>
                <w:bCs/>
              </w:rPr>
            </w:pPr>
            <w:r w:rsidRPr="00DD10DF">
              <w:rPr>
                <w:bCs/>
              </w:rPr>
              <w:t>4.5</w:t>
            </w:r>
            <w:r w:rsidR="00D75D3E" w:rsidRPr="00DD10DF">
              <w:rPr>
                <w:bCs/>
              </w:rPr>
              <w:t> </w:t>
            </w:r>
            <w:r w:rsidRPr="00DD10DF">
              <w:rPr>
                <w:bCs/>
              </w:rPr>
              <w:t>%</w:t>
            </w:r>
          </w:p>
        </w:tc>
        <w:tc>
          <w:tcPr>
            <w:tcW w:w="2029" w:type="dxa"/>
          </w:tcPr>
          <w:p w14:paraId="4F93D0ED" w14:textId="549E5D60" w:rsidR="000B27C8" w:rsidRPr="00DD10DF" w:rsidRDefault="000B27C8" w:rsidP="00701471">
            <w:pPr>
              <w:pStyle w:val="Ridecuerpodetextodos"/>
              <w:spacing w:after="0"/>
              <w:ind w:firstLine="0"/>
              <w:jc w:val="center"/>
              <w:rPr>
                <w:bCs/>
              </w:rPr>
            </w:pPr>
            <w:r w:rsidRPr="00DD10DF">
              <w:rPr>
                <w:bCs/>
              </w:rPr>
              <w:t>5.</w:t>
            </w:r>
            <w:r w:rsidR="00A93718" w:rsidRPr="00DD10DF">
              <w:rPr>
                <w:bCs/>
              </w:rPr>
              <w:t>8</w:t>
            </w:r>
            <w:r w:rsidR="00D75D3E" w:rsidRPr="00DD10DF">
              <w:rPr>
                <w:bCs/>
              </w:rPr>
              <w:t> </w:t>
            </w:r>
            <w:r w:rsidRPr="00DD10DF">
              <w:rPr>
                <w:bCs/>
              </w:rPr>
              <w:t>%</w:t>
            </w:r>
          </w:p>
        </w:tc>
      </w:tr>
    </w:tbl>
    <w:p w14:paraId="0C9F3C6B" w14:textId="30C32513" w:rsidR="000B27C8" w:rsidRPr="004513CC" w:rsidRDefault="000B27C8" w:rsidP="00D75D3E">
      <w:pPr>
        <w:pStyle w:val="Ridecuerpodetextodos"/>
        <w:spacing w:after="0"/>
        <w:ind w:firstLine="0"/>
        <w:jc w:val="center"/>
      </w:pPr>
      <w:r w:rsidRPr="004513CC">
        <w:t xml:space="preserve">Fuente: Elaboración propia con </w:t>
      </w:r>
      <w:r w:rsidR="00D75D3E">
        <w:t>base en Inegi (2020)</w:t>
      </w:r>
    </w:p>
    <w:p w14:paraId="2448F15F" w14:textId="53DD9708" w:rsidR="00041C94" w:rsidRPr="004513CC" w:rsidRDefault="00041C94" w:rsidP="00701471">
      <w:pPr>
        <w:pStyle w:val="Ridecuerpodetextodos"/>
        <w:spacing w:after="0"/>
      </w:pPr>
    </w:p>
    <w:p w14:paraId="76F7F6A7" w14:textId="7158CE7F" w:rsidR="000B27C8" w:rsidRPr="004513CC" w:rsidRDefault="000B27C8" w:rsidP="00D75D3E">
      <w:pPr>
        <w:pStyle w:val="Ridecuerpodetextodos"/>
        <w:spacing w:after="0"/>
        <w:ind w:firstLine="0"/>
        <w:jc w:val="center"/>
      </w:pPr>
      <w:r w:rsidRPr="00D75D3E">
        <w:rPr>
          <w:b/>
          <w:bCs/>
        </w:rPr>
        <w:t>Tabla 3</w:t>
      </w:r>
      <w:r w:rsidR="00E2481A" w:rsidRPr="004513CC">
        <w:t>.</w:t>
      </w:r>
      <w:r w:rsidRPr="004513CC">
        <w:t xml:space="preserve"> Disponibilidad de vehículo y tipo en los hogares de la </w:t>
      </w:r>
      <w:r w:rsidR="00D75D3E">
        <w:t>ZMVM</w:t>
      </w:r>
    </w:p>
    <w:tbl>
      <w:tblPr>
        <w:tblStyle w:val="Tablaconcuadrcula"/>
        <w:tblW w:w="0" w:type="auto"/>
        <w:jc w:val="center"/>
        <w:tblLook w:val="04A0" w:firstRow="1" w:lastRow="0" w:firstColumn="1" w:lastColumn="0" w:noHBand="0" w:noVBand="1"/>
      </w:tblPr>
      <w:tblGrid>
        <w:gridCol w:w="4414"/>
        <w:gridCol w:w="4414"/>
      </w:tblGrid>
      <w:tr w:rsidR="000B27C8" w:rsidRPr="00DD10DF" w14:paraId="7B01F464" w14:textId="77777777" w:rsidTr="00D75D3E">
        <w:trPr>
          <w:jc w:val="center"/>
        </w:trPr>
        <w:tc>
          <w:tcPr>
            <w:tcW w:w="4414" w:type="dxa"/>
          </w:tcPr>
          <w:p w14:paraId="4ED81D45" w14:textId="5EB76860" w:rsidR="000B27C8" w:rsidRPr="00DD10DF" w:rsidRDefault="00CD1DE2" w:rsidP="00701471">
            <w:pPr>
              <w:pStyle w:val="Ridecuerpodetextodos"/>
              <w:spacing w:after="0"/>
              <w:ind w:firstLine="0"/>
              <w:rPr>
                <w:bCs/>
              </w:rPr>
            </w:pPr>
            <w:r w:rsidRPr="00DD10DF">
              <w:rPr>
                <w:bCs/>
              </w:rPr>
              <w:t>Condición</w:t>
            </w:r>
          </w:p>
        </w:tc>
        <w:tc>
          <w:tcPr>
            <w:tcW w:w="4414" w:type="dxa"/>
          </w:tcPr>
          <w:p w14:paraId="53E7B46F" w14:textId="1914CD11" w:rsidR="000B27C8" w:rsidRPr="00DD10DF" w:rsidRDefault="00CD1DE2" w:rsidP="00701471">
            <w:pPr>
              <w:pStyle w:val="Ridecuerpodetextodos"/>
              <w:spacing w:after="0"/>
              <w:ind w:firstLine="0"/>
              <w:rPr>
                <w:bCs/>
              </w:rPr>
            </w:pPr>
            <w:r w:rsidRPr="00DD10DF">
              <w:rPr>
                <w:bCs/>
              </w:rPr>
              <w:t>Porcentaje</w:t>
            </w:r>
          </w:p>
        </w:tc>
      </w:tr>
      <w:tr w:rsidR="000B27C8" w:rsidRPr="00DD10DF" w14:paraId="6972032A" w14:textId="77777777" w:rsidTr="00D75D3E">
        <w:trPr>
          <w:jc w:val="center"/>
        </w:trPr>
        <w:tc>
          <w:tcPr>
            <w:tcW w:w="4414" w:type="dxa"/>
          </w:tcPr>
          <w:p w14:paraId="15099A04" w14:textId="7816BC3F" w:rsidR="000B27C8" w:rsidRPr="00DD10DF" w:rsidRDefault="000B27C8" w:rsidP="00701471">
            <w:pPr>
              <w:pStyle w:val="Ridecuerpodetextodos"/>
              <w:spacing w:after="0"/>
              <w:ind w:firstLine="0"/>
              <w:rPr>
                <w:bCs/>
              </w:rPr>
            </w:pPr>
            <w:r w:rsidRPr="00DD10DF">
              <w:rPr>
                <w:bCs/>
              </w:rPr>
              <w:t>No disponen de vehículos</w:t>
            </w:r>
          </w:p>
        </w:tc>
        <w:tc>
          <w:tcPr>
            <w:tcW w:w="4414" w:type="dxa"/>
          </w:tcPr>
          <w:p w14:paraId="2C663E55" w14:textId="325E57E3" w:rsidR="000B27C8" w:rsidRPr="00DD10DF" w:rsidRDefault="000B27C8" w:rsidP="00701471">
            <w:pPr>
              <w:pStyle w:val="Ridecuerpodetextodos"/>
              <w:spacing w:after="0"/>
              <w:ind w:firstLine="0"/>
              <w:jc w:val="center"/>
              <w:rPr>
                <w:bCs/>
              </w:rPr>
            </w:pPr>
            <w:r w:rsidRPr="00DD10DF">
              <w:rPr>
                <w:bCs/>
              </w:rPr>
              <w:t>46.8</w:t>
            </w:r>
            <w:r w:rsidR="00D75D3E" w:rsidRPr="00DD10DF">
              <w:rPr>
                <w:bCs/>
              </w:rPr>
              <w:t> </w:t>
            </w:r>
            <w:r w:rsidRPr="00DD10DF">
              <w:rPr>
                <w:bCs/>
              </w:rPr>
              <w:t>%</w:t>
            </w:r>
          </w:p>
        </w:tc>
      </w:tr>
      <w:tr w:rsidR="000B27C8" w:rsidRPr="00DD10DF" w14:paraId="72D8B60C" w14:textId="77777777" w:rsidTr="00D75D3E">
        <w:trPr>
          <w:jc w:val="center"/>
        </w:trPr>
        <w:tc>
          <w:tcPr>
            <w:tcW w:w="4414" w:type="dxa"/>
          </w:tcPr>
          <w:p w14:paraId="55F05C9D" w14:textId="1B40C63C" w:rsidR="000B27C8" w:rsidRPr="00DD10DF" w:rsidRDefault="000B27C8" w:rsidP="00701471">
            <w:pPr>
              <w:pStyle w:val="Ridecuerpodetextodos"/>
              <w:spacing w:after="0"/>
              <w:ind w:firstLine="0"/>
              <w:rPr>
                <w:bCs/>
              </w:rPr>
            </w:pPr>
            <w:r w:rsidRPr="00DD10DF">
              <w:rPr>
                <w:bCs/>
              </w:rPr>
              <w:t>Si disponen de vehículos</w:t>
            </w:r>
          </w:p>
        </w:tc>
        <w:tc>
          <w:tcPr>
            <w:tcW w:w="4414" w:type="dxa"/>
          </w:tcPr>
          <w:p w14:paraId="011DE4A1" w14:textId="685E7E79" w:rsidR="000B27C8" w:rsidRPr="00DD10DF" w:rsidRDefault="000B27C8" w:rsidP="00701471">
            <w:pPr>
              <w:pStyle w:val="Ridecuerpodetextodos"/>
              <w:spacing w:after="0"/>
              <w:ind w:firstLine="0"/>
              <w:jc w:val="center"/>
              <w:rPr>
                <w:bCs/>
              </w:rPr>
            </w:pPr>
            <w:r w:rsidRPr="00DD10DF">
              <w:rPr>
                <w:bCs/>
              </w:rPr>
              <w:t>53.2</w:t>
            </w:r>
            <w:r w:rsidR="00D75D3E" w:rsidRPr="00DD10DF">
              <w:rPr>
                <w:bCs/>
              </w:rPr>
              <w:t> </w:t>
            </w:r>
            <w:r w:rsidRPr="00DD10DF">
              <w:rPr>
                <w:bCs/>
              </w:rPr>
              <w:t>%</w:t>
            </w:r>
          </w:p>
        </w:tc>
      </w:tr>
      <w:tr w:rsidR="003B6B5F" w:rsidRPr="00DD10DF" w14:paraId="49FC0DB4" w14:textId="77777777" w:rsidTr="00D75D3E">
        <w:trPr>
          <w:jc w:val="center"/>
        </w:trPr>
        <w:tc>
          <w:tcPr>
            <w:tcW w:w="8828" w:type="dxa"/>
            <w:gridSpan w:val="2"/>
          </w:tcPr>
          <w:p w14:paraId="15F097CB" w14:textId="3C28B0AC" w:rsidR="003B6B5F" w:rsidRPr="00DD10DF" w:rsidRDefault="003B6B5F" w:rsidP="00701471">
            <w:pPr>
              <w:pStyle w:val="Ridecuerpodetextodos"/>
              <w:spacing w:after="0"/>
              <w:ind w:firstLine="0"/>
              <w:rPr>
                <w:bCs/>
              </w:rPr>
            </w:pPr>
            <w:r w:rsidRPr="00DD10DF">
              <w:rPr>
                <w:bCs/>
              </w:rPr>
              <w:t>Tipo de vehículo</w:t>
            </w:r>
          </w:p>
        </w:tc>
      </w:tr>
      <w:tr w:rsidR="003B6B5F" w:rsidRPr="00DD10DF" w14:paraId="0D6CEFF9" w14:textId="77777777" w:rsidTr="00D75D3E">
        <w:trPr>
          <w:jc w:val="center"/>
        </w:trPr>
        <w:tc>
          <w:tcPr>
            <w:tcW w:w="4414" w:type="dxa"/>
          </w:tcPr>
          <w:p w14:paraId="5FB3422C" w14:textId="0AD6487F" w:rsidR="003B6B5F" w:rsidRPr="00DD10DF" w:rsidRDefault="003B6B5F" w:rsidP="00701471">
            <w:pPr>
              <w:pStyle w:val="Ridecuerpodetextodos"/>
              <w:spacing w:after="0"/>
              <w:ind w:firstLine="0"/>
              <w:rPr>
                <w:bCs/>
              </w:rPr>
            </w:pPr>
            <w:r w:rsidRPr="00DD10DF">
              <w:rPr>
                <w:bCs/>
              </w:rPr>
              <w:t>Automóviles</w:t>
            </w:r>
          </w:p>
        </w:tc>
        <w:tc>
          <w:tcPr>
            <w:tcW w:w="4414" w:type="dxa"/>
          </w:tcPr>
          <w:p w14:paraId="7AFE6B72" w14:textId="0C26CE16" w:rsidR="003B6B5F" w:rsidRPr="00DD10DF" w:rsidRDefault="003B6B5F" w:rsidP="00701471">
            <w:pPr>
              <w:pStyle w:val="Ridecuerpodetextodos"/>
              <w:spacing w:after="0"/>
              <w:ind w:firstLine="0"/>
              <w:jc w:val="center"/>
              <w:rPr>
                <w:bCs/>
              </w:rPr>
            </w:pPr>
            <w:r w:rsidRPr="00DD10DF">
              <w:rPr>
                <w:bCs/>
              </w:rPr>
              <w:t>77.0</w:t>
            </w:r>
            <w:r w:rsidR="00D75D3E" w:rsidRPr="00DD10DF">
              <w:rPr>
                <w:bCs/>
              </w:rPr>
              <w:t> </w:t>
            </w:r>
            <w:r w:rsidRPr="00DD10DF">
              <w:rPr>
                <w:bCs/>
              </w:rPr>
              <w:t>%</w:t>
            </w:r>
          </w:p>
        </w:tc>
      </w:tr>
      <w:tr w:rsidR="003B6B5F" w:rsidRPr="00DD10DF" w14:paraId="3B884142" w14:textId="77777777" w:rsidTr="00D75D3E">
        <w:trPr>
          <w:jc w:val="center"/>
        </w:trPr>
        <w:tc>
          <w:tcPr>
            <w:tcW w:w="4414" w:type="dxa"/>
          </w:tcPr>
          <w:p w14:paraId="41E7A19D" w14:textId="59A7F1FF" w:rsidR="003B6B5F" w:rsidRPr="00DD10DF" w:rsidRDefault="003B6B5F" w:rsidP="00701471">
            <w:pPr>
              <w:pStyle w:val="Ridecuerpodetextodos"/>
              <w:spacing w:after="0"/>
              <w:ind w:firstLine="0"/>
              <w:rPr>
                <w:bCs/>
              </w:rPr>
            </w:pPr>
            <w:r w:rsidRPr="00DD10DF">
              <w:rPr>
                <w:bCs/>
              </w:rPr>
              <w:t>Motocicletas</w:t>
            </w:r>
          </w:p>
        </w:tc>
        <w:tc>
          <w:tcPr>
            <w:tcW w:w="4414" w:type="dxa"/>
          </w:tcPr>
          <w:p w14:paraId="6E2FD195" w14:textId="47BCEB92" w:rsidR="003B6B5F" w:rsidRPr="00DD10DF" w:rsidRDefault="003B6B5F" w:rsidP="00701471">
            <w:pPr>
              <w:pStyle w:val="Ridecuerpodetextodos"/>
              <w:spacing w:after="0"/>
              <w:ind w:firstLine="0"/>
              <w:jc w:val="center"/>
              <w:rPr>
                <w:bCs/>
              </w:rPr>
            </w:pPr>
            <w:r w:rsidRPr="00DD10DF">
              <w:rPr>
                <w:bCs/>
              </w:rPr>
              <w:t>10.0</w:t>
            </w:r>
            <w:r w:rsidR="00D75D3E" w:rsidRPr="00DD10DF">
              <w:rPr>
                <w:bCs/>
              </w:rPr>
              <w:t> </w:t>
            </w:r>
            <w:r w:rsidRPr="00DD10DF">
              <w:rPr>
                <w:bCs/>
              </w:rPr>
              <w:t>%</w:t>
            </w:r>
          </w:p>
        </w:tc>
      </w:tr>
      <w:tr w:rsidR="003B6B5F" w:rsidRPr="00DD10DF" w14:paraId="07592765" w14:textId="77777777" w:rsidTr="00D75D3E">
        <w:trPr>
          <w:jc w:val="center"/>
        </w:trPr>
        <w:tc>
          <w:tcPr>
            <w:tcW w:w="4414" w:type="dxa"/>
          </w:tcPr>
          <w:p w14:paraId="2FEA7C99" w14:textId="0248F03D" w:rsidR="003B6B5F" w:rsidRPr="00DD10DF" w:rsidRDefault="003B6B5F" w:rsidP="00701471">
            <w:pPr>
              <w:pStyle w:val="Ridecuerpodetextodos"/>
              <w:spacing w:after="0"/>
              <w:ind w:firstLine="0"/>
              <w:rPr>
                <w:bCs/>
              </w:rPr>
            </w:pPr>
            <w:r w:rsidRPr="00DD10DF">
              <w:rPr>
                <w:bCs/>
              </w:rPr>
              <w:t>Bicicletas</w:t>
            </w:r>
          </w:p>
        </w:tc>
        <w:tc>
          <w:tcPr>
            <w:tcW w:w="4414" w:type="dxa"/>
          </w:tcPr>
          <w:p w14:paraId="51BAD3B8" w14:textId="35A6281E" w:rsidR="003B6B5F" w:rsidRPr="00DD10DF" w:rsidRDefault="003B6B5F" w:rsidP="00701471">
            <w:pPr>
              <w:pStyle w:val="Ridecuerpodetextodos"/>
              <w:spacing w:after="0"/>
              <w:ind w:firstLine="0"/>
              <w:jc w:val="center"/>
              <w:rPr>
                <w:bCs/>
              </w:rPr>
            </w:pPr>
            <w:r w:rsidRPr="00DD10DF">
              <w:rPr>
                <w:bCs/>
              </w:rPr>
              <w:t>35.9</w:t>
            </w:r>
            <w:r w:rsidR="00D75D3E" w:rsidRPr="00DD10DF">
              <w:rPr>
                <w:bCs/>
              </w:rPr>
              <w:t> </w:t>
            </w:r>
            <w:r w:rsidRPr="00DD10DF">
              <w:rPr>
                <w:bCs/>
              </w:rPr>
              <w:t>%</w:t>
            </w:r>
          </w:p>
        </w:tc>
      </w:tr>
    </w:tbl>
    <w:p w14:paraId="315F24FE" w14:textId="2CD8059A" w:rsidR="000B27C8" w:rsidRDefault="003B6B5F" w:rsidP="007A57D5">
      <w:pPr>
        <w:pStyle w:val="Ridecuerpodetextodos"/>
        <w:spacing w:after="0"/>
        <w:ind w:firstLine="0"/>
        <w:jc w:val="center"/>
      </w:pPr>
      <w:r w:rsidRPr="004513CC">
        <w:t xml:space="preserve">Fuente: Elaboración propia con </w:t>
      </w:r>
      <w:r w:rsidR="00D3454D">
        <w:t>base en Inegi (</w:t>
      </w:r>
      <w:r w:rsidRPr="004513CC">
        <w:t>2017</w:t>
      </w:r>
      <w:r w:rsidR="00D3454D">
        <w:t>)</w:t>
      </w:r>
    </w:p>
    <w:p w14:paraId="753E614B" w14:textId="0A71DE6D" w:rsidR="000A3622" w:rsidRPr="004513CC" w:rsidRDefault="0042438C" w:rsidP="00701471">
      <w:pPr>
        <w:pStyle w:val="Ridecuerpodetextodos"/>
        <w:spacing w:after="0"/>
      </w:pPr>
      <w:r w:rsidRPr="004513CC">
        <w:t>El desplazamiento de los individuos</w:t>
      </w:r>
      <w:r w:rsidR="00286BD3" w:rsidRPr="004513CC">
        <w:t xml:space="preserve"> se ve </w:t>
      </w:r>
      <w:r w:rsidRPr="004513CC">
        <w:t>determinado</w:t>
      </w:r>
      <w:r w:rsidR="00286BD3" w:rsidRPr="004513CC">
        <w:t xml:space="preserve"> por factores como el </w:t>
      </w:r>
      <w:r w:rsidR="00DF3993" w:rsidRPr="004513CC">
        <w:t>género, edad</w:t>
      </w:r>
      <w:r w:rsidR="005722E1" w:rsidRPr="004513CC">
        <w:t xml:space="preserve"> y </w:t>
      </w:r>
      <w:r w:rsidR="000A3622" w:rsidRPr="004513CC">
        <w:t>etnia</w:t>
      </w:r>
      <w:r w:rsidR="005722E1" w:rsidRPr="004513CC">
        <w:t>, entre otros. E</w:t>
      </w:r>
      <w:r w:rsidR="008E1A25" w:rsidRPr="004513CC">
        <w:t xml:space="preserve">l </w:t>
      </w:r>
      <w:r w:rsidR="000A3622" w:rsidRPr="004513CC">
        <w:t>espacio, el tiempo y el dinero no explican solos la movilidad</w:t>
      </w:r>
      <w:r w:rsidR="004D2DA1" w:rsidRPr="004513CC">
        <w:t xml:space="preserve"> y l</w:t>
      </w:r>
      <w:r w:rsidR="005722E1" w:rsidRPr="004513CC">
        <w:t>a</w:t>
      </w:r>
      <w:r w:rsidR="004D2DA1" w:rsidRPr="004513CC">
        <w:t>s</w:t>
      </w:r>
      <w:r w:rsidR="005722E1" w:rsidRPr="004513CC">
        <w:t xml:space="preserve"> ciudades, sobre todo en las que la desigualdad está presente</w:t>
      </w:r>
      <w:r w:rsidR="00D3454D">
        <w:t>;</w:t>
      </w:r>
      <w:r w:rsidR="005722E1" w:rsidRPr="004513CC">
        <w:t xml:space="preserve"> deben observar la interdependencia de todos los factores como ayuda a las políticas de transporte</w:t>
      </w:r>
      <w:r w:rsidR="000A3622" w:rsidRPr="004513CC">
        <w:t xml:space="preserve"> </w:t>
      </w:r>
      <w:r w:rsidR="008E1A25" w:rsidRPr="004513CC">
        <w:fldChar w:fldCharType="begin" w:fldLock="1"/>
      </w:r>
      <w:r w:rsidR="005C08B2" w:rsidRPr="004513CC">
        <w:instrText>ADDIN CSL_CITATION {"citationItems":[{"id":"ITEM-1","itemData":{"DOI":"10.1016/j.tra.2020.08.018","ISSN":"09658564","abstract":"Combining traditional transport research tools with qualitative research methods, particularly ethnography, can contribute to our understanding of the complexity of mobility strategies, particularly their gendered differences. Ethnographic approaches can both explain and disentangle some of the results that emerge from travel and time use surveys, hence providing a more complete picture of how and why these strategies take place, and the barriers people face when moving in the city. Using research-case studies based on in the city of Concepcion, Chile, the paper describes the application of these methods, presenting results which are particularly gender sensitive, as they shed light on the difficulty of understanding mobility strategies as individually decided and conceived, and help to explain how mobility strategies are interdependent and how determinant issues of care are in terms of mobility decision making.","author":[{"dropping-particle":"","family":"Jirón","given":"Paola","non-dropping-particle":"","parse-names":false,"suffix":""},{"dropping-particle":"","family":"Carrasco","given":"Juan-Antonio","non-dropping-particle":"","parse-names":false,"suffix":""},{"dropping-particle":"","family":"Rebolledo","given":"Marcela","non-dropping-particle":"","parse-names":false,"suffix":""}],"container-title":"Transportation Research Part A: Policy and Practice","id":"ITEM-1","issued":{"date-parts":[["2020","10","1"]]},"page":"204-214","publisher":"Pergamon","title":"Observing gendered interdependent mobility barriers using an ethnographic and time use approach","type":"article-journal","volume":"140"},"uris":["http://www.mendeley.com/documents/?uuid=d01e1e8b-2aa6-3451-aa07-c39db262b510"]}],"mendeley":{"formattedCitation":"(JirónCarrascoy Rebolledo, 2020)","plainTextFormattedCitation":"(JirónCarrascoy Rebolledo, 2020)","previouslyFormattedCitation":"(JirónCarrascoy Rebolledo, 2020)"},"properties":{"noteIndex":0},"schema":"https://github.com/citation-style-language/schema/raw/master/csl-citation.json"}</w:instrText>
      </w:r>
      <w:r w:rsidR="008E1A25" w:rsidRPr="004513CC">
        <w:fldChar w:fldCharType="separate"/>
      </w:r>
      <w:r w:rsidR="008E1A25" w:rsidRPr="004513CC">
        <w:rPr>
          <w:noProof/>
        </w:rPr>
        <w:t>(Jirón</w:t>
      </w:r>
      <w:r w:rsidR="009B3204">
        <w:rPr>
          <w:noProof/>
        </w:rPr>
        <w:t>,</w:t>
      </w:r>
      <w:r w:rsidR="00D3454D">
        <w:rPr>
          <w:noProof/>
        </w:rPr>
        <w:t xml:space="preserve"> </w:t>
      </w:r>
      <w:r w:rsidR="008E1A25" w:rsidRPr="004513CC">
        <w:rPr>
          <w:noProof/>
        </w:rPr>
        <w:t>Carrasco</w:t>
      </w:r>
      <w:r w:rsidR="00D3454D">
        <w:rPr>
          <w:noProof/>
        </w:rPr>
        <w:t xml:space="preserve"> </w:t>
      </w:r>
      <w:r w:rsidR="008E1A25" w:rsidRPr="004513CC">
        <w:rPr>
          <w:noProof/>
        </w:rPr>
        <w:t>y Rebolledo, 2020)</w:t>
      </w:r>
      <w:r w:rsidR="008E1A25" w:rsidRPr="004513CC">
        <w:fldChar w:fldCharType="end"/>
      </w:r>
      <w:r w:rsidR="008E1A25" w:rsidRPr="004513CC">
        <w:t xml:space="preserve">. </w:t>
      </w:r>
      <w:r w:rsidR="000A3622" w:rsidRPr="004513CC">
        <w:t xml:space="preserve">El estrato </w:t>
      </w:r>
      <w:r w:rsidR="00DF3993" w:rsidRPr="004513CC">
        <w:t>socioeconómico,</w:t>
      </w:r>
      <w:r w:rsidR="000A3622" w:rsidRPr="004513CC">
        <w:t xml:space="preserve"> así como la disponibilidad de modos de transporte</w:t>
      </w:r>
      <w:r w:rsidR="009B3204">
        <w:t>,</w:t>
      </w:r>
      <w:r w:rsidR="000A3622" w:rsidRPr="004513CC">
        <w:t xml:space="preserve"> también deben ser observados.</w:t>
      </w:r>
      <w:r w:rsidR="00645355" w:rsidRPr="004513CC">
        <w:t xml:space="preserve"> Jirón</w:t>
      </w:r>
      <w:r w:rsidR="009B3204">
        <w:t xml:space="preserve"> </w:t>
      </w:r>
      <w:r w:rsidR="009B3204">
        <w:rPr>
          <w:i/>
          <w:iCs/>
        </w:rPr>
        <w:t>et al.</w:t>
      </w:r>
      <w:r w:rsidR="00645355" w:rsidRPr="004513CC">
        <w:t xml:space="preserve"> </w:t>
      </w:r>
      <w:r w:rsidR="00645355" w:rsidRPr="004513CC">
        <w:fldChar w:fldCharType="begin" w:fldLock="1"/>
      </w:r>
      <w:r w:rsidR="00645355" w:rsidRPr="004513CC">
        <w:instrText>ADDIN CSL_CITATION {"citationItems":[{"id":"ITEM-1","itemData":{"DOI":"10.1016/j.tra.2020.08.018","ISSN":"09658564","abstract":"Combining traditional transport research tools with qualitative research methods, particularly ethnography, can contribute to our understanding of the complexity of mobility strategies, particularly their gendered differences. Ethnographic approaches can both explain and disentangle some of the results that emerge from travel and time use surveys, hence providing a more complete picture of how and why these strategies take place, and the barriers people face when moving in the city. Using research-case studies based on in the city of Concepcion, Chile, the paper describes the application of these methods, presenting results which are particularly gender sensitive, as they shed light on the difficulty of understanding mobility strategies as individually decided and conceived, and help to explain how mobility strategies are interdependent and how determinant issues of care are in terms of mobility decision making.","author":[{"dropping-particle":"","family":"Jirón","given":"Paola","non-dropping-particle":"","parse-names":false,"suffix":""},{"dropping-particle":"","family":"Carrasco","given":"Juan-Antonio","non-dropping-particle":"","parse-names":false,"suffix":""},{"dropping-particle":"","family":"Rebolledo","given":"Marcela","non-dropping-particle":"","parse-names":false,"suffix":""}],"container-title":"Transportation Research Part A: Policy and Practice","id":"ITEM-1","issued":{"date-parts":[["2020","10","1"]]},"page":"204-214","publisher":"Pergamon","title":"Observing gendered interdependent mobility barriers using an ethnographic and time use approach","type":"article-journal","volume":"140"},"suppress-author":1,"uris":["http://www.mendeley.com/documents/?uuid=d01e1e8b-2aa6-3451-aa07-c39db262b510"]}],"mendeley":{"formattedCitation":"(2020)","plainTextFormattedCitation":"(2020)","previouslyFormattedCitation":"(JirónCarrascoy Rebolledo, 2020)"},"properties":{"noteIndex":0},"schema":"https://github.com/citation-style-language/schema/raw/master/csl-citation.json"}</w:instrText>
      </w:r>
      <w:r w:rsidR="00645355" w:rsidRPr="004513CC">
        <w:fldChar w:fldCharType="separate"/>
      </w:r>
      <w:r w:rsidR="00645355" w:rsidRPr="004513CC">
        <w:rPr>
          <w:noProof/>
        </w:rPr>
        <w:t>(2020)</w:t>
      </w:r>
      <w:r w:rsidR="00645355" w:rsidRPr="004513CC">
        <w:fldChar w:fldCharType="end"/>
      </w:r>
      <w:r w:rsidR="00645355" w:rsidRPr="004513CC">
        <w:t xml:space="preserve"> explican incluso que las decisiones respectivas a la movilidad pueden depender de otras personas distintas a quien realiza el viaje, debido a la interdependencia entre familiares, empleados, etc.</w:t>
      </w:r>
    </w:p>
    <w:p w14:paraId="163B47AF" w14:textId="7C57ED2B" w:rsidR="0042438C" w:rsidRDefault="007C68EF" w:rsidP="00701471">
      <w:pPr>
        <w:pStyle w:val="Ridecuerpodetextodos"/>
        <w:spacing w:after="0"/>
      </w:pPr>
      <w:r w:rsidRPr="004513CC">
        <w:t>La mujer</w:t>
      </w:r>
      <w:r w:rsidR="00286BD3" w:rsidRPr="004513CC">
        <w:t>, por ejemplo,</w:t>
      </w:r>
      <w:r w:rsidRPr="004513CC">
        <w:t xml:space="preserve"> está en menos contacto con los espacios productivos</w:t>
      </w:r>
      <w:r w:rsidR="009B3204">
        <w:t>,</w:t>
      </w:r>
      <w:r w:rsidRPr="004513CC">
        <w:t xml:space="preserve"> </w:t>
      </w:r>
      <w:r w:rsidR="004D65F0" w:rsidRPr="004513CC">
        <w:t>pues</w:t>
      </w:r>
      <w:r w:rsidRPr="004513CC">
        <w:t xml:space="preserve"> es la que principalmente se dedica a la “reproducción social de la vida cotidiana”</w:t>
      </w:r>
      <w:r w:rsidR="00840FDE" w:rsidRPr="004513CC">
        <w:t xml:space="preserve"> referente al hogar</w:t>
      </w:r>
      <w:r w:rsidR="0080204A" w:rsidRPr="004513CC">
        <w:t xml:space="preserve"> y es por ello que se traslada con menos frecuencia en la ciudad </w:t>
      </w:r>
      <w:r w:rsidR="00100032" w:rsidRPr="00100032">
        <w:t>(</w:t>
      </w:r>
      <w:r w:rsidR="00323F64" w:rsidRPr="00100032">
        <w:t xml:space="preserve">Díaz 1989; </w:t>
      </w:r>
      <w:r w:rsidR="00100032" w:rsidRPr="00100032">
        <w:t>Fagnani 1977; Ferré y Serra, 2006</w:t>
      </w:r>
      <w:r w:rsidR="00323F64">
        <w:t>;</w:t>
      </w:r>
      <w:r w:rsidR="00323F64" w:rsidRPr="00323F64">
        <w:t xml:space="preserve"> </w:t>
      </w:r>
      <w:r w:rsidR="00323F64" w:rsidRPr="00100032">
        <w:t>Sabaté 1984</w:t>
      </w:r>
      <w:r w:rsidR="00323F64">
        <w:t>, todos</w:t>
      </w:r>
      <w:r w:rsidR="00100032" w:rsidRPr="00100032">
        <w:t xml:space="preserve"> citados en Riquelme, 2016). </w:t>
      </w:r>
      <w:r w:rsidR="00084158" w:rsidRPr="004513CC">
        <w:t>Además, las características de la ciudad determinan el espacio y tiempo de</w:t>
      </w:r>
      <w:r w:rsidR="00D75D3E">
        <w:t xml:space="preserve"> </w:t>
      </w:r>
      <w:r w:rsidR="00084158" w:rsidRPr="004513CC">
        <w:t>l</w:t>
      </w:r>
      <w:r w:rsidR="0042438C" w:rsidRPr="004513CC">
        <w:t>as mujeres</w:t>
      </w:r>
      <w:r w:rsidR="00084158" w:rsidRPr="004513CC">
        <w:t xml:space="preserve">, </w:t>
      </w:r>
      <w:r w:rsidR="00323F64">
        <w:t>ya que</w:t>
      </w:r>
      <w:r w:rsidR="00323F64" w:rsidRPr="004513CC">
        <w:t xml:space="preserve"> </w:t>
      </w:r>
      <w:r w:rsidR="002366A8" w:rsidRPr="004513CC">
        <w:t xml:space="preserve">realizan más tareas y </w:t>
      </w:r>
      <w:r w:rsidR="00084158" w:rsidRPr="004513CC">
        <w:t>más viajes cuando hay hijos en el hogar</w:t>
      </w:r>
      <w:r w:rsidR="00D75D3E">
        <w:t xml:space="preserve"> </w:t>
      </w:r>
      <w:r w:rsidR="009B3204">
        <w:t>(</w:t>
      </w:r>
      <w:r w:rsidR="009B3204" w:rsidRPr="009B3204">
        <w:t xml:space="preserve">Jirón </w:t>
      </w:r>
      <w:r w:rsidR="009B3204" w:rsidRPr="001C7584">
        <w:rPr>
          <w:i/>
          <w:iCs/>
        </w:rPr>
        <w:t>et al</w:t>
      </w:r>
      <w:r w:rsidR="009B3204" w:rsidRPr="009B3204">
        <w:t>., 2020</w:t>
      </w:r>
      <w:r w:rsidR="009B3204">
        <w:t xml:space="preserve">; </w:t>
      </w:r>
      <w:r w:rsidR="009B3204" w:rsidRPr="009B3204">
        <w:t>Olivieri y Fageda, 2021</w:t>
      </w:r>
      <w:r w:rsidR="009B3204">
        <w:t xml:space="preserve">; </w:t>
      </w:r>
      <w:r w:rsidR="009B3204" w:rsidRPr="004513CC">
        <w:fldChar w:fldCharType="begin" w:fldLock="1"/>
      </w:r>
      <w:r w:rsidR="009B3204" w:rsidRPr="004513CC">
        <w:instrText>ADDIN CSL_CITATION {"citationItems":[{"id":"ITEM-1","itemData":{"ISSN":"1851-3123","abstract":"La vida social transcurre tanto en las relaciones de producción como en la reproducción de las condiciones materiales y simbólicas. De acuerdo con el consenso teórico existe una marcada tendencia político-cultural por separar los espacios productivos y reproductivos en la socialización de los sujetos. En la presente investigación reflexionamos en torno a las actividades cotidianas de dos mujeres en Temuco, Chile, con el objetivo de observar sus experiencias de desplazamiento por la ciudad. Existen prácticas y concepciones de mundo disimiles al momento de experimentar la ciudad, debido a condiciones socio-económicas, acceso a medios de transporte y actividades cotidianas que desempeñan las mujeres. El presente artículo, a través de un enfoque sociológico, busca contribuir en la discusión movilidad/género, a partir de una experiencia de investigación cualitativa. Social life passes by such as in the relations of production and reproduction of material and symbolic conditions. According to theoretical consensus political-cultural exists strong tendency to separate spaces productive and reproductive in the socialization of subjects. In this research we reflect on the daily activities of two women in the city of Temuco, Chile, in order to observe their experiences traveling around the city. There are dissimilar practices and conceptions of the world at the moment of experiencing the city, such as socio-economic conditions and relationships with transportation and daily activities that women develop. This article, through a sociological approach, seeks to contribute to the mobility / gender discussion, from experiences of qualitative research.","author":[{"dropping-particle":"","family":"Riquelme","given":"Hernán","non-dropping-particle":"","parse-names":false,"suffix":""}],"container-title":"Pilquen - Sección Ciencias Sociales","id":"ITEM-1","issue":"4","issued":{"date-parts":[["2016","3","22"]]},"page":"8","title":"Movilidad cotidiana: entre la producción y reproducción social. Una exploración a las prácticas de desplazamiento de dos mujeres en Temuco","type":"article-journal","volume":"19"},"prefix":"Rodríguez y García 2012 como se citó en ","uris":["http://www.mendeley.com/documents/?uuid=11259624-5bf0-315e-ab0a-f4e9b5abf57d"]}],"mendeley":{"formattedCitation":"(Rodríguez y García 2012 como se citó en Riquelme, 2016)","plainTextFormattedCitation":"(Rodríguez y García 2012 como se citó en Riquelme, 2016)","previouslyFormattedCitation":"(Rodríguez y García 2012 como se citó en Riquelme, 2016)"},"properties":{"noteIndex":0},"schema":"https://github.com/citation-style-language/schema/raw/master/csl-citation.json"}</w:instrText>
      </w:r>
      <w:r w:rsidR="009B3204" w:rsidRPr="004513CC">
        <w:fldChar w:fldCharType="separate"/>
      </w:r>
      <w:r w:rsidR="009B3204" w:rsidRPr="004513CC">
        <w:rPr>
          <w:noProof/>
        </w:rPr>
        <w:t>Rodríguez y García</w:t>
      </w:r>
      <w:r w:rsidR="009B3204">
        <w:rPr>
          <w:noProof/>
        </w:rPr>
        <w:t>,</w:t>
      </w:r>
      <w:r w:rsidR="009B3204" w:rsidRPr="004513CC">
        <w:rPr>
          <w:noProof/>
        </w:rPr>
        <w:t xml:space="preserve"> 2012</w:t>
      </w:r>
      <w:r w:rsidR="009B3204">
        <w:rPr>
          <w:noProof/>
        </w:rPr>
        <w:t>,</w:t>
      </w:r>
      <w:r w:rsidR="009B3204" w:rsidRPr="004513CC">
        <w:rPr>
          <w:noProof/>
        </w:rPr>
        <w:t xml:space="preserve"> </w:t>
      </w:r>
      <w:r w:rsidR="009B3204">
        <w:rPr>
          <w:noProof/>
        </w:rPr>
        <w:t>citado</w:t>
      </w:r>
      <w:r w:rsidR="00DD2623">
        <w:rPr>
          <w:noProof/>
        </w:rPr>
        <w:t>s</w:t>
      </w:r>
      <w:r w:rsidR="009B3204">
        <w:rPr>
          <w:noProof/>
        </w:rPr>
        <w:t xml:space="preserve"> </w:t>
      </w:r>
      <w:r w:rsidR="009B3204" w:rsidRPr="004513CC">
        <w:rPr>
          <w:noProof/>
        </w:rPr>
        <w:t>en Riquelme, 2016</w:t>
      </w:r>
      <w:r w:rsidR="009B3204" w:rsidRPr="004513CC">
        <w:fldChar w:fldCharType="end"/>
      </w:r>
      <w:r w:rsidR="009B3204" w:rsidRPr="009B3204">
        <w:t>)</w:t>
      </w:r>
      <w:r w:rsidR="00BD3924" w:rsidRPr="004513CC">
        <w:t xml:space="preserve">. </w:t>
      </w:r>
      <w:r w:rsidR="00084158" w:rsidRPr="004513CC">
        <w:t xml:space="preserve">Debido a que </w:t>
      </w:r>
      <w:r w:rsidR="00911FD6" w:rsidRPr="004513CC">
        <w:t>aún</w:t>
      </w:r>
      <w:r w:rsidR="00084158" w:rsidRPr="004513CC">
        <w:t xml:space="preserve"> reina la división sexual del trabajo y la propensión a considerar ciertas actividades como relativas a la mujer, la movilidad muestra dominio patriarcal </w:t>
      </w:r>
      <w:r w:rsidR="00084158" w:rsidRPr="004513CC">
        <w:fldChar w:fldCharType="begin" w:fldLock="1"/>
      </w:r>
      <w:r w:rsidR="00084158" w:rsidRPr="004513CC">
        <w:instrText>ADDIN CSL_CITATION {"citationItems":[{"id":"ITEM-1","itemData":{"ISSN":"1851-3123","abstract":"La vida social transcurre tanto en las relaciones de producción como en la reproducción de las condiciones materiales y simbólicas. De acuerdo con el consenso teórico existe una marcada tendencia político-cultural por separar los espacios productivos y reproductivos en la socialización de los sujetos. En la presente investigación reflexionamos en torno a las actividades cotidianas de dos mujeres en Temuco, Chile, con el objetivo de observar sus experiencias de desplazamiento por la ciudad. Existen prácticas y concepciones de mundo disimiles al momento de experimentar la ciudad, debido a condiciones socio-económicas, acceso a medios de transporte y actividades cotidianas que desempeñan las mujeres. El presente artículo, a través de un enfoque sociológico, busca contribuir en la discusión movilidad/género, a partir de una experiencia de investigación cualitativa. Social life passes by such as in the relations of production and reproduction of material and symbolic conditions. According to theoretical consensus political-cultural exists strong tendency to separate spaces productive and reproductive in the socialization of subjects. In this research we reflect on the daily activities of two women in the city of Temuco, Chile, in order to observe their experiences traveling around the city. There are dissimilar practices and conceptions of the world at the moment of experiencing the city, such as socio-economic conditions and relationships with transportation and daily activities that women develop. This article, through a sociological approach, seeks to contribute to the mobility / gender discussion, from experiences of qualitative research.","author":[{"dropping-particle":"","family":"Riquelme","given":"Hernán","non-dropping-particle":"","parse-names":false,"suffix":""}],"container-title":"Pilquen - Sección Ciencias Sociales","id":"ITEM-1","issue":"4","issued":{"date-parts":[["2016","3","22"]]},"page":"8","title":"Movilidad cotidiana: entre la producción y reproducción social. Una exploración a las prácticas de desplazamiento de dos mujeres en Temuco","type":"article-journal","volume":"19"},"uris":["http://www.mendeley.com/documents/?uuid=11259624-5bf0-315e-ab0a-f4e9b5abf57d"]}],"mendeley":{"formattedCitation":"(Riquelme, 2016)","plainTextFormattedCitation":"(Riquelme, 2016)","previouslyFormattedCitation":"(Riquelme, 2016)"},"properties":{"noteIndex":0},"schema":"https://github.com/citation-style-language/schema/raw/master/csl-citation.json"}</w:instrText>
      </w:r>
      <w:r w:rsidR="00084158" w:rsidRPr="004513CC">
        <w:fldChar w:fldCharType="separate"/>
      </w:r>
      <w:r w:rsidR="00084158" w:rsidRPr="004513CC">
        <w:rPr>
          <w:noProof/>
        </w:rPr>
        <w:t>(Riquelme, 2016)</w:t>
      </w:r>
      <w:r w:rsidR="00084158" w:rsidRPr="004513CC">
        <w:fldChar w:fldCharType="end"/>
      </w:r>
      <w:r w:rsidR="00084158" w:rsidRPr="004513CC">
        <w:t>.</w:t>
      </w:r>
      <w:r w:rsidR="005C08B2" w:rsidRPr="004513CC">
        <w:t xml:space="preserve"> El debate primordial sobre transporte no debe considerar más a la movilidad de género como un “problema de mujeres” </w:t>
      </w:r>
      <w:r w:rsidR="005C08B2" w:rsidRPr="004513CC">
        <w:fldChar w:fldCharType="begin" w:fldLock="1"/>
      </w:r>
      <w:r w:rsidR="005C08B2" w:rsidRPr="004513CC">
        <w:instrText>ADDIN CSL_CITATION {"citationItems":[{"id":"ITEM-1","itemData":{"DOI":"10.1016/j.tra.2020.08.018","ISSN":"09658564","abstract":"Combining traditional transport research tools with qualitative research methods, particularly ethnography, can contribute to our understanding of the complexity of mobility strategies, particularly their gendered differences. Ethnographic approaches can both explain and disentangle some of the results that emerge from travel and time use surveys, hence providing a more complete picture of how and why these strategies take place, and the barriers people face when moving in the city. Using research-case studies based on in the city of Concepcion, Chile, the paper describes the application of these methods, presenting results which are particularly gender sensitive, as they shed light on the difficulty of understanding mobility strategies as individually decided and conceived, and help to explain how mobility strategies are interdependent and how determinant issues of care are in terms of mobility decision making.","author":[{"dropping-particle":"","family":"Jirón","given":"Paola","non-dropping-particle":"","parse-names":false,"suffix":""},{"dropping-particle":"","family":"Carrasco","given":"Juan-Antonio","non-dropping-particle":"","parse-names":false,"suffix":""},{"dropping-particle":"","family":"Rebolledo","given":"Marcela","non-dropping-particle":"","parse-names":false,"suffix":""}],"container-title":"Transportation Research Part A: Policy and Practice","id":"ITEM-1","issued":{"date-parts":[["2020","10","1"]]},"page":"204-214","publisher":"Pergamon","title":"Observing gendered interdependent mobility barriers using an ethnographic and time use approach","type":"article-journal","volume":"140"},"uris":["http://www.mendeley.com/documents/?uuid=d01e1e8b-2aa6-3451-aa07-c39db262b510"]}],"mendeley":{"formattedCitation":"(JirónCarrascoy Rebolledo, 2020)","plainTextFormattedCitation":"(JirónCarrascoy Rebolledo, 2020)","previouslyFormattedCitation":"(JirónCarrascoy Rebolledo, 2020)"},"properties":{"noteIndex":0},"schema":"https://github.com/citation-style-language/schema/raw/master/csl-citation.json"}</w:instrText>
      </w:r>
      <w:r w:rsidR="005C08B2" w:rsidRPr="004513CC">
        <w:fldChar w:fldCharType="separate"/>
      </w:r>
      <w:r w:rsidR="005C08B2" w:rsidRPr="004513CC">
        <w:rPr>
          <w:noProof/>
        </w:rPr>
        <w:t>(Jirón</w:t>
      </w:r>
      <w:r w:rsidR="009B3204">
        <w:rPr>
          <w:noProof/>
        </w:rPr>
        <w:t xml:space="preserve"> </w:t>
      </w:r>
      <w:r w:rsidR="009B3204">
        <w:rPr>
          <w:i/>
          <w:iCs/>
          <w:noProof/>
        </w:rPr>
        <w:t>et al.</w:t>
      </w:r>
      <w:r w:rsidR="005C08B2" w:rsidRPr="004513CC">
        <w:rPr>
          <w:noProof/>
        </w:rPr>
        <w:t>, 2020)</w:t>
      </w:r>
      <w:r w:rsidR="005C08B2" w:rsidRPr="004513CC">
        <w:fldChar w:fldCharType="end"/>
      </w:r>
      <w:r w:rsidR="005C08B2" w:rsidRPr="004513CC">
        <w:t>.</w:t>
      </w:r>
    </w:p>
    <w:p w14:paraId="54328354" w14:textId="77777777" w:rsidR="00587239" w:rsidRPr="004513CC" w:rsidRDefault="00587239" w:rsidP="00701471">
      <w:pPr>
        <w:pStyle w:val="Ridecuerpodetextodos"/>
        <w:spacing w:after="0"/>
      </w:pPr>
    </w:p>
    <w:p w14:paraId="15CE5D72" w14:textId="6E87F206" w:rsidR="007E2080" w:rsidRPr="004513CC" w:rsidRDefault="001176CE" w:rsidP="00701471">
      <w:pPr>
        <w:pStyle w:val="Ridecuerpodetextodos"/>
        <w:spacing w:after="0"/>
      </w:pPr>
      <w:r w:rsidRPr="004513CC">
        <w:lastRenderedPageBreak/>
        <w:t xml:space="preserve">En un estudio en el área Metropolitana de Montevideo, Uruguay, </w:t>
      </w:r>
      <w:r w:rsidR="00953E8A" w:rsidRPr="00953E8A">
        <w:t>Olivieri y Fageda</w:t>
      </w:r>
      <w:r w:rsidR="00953E8A">
        <w:t xml:space="preserve"> (</w:t>
      </w:r>
      <w:r w:rsidR="00953E8A" w:rsidRPr="00953E8A">
        <w:t>2021)</w:t>
      </w:r>
      <w:r w:rsidR="00953E8A">
        <w:t xml:space="preserve"> percibieron </w:t>
      </w:r>
      <w:r w:rsidRPr="004513CC">
        <w:t>una ligera distinción en los patrones de viaje en cuanto a género, pues las mujeres se movilizan menos y a menor distancia que los hombres y su lugar de trabajo es</w:t>
      </w:r>
      <w:r w:rsidR="00643511">
        <w:t>tá</w:t>
      </w:r>
      <w:r w:rsidRPr="004513CC">
        <w:t xml:space="preserve"> </w:t>
      </w:r>
      <w:r w:rsidR="00643511">
        <w:t xml:space="preserve">mayoritariamente </w:t>
      </w:r>
      <w:r w:rsidRPr="004513CC">
        <w:t>cerca del lugar de residencia. La movilidad cotidiana es más corta</w:t>
      </w:r>
      <w:r w:rsidR="004F5684">
        <w:t>,</w:t>
      </w:r>
      <w:r w:rsidRPr="004513CC">
        <w:t xml:space="preserve"> pero más frecuente si tienen hijos</w:t>
      </w:r>
      <w:r w:rsidR="004F5684">
        <w:t>. Además,</w:t>
      </w:r>
      <w:r w:rsidRPr="004513CC">
        <w:t xml:space="preserve"> se movilizan igual las mujeres que participan en igual medida en el ingreso del hogar que las mujeres en hogares donde los hombres son los proveedores principales.</w:t>
      </w:r>
      <w:r w:rsidR="007E2080" w:rsidRPr="004513CC">
        <w:t xml:space="preserve"> Debido a los otros factores que deben ser observados en los estudios de movilidad (edad, etnia, estrato socioeconómico, etc.), l</w:t>
      </w:r>
      <w:r w:rsidR="005C08B2" w:rsidRPr="004513CC">
        <w:t xml:space="preserve">os viajes de mujeres pueden diferir entre </w:t>
      </w:r>
      <w:r w:rsidR="004F5684" w:rsidRPr="004513CC">
        <w:t>ell</w:t>
      </w:r>
      <w:r w:rsidR="004F5684">
        <w:t>o</w:t>
      </w:r>
      <w:r w:rsidR="004F5684" w:rsidRPr="004513CC">
        <w:t xml:space="preserve">s </w:t>
      </w:r>
      <w:r w:rsidR="009B3204" w:rsidRPr="009B3204">
        <w:t xml:space="preserve">(Jirón </w:t>
      </w:r>
      <w:r w:rsidR="009B3204" w:rsidRPr="001C7584">
        <w:rPr>
          <w:i/>
          <w:iCs/>
        </w:rPr>
        <w:t>et al.</w:t>
      </w:r>
      <w:r w:rsidR="009B3204" w:rsidRPr="009B3204">
        <w:t>, 2020</w:t>
      </w:r>
      <w:r w:rsidR="009B3204">
        <w:t xml:space="preserve">; </w:t>
      </w:r>
      <w:r w:rsidR="009B3204" w:rsidRPr="009B3204">
        <w:t>Olivieri y Fageda, 2021</w:t>
      </w:r>
      <w:r w:rsidR="009B3204">
        <w:t xml:space="preserve">; </w:t>
      </w:r>
      <w:r w:rsidR="009B3204" w:rsidRPr="009B3204">
        <w:t xml:space="preserve">Riquelme, 2016). </w:t>
      </w:r>
    </w:p>
    <w:p w14:paraId="738A3753" w14:textId="6F176493" w:rsidR="000F2F61" w:rsidRPr="004513CC" w:rsidRDefault="0042438C" w:rsidP="00701471">
      <w:pPr>
        <w:pStyle w:val="Ridecuerpodetextodos"/>
        <w:spacing w:after="0"/>
      </w:pPr>
      <w:r w:rsidRPr="004513CC">
        <w:t>En cuanto a los modos de transporte,</w:t>
      </w:r>
      <w:r w:rsidR="0092082D" w:rsidRPr="004513CC">
        <w:t xml:space="preserve"> </w:t>
      </w:r>
      <w:r w:rsidR="0092082D" w:rsidRPr="004513CC">
        <w:rPr>
          <w:noProof/>
        </w:rPr>
        <w:t>Etminani y Ardeshiri</w:t>
      </w:r>
      <w:r w:rsidR="0092082D" w:rsidRPr="004513CC">
        <w:t xml:space="preserve"> </w:t>
      </w:r>
      <w:r w:rsidR="0092082D" w:rsidRPr="004513CC">
        <w:fldChar w:fldCharType="begin" w:fldLock="1"/>
      </w:r>
      <w:r w:rsidR="006D0718" w:rsidRPr="004513CC">
        <w:instrText>ADDIN CSL_CITATION {"citationItems":[{"id":"ITEM-1","itemData":{"DOI":"10.1016/j.tra.2015.06.016","ISSN":"09658564","abstract":"In the context of sustainable urban transport in developing countries, individuals' travel behavior faces multiple factors which influence their mobility patterns. Recognizing these factors could be a favorable method to organize more regular and sustainable trip patterns. This study aims to identify the less well-known lifestyle along with more popular built environment as the main factors which shape travel behaviors. Employing data from 900 respondents of 22 urban areas in city of Shiraz, Iran, this paper explores travel behaviors as non-working trip frequencies by different modes. Results of structural equation model indicate a strong significant effect of individual's lifestyle patterns on their non-working trips. However, built environment impact on travel behavior is small compared to lifestyle. Besides, other variables such as travel attitudes and socio-economic factors stay crucial in the mode choice selection. These findings indicate the necessity of regarding lifestyle orientations in travel studies as well as objective factors such as land use attributes.","author":[{"dropping-particle":"","family":"Etminani-Ghasrodashti","given":"Roya","non-dropping-particle":"","parse-names":false,"suffix":""},{"dropping-particle":"","family":"Ardeshiri","given":"Mahyar","non-dropping-particle":"","parse-names":false,"suffix":""}],"container-title":"Transportation Research Part A: Policy and Practice","id":"ITEM-1","issued":{"date-parts":[["2015","8","1"]]},"page":"506-518","publisher":"Pergamon","title":"Modeling travel behavior by the structural relationships between lifestyle, built environment and non-working trips","type":"article-journal","volume":"78"},"suppress-author":1,"uris":["http://www.mendeley.com/documents/?uuid=55ab20c7-f5e9-3fc8-9e67-dc25992cc8cb"]}],"mendeley":{"formattedCitation":"(2015)","plainTextFormattedCitation":"(2015)","previouslyFormattedCitation":"(2015)"},"properties":{"noteIndex":0},"schema":"https://github.com/citation-style-language/schema/raw/master/csl-citation.json"}</w:instrText>
      </w:r>
      <w:r w:rsidR="0092082D" w:rsidRPr="004513CC">
        <w:fldChar w:fldCharType="separate"/>
      </w:r>
      <w:r w:rsidR="0092082D" w:rsidRPr="004513CC">
        <w:rPr>
          <w:noProof/>
        </w:rPr>
        <w:t>(2015)</w:t>
      </w:r>
      <w:r w:rsidR="0092082D" w:rsidRPr="004513CC">
        <w:fldChar w:fldCharType="end"/>
      </w:r>
      <w:r w:rsidRPr="004513CC">
        <w:t xml:space="preserve"> </w:t>
      </w:r>
      <w:r w:rsidR="0092082D" w:rsidRPr="004513CC">
        <w:t xml:space="preserve">indican que </w:t>
      </w:r>
      <w:r w:rsidR="00226573" w:rsidRPr="004513CC">
        <w:t xml:space="preserve">el estilo de vida, el estatus socioeconómico y la disponibilidad de autos particulares </w:t>
      </w:r>
      <w:r w:rsidR="0092082D" w:rsidRPr="004513CC">
        <w:t>puede</w:t>
      </w:r>
      <w:r w:rsidR="00226573" w:rsidRPr="004513CC">
        <w:t>n</w:t>
      </w:r>
      <w:r w:rsidR="0092082D" w:rsidRPr="004513CC">
        <w:t xml:space="preserve"> determinar la elección del </w:t>
      </w:r>
      <w:r w:rsidR="00C61638" w:rsidRPr="004513CC">
        <w:t>modo</w:t>
      </w:r>
      <w:r w:rsidR="0092082D" w:rsidRPr="004513CC">
        <w:t xml:space="preserve"> de transporte</w:t>
      </w:r>
      <w:r w:rsidR="00226573" w:rsidRPr="004513CC">
        <w:t xml:space="preserve"> en viajes no relacionados con el trabajo</w:t>
      </w:r>
      <w:r w:rsidR="0092082D" w:rsidRPr="004513CC">
        <w:t>.</w:t>
      </w:r>
      <w:r w:rsidR="00226573" w:rsidRPr="004513CC">
        <w:t xml:space="preserve"> </w:t>
      </w:r>
      <w:r w:rsidRPr="004513CC">
        <w:t xml:space="preserve">Li, Lo y Guo </w:t>
      </w:r>
      <w:r w:rsidRPr="004513CC">
        <w:fldChar w:fldCharType="begin" w:fldLock="1"/>
      </w:r>
      <w:r w:rsidR="00D42608" w:rsidRPr="004513CC">
        <w:instrText>ADDIN CSL_CITATION {"citationItems":[{"id":"ITEM-1","itemData":{"DOI":"10.3390/ijerph15071346","ISSN":"16604601","PMID":"29954055","abstract":"Choices regarding mode of travel have an evident effect on environment pollutants and public health. This paper makes a significant contribution by examining the differences between low-carbon and non-low-carbon travel mode choices during shopping trips, and how socio-economic characteristics impact individual travel behavior based on data gathered from a questionnaire conducted in Shenyang, China. The study found that, firstly, low-carbon travel modes were more common than non-low-carbon travel modes for shopping, and the average travel distance by non-low-carbon modes was a little longer than that of low-carbon modes. Secondly, suburban and wholesale specialized commercial centers attracted more residents travelling longer distances by non-low carbon modes, especially private car, compared to regional commercial centers in inner city areas. Thirdly, strong relationships between car ownership, gender, monthly income, and travel mode choices were identified in a binary logistic regression model. This study thus highlights the importance of sustainable transportation policies to advocate low-carbon travel modes and reduce carbon emissions.","author":[{"dropping-particle":"","family":"Li","given":"Jing","non-dropping-particle":"","parse-names":false,"suffix":""},{"dropping-particle":"","family":"Lo","given":"Kevin","non-dropping-particle":"","parse-names":false,"suffix":""},{"dropping-particle":"","family":"Guo","given":"Meng","non-dropping-particle":"","parse-names":false,"suffix":""}],"container-title":"International Journal of Environmental Research and Public Health","id":"ITEM-1","issue":"7","issued":{"date-parts":[["2018","6","27"]]},"page":"1346","title":"Do socio-economic characteristics affect travel behavior? A comparative study of low-carbon and non-low-carbon shopping travel in Shenyang City, China","type":"article-journal","volume":"15"},"suppress-author":1,"uris":["http://www.mendeley.com/documents/?uuid=d4a9a02c-cbf3-36c4-a596-c0dde4b4adba"]}],"mendeley":{"formattedCitation":"(2018)","plainTextFormattedCitation":"(2018)","previouslyFormattedCitation":"(2018)"},"properties":{"noteIndex":0},"schema":"https://github.com/citation-style-language/schema/raw/master/csl-citation.json"}</w:instrText>
      </w:r>
      <w:r w:rsidRPr="004513CC">
        <w:fldChar w:fldCharType="separate"/>
      </w:r>
      <w:r w:rsidRPr="004513CC">
        <w:rPr>
          <w:noProof/>
        </w:rPr>
        <w:t>(2018)</w:t>
      </w:r>
      <w:r w:rsidRPr="004513CC">
        <w:fldChar w:fldCharType="end"/>
      </w:r>
      <w:r w:rsidR="00D42608" w:rsidRPr="004513CC">
        <w:t xml:space="preserve">, </w:t>
      </w:r>
      <w:r w:rsidR="00C61638" w:rsidRPr="004513CC">
        <w:t>observaron</w:t>
      </w:r>
      <w:r w:rsidR="00B05DF8">
        <w:t>, como parte de</w:t>
      </w:r>
      <w:r w:rsidR="00C61638" w:rsidRPr="004513CC">
        <w:t xml:space="preserve"> los resultados de la regresión logística binaria aplicada en su estudio</w:t>
      </w:r>
      <w:r w:rsidR="00B05DF8">
        <w:t>,</w:t>
      </w:r>
      <w:r w:rsidR="00C61638" w:rsidRPr="004513CC">
        <w:t xml:space="preserve"> que disponer de auto, el ingreso mensual y el género se relacionan de forma relevante con la elección del modo de transporte en viajes dedicados a ir de compras.</w:t>
      </w:r>
      <w:r w:rsidR="001E1AE8" w:rsidRPr="004513CC">
        <w:t xml:space="preserve"> </w:t>
      </w:r>
    </w:p>
    <w:p w14:paraId="1C8CA44D" w14:textId="6C883C0F" w:rsidR="002366A8" w:rsidRPr="004513CC" w:rsidRDefault="00953E8A" w:rsidP="00701471">
      <w:pPr>
        <w:pStyle w:val="Ridecuerpodetextodos"/>
        <w:spacing w:after="0"/>
      </w:pPr>
      <w:r>
        <w:t>Volviendo a</w:t>
      </w:r>
      <w:r w:rsidR="001E1AE8" w:rsidRPr="004513CC">
        <w:t xml:space="preserve"> Olivier</w:t>
      </w:r>
      <w:r w:rsidR="000742ED">
        <w:t>i</w:t>
      </w:r>
      <w:r w:rsidR="001E1AE8" w:rsidRPr="004513CC">
        <w:t xml:space="preserve"> y Fageda </w:t>
      </w:r>
      <w:r w:rsidR="001E1AE8" w:rsidRPr="004513CC">
        <w:fldChar w:fldCharType="begin" w:fldLock="1"/>
      </w:r>
      <w:r w:rsidR="00084158" w:rsidRPr="004513CC">
        <w:instrText>ADDIN CSL_CITATION {"citationItems":[{"id":"ITEM-1","itemData":{"DOI":"10.1016/J.JTRANGEO.2021.102996","ISSN":"0966-6923","abstract":"This study analyzes gender differences in travel patterns for the Metropolitan Area of Montevideo, Uruguay. By applying multilevel regression models, it provides estimates of the impact of individual and contextual factors on travel behavior. The paper's findings lend support to the household responsibility hypothesis, which claims that women's travel patterns are affected by the type of household in which they live and the consequent responsibilities or roles they assume. Furthermore, gender differences in travel patterns are reinforced across census tracts. The results indicate that policy makers need to consider gender differences when seeking to enhance urban planning decisions.","author":[{"dropping-particle":"","family":"Olivieri","given":"Cecilia","non-dropping-particle":"","parse-names":false,"suffix":""},{"dropping-particle":"","family":"Fageda","given":"Xavier","non-dropping-particle":"","parse-names":false,"suffix":""}],"container-title":"Journal of Transport Geography","id":"ITEM-1","issued":{"date-parts":[["2021","2","1"]]},"page":"102996","publisher":"Pergamon","title":"Urban mobility with a focus on gender: The case of a middle-income Latin American city","type":"article-journal","volume":"91"},"suppress-author":1,"uris":["http://www.mendeley.com/documents/?uuid=aeaefb39-1704-35fd-85a9-27a274cbd3ec"]}],"mendeley":{"formattedCitation":"(2021)","plainTextFormattedCitation":"(2021)","previouslyFormattedCitation":"(2021)"},"properties":{"noteIndex":0},"schema":"https://github.com/citation-style-language/schema/raw/master/csl-citation.json"}</w:instrText>
      </w:r>
      <w:r w:rsidR="001E1AE8" w:rsidRPr="004513CC">
        <w:fldChar w:fldCharType="separate"/>
      </w:r>
      <w:r w:rsidR="001E1AE8" w:rsidRPr="004513CC">
        <w:rPr>
          <w:noProof/>
        </w:rPr>
        <w:t>(2021)</w:t>
      </w:r>
      <w:r w:rsidR="001E1AE8" w:rsidRPr="004513CC">
        <w:fldChar w:fldCharType="end"/>
      </w:r>
      <w:r>
        <w:t xml:space="preserve">, </w:t>
      </w:r>
      <w:r w:rsidR="001E1AE8" w:rsidRPr="004513CC">
        <w:t>señalan que las familias con hijos son proclives a viajar en automóvil</w:t>
      </w:r>
      <w:r w:rsidR="008F3491">
        <w:t>;</w:t>
      </w:r>
      <w:r w:rsidR="001E1AE8" w:rsidRPr="004513CC">
        <w:t xml:space="preserve"> las mujeres lo utilizan para reducir los tiempos de viaje</w:t>
      </w:r>
      <w:r w:rsidR="000F2F61" w:rsidRPr="004513CC">
        <w:t>, aunque es menos probable que la</w:t>
      </w:r>
      <w:r w:rsidR="000742ED">
        <w:t>s</w:t>
      </w:r>
      <w:r w:rsidR="000F2F61" w:rsidRPr="004513CC">
        <w:t xml:space="preserve"> mujeres viajen en automóvil. La predominancia del uso de transporte público por parte de las </w:t>
      </w:r>
      <w:r w:rsidR="007711E2" w:rsidRPr="004513CC">
        <w:t>mujeres</w:t>
      </w:r>
      <w:r w:rsidR="000F2F61" w:rsidRPr="004513CC">
        <w:t xml:space="preserve"> </w:t>
      </w:r>
      <w:r w:rsidR="007711E2" w:rsidRPr="004513CC">
        <w:t>afecta su movilidad en zonas donde hay menor oferta de ese transporte</w:t>
      </w:r>
      <w:r w:rsidR="001E1AE8" w:rsidRPr="004513CC">
        <w:t>.</w:t>
      </w:r>
      <w:r w:rsidR="000F2F61" w:rsidRPr="004513CC">
        <w:t xml:space="preserve"> Indican también que lo socioeconómico tiene un peso importante en la movilidad.</w:t>
      </w:r>
      <w:r w:rsidR="002366A8" w:rsidRPr="004513CC">
        <w:t xml:space="preserve"> </w:t>
      </w:r>
      <w:r w:rsidR="007346E9">
        <w:t>Y en esa línea,</w:t>
      </w:r>
      <w:r w:rsidR="002366A8" w:rsidRPr="004513CC">
        <w:t xml:space="preserve"> </w:t>
      </w:r>
      <w:r w:rsidR="002958F4" w:rsidRPr="004513CC">
        <w:t>Riquelme</w:t>
      </w:r>
      <w:r w:rsidR="00D00F57">
        <w:t xml:space="preserve"> </w:t>
      </w:r>
      <w:r w:rsidR="00D00F57" w:rsidRPr="004513CC">
        <w:fldChar w:fldCharType="begin" w:fldLock="1"/>
      </w:r>
      <w:r w:rsidR="00D00F57" w:rsidRPr="004513CC">
        <w:instrText>ADDIN CSL_CITATION {"citationItems":[{"id":"ITEM-1","itemData":{"ISSN":"1851-3123","abstract":"La vida social transcurre tanto en las relaciones de producción como en la reproducción de las condiciones materiales y simbólicas. De acuerdo con el consenso teórico existe una marcada tendencia político-cultural por separar los espacios productivos y reproductivos en la socialización de los sujetos. En la presente investigación reflexionamos en torno a las actividades cotidianas de dos mujeres en Temuco, Chile, con el objetivo de observar sus experiencias de desplazamiento por la ciudad. Existen prácticas y concepciones de mundo disimiles al momento de experimentar la ciudad, debido a condiciones socio-económicas, acceso a medios de transporte y actividades cotidianas que desempeñan las mujeres. El presente artículo, a través de un enfoque sociológico, busca contribuir en la discusión movilidad/género, a partir de una experiencia de investigación cualitativa. Social life passes by such as in the relations of production and reproduction of material and symbolic conditions. According to theoretical consensus political-cultural exists strong tendency to separate spaces productive and reproductive in the socialization of subjects. In this research we reflect on the daily activities of two women in the city of Temuco, Chile, in order to observe their experiences traveling around the city. There are dissimilar practices and conceptions of the world at the moment of experiencing the city, such as socio-economic conditions and relationships with transportation and daily activities that women develop. This article, through a sociological approach, seeks to contribute to the mobility / gender discussion, from experiences of qualitative research.","author":[{"dropping-particle":"","family":"Riquelme","given":"Hernán","non-dropping-particle":"","parse-names":false,"suffix":""}],"container-title":"Pilquen - Sección Ciencias Sociales","id":"ITEM-1","issue":"4","issued":{"date-parts":[["2016","3","22"]]},"page":"8","title":"Movilidad cotidiana: entre la producción y reproducción social. Una exploración a las prácticas de desplazamiento de dos mujeres en Temuco","type":"article-journal","volume":"19"},"suppress-author":1,"uris":["http://www.mendeley.com/documents/?uuid=11259624-5bf0-315e-ab0a-f4e9b5abf57d"]}],"mendeley":{"formattedCitation":"(2016)","plainTextFormattedCitation":"(2016)","previouslyFormattedCitation":"(2016)"},"properties":{"noteIndex":0},"schema":"https://github.com/citation-style-language/schema/raw/master/csl-citation.json"}</w:instrText>
      </w:r>
      <w:r w:rsidR="00D00F57" w:rsidRPr="004513CC">
        <w:fldChar w:fldCharType="separate"/>
      </w:r>
      <w:r w:rsidR="00D00F57" w:rsidRPr="004513CC">
        <w:rPr>
          <w:noProof/>
        </w:rPr>
        <w:t>(2016)</w:t>
      </w:r>
      <w:r w:rsidR="00D00F57" w:rsidRPr="004513CC">
        <w:fldChar w:fldCharType="end"/>
      </w:r>
      <w:r w:rsidR="002958F4" w:rsidRPr="004513CC">
        <w:t xml:space="preserve"> menciona que las familias con precariedad económica se ven en la necesidad de </w:t>
      </w:r>
      <w:r w:rsidR="00D00F57">
        <w:t>buscar</w:t>
      </w:r>
      <w:r w:rsidR="002958F4" w:rsidRPr="004513CC">
        <w:t xml:space="preserve"> “estrategias de movilidad”, como realizar traslados caminando</w:t>
      </w:r>
      <w:r w:rsidR="00D00F57">
        <w:t>,</w:t>
      </w:r>
      <w:r w:rsidR="002958F4" w:rsidRPr="004513CC">
        <w:t xml:space="preserve"> y Suárez</w:t>
      </w:r>
      <w:r w:rsidR="00D00F57">
        <w:t xml:space="preserve"> </w:t>
      </w:r>
      <w:r w:rsidR="00D00F57">
        <w:rPr>
          <w:i/>
          <w:iCs/>
        </w:rPr>
        <w:t>et al.</w:t>
      </w:r>
      <w:r w:rsidR="002958F4" w:rsidRPr="004513CC">
        <w:t xml:space="preserve"> </w:t>
      </w:r>
      <w:r w:rsidR="002958F4" w:rsidRPr="004513CC">
        <w:fldChar w:fldCharType="begin" w:fldLock="1"/>
      </w:r>
      <w:r w:rsidR="00A37EBE" w:rsidRPr="004513CC">
        <w:instrText>ADDIN CSL_CITATION {"citationItems":[{"id":"ITEM-1","itemData":{"ISBN":"978-607-30-2326-9","abstract":"Movilidad y transporte CÓMO NOS MOVEMOS EN LA CIUDAD DE MÉXICO Manuel suárez lasTra Carlos galinDo pérez Víctor reyes garcía sumario: I. Introducción. II. Apuntes conceptuales sobre transporte, mo-vilidad y accesibilidad. III. De la ciudad lacustre al día de hoy. IV. ¿Cómo viaja la gente de la CDMX? V. Caminabilidad. VI. Reflexiones finales. VII. Referencias. I. inTroDucción * El objetivo de este capítulo es examinar la forma en la que se realizan los traslados cotidianos de la población de la Ciudad de México (CDMX). A di-ferencia de trabajos anteriores, en este se incluye y se hace especial énfasis en aquellos viajes que se realizan caminando. El capítulo está dividido en cuatro secciones. En la primera, desde una perspectiva teórica, se hace un breve recuento de algunos conceptos básicos: transporte, movilidad y accesibili-dad. En la segunda, se describen las etapas de transporte que ha transitado CDMX, desde el transporte lacustre y de tracción animal, hasta los nuevos sistemas y equipamientos de movilidad sustentable. En la tercera sección se examinan los viajes que se realizan cotidia-namente en la Ciudad; para esta labor se utiliza la Encuesta de Movilidad y Transporte de la Ciudad de México, 2019, que se levantó especialmente para este proyecto. Esta sección hace especial énfasis en los viajes que se realizan ca-minando y la percepción que la gente tiene de sus viajes y la infraestructura","author":[{"dropping-particle":"","family":"Suárez Lastra","given":"Manuel","non-dropping-particle":"","parse-names":false,"suffix":""},{"dropping-particle":"","family":"Galindo Pérez","given":"Mateo Carlos","non-dropping-particle":"","parse-names":false,"suffix":""},{"dropping-particle":"","family":"Reyes García","given":"Víctor","non-dropping-particle":"","parse-names":false,"suffix":""}],"container-title":"Inventario de la Ciudad de México: Presente y Futuro de su Gente","editor":[{"dropping-particle":"","family":"Dávila","given":"Julia Isabel Flores","non-dropping-particle":"","parse-names":false,"suffix":""}],"id":"ITEM-1","issued":{"date-parts":[["2019"]]},"page":"255-293","publisher":"INSTITUTO DE INVESTIGACIONES JURÍDICAS","title":"Cómo nos movemos en la Ciudad de México","type":"chapter"},"suppress-author":1,"uris":["http://www.mendeley.com/documents/?uuid=7beaf014-d9e7-4711-8c42-677f31b0a25b"]}],"mendeley":{"formattedCitation":"(2019)","plainTextFormattedCitation":"(2019)","previouslyFormattedCitation":"(2019)"},"properties":{"noteIndex":0},"schema":"https://github.com/citation-style-language/schema/raw/master/csl-citation.json"}</w:instrText>
      </w:r>
      <w:r w:rsidR="002958F4" w:rsidRPr="004513CC">
        <w:fldChar w:fldCharType="separate"/>
      </w:r>
      <w:r w:rsidR="002958F4" w:rsidRPr="004513CC">
        <w:rPr>
          <w:noProof/>
        </w:rPr>
        <w:t>(2019)</w:t>
      </w:r>
      <w:r w:rsidR="002958F4" w:rsidRPr="004513CC">
        <w:fldChar w:fldCharType="end"/>
      </w:r>
      <w:r w:rsidR="002958F4" w:rsidRPr="004513CC">
        <w:t xml:space="preserve"> mencionan que en la </w:t>
      </w:r>
      <w:r w:rsidR="00D00F57">
        <w:t>CDMX</w:t>
      </w:r>
      <w:r w:rsidR="002958F4" w:rsidRPr="004513CC">
        <w:t xml:space="preserve"> caminar es lo más frecuente entre quienes tienen bajos ingresos y usar el automóvil ocurre con mayor incidencia mientras mayor sea el ingreso.</w:t>
      </w:r>
    </w:p>
    <w:p w14:paraId="0D0C54BB" w14:textId="5DDC4E76" w:rsidR="00507BF0" w:rsidRPr="004513CC" w:rsidRDefault="007346E9" w:rsidP="00701471">
      <w:pPr>
        <w:pStyle w:val="Ridecuerpodetextodos"/>
        <w:spacing w:after="0"/>
      </w:pPr>
      <w:r>
        <w:t>En el presente trabajo s</w:t>
      </w:r>
      <w:r w:rsidRPr="004513CC">
        <w:t xml:space="preserve">e </w:t>
      </w:r>
      <w:r w:rsidR="00507BF0" w:rsidRPr="004513CC">
        <w:t xml:space="preserve">partió de la inferencia hipotética </w:t>
      </w:r>
      <w:r w:rsidR="000A196A">
        <w:t xml:space="preserve">de que </w:t>
      </w:r>
      <w:r w:rsidR="00507BF0" w:rsidRPr="004513CC">
        <w:t xml:space="preserve">la presencia de la mujer en la movilidad urbana </w:t>
      </w:r>
      <w:r w:rsidR="00740011" w:rsidRPr="004513CC">
        <w:t>es muy representativa</w:t>
      </w:r>
      <w:r w:rsidR="00740011">
        <w:t>,</w:t>
      </w:r>
      <w:r w:rsidR="00740011" w:rsidRPr="004513CC">
        <w:t xml:space="preserve"> ya que se involucra directamente en la administración del hogar, en donde su estrato socioeconómico y el tipo de transporte utilizado impacta directamente en su dinámica y comportamiento.</w:t>
      </w:r>
      <w:r w:rsidR="00740011">
        <w:t xml:space="preserve"> </w:t>
      </w:r>
    </w:p>
    <w:p w14:paraId="2C788F40" w14:textId="30E51F55" w:rsidR="0014072F" w:rsidRDefault="0014072F" w:rsidP="00701471">
      <w:pPr>
        <w:pStyle w:val="Ridecuerpodetextodos"/>
        <w:spacing w:after="0"/>
      </w:pPr>
    </w:p>
    <w:p w14:paraId="60EFD658" w14:textId="6BFEDF55" w:rsidR="00587239" w:rsidRDefault="00587239" w:rsidP="00701471">
      <w:pPr>
        <w:pStyle w:val="Ridecuerpodetextodos"/>
        <w:spacing w:after="0"/>
      </w:pPr>
    </w:p>
    <w:p w14:paraId="2BCAB944" w14:textId="3861E18F" w:rsidR="00587239" w:rsidRDefault="00587239" w:rsidP="00701471">
      <w:pPr>
        <w:pStyle w:val="Ridecuerpodetextodos"/>
        <w:spacing w:after="0"/>
      </w:pPr>
    </w:p>
    <w:p w14:paraId="1E170457" w14:textId="77777777" w:rsidR="00587239" w:rsidRDefault="00587239" w:rsidP="00701471">
      <w:pPr>
        <w:pStyle w:val="Ridecuerpodetextodos"/>
        <w:spacing w:after="0"/>
      </w:pPr>
    </w:p>
    <w:p w14:paraId="6D783A4F" w14:textId="77777777" w:rsidR="00587239" w:rsidRPr="004513CC" w:rsidRDefault="00587239" w:rsidP="00701471">
      <w:pPr>
        <w:pStyle w:val="Ridecuerpodetextodos"/>
        <w:spacing w:after="0"/>
      </w:pPr>
    </w:p>
    <w:p w14:paraId="2EDD89BD" w14:textId="6D0A1F1E" w:rsidR="003515BA" w:rsidRPr="001C7584" w:rsidRDefault="0000121A" w:rsidP="00DD10DF">
      <w:pPr>
        <w:pStyle w:val="Ridecuerpodetextodos"/>
        <w:spacing w:after="0"/>
        <w:ind w:firstLine="0"/>
        <w:jc w:val="center"/>
        <w:rPr>
          <w:sz w:val="28"/>
          <w:szCs w:val="28"/>
          <w:lang w:val="es-ES"/>
        </w:rPr>
      </w:pPr>
      <w:r w:rsidRPr="001C7584">
        <w:rPr>
          <w:b/>
          <w:sz w:val="28"/>
          <w:szCs w:val="28"/>
          <w:lang w:val="es-ES"/>
        </w:rPr>
        <w:lastRenderedPageBreak/>
        <w:t>La movilidad</w:t>
      </w:r>
    </w:p>
    <w:p w14:paraId="271168E8" w14:textId="67BAFC00" w:rsidR="003515BA" w:rsidRPr="004513CC" w:rsidRDefault="00B47BF7" w:rsidP="00701471">
      <w:pPr>
        <w:pStyle w:val="Ridecuerpodetextodos"/>
        <w:spacing w:after="0"/>
        <w:rPr>
          <w:lang w:val="es-ES"/>
        </w:rPr>
      </w:pPr>
      <w:r w:rsidRPr="004513CC">
        <w:rPr>
          <w:lang w:val="es-ES"/>
        </w:rPr>
        <w:t>D</w:t>
      </w:r>
      <w:r w:rsidR="003515BA" w:rsidRPr="004513CC">
        <w:rPr>
          <w:lang w:val="es-ES"/>
        </w:rPr>
        <w:t xml:space="preserve">efinida como la acción de desplazamiento en el territorio, abarca y manifiesta factores objetivos y subjetivos, además de que alude a los “viajes realizados, realizables y los concebidos” </w:t>
      </w:r>
      <w:r w:rsidR="003515BA" w:rsidRPr="004513CC">
        <w:rPr>
          <w:lang w:val="es-ES"/>
        </w:rPr>
        <w:fldChar w:fldCharType="begin" w:fldLock="1"/>
      </w:r>
      <w:r w:rsidR="003515BA" w:rsidRPr="004513CC">
        <w:rPr>
          <w:lang w:val="es-ES"/>
        </w:rPr>
        <w:instrText>ADDIN CSL_CITATION {"citationItems":[{"id":"ITEM-1","itemData":{"ISSN":"01247913","abstract":"To reflect on the challenges of urban mobility and transport, it is useful begin by defining the precise meaning of these concepts, point out what and how they measure, and according to them, the followed consequential evaluation and decision making process. This paper aims to provide some conceptual and methodological contributions to mobility and transport studies, regarding them as a necessary framework to understand the challenges raised in globalized cities, in both practice and academic fields. Methodologically reviews the discussion in the field, from the practical and theoretical use of terms. As a result, we end up in a reconstruction of the definitions for mobility and transport, as well as unit of study: the journey. These tools set up a field of knowledge and claim for a theoretical-methodological complementary corpus to the mainstream concepts in transport studies.","author":[{"dropping-particle":"","family":"Gutiérrez","given":"Andrea","non-dropping-particle":"","parse-names":false,"suffix":""}],"container-title":"Bitácora Urbano Territorial","id":"ITEM-1","issue":"2","issued":{"date-parts":[["2012"]]},"note":"citado en marco conceptual\n\nPara articulo ASMIA , pg 67 &amp;quot;hace y no hace, lo que puede y lo que conoce, lo que elige y prefiere&amp;quot;","page":"61-74","title":"¿qué es la movilidad? Elementos para (re) construir las definiciones básicas del campo del transporte","type":"article-journal","volume":"21"},"uris":["http://www.mendeley.com/documents/?uuid=f0b27a2a-085b-4dd9-9625-f53e6980f124"]}],"mendeley":{"formattedCitation":"(Gutiérrez, 2012)","plainTextFormattedCitation":"(Gutiérrez, 2012)","previouslyFormattedCitation":"(Gutiérrez, 2012)"},"properties":{"noteIndex":0},"schema":"https://github.com/citation-style-language/schema/raw/master/csl-citation.json"}</w:instrText>
      </w:r>
      <w:r w:rsidR="003515BA" w:rsidRPr="004513CC">
        <w:rPr>
          <w:lang w:val="es-ES"/>
        </w:rPr>
        <w:fldChar w:fldCharType="separate"/>
      </w:r>
      <w:r w:rsidR="003515BA" w:rsidRPr="004513CC">
        <w:rPr>
          <w:noProof/>
          <w:lang w:val="es-ES"/>
        </w:rPr>
        <w:t>(Gutiérrez, 2012</w:t>
      </w:r>
      <w:r w:rsidR="00544614">
        <w:rPr>
          <w:noProof/>
          <w:lang w:val="es-ES"/>
        </w:rPr>
        <w:t>, p. 71</w:t>
      </w:r>
      <w:r w:rsidR="003515BA" w:rsidRPr="004513CC">
        <w:rPr>
          <w:noProof/>
          <w:lang w:val="es-ES"/>
        </w:rPr>
        <w:t>)</w:t>
      </w:r>
      <w:r w:rsidR="003515BA" w:rsidRPr="004513CC">
        <w:rPr>
          <w:lang w:val="es-ES"/>
        </w:rPr>
        <w:fldChar w:fldCharType="end"/>
      </w:r>
      <w:r w:rsidR="003515BA" w:rsidRPr="004513CC">
        <w:rPr>
          <w:lang w:val="es-ES"/>
        </w:rPr>
        <w:t xml:space="preserve">. En los análisis de movilidad se estudia incluso a quienes no se movilizan: la inaccesibilidad </w:t>
      </w:r>
      <w:r w:rsidR="003515BA" w:rsidRPr="004513CC">
        <w:rPr>
          <w:lang w:val="es-ES"/>
        </w:rPr>
        <w:fldChar w:fldCharType="begin" w:fldLock="1"/>
      </w:r>
      <w:r w:rsidR="003515BA" w:rsidRPr="004513CC">
        <w:rPr>
          <w:lang w:val="es-ES"/>
        </w:rPr>
        <w:instrText>ADDIN CSL_CITATION {"citationItems":[{"id":"ITEM-1","itemData":{"ISBN":"9213222599","author":[{"dropping-particle":"","family":"Montezuma","given":"Ricardo","non-dropping-particle":"","parse-names":false,"suffix":""}],"container-title":"La ciudad inclusiva","edition":"Cuadernos ","id":"ITEM-1","issued":{"date-parts":[["2003","11"]]},"note":"citado en marco conceptual","page":"175-192","publisher":"NU. CEPAL","title":"Ciudad y transporte: la movilidad urbana","type":"article-magazine"},"uris":["http://www.mendeley.com/documents/?uuid=0bb34da0-6af5-4889-8740-d95d94f0127f"]},{"id":"ITEM-2","itemData":{"ISSN":"01247913","abstract":"To reflect on the challenges of urban mobility and transport, it is useful begin by defining the precise meaning of these concepts, point out what and how they measure, and according to them, the followed consequential evaluation and decision making process. This paper aims to provide some conceptual and methodological contributions to mobility and transport studies, regarding them as a necessary framework to understand the challenges raised in globalized cities, in both practice and academic fields. Methodologically reviews the discussion in the field, from the practical and theoretical use of terms. As a result, we end up in a reconstruction of the definitions for mobility and transport, as well as unit of study: the journey. These tools set up a field of knowledge and claim for a theoretical-methodological complementary corpus to the mainstream concepts in transport studies.","author":[{"dropping-particle":"","family":"Gutiérrez","given":"Andrea","non-dropping-particle":"","parse-names":false,"suffix":""}],"container-title":"Bitácora Urbano Territorial","id":"ITEM-2","issue":"2","issued":{"date-parts":[["2012"]]},"note":"citado en marco conceptual\n\nPara articulo ASMIA , pg 67 &amp;quot;hace y no hace, lo que puede y lo que conoce, lo que elige y prefiere&amp;quot;","page":"61-74","title":"¿qué es la movilidad? Elementos para (re) construir las definiciones básicas del campo del transporte","type":"article-journal","volume":"21"},"uris":["http://www.mendeley.com/documents/?uuid=f0b27a2a-085b-4dd9-9625-f53e6980f124"]},{"id":"ITEM-3","itemData":{"ISSN":"2013-7958","abstract":"En l’article es proposa una nova metodologia, l’índex d’inaccessibilitat, per avaluar les necessitats de transport de la població i guiar les polítiques per fer més just l’actual sistema de mobilitat. La metodologia s’aplica a dos estudis de cas: les necessitats de transport a 4 municipis de l’Àrea Metropolitana de Barcelona (Cerdanyola del Vallès, Montcada i Reixac, Sant Adrià del Besòs i Santa Coloma de Gramenet), amb dades de les enquestes de mobilitat realitzades per l’IERMB en aquests municipis; i les necessitats de transport de la població de l’Àrea Metropolitana de Madrid, amb dades de les targetes intel·ligents del transport públic de Madrid.","author":[{"dropping-particle":"","family":"Ciommo","given":"Floridea","non-dropping-particle":"Di","parse-names":false,"suffix":""}],"container-title":"Papers: Regió Metropolitana de Barcelona: Territori, estratègies, planejament","id":"ITEM-3","issue":"59","issued":{"date-parts":[["2017"]]},"page":"46-56","title":"Derecho a la ciudad, necesidades de movilidad: un nuevo enfoque para la evaluación de las políticas de transporte","type":"article-journal"},"uris":["http://www.mendeley.com/documents/?uuid=8769bdad-a028-3046-b37d-5b85d61794af"]},{"id":"ITEM-4","itemData":{"DOI":"10.1016/J.TRANPOL.2020.11.005","ISSN":"0967-070X","abstract":"Urban mobility infrastructures are crucial in connecting people to a city and the prospects it provides. Through a critical review of literature on growth of cities in South Asia, transport initiatives and policies, and the existing transport situation, this paper highlights barriers which impact accessibility to transport and thus, ridership. As Delhi gears up to become the world's most populated city, how does its transport infrastructure fare in enabling users' ease of movement and providing opportunities to access work, education, healthcare, and social life? The paper explores how challenges to access transport are a result of interactions between several inter-sectional factors. These include an individual's social and spatial position in the city, role of transport policies in shaping road-based transport, and Delhi's growth in the form of urban sprawls which has resulted in uneven distribution of and access to services. At the core of these inter-linked factors lie the users through whom the challenges or opportunities to access transport become operationalised. By highlighting transport-related constraints, including who is considered a user and who is not, this paper pushes for more inclusive discussions on the future of transport planning, and interventions for improving accessibility. Identifying opportunities for actions and addressing gaps is imperative as Delhi witness's continuous growth and migration. This review of existing transport literature is beneficial for policy recommendations and strategies for meaningful change.","author":[{"dropping-particle":"","family":"Joshi","given":"Saakshi","non-dropping-particle":"","parse-names":false,"suffix":""},{"dropping-particle":"","family":"Bailey","given":"Ajay","non-dropping-particle":"","parse-names":false,"suffix":""},{"dropping-particle":"","family":"Datta","given":"Anindita","non-dropping-particle":"","parse-names":false,"suffix":""}],"container-title":"Transport Policy","id":"ITEM-4","issued":{"date-parts":[["2021","3","1"]]},"page":"61-74","publisher":"Pergamon","title":"On the move? Exploring constraints to accessing urban mobility infrastructures","type":"article-journal","volume":"102"},"uris":["http://www.mendeley.com/documents/?uuid=59b2cbd4-93c4-3180-8f90-07be1eb1bd8a"]}],"mendeley":{"formattedCitation":"(Di Ciommo, 2017; Gutiérrez, 2012; Joshi et al., 2021; Montezuma, 2003)","plainTextFormattedCitation":"(Di Ciommo, 2017; Gutiérrez, 2012; Joshi et al., 2021; Montezuma, 2003)","previouslyFormattedCitation":"(Di Ciommo, 2017; Gutiérrez, 2012; Joshi et al., 2021; Montezuma, 2003)"},"properties":{"noteIndex":0},"schema":"https://github.com/citation-style-language/schema/raw/master/csl-citation.json"}</w:instrText>
      </w:r>
      <w:r w:rsidR="003515BA" w:rsidRPr="004513CC">
        <w:rPr>
          <w:lang w:val="es-ES"/>
        </w:rPr>
        <w:fldChar w:fldCharType="separate"/>
      </w:r>
      <w:r w:rsidR="003515BA" w:rsidRPr="004513CC">
        <w:rPr>
          <w:noProof/>
          <w:lang w:val="es-ES"/>
        </w:rPr>
        <w:t>(Di Ciommo, 2017; Gutiérrez, 2012; Joshi,</w:t>
      </w:r>
      <w:r w:rsidR="001326A8" w:rsidRPr="001326A8">
        <w:t xml:space="preserve"> </w:t>
      </w:r>
      <w:r w:rsidR="001326A8" w:rsidRPr="002A3186">
        <w:t>Bailey</w:t>
      </w:r>
      <w:r w:rsidR="001326A8">
        <w:t xml:space="preserve"> y </w:t>
      </w:r>
      <w:r w:rsidR="001326A8" w:rsidRPr="002A3186">
        <w:t>Datta</w:t>
      </w:r>
      <w:r w:rsidR="001326A8">
        <w:t>,</w:t>
      </w:r>
      <w:r w:rsidR="003515BA" w:rsidRPr="004513CC">
        <w:rPr>
          <w:noProof/>
          <w:lang w:val="es-ES"/>
        </w:rPr>
        <w:t xml:space="preserve"> 2021; Montezuma, 2003)</w:t>
      </w:r>
      <w:r w:rsidR="003515BA" w:rsidRPr="004513CC">
        <w:rPr>
          <w:lang w:val="es-ES"/>
        </w:rPr>
        <w:fldChar w:fldCharType="end"/>
      </w:r>
      <w:r w:rsidR="003515BA" w:rsidRPr="004513CC">
        <w:rPr>
          <w:lang w:val="es-ES"/>
        </w:rPr>
        <w:t>; y se debe considerar también que el viaje, como una línea entre origen y destino, no satisface en sí las necesidades que motivan ese traslado, pues las necesidades pueden requerir varios viajes, lugares o momentos, es decir</w:t>
      </w:r>
      <w:r w:rsidR="00C86FEE">
        <w:rPr>
          <w:lang w:val="es-ES"/>
        </w:rPr>
        <w:t>,</w:t>
      </w:r>
      <w:r w:rsidR="003515BA" w:rsidRPr="004513CC">
        <w:rPr>
          <w:lang w:val="es-ES"/>
        </w:rPr>
        <w:t xml:space="preserve"> “redes de viajes” </w:t>
      </w:r>
      <w:r w:rsidR="003515BA" w:rsidRPr="004513CC">
        <w:rPr>
          <w:lang w:val="es-ES"/>
        </w:rPr>
        <w:fldChar w:fldCharType="begin" w:fldLock="1"/>
      </w:r>
      <w:r w:rsidR="003515BA" w:rsidRPr="004513CC">
        <w:rPr>
          <w:lang w:val="es-ES"/>
        </w:rPr>
        <w:instrText>ADDIN CSL_CITATION {"citationItems":[{"id":"ITEM-1","itemData":{"ISSN":"01247913","abstract":"To reflect on the challenges of urban mobility and transport, it is useful begin by defining the precise meaning of these concepts, point out what and how they measure, and according to them, the followed consequential evaluation and decision making process. This paper aims to provide some conceptual and methodological contributions to mobility and transport studies, regarding them as a necessary framework to understand the challenges raised in globalized cities, in both practice and academic fields. Methodologically reviews the discussion in the field, from the practical and theoretical use of terms. As a result, we end up in a reconstruction of the definitions for mobility and transport, as well as unit of study: the journey. These tools set up a field of knowledge and claim for a theoretical-methodological complementary corpus to the mainstream concepts in transport studies.","author":[{"dropping-particle":"","family":"Gutiérrez","given":"Andrea","non-dropping-particle":"","parse-names":false,"suffix":""}],"container-title":"Bitácora Urbano Territorial","id":"ITEM-1","issue":"2","issued":{"date-parts":[["2012"]]},"note":"citado en marco conceptual\n\nPara articulo ASMIA , pg 67 &amp;quot;hace y no hace, lo que puede y lo que conoce, lo que elige y prefiere&amp;quot;","page":"61-74","title":"¿qué es la movilidad? Elementos para (re) construir las definiciones básicas del campo del transporte","type":"article-journal","volume":"21"},"uris":["http://www.mendeley.com/documents/?uuid=f0b27a2a-085b-4dd9-9625-f53e6980f124"]}],"mendeley":{"formattedCitation":"(Gutiérrez, 2012)","plainTextFormattedCitation":"(Gutiérrez, 2012)","previouslyFormattedCitation":"(Gutiérrez, 2012)"},"properties":{"noteIndex":0},"schema":"https://github.com/citation-style-language/schema/raw/master/csl-citation.json"}</w:instrText>
      </w:r>
      <w:r w:rsidR="003515BA" w:rsidRPr="004513CC">
        <w:rPr>
          <w:lang w:val="es-ES"/>
        </w:rPr>
        <w:fldChar w:fldCharType="separate"/>
      </w:r>
      <w:r w:rsidR="003515BA" w:rsidRPr="004513CC">
        <w:rPr>
          <w:noProof/>
          <w:lang w:val="es-ES"/>
        </w:rPr>
        <w:t>(Gutiérrez, 2012)</w:t>
      </w:r>
      <w:r w:rsidR="003515BA" w:rsidRPr="004513CC">
        <w:rPr>
          <w:lang w:val="es-ES"/>
        </w:rPr>
        <w:fldChar w:fldCharType="end"/>
      </w:r>
      <w:r w:rsidR="003515BA" w:rsidRPr="004513CC">
        <w:rPr>
          <w:lang w:val="es-ES"/>
        </w:rPr>
        <w:t>.</w:t>
      </w:r>
    </w:p>
    <w:p w14:paraId="61F250C4" w14:textId="77777777" w:rsidR="003515BA" w:rsidRPr="004513CC" w:rsidRDefault="003515BA" w:rsidP="00701471">
      <w:pPr>
        <w:pStyle w:val="Ridecuerpodetextodos"/>
        <w:spacing w:after="0"/>
        <w:rPr>
          <w:lang w:val="es-ES"/>
        </w:rPr>
      </w:pPr>
    </w:p>
    <w:p w14:paraId="281149CB" w14:textId="3858B7B0" w:rsidR="003515BA" w:rsidRPr="001C7584" w:rsidRDefault="003515BA" w:rsidP="00DD10DF">
      <w:pPr>
        <w:pStyle w:val="Ridecuerpodetextodos"/>
        <w:spacing w:after="0"/>
        <w:ind w:firstLine="0"/>
        <w:jc w:val="center"/>
        <w:rPr>
          <w:b/>
          <w:sz w:val="28"/>
          <w:szCs w:val="28"/>
          <w:lang w:val="es-ES"/>
        </w:rPr>
      </w:pPr>
      <w:r w:rsidRPr="001C7584">
        <w:rPr>
          <w:b/>
          <w:sz w:val="28"/>
          <w:szCs w:val="28"/>
          <w:lang w:val="es-ES"/>
        </w:rPr>
        <w:t>El género</w:t>
      </w:r>
    </w:p>
    <w:p w14:paraId="3A48BB60" w14:textId="0B6284DD" w:rsidR="003515BA" w:rsidRDefault="00B47BF7" w:rsidP="00701471">
      <w:pPr>
        <w:pStyle w:val="Ridecuerpodetextodos"/>
        <w:spacing w:after="0"/>
        <w:rPr>
          <w:lang w:val="es-ES"/>
        </w:rPr>
      </w:pPr>
      <w:r w:rsidRPr="004513CC">
        <w:rPr>
          <w:lang w:val="es-ES"/>
        </w:rPr>
        <w:t>E</w:t>
      </w:r>
      <w:r w:rsidR="003515BA" w:rsidRPr="004513CC">
        <w:rPr>
          <w:lang w:val="es-ES"/>
        </w:rPr>
        <w:t>n los estudios de movilidad cobra importancia</w:t>
      </w:r>
      <w:r w:rsidR="00C86FEE">
        <w:rPr>
          <w:lang w:val="es-ES"/>
        </w:rPr>
        <w:t>,</w:t>
      </w:r>
      <w:r w:rsidR="003515BA" w:rsidRPr="004513CC">
        <w:rPr>
          <w:lang w:val="es-ES"/>
        </w:rPr>
        <w:t xml:space="preserve"> pues las necesidades de movilidad se han mostrado distintas </w:t>
      </w:r>
      <w:r w:rsidR="003515BA" w:rsidRPr="004513CC">
        <w:rPr>
          <w:lang w:val="es-ES"/>
        </w:rPr>
        <w:fldChar w:fldCharType="begin" w:fldLock="1"/>
      </w:r>
      <w:r w:rsidR="003515BA" w:rsidRPr="004513CC">
        <w:rPr>
          <w:lang w:val="es-ES"/>
        </w:rPr>
        <w:instrText>ADDIN CSL_CITATION {"citationItems":[{"id":"ITEM-1","itemData":{"ISSN":"2013-7958","abstract":"En l’article es proposa una nova metodologia, l’índex d’inaccessibilitat, per avaluar les necessitats de transport de la població i guiar les polítiques per fer més just l’actual sistema de mobilitat. La metodologia s’aplica a dos estudis de cas: les necessitats de transport a 4 municipis de l’Àrea Metropolitana de Barcelona (Cerdanyola del Vallès, Montcada i Reixac, Sant Adrià del Besòs i Santa Coloma de Gramenet), amb dades de les enquestes de mobilitat realitzades per l’IERMB en aquests municipis; i les necessitats de transport de la població de l’Àrea Metropolitana de Madrid, amb dades de les targetes intel·ligents del transport públic de Madrid.","author":[{"dropping-particle":"","family":"Ciommo","given":"Floridea","non-dropping-particle":"Di","parse-names":false,"suffix":""}],"container-title":"Papers: Regió Metropolitana de Barcelona: Territori, estratègies, planejament","id":"ITEM-1","issue":"59","issued":{"date-parts":[["2017"]]},"page":"46-56","title":"Derecho a la ciudad, necesidades de movilidad: un nuevo enfoque para la evaluación de las políticas de transporte","type":"article-journal"},"uris":["http://www.mendeley.com/documents/?uuid=8769bdad-a028-3046-b37d-5b85d61794af"]},{"id":"ITEM-2","itemData":{"DOI":"10.1016/J.JTRANGEO.2021.102996","ISSN":"0966-6923","abstract":"This study analyzes gender differences in travel patterns for the Metropolitan Area of Montevideo, Uruguay. By applying multilevel regression models, it provides estimates of the impact of individual and contextual factors on travel behavior. The paper's findings lend support to the household responsibility hypothesis, which claims that women's travel patterns are affected by the type of household in which they live and the consequent responsibilities or roles they assume. Furthermore, gender differences in travel patterns are reinforced across census tracts. The results indicate that policy makers need to consider gender differences when seeking to enhance urban planning decisions.","author":[{"dropping-particle":"","family":"Olivieri","given":"Cecilia","non-dropping-particle":"","parse-names":false,"suffix":""},{"dropping-particle":"","family":"Fageda","given":"Xavier","non-dropping-particle":"","parse-names":false,"suffix":""}],"container-title":"Journal of Transport Geography","id":"ITEM-2","issued":{"date-parts":[["2021","2","1"]]},"page":"102996","publisher":"Pergamon","title":"Urban mobility with a focus on gender: The case of a middle-income Latin American city","type":"article-journal","volume":"91"},"uris":["http://www.mendeley.com/documents/?uuid=aeaefb39-1704-35fd-85a9-27a274cbd3ec"]},{"id":"ITEM-3","itemData":{"DOI":"10.1016/j.regsciurbeco.2017.12.004","ISSN":"01660462","abstract":"This paper explores the effects of husbands’ commuting time on wives’ employment and family time allocation. We develop a unitary family model, and we show that when market services are imperfect substitutes of home produced goods, a longer husband's commuting time might decrease his wife's employment and increase his own working hours. We estimate these effects using employer-induced changes in home-to-work distances. We find that a 1% increase in the husband's commuting distance reduces his wife's employment probability by 0.016 percentage points and has a slight positive effect on his own working hours. The effects are stronger for couples with children and for highly educated husbands.","author":[{"dropping-particle":"","family":"Carta","given":"Francesca","non-dropping-particle":"","parse-names":false,"suffix":""},{"dropping-particle":"De","family":"Philippis","given":"Marta","non-dropping-particle":"","parse-names":false,"suffix":""}],"container-title":"Regional Science and Urban Economics","id":"ITEM-3","issued":{"date-parts":[["2018","3","1"]]},"page":"25-37","publisher":"North-Holland","title":"You've come a long way, baby. Husbands' commuting time and family labour supply","type":"article-journal","volume":"69"},"uris":["http://www.mendeley.com/documents/?uuid=17bd5079-99ae-3d02-9d06-57aa5a5f8bf9"]}],"mendeley":{"formattedCitation":"(Carta y Philippis, 2018; Di Ciommo, 2017; Olivieri y Fageda, 2021)","plainTextFormattedCitation":"(Carta y Philippis, 2018; Di Ciommo, 2017; Olivieri y Fageda, 2021)","previouslyFormattedCitation":"(Carta y Philippis, 2018; Di Ciommo, 2017; Olivieri y Fageda, 2021)"},"properties":{"noteIndex":0},"schema":"https://github.com/citation-style-language/schema/raw/master/csl-citation.json"}</w:instrText>
      </w:r>
      <w:r w:rsidR="003515BA" w:rsidRPr="004513CC">
        <w:rPr>
          <w:lang w:val="es-ES"/>
        </w:rPr>
        <w:fldChar w:fldCharType="separate"/>
      </w:r>
      <w:r w:rsidR="003515BA" w:rsidRPr="004513CC">
        <w:rPr>
          <w:noProof/>
          <w:lang w:val="es-ES"/>
        </w:rPr>
        <w:t xml:space="preserve">(Carta y </w:t>
      </w:r>
      <w:r w:rsidR="00D60A84">
        <w:rPr>
          <w:noProof/>
          <w:lang w:val="es-ES"/>
        </w:rPr>
        <w:t xml:space="preserve">De </w:t>
      </w:r>
      <w:r w:rsidR="003515BA" w:rsidRPr="004513CC">
        <w:rPr>
          <w:noProof/>
          <w:lang w:val="es-ES"/>
        </w:rPr>
        <w:t>Philippis, 2018; Di Ciommo, 2017; Olivieri y Fageda, 2021)</w:t>
      </w:r>
      <w:r w:rsidR="003515BA" w:rsidRPr="004513CC">
        <w:rPr>
          <w:lang w:val="es-ES"/>
        </w:rPr>
        <w:fldChar w:fldCharType="end"/>
      </w:r>
      <w:r w:rsidR="003515BA" w:rsidRPr="004513CC">
        <w:rPr>
          <w:lang w:val="es-ES"/>
        </w:rPr>
        <w:t xml:space="preserve">, aún si se descartan factores como las diferencias de empleo o acceso a vehículo privado </w:t>
      </w:r>
      <w:r w:rsidR="003515BA" w:rsidRPr="004513CC">
        <w:rPr>
          <w:lang w:val="es-ES"/>
        </w:rPr>
        <w:fldChar w:fldCharType="begin" w:fldLock="1"/>
      </w:r>
      <w:r w:rsidR="003515BA" w:rsidRPr="004513CC">
        <w:rPr>
          <w:lang w:val="es-ES"/>
        </w:rPr>
        <w:instrText>ADDIN CSL_CITATION {"citationItems":[{"id":"ITEM-1","itemData":{"DOI":"10.1016/j.tra.2020.12.016","ISSN":"09658564","abstract":"Gender is commonly identified as a key explanatory factor for travel behaviour. Since women's role in societal structure has changed in the past few decades, the question arises as to whether the “gender” factor still plays a decisive role in differences in mobility within the working population. The aim of this paper is to extend the research on gendered differences in mobility by providing an in-depth analysis of how the main determinants of daily mobility affect male and female workers differently. Unlike previous research, our econometric models included terms that express the interactions between the explanatory variables (socioeconomic variables and transport mode access) and a dichotomous gender variable, to accurately identify the marginal impact of gender on mobility indicators. Based on the Rhône-Alpes regional household travel survey (2012–2015), which includes France's second largest urban area, the results show that even if gender differences in employment status and access to the private car are eliminated, differences in travel patterns between men and women would still be observed because the two genders do not have identical factor sensitivities. From a policy perspective, these results suggest that authorities have to adopt a gender perspective to ensure that in the future urban mobility policies provide gender equity in the context of the sustainable development of transport networks.","author":[{"dropping-particle":"","family":"Havet","given":"Nathalie","non-dropping-particle":"","parse-names":false,"suffix":""},{"dropping-particle":"","family":"Bayart","given":"Caroline","non-dropping-particle":"","parse-names":false,"suffix":""},{"dropping-particle":"","family":"Bonnel","given":"Patrick","non-dropping-particle":"","parse-names":false,"suffix":""}],"container-title":"Transportation Research Part A: Policy and Practice","id":"ITEM-1","issued":{"date-parts":[["2021","3"]]},"page":"34-48","title":"Why do Gender Differences in Daily Mobility Behaviours persist among workers?","type":"article-journal","volume":"145"},"uris":["http://www.mendeley.com/documents/?uuid=c5689561-44f9-32f8-938e-3ff56b6df25a"]}],"mendeley":{"formattedCitation":"(Havet et al., 2021)","plainTextFormattedCitation":"(Havet et al., 2021)","previouslyFormattedCitation":"(Havet et al., 2021)"},"properties":{"noteIndex":0},"schema":"https://github.com/citation-style-language/schema/raw/master/csl-citation.json"}</w:instrText>
      </w:r>
      <w:r w:rsidR="003515BA" w:rsidRPr="004513CC">
        <w:rPr>
          <w:lang w:val="es-ES"/>
        </w:rPr>
        <w:fldChar w:fldCharType="separate"/>
      </w:r>
      <w:r w:rsidR="003515BA" w:rsidRPr="004513CC">
        <w:rPr>
          <w:noProof/>
          <w:lang w:val="es-ES"/>
        </w:rPr>
        <w:t>(Havet,</w:t>
      </w:r>
      <w:r w:rsidR="00D60A84">
        <w:rPr>
          <w:noProof/>
          <w:lang w:val="es-ES"/>
        </w:rPr>
        <w:t xml:space="preserve"> </w:t>
      </w:r>
      <w:r w:rsidR="00D60A84" w:rsidRPr="00756B3E">
        <w:t>Bayart y Bonnel,</w:t>
      </w:r>
      <w:r w:rsidR="003515BA" w:rsidRPr="004513CC">
        <w:rPr>
          <w:noProof/>
          <w:lang w:val="es-ES"/>
        </w:rPr>
        <w:t xml:space="preserve"> 2021)</w:t>
      </w:r>
      <w:r w:rsidR="003515BA" w:rsidRPr="004513CC">
        <w:rPr>
          <w:lang w:val="es-ES"/>
        </w:rPr>
        <w:fldChar w:fldCharType="end"/>
      </w:r>
      <w:r w:rsidR="003515BA" w:rsidRPr="004513CC">
        <w:rPr>
          <w:lang w:val="es-ES"/>
        </w:rPr>
        <w:t xml:space="preserve">. Pero también entre estratos socioeconómicos son distintas la necesidades o el acceso a transporte </w:t>
      </w:r>
      <w:r w:rsidR="003515BA" w:rsidRPr="004513CC">
        <w:rPr>
          <w:lang w:val="es-ES"/>
        </w:rPr>
        <w:fldChar w:fldCharType="begin" w:fldLock="1"/>
      </w:r>
      <w:r w:rsidR="003515BA" w:rsidRPr="004513CC">
        <w:rPr>
          <w:lang w:val="es-ES"/>
        </w:rPr>
        <w:instrText>ADDIN CSL_CITATION {"citationItems":[{"id":"ITEM-1","itemData":{"ISSN":"1851-3123","abstract":"La vida social transcurre tanto en las relaciones de producción como en la reproducción de las condiciones materiales y simbólicas. De acuerdo con el consenso teórico existe una marcada tendencia político-cultural por separar los espacios productivos y reproductivos en la socialización de los sujetos. En la presente investigación reflexionamos en torno a las actividades cotidianas de dos mujeres en Temuco, Chile, con el objetivo de observar sus experiencias de desplazamiento por la ciudad. Existen prácticas y concepciones de mundo disimiles al momento de experimentar la ciudad, debido a condiciones socio-económicas, acceso a medios de transporte y actividades cotidianas que desempeñan las mujeres. El presente artículo, a través de un enfoque sociológico, busca contribuir en la discusión movilidad/género, a partir de una experiencia de investigación cualitativa. Social life passes by such as in the relations of production and reproduction of material and symbolic conditions. According to theoretical consensus political-cultural exists strong tendency to separate spaces productive and reproductive in the socialization of subjects. In this research we reflect on the daily activities of two women in the city of Temuco, Chile, in order to observe their experiences traveling around the city. There are dissimilar practices and conceptions of the world at the moment of experiencing the city, such as socio-economic conditions and relationships with transportation and daily activities that women develop. This article, through a sociological approach, seeks to contribute to the mobility / gender discussion, from experiences of qualitative research.","author":[{"dropping-particle":"","family":"Riquelme","given":"Hernán","non-dropping-particle":"","parse-names":false,"suffix":""}],"container-title":"Pilquen - Sección Ciencias Sociales","id":"ITEM-1","issue":"4","issued":{"date-parts":[["2016","3","22"]]},"page":"8","title":"Movilidad cotidiana: entre la producción y reproducción social. Una exploración a las prácticas de desplazamiento de dos mujeres en Temuco","type":"article-journal","volume":"19"},"uris":["http://www.mendeley.com/documents/?uuid=11259624-5bf0-315e-ab0a-f4e9b5abf57d"]},{"id":"ITEM-2","itemData":{"DOI":"10.3390/ijerph15071346","ISSN":"16604601","PMID":"29954055","abstract":"Choices regarding mode of travel have an evident effect on environment pollutants and public health. This paper makes a significant contribution by examining the differences between low-carbon and non-low-carbon travel mode choices during shopping trips, and how socio-economic characteristics impact individual travel behavior based on data gathered from a questionnaire conducted in Shenyang, China. The study found that, firstly, low-carbon travel modes were more common than non-low-carbon travel modes for shopping, and the average travel distance by non-low-carbon modes was a little longer than that of low-carbon modes. Secondly, suburban and wholesale specialized commercial centers attracted more residents travelling longer distances by non-low carbon modes, especially private car, compared to regional commercial centers in inner city areas. Thirdly, strong relationships between car ownership, gender, monthly income, and travel mode choices were identified in a binary logistic regression model. This study thus highlights the importance of sustainable transportation policies to advocate low-carbon travel modes and reduce carbon emissions.","author":[{"dropping-particle":"","family":"Li","given":"Jing","non-dropping-particle":"","parse-names":false,"suffix":""},{"dropping-particle":"","family":"Lo","given":"Kevin","non-dropping-particle":"","parse-names":false,"suffix":""},{"dropping-particle":"","family":"Guo","given":"Meng","non-dropping-particle":"","parse-names":false,"suffix":""}],"container-title":"International Journal of Environmental Research and Public Health","id":"ITEM-2","issue":"7","issued":{"date-parts":[["2018","6","27"]]},"page":"1346","title":"Do socio-economic characteristics affect travel behavior? A comparative study of low-carbon and non-low-carbon shopping travel in Shenyang City, China","type":"article-journal","volume":"15"},"uris":["http://www.mendeley.com/documents/?uuid=d4a9a02c-cbf3-36c4-a596-c0dde4b4adba"]}],"mendeley":{"formattedCitation":"(Li et al., 2018; Riquelme, 2016)","plainTextFormattedCitation":"(Li et al., 2018; Riquelme, 2016)","previouslyFormattedCitation":"(Li et al., 2018; Riquelme, 2016)"},"properties":{"noteIndex":0},"schema":"https://github.com/citation-style-language/schema/raw/master/csl-citation.json"}</w:instrText>
      </w:r>
      <w:r w:rsidR="003515BA" w:rsidRPr="004513CC">
        <w:rPr>
          <w:lang w:val="es-ES"/>
        </w:rPr>
        <w:fldChar w:fldCharType="separate"/>
      </w:r>
      <w:r w:rsidR="003515BA" w:rsidRPr="004513CC">
        <w:rPr>
          <w:noProof/>
          <w:lang w:val="es-ES"/>
        </w:rPr>
        <w:t xml:space="preserve">(Li </w:t>
      </w:r>
      <w:r w:rsidR="003515BA" w:rsidRPr="001C7584">
        <w:rPr>
          <w:i/>
          <w:iCs/>
          <w:noProof/>
          <w:lang w:val="es-ES"/>
        </w:rPr>
        <w:t>et al</w:t>
      </w:r>
      <w:r w:rsidR="003515BA" w:rsidRPr="004513CC">
        <w:rPr>
          <w:noProof/>
          <w:lang w:val="es-ES"/>
        </w:rPr>
        <w:t>., 2018; Riquelme, 2016)</w:t>
      </w:r>
      <w:r w:rsidR="003515BA" w:rsidRPr="004513CC">
        <w:rPr>
          <w:lang w:val="es-ES"/>
        </w:rPr>
        <w:fldChar w:fldCharType="end"/>
      </w:r>
      <w:r w:rsidR="003515BA" w:rsidRPr="004513CC">
        <w:rPr>
          <w:lang w:val="es-ES"/>
        </w:rPr>
        <w:t xml:space="preserve">. </w:t>
      </w:r>
    </w:p>
    <w:p w14:paraId="4C29650C" w14:textId="77777777" w:rsidR="00D00F57" w:rsidRPr="004513CC" w:rsidRDefault="00D00F57" w:rsidP="00701471">
      <w:pPr>
        <w:pStyle w:val="Ridecuerpodetextodos"/>
        <w:spacing w:after="0"/>
        <w:rPr>
          <w:lang w:val="es-ES"/>
        </w:rPr>
      </w:pPr>
    </w:p>
    <w:p w14:paraId="78A062D7" w14:textId="77777777" w:rsidR="003515BA" w:rsidRPr="001C7584" w:rsidRDefault="003515BA" w:rsidP="00DD10DF">
      <w:pPr>
        <w:pStyle w:val="Ridecuerpodetextodos"/>
        <w:spacing w:after="0"/>
        <w:ind w:firstLine="0"/>
        <w:jc w:val="center"/>
        <w:rPr>
          <w:b/>
          <w:sz w:val="28"/>
          <w:szCs w:val="28"/>
          <w:lang w:val="es-ES"/>
        </w:rPr>
      </w:pPr>
      <w:r w:rsidRPr="001C7584">
        <w:rPr>
          <w:b/>
          <w:sz w:val="28"/>
          <w:szCs w:val="28"/>
          <w:lang w:val="es-ES"/>
        </w:rPr>
        <w:t>Estratos socioeconómicos</w:t>
      </w:r>
    </w:p>
    <w:p w14:paraId="3BFCC75E" w14:textId="091F3F25" w:rsidR="003515BA" w:rsidRPr="004513CC" w:rsidRDefault="003515BA" w:rsidP="00701471">
      <w:pPr>
        <w:pStyle w:val="Ridecuerpodetextodos"/>
        <w:spacing w:after="0"/>
        <w:rPr>
          <w:lang w:val="es-ES"/>
        </w:rPr>
      </w:pPr>
      <w:r w:rsidRPr="004513CC">
        <w:rPr>
          <w:lang w:val="es-ES"/>
        </w:rPr>
        <w:t xml:space="preserve">En el presente trabajo se utilizó la categorización de estratos socioeconómicos presente en el documento metodológico de la </w:t>
      </w:r>
      <w:r w:rsidR="006840E2">
        <w:rPr>
          <w:lang w:val="es-ES"/>
        </w:rPr>
        <w:t>EOD</w:t>
      </w:r>
      <w:r w:rsidRPr="004513CC">
        <w:rPr>
          <w:lang w:val="es-ES"/>
        </w:rPr>
        <w:t xml:space="preserve"> 2017 </w:t>
      </w:r>
      <w:r w:rsidRPr="004513CC">
        <w:rPr>
          <w:lang w:val="es-ES"/>
        </w:rPr>
        <w:fldChar w:fldCharType="begin" w:fldLock="1"/>
      </w:r>
      <w:r w:rsidRPr="004513CC">
        <w:rPr>
          <w:lang w:val="es-ES"/>
        </w:rPr>
        <w:instrText>ADDIN CSL_CITATION {"citationItems":[{"id":"ITEM-1","itemData":{"author":[{"dropping-particle":"","family":"INEGI","given":"","non-dropping-particle":"","parse-names":false,"suffix":""}],"id":"ITEM-1","issued":{"date-parts":[["2017"]]},"page":"92","publisher":"INEGI","title":"Encuesta Origen-Destino en Hogares de la Zona Metropolitana del Valle de México - Documento metodológico","type":"article"},"uris":["http://www.mendeley.com/documents/?uuid=de3cdcd4-588c-453f-a5da-e648eb86cf4f"]}],"mendeley":{"formattedCitation":"(INEGI, 2017)","plainTextFormattedCitation":"(INEGI, 2017)","previouslyFormattedCitation":"(INEGI, 2017)"},"properties":{"noteIndex":0},"schema":"https://github.com/citation-style-language/schema/raw/master/csl-citation.json"}</w:instrText>
      </w:r>
      <w:r w:rsidRPr="004513CC">
        <w:rPr>
          <w:lang w:val="es-ES"/>
        </w:rPr>
        <w:fldChar w:fldCharType="separate"/>
      </w:r>
      <w:r w:rsidRPr="004513CC">
        <w:rPr>
          <w:noProof/>
          <w:lang w:val="es-ES"/>
        </w:rPr>
        <w:t>(</w:t>
      </w:r>
      <w:r w:rsidR="00D60A84" w:rsidRPr="004513CC">
        <w:rPr>
          <w:noProof/>
          <w:lang w:val="es-ES"/>
        </w:rPr>
        <w:t>Inegi</w:t>
      </w:r>
      <w:r w:rsidRPr="004513CC">
        <w:rPr>
          <w:noProof/>
          <w:lang w:val="es-ES"/>
        </w:rPr>
        <w:t>, 2017)</w:t>
      </w:r>
      <w:r w:rsidRPr="004513CC">
        <w:rPr>
          <w:lang w:val="es-ES"/>
        </w:rPr>
        <w:fldChar w:fldCharType="end"/>
      </w:r>
      <w:r w:rsidRPr="004513CC">
        <w:rPr>
          <w:lang w:val="es-ES"/>
        </w:rPr>
        <w:t xml:space="preserve">: </w:t>
      </w:r>
      <w:r w:rsidRPr="001C7584">
        <w:rPr>
          <w:i/>
          <w:iCs/>
          <w:lang w:val="es-ES"/>
        </w:rPr>
        <w:t>1)</w:t>
      </w:r>
      <w:r w:rsidRPr="004513CC">
        <w:rPr>
          <w:lang w:val="es-ES"/>
        </w:rPr>
        <w:t xml:space="preserve"> </w:t>
      </w:r>
      <w:r w:rsidR="000160BE">
        <w:rPr>
          <w:lang w:val="es-ES"/>
        </w:rPr>
        <w:t>b</w:t>
      </w:r>
      <w:r w:rsidR="000160BE" w:rsidRPr="004513CC">
        <w:rPr>
          <w:lang w:val="es-ES"/>
        </w:rPr>
        <w:t>ajo</w:t>
      </w:r>
      <w:r w:rsidRPr="004513CC">
        <w:rPr>
          <w:lang w:val="es-ES"/>
        </w:rPr>
        <w:t xml:space="preserve">, </w:t>
      </w:r>
      <w:r w:rsidRPr="001C7584">
        <w:rPr>
          <w:i/>
          <w:iCs/>
          <w:lang w:val="es-ES"/>
        </w:rPr>
        <w:t>2)</w:t>
      </w:r>
      <w:r w:rsidRPr="004513CC">
        <w:rPr>
          <w:lang w:val="es-ES"/>
        </w:rPr>
        <w:t xml:space="preserve"> </w:t>
      </w:r>
      <w:r w:rsidR="000160BE">
        <w:rPr>
          <w:lang w:val="es-ES"/>
        </w:rPr>
        <w:t>m</w:t>
      </w:r>
      <w:r w:rsidR="000160BE" w:rsidRPr="004513CC">
        <w:rPr>
          <w:lang w:val="es-ES"/>
        </w:rPr>
        <w:t xml:space="preserve">edio </w:t>
      </w:r>
      <w:r w:rsidRPr="004513CC">
        <w:rPr>
          <w:lang w:val="es-ES"/>
        </w:rPr>
        <w:t xml:space="preserve">bajo, </w:t>
      </w:r>
      <w:r w:rsidRPr="001C7584">
        <w:rPr>
          <w:i/>
          <w:iCs/>
          <w:lang w:val="es-ES"/>
        </w:rPr>
        <w:t>3)</w:t>
      </w:r>
      <w:r w:rsidRPr="004513CC">
        <w:rPr>
          <w:lang w:val="es-ES"/>
        </w:rPr>
        <w:t xml:space="preserve"> </w:t>
      </w:r>
      <w:r w:rsidR="000160BE">
        <w:rPr>
          <w:lang w:val="es-ES"/>
        </w:rPr>
        <w:t>m</w:t>
      </w:r>
      <w:r w:rsidR="000160BE" w:rsidRPr="004513CC">
        <w:rPr>
          <w:lang w:val="es-ES"/>
        </w:rPr>
        <w:t xml:space="preserve">edio </w:t>
      </w:r>
      <w:r w:rsidRPr="004513CC">
        <w:rPr>
          <w:lang w:val="es-ES"/>
        </w:rPr>
        <w:t xml:space="preserve">alto y </w:t>
      </w:r>
      <w:r w:rsidRPr="001C7584">
        <w:rPr>
          <w:i/>
          <w:iCs/>
          <w:lang w:val="es-ES"/>
        </w:rPr>
        <w:t>4)</w:t>
      </w:r>
      <w:r w:rsidRPr="004513CC">
        <w:rPr>
          <w:lang w:val="es-ES"/>
        </w:rPr>
        <w:t xml:space="preserve"> </w:t>
      </w:r>
      <w:r w:rsidR="000160BE">
        <w:rPr>
          <w:lang w:val="es-ES"/>
        </w:rPr>
        <w:t>a</w:t>
      </w:r>
      <w:r w:rsidR="000160BE" w:rsidRPr="004513CC">
        <w:rPr>
          <w:lang w:val="es-ES"/>
        </w:rPr>
        <w:t>lto</w:t>
      </w:r>
      <w:r w:rsidRPr="004513CC">
        <w:rPr>
          <w:lang w:val="es-ES"/>
        </w:rPr>
        <w:t>. Esta estratificación obedece a características sociodemográficas de los individuos, así como a la calidad y equipamiento dentro y en el entorno de los hogares que habitan.</w:t>
      </w:r>
    </w:p>
    <w:p w14:paraId="6B794553" w14:textId="77777777" w:rsidR="003515BA" w:rsidRPr="004513CC" w:rsidRDefault="003515BA" w:rsidP="00701471">
      <w:pPr>
        <w:pStyle w:val="Ridecuerpodetextodos"/>
        <w:spacing w:after="0"/>
        <w:rPr>
          <w:lang w:val="es-ES"/>
        </w:rPr>
      </w:pPr>
    </w:p>
    <w:p w14:paraId="26657BBD" w14:textId="77777777" w:rsidR="003515BA" w:rsidRPr="001C7584" w:rsidRDefault="003515BA" w:rsidP="00DD10DF">
      <w:pPr>
        <w:pStyle w:val="Ridecuerpodetextodos"/>
        <w:spacing w:after="0"/>
        <w:ind w:firstLine="0"/>
        <w:jc w:val="center"/>
        <w:rPr>
          <w:sz w:val="28"/>
          <w:szCs w:val="28"/>
          <w:lang w:val="es-ES"/>
        </w:rPr>
      </w:pPr>
      <w:r w:rsidRPr="001C7584">
        <w:rPr>
          <w:b/>
          <w:sz w:val="28"/>
          <w:szCs w:val="28"/>
          <w:lang w:val="es-ES"/>
        </w:rPr>
        <w:t>Modos de transporte</w:t>
      </w:r>
    </w:p>
    <w:p w14:paraId="1E48BB6F" w14:textId="585FE95D" w:rsidR="003515BA" w:rsidRPr="004513CC" w:rsidRDefault="003515BA" w:rsidP="00701471">
      <w:pPr>
        <w:pStyle w:val="Ridecuerpodetextodos"/>
        <w:spacing w:after="0"/>
        <w:rPr>
          <w:lang w:val="es-ES"/>
        </w:rPr>
      </w:pPr>
      <w:r w:rsidRPr="004513CC">
        <w:rPr>
          <w:lang w:val="es-ES"/>
        </w:rPr>
        <w:t xml:space="preserve"> Ya sea públicos (como el transporte concesionado o el masivo), privados (automóvil particular) o de tipo activo (caminar), entre los factores que incitan a la decisión de</w:t>
      </w:r>
      <w:r w:rsidR="00F855F9">
        <w:rPr>
          <w:lang w:val="es-ES"/>
        </w:rPr>
        <w:t xml:space="preserve"> la</w:t>
      </w:r>
      <w:r w:rsidRPr="004513CC">
        <w:rPr>
          <w:lang w:val="es-ES"/>
        </w:rPr>
        <w:t xml:space="preserve"> utilización de uno u otro se encuentra</w:t>
      </w:r>
      <w:r w:rsidR="00BF2E17">
        <w:rPr>
          <w:lang w:val="es-ES"/>
        </w:rPr>
        <w:t>n</w:t>
      </w:r>
      <w:r w:rsidRPr="004513CC">
        <w:rPr>
          <w:lang w:val="es-ES"/>
        </w:rPr>
        <w:t xml:space="preserve"> la calidad del transporte, la seguridad </w:t>
      </w:r>
      <w:r w:rsidRPr="004513CC">
        <w:rPr>
          <w:lang w:val="es-ES"/>
        </w:rPr>
        <w:fldChar w:fldCharType="begin" w:fldLock="1"/>
      </w:r>
      <w:r w:rsidRPr="004513CC">
        <w:rPr>
          <w:lang w:val="es-ES"/>
        </w:rPr>
        <w:instrText>ADDIN CSL_CITATION {"citationItems":[{"id":"ITEM-1","itemData":{"DOI":"10.1590/1809-4422asoc20170188r4vu2020l5ao","ISSN":"1809-4422","abstract":"Abstract We analyze the main reasons for the transport mode choice (private vehicle, public transportation, bicycle, walking, and others) among university students in Campinas. Analyses are based on primary data collected from 1,179 students through online and personal interviews in the second semester of 2014. Multiple Correspondence Analysis and Cluster Analysis are jointly used to identify common choice groups. Public transport prevails among low-income users, and the main motive for their choice is the lack of alternatives. Students who can afford higher costs tend to prefer a private vehicle, which is seen as being safer and more comfortable. In turn, the adoption of an active mode of transport remains mainly restricted to a small group of users with positive attitudes towards health and the environment. The study finally discusses the implications of structural constraints, such as infra-structure and public safety, on public policies aimed at a sustainable urban transport system.","author":[{"dropping-particle":"","family":"Maia","given":"Alexandre Gori","non-dropping-particle":"","parse-names":false,"suffix":""},{"dropping-particle":"de","family":"Carvalho","given":"Cristiane Silva","non-dropping-particle":"","parse-names":false,"suffix":""},{"dropping-particle":"","family":"Venâncio","given":"Leonardo César","non-dropping-particle":"","parse-names":false,"suffix":""},{"dropping-particle":"","family":"Dini","given":"Eduardo Dias","non-dropping-particle":"","parse-names":false,"suffix":""}],"container-title":"Ambiente &amp; Sociedade","id":"ITEM-1","issued":{"date-parts":[["2020"]]},"publisher":"scielo","title":"The Motives Behind Transport Mode Choice: a Study with University Students in Brazil","type":"article-journal","volume":"23"},"uris":["http://www.mendeley.com/documents/?uuid=558c631f-c08e-4ace-8290-2021ed3fd9ea"]}],"mendeley":{"formattedCitation":"(Maia et al., 2020)","plainTextFormattedCitation":"(Maia et al., 2020)","previouslyFormattedCitation":"(Maia et al., 2020)"},"properties":{"noteIndex":0},"schema":"https://github.com/citation-style-language/schema/raw/master/csl-citation.json"}</w:instrText>
      </w:r>
      <w:r w:rsidRPr="004513CC">
        <w:rPr>
          <w:lang w:val="es-ES"/>
        </w:rPr>
        <w:fldChar w:fldCharType="separate"/>
      </w:r>
      <w:r w:rsidRPr="004513CC">
        <w:rPr>
          <w:noProof/>
          <w:lang w:val="es-ES"/>
        </w:rPr>
        <w:t>(</w:t>
      </w:r>
      <w:r w:rsidR="008E41E9" w:rsidRPr="00271FFB">
        <w:t>Gori, Silva,</w:t>
      </w:r>
      <w:r w:rsidR="008E41E9">
        <w:t xml:space="preserve"> </w:t>
      </w:r>
      <w:r w:rsidR="008E41E9" w:rsidRPr="00E77CBE">
        <w:t>Venâncio</w:t>
      </w:r>
      <w:r w:rsidR="008E41E9">
        <w:t xml:space="preserve"> y Dias</w:t>
      </w:r>
      <w:r w:rsidRPr="004513CC">
        <w:rPr>
          <w:noProof/>
          <w:lang w:val="es-ES"/>
        </w:rPr>
        <w:t>, 2020)</w:t>
      </w:r>
      <w:r w:rsidRPr="004513CC">
        <w:rPr>
          <w:lang w:val="es-ES"/>
        </w:rPr>
        <w:fldChar w:fldCharType="end"/>
      </w:r>
      <w:r w:rsidRPr="004513CC">
        <w:rPr>
          <w:lang w:val="es-ES"/>
        </w:rPr>
        <w:t xml:space="preserve">, las características socioeconómicas </w:t>
      </w:r>
      <w:r w:rsidRPr="004513CC">
        <w:rPr>
          <w:lang w:val="es-ES"/>
        </w:rPr>
        <w:fldChar w:fldCharType="begin" w:fldLock="1"/>
      </w:r>
      <w:r w:rsidRPr="004513CC">
        <w:rPr>
          <w:lang w:val="es-ES"/>
        </w:rPr>
        <w:instrText>ADDIN CSL_CITATION {"citationItems":[{"id":"ITEM-1","itemData":{"ISBN":"978-607-30-2326-9","abstract":"Movilidad y transporte CÓMO NOS MOVEMOS EN LA CIUDAD DE MÉXICO Manuel suárez lasTra Carlos galinDo pérez Víctor reyes garcía sumario: I. Introducción. II. Apuntes conceptuales sobre transporte, mo-vilidad y accesibilidad. III. De la ciudad lacustre al día de hoy. IV. ¿Cómo viaja la gente de la CDMX? V. Caminabilidad. VI. Reflexiones finales. VII. Referencias. I. inTroDucción * El objetivo de este capítulo es examinar la forma en la que se realizan los traslados cotidianos de la población de la Ciudad de México (CDMX). A di-ferencia de trabajos anteriores, en este se incluye y se hace especial énfasis en aquellos viajes que se realizan caminando. El capítulo está dividido en cuatro secciones. En la primera, desde una perspectiva teórica, se hace un breve recuento de algunos conceptos básicos: transporte, movilidad y accesibili-dad. En la segunda, se describen las etapas de transporte que ha transitado CDMX, desde el transporte lacustre y de tracción animal, hasta los nuevos sistemas y equipamientos de movilidad sustentable. En la tercera sección se examinan los viajes que se realizan cotidia-namente en la Ciudad; para esta labor se utiliza la Encuesta de Movilidad y Transporte de la Ciudad de México, 2019, que se levantó especialmente para este proyecto. Esta sección hace especial énfasis en los viajes que se realizan ca-minando y la percepción que la gente tiene de sus viajes y la infraestructura","author":[{"dropping-particle":"","family":"Suárez Lastra","given":"Manuel","non-dropping-particle":"","parse-names":false,"suffix":""},{"dropping-particle":"","family":"Galindo Pérez","given":"Mateo Carlos","non-dropping-particle":"","parse-names":false,"suffix":""},{"dropping-particle":"","family":"Reyes García","given":"Víctor","non-dropping-particle":"","parse-names":false,"suffix":""}],"container-title":"Inventario de la Ciudad de México: Presente y Futuro de su Gente","editor":[{"dropping-particle":"","family":"Dávila","given":"Julia Isabel Flores","non-dropping-particle":"","parse-names":false,"suffix":""}],"id":"ITEM-1","issued":{"date-parts":[["2019"]]},"page":"255-293","publisher":"INSTITUTO DE INVESTIGACIONES JURÍDICAS","title":"Cómo nos movemos en la Ciudad de México","type":"chapter"},"uris":["http://www.mendeley.com/documents/?uuid=7beaf014-d9e7-4711-8c42-677f31b0a25b"]}],"mendeley":{"formattedCitation":"(Suárez Lastra et al., 2019)","plainTextFormattedCitation":"(Suárez Lastra et al., 2019)","previouslyFormattedCitation":"(Suárez Lastra et al., 2019)"},"properties":{"noteIndex":0},"schema":"https://github.com/citation-style-language/schema/raw/master/csl-citation.json"}</w:instrText>
      </w:r>
      <w:r w:rsidRPr="004513CC">
        <w:rPr>
          <w:lang w:val="es-ES"/>
        </w:rPr>
        <w:fldChar w:fldCharType="separate"/>
      </w:r>
      <w:r w:rsidRPr="004513CC">
        <w:rPr>
          <w:noProof/>
          <w:lang w:val="es-ES"/>
        </w:rPr>
        <w:t xml:space="preserve">(Suárez </w:t>
      </w:r>
      <w:r w:rsidRPr="00D00F57">
        <w:rPr>
          <w:i/>
          <w:iCs/>
          <w:noProof/>
          <w:lang w:val="es-ES"/>
        </w:rPr>
        <w:t>et al</w:t>
      </w:r>
      <w:r w:rsidRPr="004513CC">
        <w:rPr>
          <w:noProof/>
          <w:lang w:val="es-ES"/>
        </w:rPr>
        <w:t>., 2019)</w:t>
      </w:r>
      <w:r w:rsidRPr="004513CC">
        <w:rPr>
          <w:lang w:val="es-ES"/>
        </w:rPr>
        <w:fldChar w:fldCharType="end"/>
      </w:r>
      <w:r w:rsidRPr="004513CC">
        <w:rPr>
          <w:lang w:val="es-ES"/>
        </w:rPr>
        <w:t xml:space="preserve">, hasta las necesidades percibidas de movilidad conforme a la complejidad de actividades de cada individuo </w:t>
      </w:r>
      <w:r w:rsidRPr="004513CC">
        <w:rPr>
          <w:lang w:val="es-ES"/>
        </w:rPr>
        <w:fldChar w:fldCharType="begin" w:fldLock="1"/>
      </w:r>
      <w:r w:rsidRPr="004513CC">
        <w:rPr>
          <w:lang w:val="es-ES"/>
        </w:rPr>
        <w:instrText>ADDIN CSL_CITATION {"citationItems":[{"id":"ITEM-1","itemData":{"DOI":"10.1016/j.tra.2020.06.016","ISSN":"09658564","abstract":"Denmark is one of the world-leading countries in terms of bicycle infrastructure and has a relatively good public transport system. Yet, a large share of commuters in the Greater Copenhagen Area still uses the car on a regular or semi-regular basis, causing severe problems of congestion and pollution. This article seeks to understand to what extent individuals’ perceived mobility necessities (PMN), activity pattern complexity, and temporal, spatial, social, or compulsory constraints in everyday activities inhibit switching from private motorized transport modes to more environmentally friendly modes. We formulate an Integrated Choice and Latent Variable model that accounts for PMN and activity patterns, complexity and constraints. To estimate the model, we used two datasets: the first dataset is the Danish National Transport Survey, which is a large dataset consisting of approximately 150,000 respondents; the second is a small(er) but highly detailed dataset, which contains relevant information regarding activity patterns, constraints and PMN. We found that the more complex the activity patterns are, the higher are both PMN and the probability of selecting car and bike, and this effect is even more evident when individuals are constrained by some activities. Consistently, individuals who perceive high mobility needs are more likely to select car and bike. The result that mobility needs and related constraints increase cycling conflicts with results found in low-cycling countries. Yet, it indicates that the bike can play a similar role as the car when the respective infrastructure is provided. Our results also indicate that structural improvements, such as flexible work and day-care times, day-care service close to the workplace, or escorting services for children are likely to lead to a substantial reduction in the use of the car.","author":[{"dropping-particle":"","family":"Thorhauge","given":"Mikkel","non-dropping-particle":"","parse-names":false,"suffix":""},{"dropping-particle":"","family":"Kassahun","given":"Habtamu Tilahun","non-dropping-particle":"","parse-names":false,"suffix":""},{"dropping-particle":"","family":"Cherchi","given":"Elisabetta","non-dropping-particle":"","parse-names":false,"suffix":""},{"dropping-particle":"","family":"Haustein","given":"Sonja","non-dropping-particle":"","parse-names":false,"suffix":""}],"container-title":"Transportation Research Part A: Policy and Practice","id":"ITEM-1","issued":{"date-parts":[["2020","9"]]},"page":"255-272","title":"Mobility needs, activity patterns and activity flexibility: How subjective and objective constraints influence mode choice","type":"article-journal","volume":"139"},"uris":["http://www.mendeley.com/documents/?uuid=b9a4a75b-4a1b-4d3d-8ee8-1e267eb652a3"]}],"mendeley":{"formattedCitation":"(Thorhauge et al., 2020)","plainTextFormattedCitation":"(Thorhauge et al., 2020)","previouslyFormattedCitation":"(Thorhauge et al., 2020)"},"properties":{"noteIndex":0},"schema":"https://github.com/citation-style-language/schema/raw/master/csl-citation.json"}</w:instrText>
      </w:r>
      <w:r w:rsidRPr="004513CC">
        <w:rPr>
          <w:lang w:val="es-ES"/>
        </w:rPr>
        <w:fldChar w:fldCharType="separate"/>
      </w:r>
      <w:r w:rsidRPr="004513CC">
        <w:rPr>
          <w:noProof/>
          <w:lang w:val="es-ES"/>
        </w:rPr>
        <w:t>(Thorhauge,</w:t>
      </w:r>
      <w:r w:rsidR="00F1558E">
        <w:rPr>
          <w:noProof/>
          <w:lang w:val="es-ES"/>
        </w:rPr>
        <w:t xml:space="preserve"> </w:t>
      </w:r>
      <w:r w:rsidR="00F1558E" w:rsidRPr="001C7584">
        <w:t>Kassahun, Cherchi</w:t>
      </w:r>
      <w:r w:rsidR="00F1558E">
        <w:t xml:space="preserve"> y </w:t>
      </w:r>
      <w:r w:rsidR="00F1558E" w:rsidRPr="001C7584">
        <w:t>Haustein</w:t>
      </w:r>
      <w:r w:rsidR="00F1558E">
        <w:t>,</w:t>
      </w:r>
      <w:r w:rsidRPr="004513CC">
        <w:rPr>
          <w:noProof/>
          <w:lang w:val="es-ES"/>
        </w:rPr>
        <w:t xml:space="preserve"> 2020)</w:t>
      </w:r>
      <w:r w:rsidRPr="004513CC">
        <w:rPr>
          <w:lang w:val="es-ES"/>
        </w:rPr>
        <w:fldChar w:fldCharType="end"/>
      </w:r>
      <w:r w:rsidRPr="004513CC">
        <w:rPr>
          <w:lang w:val="es-ES"/>
        </w:rPr>
        <w:t xml:space="preserve">, como realizar actividades mientras se viaja para hacer ese tiempo productivo </w:t>
      </w:r>
      <w:r w:rsidRPr="004513CC">
        <w:rPr>
          <w:lang w:val="es-ES"/>
        </w:rPr>
        <w:fldChar w:fldCharType="begin" w:fldLock="1"/>
      </w:r>
      <w:r w:rsidRPr="004513CC">
        <w:rPr>
          <w:lang w:val="es-ES"/>
        </w:rPr>
        <w:instrText>ADDIN CSL_CITATION {"citationItems":[{"id":"ITEM-1","itemData":{"DOI":"10.1016/j.tra.2018.12.015","ISSN":"09658564","abstract":"From early studies of time allocation onward, it has been acknowledged that the “productive” nature of travel could affect its utility. Currently, at the margin an individual may choose transit over a shorter automobile trip, if thereby she is able to use the travel time more productively. On the other hand, recent advancements toward partly/fully automated vehicles are poised to revolutionize the perception and utilization of travel time in cars, and are further blurring the role of travel as a crisp transition between location-based activities. To quantify these effects, we created and administered a survey to measure travel multitasking attitudes and behaviors, together with general attitudes, mode-specific perceptions, and standard socioeconomic traits (N = 2229 Northern California commuters). In this paper, we present a revealed preference mode choice model that accounts for the impact of multitasking attitudes and behavior on the utility of various alternatives. We find that the propensity to engage in productive activities on the commute, operationalized as using a laptop/tablet, significantly influences utility and accounts for a small but non-trivial portion of the current mode shares. For example, the model estimates that commuter rail, transit, and car/vanpool shares would respectively be 0.11, 0.23, and 1.18 percentage points lower, and the drive-alone share 1.49 percentage points higher, if the option to use a laptop or tablet while commuting were not available. Conversely, in a hypothetical autonomous vehicles scenario, where the car would allow a high level of engagement in productive activities, the drive-alone share would increase by 1.48 percentage points. The results empirically demonstrate the potential of a multitasking propensity to reduce the disutility of travel time. Further, the methodology can be generalized to account for other properties of autonomous vehicles, among other applications.","author":[{"dropping-particle":"","family":"Malokin","given":"Aliaksandr","non-dropping-particle":"","parse-names":false,"suffix":""},{"dropping-particle":"","family":"Circella","given":"Giovanni","non-dropping-particle":"","parse-names":false,"suffix":""},{"dropping-particle":"","family":"Mokhtarian","given":"Patricia L.","non-dropping-particle":"","parse-names":false,"suffix":""}],"container-title":"Transportation Research Part A: Policy and Practice","id":"ITEM-1","issued":{"date-parts":[["2019","6"]]},"page":"82-114","title":"How do activities conducted while commuting influence mode choice? Using revealed preference models to inform public transportation advantage and autonomous vehicle scenarios","type":"article-journal","volume":"124"},"uris":["http://www.mendeley.com/documents/?uuid=4baa0e3c-8752-3b69-9e1f-429fc58a3ed2"]}],"mendeley":{"formattedCitation":"(Malokin et al., 2019)","plainTextFormattedCitation":"(Malokin et al., 2019)","previouslyFormattedCitation":"(Malokin et al., 2019)"},"properties":{"noteIndex":0},"schema":"https://github.com/citation-style-language/schema/raw/master/csl-citation.json"}</w:instrText>
      </w:r>
      <w:r w:rsidRPr="004513CC">
        <w:rPr>
          <w:lang w:val="es-ES"/>
        </w:rPr>
        <w:fldChar w:fldCharType="separate"/>
      </w:r>
      <w:r w:rsidRPr="004513CC">
        <w:rPr>
          <w:noProof/>
          <w:lang w:val="es-ES"/>
        </w:rPr>
        <w:t>(Malokin,</w:t>
      </w:r>
      <w:r w:rsidR="002403C5">
        <w:rPr>
          <w:noProof/>
          <w:lang w:val="es-ES"/>
        </w:rPr>
        <w:t xml:space="preserve"> </w:t>
      </w:r>
      <w:r w:rsidR="002403C5" w:rsidRPr="002A3186">
        <w:t>Circella</w:t>
      </w:r>
      <w:r w:rsidR="002403C5">
        <w:t xml:space="preserve"> y </w:t>
      </w:r>
      <w:r w:rsidR="002403C5" w:rsidRPr="002A3186">
        <w:t>Mokhtarian</w:t>
      </w:r>
      <w:r w:rsidR="002403C5">
        <w:t>,</w:t>
      </w:r>
      <w:r w:rsidRPr="004513CC">
        <w:rPr>
          <w:noProof/>
          <w:lang w:val="es-ES"/>
        </w:rPr>
        <w:t xml:space="preserve"> 2019)</w:t>
      </w:r>
      <w:r w:rsidRPr="004513CC">
        <w:rPr>
          <w:lang w:val="es-ES"/>
        </w:rPr>
        <w:fldChar w:fldCharType="end"/>
      </w:r>
      <w:r w:rsidRPr="004513CC">
        <w:rPr>
          <w:lang w:val="es-ES"/>
        </w:rPr>
        <w:t>.</w:t>
      </w:r>
    </w:p>
    <w:p w14:paraId="674B4685" w14:textId="740E4BD4" w:rsidR="003515BA" w:rsidRDefault="003515BA" w:rsidP="00701471">
      <w:pPr>
        <w:pStyle w:val="Ridecuerpodetextodos"/>
        <w:spacing w:after="0"/>
        <w:rPr>
          <w:lang w:val="es-ES"/>
        </w:rPr>
      </w:pPr>
    </w:p>
    <w:p w14:paraId="637FF621" w14:textId="77777777" w:rsidR="00587239" w:rsidRPr="004513CC" w:rsidRDefault="00587239" w:rsidP="00701471">
      <w:pPr>
        <w:pStyle w:val="Ridecuerpodetextodos"/>
        <w:spacing w:after="0"/>
        <w:rPr>
          <w:lang w:val="es-ES"/>
        </w:rPr>
      </w:pPr>
    </w:p>
    <w:p w14:paraId="4DDD5B2B" w14:textId="0721C97E" w:rsidR="003515BA" w:rsidRPr="001C7584" w:rsidRDefault="003515BA" w:rsidP="00DD10DF">
      <w:pPr>
        <w:pStyle w:val="Ridecuerpodetextodos"/>
        <w:spacing w:after="0"/>
        <w:ind w:firstLine="0"/>
        <w:jc w:val="center"/>
        <w:rPr>
          <w:b/>
          <w:sz w:val="28"/>
          <w:szCs w:val="28"/>
          <w:lang w:val="es-ES"/>
        </w:rPr>
      </w:pPr>
      <w:r w:rsidRPr="001C7584">
        <w:rPr>
          <w:b/>
          <w:sz w:val="28"/>
          <w:szCs w:val="28"/>
          <w:lang w:val="es-ES"/>
        </w:rPr>
        <w:lastRenderedPageBreak/>
        <w:t>El gasto por movilidad</w:t>
      </w:r>
    </w:p>
    <w:p w14:paraId="3FFF6E51" w14:textId="309A7525" w:rsidR="003515BA" w:rsidRPr="004513CC" w:rsidRDefault="003515BA" w:rsidP="00701471">
      <w:pPr>
        <w:pStyle w:val="Ridecuerpodetextodos"/>
        <w:spacing w:after="0"/>
        <w:rPr>
          <w:lang w:val="es-ES"/>
        </w:rPr>
      </w:pPr>
      <w:r w:rsidRPr="004513CC">
        <w:rPr>
          <w:lang w:val="es-ES"/>
        </w:rPr>
        <w:t xml:space="preserve">Este puede ser público o privado, como los costos financieros de los sistemas y servicios de desplazamiento, los vinculados con los accidentes, los costos de congestión y los costos individuales que gasta cada individuo al desplazarse </w:t>
      </w:r>
      <w:r w:rsidRPr="004513CC">
        <w:rPr>
          <w:lang w:val="es-ES"/>
        </w:rPr>
        <w:fldChar w:fldCharType="begin" w:fldLock="1"/>
      </w:r>
      <w:r w:rsidRPr="004513CC">
        <w:rPr>
          <w:lang w:val="es-ES"/>
        </w:rPr>
        <w:instrText>ADDIN CSL_CITATION {"citationItems":[{"id":"ITEM-1","itemData":{"DOI":"10.17533/udea.rfnsp.v33n3a13","author":[{"dropping-particle":"","family":"Cabrera-Arana","given":"Gustavo","non-dropping-particle":"","parse-names":false,"suffix":""},{"dropping-particle":"","family":"Velásquez-Osorio","given":"Natalia","non-dropping-particle":"","parse-names":false,"suffix":""},{"dropping-particle":"","family":"Orozco-Arbelaez","given":"Ariel","non-dropping-particle":"","parse-names":false,"suffix":""}],"container-title":"Revista Facultad Nacional de Salud Pública","id":"ITEM-1","issue":"3","issued":{"date-parts":[["2015","9"]]},"publisher":"Universidad de Antioquia","title":"Movilidad: Aporte para su discusión","type":"article-journal","volume":"33"},"uris":["http://www.mendeley.com/documents/?uuid=108d8908-f99f-4099-82cd-7055712d273c"]},{"id":"ITEM-2","itemData":{"abstract":"Cuando se ingresa al estudio del Análisis o calculo tarifario del transporte público urbano de pasajeros, el mismo no pude encontrarse despojado de la diversidad de factores que lo condicionan, enriquecen y distorsionan. Estamos en presencia de un servicio público de transporte, bajo la complejidad de que su prestación se encuentra en manos de personas privadas Por ello, y en consideración a que un justo análisis tarifario puede ser la llave de ingreso de la evolución del sistema de transporte público urbano de pasajeros, se desarrollara una metodología que permita realizar un análisis tarifario, justo y equitativo, tanto para las autoridades competentes, los prestadores del servicio y los usuarios del transporte. Las tarifas no son producto de la voluntad del prestador del servicio, pues deberán ser aprobadas por la autoridad competente, mediante un acto de administración denominado homologación. Las tarifas sin este acto homologatorio no tienen legitimidad. La tarifa determina un acto cuyos efectos de alcance general se extienden a to</w:instrText>
      </w:r>
      <w:r w:rsidRPr="00272F16">
        <w:rPr>
          <w:lang w:val="en-US"/>
        </w:rPr>
        <w:instrText>dos los posibles usuarios, es decir, que se trata de una decisión unilateral del Estado de efectos reglamentarios, por la cual, para que surta eficacia jurídica, debe ser publicada, para darlo a conocer al público usuario y garantizar su vigencia.","author":[{"dropping-particle":"","family":"Sánchez Islas","given":"Benito","non-dropping-particle":"","parse-names":false,"suffix":""}],"id":"ITEM-2","issued":{"date-parts":[["2011"]]},"page":"136","title":"Desarrollo de una metodología y su modelo matemático para determinar las bases técnico – económicas en el cálculo de tarifas del transporte público urbano “El caso de la Ciudad de Puebla”","type":"article"},"uris":["http://www.mendeley.com/documents/?uuid=4cee725b-dfa0-4bd2-aab9-21b43f261a47"]},{"id":"ITEM-3","itemData":{"author":[{"dropping-particle":"","family":"WBCSD","giv</w:instrText>
      </w:r>
      <w:r w:rsidRPr="001C7584">
        <w:rPr>
          <w:lang w:val="en-US"/>
        </w:rPr>
        <w:instrText>en":"","non-dropping-particle":"","parse-names":false,"suffix":""}],"id":"ITEM-3","issued":{"date-parts":[["2004"]]},"publisher":"World Business Council for Sustainable Development","title":"Mobility 2030: meeting the challenges to sustainability","type":"book"},"uris":["http://www.mendeley.com/documents/?uuid=811a869f-06b1-4662-96b6-5cdea01ac056"]}],"mendeley":{"formattedCitation":"(Cabrera-Arana et al., 2015; Sánchez Islas, 2011; WBCSD, 2004)","plainTextFormattedCitation":"(Cabrera-Arana et al., 2015; Sánchez Islas, 2011; WBCSD, 2004)"},"properties":{"noteIndex":0},"schema":"https://github.com/citation-style-language/schema/raw/master/csl-citation.json"}</w:instrText>
      </w:r>
      <w:r w:rsidRPr="004513CC">
        <w:rPr>
          <w:lang w:val="es-ES"/>
        </w:rPr>
        <w:fldChar w:fldCharType="separate"/>
      </w:r>
      <w:r w:rsidRPr="001C7584">
        <w:rPr>
          <w:noProof/>
          <w:lang w:val="en-US"/>
        </w:rPr>
        <w:t>(Cabrera,</w:t>
      </w:r>
      <w:r w:rsidR="00E30C4F" w:rsidRPr="001C7584">
        <w:rPr>
          <w:lang w:val="en-US"/>
        </w:rPr>
        <w:t xml:space="preserve"> Velásquez y Orozco,</w:t>
      </w:r>
      <w:r w:rsidRPr="001C7584">
        <w:rPr>
          <w:noProof/>
          <w:lang w:val="en-US"/>
        </w:rPr>
        <w:t xml:space="preserve"> 2015; Sánchez, 2011; </w:t>
      </w:r>
      <w:r w:rsidR="00B16440" w:rsidRPr="002A3186">
        <w:rPr>
          <w:lang w:val="en-US"/>
        </w:rPr>
        <w:t xml:space="preserve">World Business Council for Sustainable Development </w:t>
      </w:r>
      <w:r w:rsidR="00B16440">
        <w:rPr>
          <w:lang w:val="en-US"/>
        </w:rPr>
        <w:t>[</w:t>
      </w:r>
      <w:r w:rsidRPr="001C7584">
        <w:rPr>
          <w:noProof/>
          <w:lang w:val="en-US"/>
        </w:rPr>
        <w:t>WBCSD</w:t>
      </w:r>
      <w:r w:rsidR="00B16440">
        <w:rPr>
          <w:noProof/>
          <w:lang w:val="en-US"/>
        </w:rPr>
        <w:t>]</w:t>
      </w:r>
      <w:r w:rsidRPr="001C7584">
        <w:rPr>
          <w:noProof/>
          <w:lang w:val="en-US"/>
        </w:rPr>
        <w:t>, 2004)</w:t>
      </w:r>
      <w:r w:rsidRPr="004513CC">
        <w:rPr>
          <w:lang w:val="es-ES"/>
        </w:rPr>
        <w:fldChar w:fldCharType="end"/>
      </w:r>
      <w:r w:rsidRPr="001C7584">
        <w:rPr>
          <w:lang w:val="en-US"/>
        </w:rPr>
        <w:t xml:space="preserve">. </w:t>
      </w:r>
      <w:r w:rsidRPr="004513CC">
        <w:rPr>
          <w:lang w:val="es-ES"/>
        </w:rPr>
        <w:t xml:space="preserve">La clasificación de los modos de transporte en este trabajo es parte también de la metodología de la </w:t>
      </w:r>
      <w:r w:rsidR="006840E2">
        <w:rPr>
          <w:lang w:val="es-ES"/>
        </w:rPr>
        <w:t>EOD</w:t>
      </w:r>
      <w:r w:rsidRPr="004513CC">
        <w:rPr>
          <w:lang w:val="es-ES"/>
        </w:rPr>
        <w:t xml:space="preserve"> 2017 </w:t>
      </w:r>
      <w:r w:rsidRPr="004513CC">
        <w:rPr>
          <w:lang w:val="es-ES"/>
        </w:rPr>
        <w:fldChar w:fldCharType="begin" w:fldLock="1"/>
      </w:r>
      <w:r w:rsidRPr="004513CC">
        <w:rPr>
          <w:lang w:val="es-ES"/>
        </w:rPr>
        <w:instrText>ADDIN CSL_CITATION {"citationItems":[{"id":"ITEM-1","itemData":{"author":[{"dropping-particle":"","family":"INEGI","given":"","non-dropping-particle":"","parse-names":false,"suffix":""}],"id":"ITEM-1","issued":{"date-parts":[["2017"]]},"page":"92","publisher":"INEGI","title":"Encuesta Origen-Destino en Hogares de la Zona Metropolitana del Valle de México - Documento metodológico","type":"article"},"locator":"54","uris":["http://www.mendeley.com/documents/?uuid=de3cdcd4-588c-453f-a5da-e648eb86cf4f"]}],"mendeley":{"formattedCitation":"(INEGI, 2017, p. 54)","plainTextFormattedCitation":"(INEGI, 2017, p. 54)","previouslyFormattedCitation":"(INEGI, 2017, p. 54)"},"properties":{"noteIndex":0},"schema":"https://github.com/citation-style-language/schema/raw/master/csl-citation.json"}</w:instrText>
      </w:r>
      <w:r w:rsidRPr="004513CC">
        <w:rPr>
          <w:lang w:val="es-ES"/>
        </w:rPr>
        <w:fldChar w:fldCharType="separate"/>
      </w:r>
      <w:r w:rsidRPr="004513CC">
        <w:rPr>
          <w:noProof/>
          <w:lang w:val="es-ES"/>
        </w:rPr>
        <w:t>(</w:t>
      </w:r>
      <w:r w:rsidR="00B16440" w:rsidRPr="004513CC">
        <w:rPr>
          <w:noProof/>
          <w:lang w:val="es-ES"/>
        </w:rPr>
        <w:t>Inegi</w:t>
      </w:r>
      <w:r w:rsidRPr="004513CC">
        <w:rPr>
          <w:noProof/>
          <w:lang w:val="es-ES"/>
        </w:rPr>
        <w:t>, 2017, p. 54)</w:t>
      </w:r>
      <w:r w:rsidRPr="004513CC">
        <w:rPr>
          <w:lang w:val="es-ES"/>
        </w:rPr>
        <w:fldChar w:fldCharType="end"/>
      </w:r>
      <w:r w:rsidRPr="004513CC">
        <w:rPr>
          <w:lang w:val="es-ES"/>
        </w:rPr>
        <w:t>.</w:t>
      </w:r>
    </w:p>
    <w:p w14:paraId="0DBDD0A6" w14:textId="77777777" w:rsidR="0014072F" w:rsidRPr="004513CC" w:rsidRDefault="0014072F" w:rsidP="00701471">
      <w:pPr>
        <w:pStyle w:val="Ridecuerpodetextodos"/>
        <w:spacing w:after="0"/>
        <w:rPr>
          <w:lang w:val="es-ES"/>
        </w:rPr>
      </w:pPr>
    </w:p>
    <w:p w14:paraId="26305CD4" w14:textId="77777777" w:rsidR="001D3FE5" w:rsidRPr="001C7584" w:rsidRDefault="00E84BB7" w:rsidP="00DD10DF">
      <w:pPr>
        <w:pStyle w:val="Ridettulo"/>
        <w:spacing w:after="0" w:line="360" w:lineRule="auto"/>
        <w:rPr>
          <w:szCs w:val="32"/>
        </w:rPr>
      </w:pPr>
      <w:r w:rsidRPr="001C7584">
        <w:rPr>
          <w:szCs w:val="32"/>
        </w:rPr>
        <w:t>Metodología</w:t>
      </w:r>
    </w:p>
    <w:p w14:paraId="1EC0568C" w14:textId="784560A6" w:rsidR="00A13ED8" w:rsidRPr="004513CC" w:rsidRDefault="0081563C" w:rsidP="00D75D3E">
      <w:pPr>
        <w:pStyle w:val="Ridecuerpodetexto"/>
        <w:spacing w:after="0"/>
        <w:ind w:firstLine="708"/>
      </w:pPr>
      <w:r w:rsidRPr="004513CC">
        <w:t xml:space="preserve">Con </w:t>
      </w:r>
      <w:r w:rsidR="00B16440">
        <w:t xml:space="preserve">un </w:t>
      </w:r>
      <w:r w:rsidRPr="004513CC">
        <w:t>enfoque cuantitativo, s</w:t>
      </w:r>
      <w:r w:rsidR="00A13ED8" w:rsidRPr="004513CC">
        <w:t xml:space="preserve">e realizaron mapas temáticos del tipo de coropletas, </w:t>
      </w:r>
      <w:r w:rsidRPr="004513CC">
        <w:t xml:space="preserve">con información de la </w:t>
      </w:r>
      <w:r w:rsidR="006840E2">
        <w:t>EOD</w:t>
      </w:r>
      <w:r w:rsidRPr="004513CC">
        <w:t xml:space="preserve"> 2017, </w:t>
      </w:r>
      <w:r w:rsidR="00A13ED8" w:rsidRPr="004513CC">
        <w:t xml:space="preserve">para la detección de la cantidad de viajes originados en distintas zonas de la </w:t>
      </w:r>
      <w:r w:rsidR="00D75D3E">
        <w:t>ZMVM</w:t>
      </w:r>
      <w:r w:rsidR="00A13ED8" w:rsidRPr="004513CC">
        <w:t xml:space="preserve"> según el género, el estrato socioeconómico y el tipo de transporte </w:t>
      </w:r>
      <w:r w:rsidR="00DD514B" w:rsidRPr="004513CC">
        <w:t>en el</w:t>
      </w:r>
      <w:r w:rsidR="00A13ED8" w:rsidRPr="004513CC">
        <w:t xml:space="preserve"> que viajaron. </w:t>
      </w:r>
    </w:p>
    <w:p w14:paraId="6A4915AA" w14:textId="6A2515DB" w:rsidR="00507BF0" w:rsidRPr="004513CC" w:rsidRDefault="00507BF0" w:rsidP="00D75D3E">
      <w:pPr>
        <w:pStyle w:val="Ridecuerpodetexto"/>
        <w:spacing w:after="0"/>
        <w:ind w:firstLine="708"/>
      </w:pPr>
      <w:r w:rsidRPr="004513CC">
        <w:t xml:space="preserve">En la tabla </w:t>
      </w:r>
      <w:r w:rsidR="003B6B5F" w:rsidRPr="004513CC">
        <w:t xml:space="preserve">5 </w:t>
      </w:r>
      <w:r w:rsidR="00D75D3E">
        <w:t>s</w:t>
      </w:r>
      <w:r w:rsidRPr="004513CC">
        <w:t>e describen las variables consideradas en el modelo</w:t>
      </w:r>
      <w:r w:rsidR="00885069" w:rsidRPr="004513CC">
        <w:t xml:space="preserve"> </w:t>
      </w:r>
      <w:r w:rsidR="00D75D3E">
        <w:t>(</w:t>
      </w:r>
      <w:r w:rsidR="00885069" w:rsidRPr="004513CC">
        <w:t xml:space="preserve">ver </w:t>
      </w:r>
      <w:r w:rsidR="00D75D3E">
        <w:t>también f</w:t>
      </w:r>
      <w:r w:rsidR="00885069" w:rsidRPr="004513CC">
        <w:t>igura 1</w:t>
      </w:r>
      <w:r w:rsidR="00D75D3E">
        <w:t>).</w:t>
      </w:r>
    </w:p>
    <w:p w14:paraId="4E5A847B" w14:textId="77777777" w:rsidR="00D75D3E" w:rsidRDefault="00D75D3E" w:rsidP="00701471">
      <w:pPr>
        <w:pStyle w:val="Ridecuerpodetexto"/>
        <w:spacing w:after="0"/>
        <w:jc w:val="center"/>
      </w:pPr>
    </w:p>
    <w:p w14:paraId="76295BA9" w14:textId="6F042EBA" w:rsidR="00B6521E" w:rsidRPr="004513CC" w:rsidRDefault="00885069" w:rsidP="00701471">
      <w:pPr>
        <w:pStyle w:val="Ridecuerpodetexto"/>
        <w:spacing w:after="0"/>
        <w:jc w:val="center"/>
        <w:rPr>
          <w:b/>
        </w:rPr>
      </w:pPr>
      <w:r w:rsidRPr="00D75D3E">
        <w:rPr>
          <w:b/>
          <w:bCs/>
        </w:rPr>
        <w:t>Figura 1</w:t>
      </w:r>
      <w:r w:rsidR="00E2481A" w:rsidRPr="00D75D3E">
        <w:rPr>
          <w:bCs/>
        </w:rPr>
        <w:t>.</w:t>
      </w:r>
      <w:r w:rsidRPr="00D75D3E">
        <w:rPr>
          <w:bCs/>
        </w:rPr>
        <w:t xml:space="preserve"> </w:t>
      </w:r>
      <w:r w:rsidR="00C6020D" w:rsidRPr="00D75D3E">
        <w:rPr>
          <w:bCs/>
        </w:rPr>
        <w:t xml:space="preserve">Variables del </w:t>
      </w:r>
      <w:r w:rsidR="00D75D3E">
        <w:rPr>
          <w:bCs/>
        </w:rPr>
        <w:t>m</w:t>
      </w:r>
      <w:r w:rsidR="00B6521E" w:rsidRPr="00D75D3E">
        <w:rPr>
          <w:bCs/>
        </w:rPr>
        <w:t>odelo</w:t>
      </w:r>
    </w:p>
    <w:p w14:paraId="269822C7" w14:textId="0F059104" w:rsidR="00507BF0" w:rsidRPr="004513CC" w:rsidRDefault="00507BF0" w:rsidP="00701471">
      <w:pPr>
        <w:pStyle w:val="Ridecuerpodetexto"/>
        <w:spacing w:after="0"/>
        <w:jc w:val="center"/>
      </w:pPr>
      <w:r w:rsidRPr="004513CC">
        <w:rPr>
          <w:noProof/>
          <w:lang w:eastAsia="es-MX"/>
        </w:rPr>
        <w:drawing>
          <wp:inline distT="0" distB="0" distL="0" distR="0" wp14:anchorId="25DDECA4" wp14:editId="2D12B56F">
            <wp:extent cx="4238905" cy="1858060"/>
            <wp:effectExtent l="0" t="0" r="9525"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3105" cy="1894968"/>
                    </a:xfrm>
                    <a:prstGeom prst="rect">
                      <a:avLst/>
                    </a:prstGeom>
                  </pic:spPr>
                </pic:pic>
              </a:graphicData>
            </a:graphic>
          </wp:inline>
        </w:drawing>
      </w:r>
    </w:p>
    <w:p w14:paraId="6399101B" w14:textId="444EE4C1" w:rsidR="00507BF0" w:rsidRDefault="00507BF0" w:rsidP="00D75D3E">
      <w:pPr>
        <w:pStyle w:val="Ridecuerpodetexto"/>
        <w:spacing w:after="0"/>
        <w:jc w:val="center"/>
      </w:pPr>
      <w:r w:rsidRPr="004513CC">
        <w:t>Fuente: Elaboración propia</w:t>
      </w:r>
    </w:p>
    <w:p w14:paraId="71197E51" w14:textId="77777777" w:rsidR="00D75D3E" w:rsidRPr="004513CC" w:rsidRDefault="00D75D3E" w:rsidP="00701471">
      <w:pPr>
        <w:pStyle w:val="Ridecuerpodetexto"/>
        <w:spacing w:after="0"/>
      </w:pPr>
    </w:p>
    <w:p w14:paraId="2839FB1F" w14:textId="0E8BA12E" w:rsidR="00507BF0" w:rsidRPr="00D75D3E" w:rsidRDefault="00507BF0" w:rsidP="00DD10DF">
      <w:pPr>
        <w:pStyle w:val="Ridecuerpodetexto"/>
        <w:spacing w:after="0"/>
        <w:jc w:val="center"/>
        <w:rPr>
          <w:b/>
          <w:sz w:val="28"/>
          <w:szCs w:val="28"/>
        </w:rPr>
      </w:pPr>
      <w:r w:rsidRPr="00D75D3E">
        <w:rPr>
          <w:b/>
          <w:sz w:val="28"/>
          <w:szCs w:val="28"/>
        </w:rPr>
        <w:t>Instrumento</w:t>
      </w:r>
    </w:p>
    <w:p w14:paraId="6276FEB5" w14:textId="08BB70AE" w:rsidR="002E7E52" w:rsidRDefault="00366680" w:rsidP="00701471">
      <w:pPr>
        <w:pStyle w:val="Ridecuerpodetextodos"/>
        <w:spacing w:after="0"/>
      </w:pPr>
      <w:r>
        <w:t>E</w:t>
      </w:r>
      <w:r w:rsidR="00A13ED8" w:rsidRPr="004513CC">
        <w:t>n su metodología</w:t>
      </w:r>
      <w:r>
        <w:t>, l</w:t>
      </w:r>
      <w:r w:rsidRPr="004513CC">
        <w:t xml:space="preserve">a </w:t>
      </w:r>
      <w:r>
        <w:t>EOD</w:t>
      </w:r>
      <w:r w:rsidRPr="004513CC">
        <w:t xml:space="preserve"> 2017</w:t>
      </w:r>
      <w:r>
        <w:t xml:space="preserve"> (Inegi, 2017)</w:t>
      </w:r>
      <w:r w:rsidR="00A13ED8" w:rsidRPr="004513CC">
        <w:t xml:space="preserve"> utilizó el distrito como la unidad geográfica para dividir la </w:t>
      </w:r>
      <w:r w:rsidR="00D75D3E">
        <w:t>ZMVM</w:t>
      </w:r>
      <w:r w:rsidR="00A13ED8" w:rsidRPr="004513CC">
        <w:t xml:space="preserve">. </w:t>
      </w:r>
      <w:r w:rsidR="0081563C" w:rsidRPr="004513CC">
        <w:t xml:space="preserve">Estos distritos están formados por grupos de manzanas contiguas y agrupadas de acuerdo </w:t>
      </w:r>
      <w:r>
        <w:t>con</w:t>
      </w:r>
      <w:r w:rsidRPr="004513CC">
        <w:t xml:space="preserve"> </w:t>
      </w:r>
      <w:r w:rsidR="0081563C" w:rsidRPr="004513CC">
        <w:t>características socioeconómicas</w:t>
      </w:r>
      <w:r w:rsidR="00D70FF9" w:rsidRPr="004513CC">
        <w:t>, por lo que tienen</w:t>
      </w:r>
      <w:r w:rsidR="000742ED">
        <w:t xml:space="preserve"> una</w:t>
      </w:r>
      <w:r w:rsidR="00D70FF9" w:rsidRPr="004513CC">
        <w:t xml:space="preserve"> extensión territorial distinta</w:t>
      </w:r>
      <w:r w:rsidR="0081563C" w:rsidRPr="004513CC">
        <w:t xml:space="preserve">. </w:t>
      </w:r>
      <w:r w:rsidR="002E7E52" w:rsidRPr="004513CC">
        <w:t xml:space="preserve">El total de distritos en la encuesta es de 194 </w:t>
      </w:r>
      <w:r w:rsidR="00DF30FE" w:rsidRPr="004513CC">
        <w:t>(</w:t>
      </w:r>
      <w:r w:rsidR="00DF30FE" w:rsidRPr="004513CC">
        <w:fldChar w:fldCharType="begin"/>
      </w:r>
      <w:r w:rsidR="00DF30FE" w:rsidRPr="004513CC">
        <w:instrText xml:space="preserve"> REF _Ref83927668 \h </w:instrText>
      </w:r>
      <w:r w:rsidR="004513CC">
        <w:instrText xml:space="preserve"> \* MERGEFORMAT </w:instrText>
      </w:r>
      <w:r w:rsidR="00DF30FE" w:rsidRPr="004513CC">
        <w:fldChar w:fldCharType="separate"/>
      </w:r>
      <w:r w:rsidR="00D75D3E">
        <w:t>t</w:t>
      </w:r>
      <w:r w:rsidR="00DF30FE" w:rsidRPr="004513CC">
        <w:t xml:space="preserve">abla </w:t>
      </w:r>
      <w:r w:rsidR="00DF30FE" w:rsidRPr="004513CC">
        <w:rPr>
          <w:noProof/>
        </w:rPr>
        <w:t>4</w:t>
      </w:r>
      <w:r w:rsidR="00DF30FE" w:rsidRPr="004513CC">
        <w:fldChar w:fldCharType="end"/>
      </w:r>
      <w:r w:rsidR="00DF30FE" w:rsidRPr="004513CC">
        <w:t>)</w:t>
      </w:r>
      <w:r w:rsidR="008D0B8F" w:rsidRPr="004513CC">
        <w:t>.</w:t>
      </w:r>
    </w:p>
    <w:p w14:paraId="4AFB557D" w14:textId="77777777" w:rsidR="00D75D3E" w:rsidRPr="004513CC" w:rsidRDefault="00D75D3E" w:rsidP="00701471">
      <w:pPr>
        <w:pStyle w:val="Ridecuerpodetextodos"/>
        <w:spacing w:after="0"/>
      </w:pPr>
    </w:p>
    <w:p w14:paraId="51A644A5" w14:textId="3236A589" w:rsidR="005D6484" w:rsidRPr="00D75D3E" w:rsidRDefault="00DF30FE" w:rsidP="00D75D3E">
      <w:pPr>
        <w:pStyle w:val="Descripcin"/>
        <w:spacing w:line="360" w:lineRule="auto"/>
        <w:jc w:val="center"/>
        <w:rPr>
          <w:b w:val="0"/>
          <w:lang w:val="es-MX"/>
        </w:rPr>
      </w:pPr>
      <w:bookmarkStart w:id="0" w:name="_Ref83927668"/>
      <w:r w:rsidRPr="00D75D3E">
        <w:rPr>
          <w:bCs w:val="0"/>
          <w:lang w:val="es-MX"/>
        </w:rPr>
        <w:lastRenderedPageBreak/>
        <w:t xml:space="preserve">Tabla </w:t>
      </w:r>
      <w:r w:rsidRPr="00D75D3E">
        <w:rPr>
          <w:bCs w:val="0"/>
        </w:rPr>
        <w:fldChar w:fldCharType="begin"/>
      </w:r>
      <w:r w:rsidRPr="00D75D3E">
        <w:rPr>
          <w:bCs w:val="0"/>
          <w:lang w:val="es-MX"/>
        </w:rPr>
        <w:instrText xml:space="preserve"> SEQ Tabla \* ARABIC </w:instrText>
      </w:r>
      <w:r w:rsidRPr="00D75D3E">
        <w:rPr>
          <w:bCs w:val="0"/>
        </w:rPr>
        <w:fldChar w:fldCharType="separate"/>
      </w:r>
      <w:r w:rsidRPr="00D75D3E">
        <w:rPr>
          <w:bCs w:val="0"/>
          <w:noProof/>
          <w:lang w:val="es-MX"/>
        </w:rPr>
        <w:t>4</w:t>
      </w:r>
      <w:r w:rsidRPr="00D75D3E">
        <w:rPr>
          <w:bCs w:val="0"/>
        </w:rPr>
        <w:fldChar w:fldCharType="end"/>
      </w:r>
      <w:bookmarkEnd w:id="0"/>
      <w:r w:rsidR="00E2481A" w:rsidRPr="004513CC">
        <w:rPr>
          <w:lang w:val="es-MX"/>
        </w:rPr>
        <w:t xml:space="preserve">. </w:t>
      </w:r>
      <w:r w:rsidRPr="004513CC">
        <w:rPr>
          <w:b w:val="0"/>
          <w:lang w:val="es-MX"/>
        </w:rPr>
        <w:t>Número y nombre de distritos por entidad</w:t>
      </w:r>
    </w:p>
    <w:tbl>
      <w:tblPr>
        <w:tblW w:w="93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633"/>
        <w:gridCol w:w="1914"/>
        <w:gridCol w:w="425"/>
        <w:gridCol w:w="1721"/>
        <w:gridCol w:w="425"/>
        <w:gridCol w:w="1721"/>
        <w:gridCol w:w="491"/>
        <w:gridCol w:w="1992"/>
      </w:tblGrid>
      <w:tr w:rsidR="00B960FA" w:rsidRPr="00272F16" w14:paraId="6AD7ECDA" w14:textId="77777777" w:rsidTr="00560725">
        <w:trPr>
          <w:cantSplit/>
          <w:trHeight w:val="166"/>
          <w:jc w:val="center"/>
        </w:trPr>
        <w:tc>
          <w:tcPr>
            <w:tcW w:w="9322" w:type="dxa"/>
            <w:gridSpan w:val="8"/>
            <w:shd w:val="clear" w:color="auto" w:fill="auto"/>
            <w:noWrap/>
            <w:vAlign w:val="center"/>
          </w:tcPr>
          <w:p w14:paraId="449D8A85" w14:textId="0F321A96" w:rsidR="00B960FA" w:rsidRPr="00DD10DF" w:rsidRDefault="00B960FA" w:rsidP="00701471">
            <w:pPr>
              <w:spacing w:line="360" w:lineRule="auto"/>
              <w:rPr>
                <w:color w:val="000000"/>
                <w:lang w:val="es-MX" w:eastAsia="es-MX"/>
              </w:rPr>
            </w:pPr>
            <w:r w:rsidRPr="00DD10DF">
              <w:rPr>
                <w:color w:val="000000"/>
                <w:lang w:val="es-MX" w:eastAsia="es-MX"/>
              </w:rPr>
              <w:t>Distritos de Ciudad de México</w:t>
            </w:r>
          </w:p>
        </w:tc>
      </w:tr>
      <w:tr w:rsidR="005D6484" w:rsidRPr="00DD10DF" w14:paraId="108252D7" w14:textId="18417A3D" w:rsidTr="00560725">
        <w:trPr>
          <w:cantSplit/>
          <w:trHeight w:val="166"/>
          <w:jc w:val="center"/>
        </w:trPr>
        <w:tc>
          <w:tcPr>
            <w:tcW w:w="633" w:type="dxa"/>
            <w:shd w:val="clear" w:color="auto" w:fill="auto"/>
            <w:noWrap/>
            <w:vAlign w:val="center"/>
            <w:hideMark/>
          </w:tcPr>
          <w:p w14:paraId="64E3694F" w14:textId="77777777" w:rsidR="005D6484" w:rsidRPr="00DD10DF" w:rsidRDefault="005D6484" w:rsidP="00701471">
            <w:pPr>
              <w:spacing w:line="360" w:lineRule="auto"/>
              <w:rPr>
                <w:color w:val="000000"/>
                <w:lang w:val="es-MX" w:eastAsia="es-MX"/>
              </w:rPr>
            </w:pPr>
            <w:r w:rsidRPr="00DD10DF">
              <w:rPr>
                <w:color w:val="000000"/>
                <w:lang w:val="es-MX" w:eastAsia="es-MX"/>
              </w:rPr>
              <w:t>001</w:t>
            </w:r>
          </w:p>
        </w:tc>
        <w:tc>
          <w:tcPr>
            <w:tcW w:w="1914" w:type="dxa"/>
            <w:shd w:val="clear" w:color="auto" w:fill="auto"/>
            <w:noWrap/>
            <w:vAlign w:val="center"/>
            <w:hideMark/>
          </w:tcPr>
          <w:p w14:paraId="034BDDA2" w14:textId="77777777" w:rsidR="005D6484" w:rsidRPr="00DD10DF" w:rsidRDefault="005D6484" w:rsidP="00701471">
            <w:pPr>
              <w:spacing w:line="360" w:lineRule="auto"/>
              <w:rPr>
                <w:color w:val="000000"/>
                <w:lang w:val="es-MX" w:eastAsia="es-MX"/>
              </w:rPr>
            </w:pPr>
            <w:r w:rsidRPr="00DD10DF">
              <w:rPr>
                <w:color w:val="000000"/>
                <w:lang w:val="es-MX" w:eastAsia="es-MX"/>
              </w:rPr>
              <w:t>Centro Histórico</w:t>
            </w:r>
          </w:p>
        </w:tc>
        <w:tc>
          <w:tcPr>
            <w:tcW w:w="425" w:type="dxa"/>
            <w:shd w:val="clear" w:color="auto" w:fill="auto"/>
            <w:vAlign w:val="center"/>
          </w:tcPr>
          <w:p w14:paraId="69090418" w14:textId="1E59D5D2" w:rsidR="005D6484" w:rsidRPr="00DD10DF" w:rsidRDefault="005D6484" w:rsidP="00701471">
            <w:pPr>
              <w:spacing w:line="360" w:lineRule="auto"/>
              <w:rPr>
                <w:color w:val="000000"/>
                <w:lang w:val="es-MX" w:eastAsia="es-MX"/>
              </w:rPr>
            </w:pPr>
            <w:r w:rsidRPr="00DD10DF">
              <w:rPr>
                <w:color w:val="000000"/>
                <w:lang w:val="es-MX" w:eastAsia="es-MX"/>
              </w:rPr>
              <w:t>023</w:t>
            </w:r>
          </w:p>
        </w:tc>
        <w:tc>
          <w:tcPr>
            <w:tcW w:w="1721" w:type="dxa"/>
            <w:shd w:val="clear" w:color="auto" w:fill="auto"/>
            <w:vAlign w:val="center"/>
          </w:tcPr>
          <w:p w14:paraId="2D21322F" w14:textId="776CA1BE" w:rsidR="005D6484" w:rsidRPr="00DD10DF" w:rsidRDefault="005D6484" w:rsidP="00701471">
            <w:pPr>
              <w:spacing w:line="360" w:lineRule="auto"/>
              <w:rPr>
                <w:color w:val="000000"/>
                <w:lang w:val="es-MX" w:eastAsia="es-MX"/>
              </w:rPr>
            </w:pPr>
            <w:r w:rsidRPr="00DD10DF">
              <w:rPr>
                <w:color w:val="000000"/>
                <w:lang w:val="es-MX" w:eastAsia="es-MX"/>
              </w:rPr>
              <w:t>Reclusorio Norte</w:t>
            </w:r>
          </w:p>
        </w:tc>
        <w:tc>
          <w:tcPr>
            <w:tcW w:w="425" w:type="dxa"/>
            <w:shd w:val="clear" w:color="auto" w:fill="auto"/>
            <w:vAlign w:val="center"/>
          </w:tcPr>
          <w:p w14:paraId="58575B74" w14:textId="0180C92A" w:rsidR="005D6484" w:rsidRPr="00DD10DF" w:rsidRDefault="005D6484" w:rsidP="00701471">
            <w:pPr>
              <w:spacing w:line="360" w:lineRule="auto"/>
              <w:rPr>
                <w:color w:val="000000"/>
                <w:lang w:val="es-MX" w:eastAsia="es-MX"/>
              </w:rPr>
            </w:pPr>
            <w:r w:rsidRPr="00DD10DF">
              <w:rPr>
                <w:color w:val="000000"/>
                <w:lang w:val="es-MX" w:eastAsia="es-MX"/>
              </w:rPr>
              <w:t>045</w:t>
            </w:r>
          </w:p>
        </w:tc>
        <w:tc>
          <w:tcPr>
            <w:tcW w:w="1721" w:type="dxa"/>
            <w:shd w:val="clear" w:color="auto" w:fill="auto"/>
            <w:vAlign w:val="center"/>
          </w:tcPr>
          <w:p w14:paraId="64F48498" w14:textId="44B20FCC" w:rsidR="005D6484" w:rsidRPr="00DD10DF" w:rsidRDefault="005D6484" w:rsidP="00701471">
            <w:pPr>
              <w:spacing w:line="360" w:lineRule="auto"/>
              <w:rPr>
                <w:color w:val="000000"/>
                <w:lang w:val="es-MX" w:eastAsia="es-MX"/>
              </w:rPr>
            </w:pPr>
            <w:r w:rsidRPr="00DD10DF">
              <w:rPr>
                <w:color w:val="000000"/>
                <w:lang w:val="es-MX" w:eastAsia="es-MX"/>
              </w:rPr>
              <w:t>Culhuacán CTM</w:t>
            </w:r>
          </w:p>
        </w:tc>
        <w:tc>
          <w:tcPr>
            <w:tcW w:w="491" w:type="dxa"/>
            <w:shd w:val="clear" w:color="auto" w:fill="auto"/>
            <w:vAlign w:val="center"/>
          </w:tcPr>
          <w:p w14:paraId="33822BB0" w14:textId="1ED8B23C" w:rsidR="005D6484" w:rsidRPr="00DD10DF" w:rsidRDefault="005D6484" w:rsidP="00701471">
            <w:pPr>
              <w:spacing w:line="360" w:lineRule="auto"/>
              <w:rPr>
                <w:color w:val="000000"/>
                <w:lang w:val="es-MX" w:eastAsia="es-MX"/>
              </w:rPr>
            </w:pPr>
            <w:r w:rsidRPr="00DD10DF">
              <w:rPr>
                <w:color w:val="000000"/>
                <w:lang w:val="es-MX" w:eastAsia="es-MX"/>
              </w:rPr>
              <w:t>067</w:t>
            </w:r>
          </w:p>
        </w:tc>
        <w:tc>
          <w:tcPr>
            <w:tcW w:w="1991" w:type="dxa"/>
            <w:shd w:val="clear" w:color="auto" w:fill="auto"/>
            <w:vAlign w:val="center"/>
          </w:tcPr>
          <w:p w14:paraId="22FB3A6C" w14:textId="7A3A6E4D" w:rsidR="005D6484" w:rsidRPr="00DD10DF" w:rsidRDefault="005D6484" w:rsidP="00701471">
            <w:pPr>
              <w:spacing w:line="360" w:lineRule="auto"/>
              <w:rPr>
                <w:color w:val="000000"/>
                <w:lang w:val="es-MX" w:eastAsia="es-MX"/>
              </w:rPr>
            </w:pPr>
            <w:r w:rsidRPr="00DD10DF">
              <w:rPr>
                <w:color w:val="000000"/>
                <w:lang w:val="es-MX" w:eastAsia="es-MX"/>
              </w:rPr>
              <w:t>Pueblo del Ajusco</w:t>
            </w:r>
          </w:p>
        </w:tc>
      </w:tr>
      <w:tr w:rsidR="005D6484" w:rsidRPr="00DD10DF" w14:paraId="09B57E97" w14:textId="1AFD06EC" w:rsidTr="00560725">
        <w:trPr>
          <w:cantSplit/>
          <w:trHeight w:val="166"/>
          <w:jc w:val="center"/>
        </w:trPr>
        <w:tc>
          <w:tcPr>
            <w:tcW w:w="633" w:type="dxa"/>
            <w:shd w:val="clear" w:color="auto" w:fill="auto"/>
            <w:noWrap/>
            <w:vAlign w:val="center"/>
            <w:hideMark/>
          </w:tcPr>
          <w:p w14:paraId="72B0C46B" w14:textId="77777777" w:rsidR="005D6484" w:rsidRPr="00DD10DF" w:rsidRDefault="005D6484" w:rsidP="00701471">
            <w:pPr>
              <w:spacing w:line="360" w:lineRule="auto"/>
              <w:rPr>
                <w:color w:val="000000"/>
                <w:lang w:val="es-MX" w:eastAsia="es-MX"/>
              </w:rPr>
            </w:pPr>
            <w:r w:rsidRPr="00DD10DF">
              <w:rPr>
                <w:color w:val="000000"/>
                <w:lang w:val="es-MX" w:eastAsia="es-MX"/>
              </w:rPr>
              <w:t>002</w:t>
            </w:r>
          </w:p>
        </w:tc>
        <w:tc>
          <w:tcPr>
            <w:tcW w:w="1914" w:type="dxa"/>
            <w:shd w:val="clear" w:color="auto" w:fill="auto"/>
            <w:noWrap/>
            <w:vAlign w:val="center"/>
            <w:hideMark/>
          </w:tcPr>
          <w:p w14:paraId="026C2434" w14:textId="77777777" w:rsidR="005D6484" w:rsidRPr="00DD10DF" w:rsidRDefault="005D6484" w:rsidP="00701471">
            <w:pPr>
              <w:spacing w:line="360" w:lineRule="auto"/>
              <w:rPr>
                <w:color w:val="000000"/>
                <w:lang w:val="es-MX" w:eastAsia="es-MX"/>
              </w:rPr>
            </w:pPr>
            <w:r w:rsidRPr="00DD10DF">
              <w:rPr>
                <w:color w:val="000000"/>
                <w:lang w:val="es-MX" w:eastAsia="es-MX"/>
              </w:rPr>
              <w:t>Buenavista-Reforma</w:t>
            </w:r>
          </w:p>
        </w:tc>
        <w:tc>
          <w:tcPr>
            <w:tcW w:w="425" w:type="dxa"/>
            <w:shd w:val="clear" w:color="auto" w:fill="auto"/>
            <w:vAlign w:val="center"/>
          </w:tcPr>
          <w:p w14:paraId="0248717D" w14:textId="1D85E8AB" w:rsidR="005D6484" w:rsidRPr="00DD10DF" w:rsidRDefault="005D6484" w:rsidP="00701471">
            <w:pPr>
              <w:spacing w:line="360" w:lineRule="auto"/>
              <w:rPr>
                <w:color w:val="000000"/>
                <w:lang w:val="es-MX" w:eastAsia="es-MX"/>
              </w:rPr>
            </w:pPr>
            <w:r w:rsidRPr="00DD10DF">
              <w:rPr>
                <w:color w:val="000000"/>
                <w:lang w:val="es-MX" w:eastAsia="es-MX"/>
              </w:rPr>
              <w:t>024</w:t>
            </w:r>
          </w:p>
        </w:tc>
        <w:tc>
          <w:tcPr>
            <w:tcW w:w="1721" w:type="dxa"/>
            <w:shd w:val="clear" w:color="auto" w:fill="auto"/>
            <w:vAlign w:val="center"/>
          </w:tcPr>
          <w:p w14:paraId="217318C1" w14:textId="353B984D" w:rsidR="005D6484" w:rsidRPr="00DD10DF" w:rsidRDefault="005D6484" w:rsidP="00701471">
            <w:pPr>
              <w:spacing w:line="360" w:lineRule="auto"/>
              <w:rPr>
                <w:color w:val="000000"/>
                <w:lang w:val="es-MX" w:eastAsia="es-MX"/>
              </w:rPr>
            </w:pPr>
            <w:r w:rsidRPr="00DD10DF">
              <w:rPr>
                <w:color w:val="000000"/>
                <w:lang w:val="es-MX" w:eastAsia="es-MX"/>
              </w:rPr>
              <w:t>Ticomán</w:t>
            </w:r>
          </w:p>
        </w:tc>
        <w:tc>
          <w:tcPr>
            <w:tcW w:w="425" w:type="dxa"/>
            <w:shd w:val="clear" w:color="auto" w:fill="auto"/>
            <w:vAlign w:val="center"/>
          </w:tcPr>
          <w:p w14:paraId="33DD3807" w14:textId="7E14E025" w:rsidR="005D6484" w:rsidRPr="00DD10DF" w:rsidRDefault="005D6484" w:rsidP="00701471">
            <w:pPr>
              <w:spacing w:line="360" w:lineRule="auto"/>
              <w:rPr>
                <w:color w:val="000000"/>
                <w:lang w:val="es-MX" w:eastAsia="es-MX"/>
              </w:rPr>
            </w:pPr>
            <w:r w:rsidRPr="00DD10DF">
              <w:rPr>
                <w:color w:val="000000"/>
                <w:lang w:val="es-MX" w:eastAsia="es-MX"/>
              </w:rPr>
              <w:t>046</w:t>
            </w:r>
          </w:p>
        </w:tc>
        <w:tc>
          <w:tcPr>
            <w:tcW w:w="1721" w:type="dxa"/>
            <w:shd w:val="clear" w:color="auto" w:fill="auto"/>
            <w:vAlign w:val="center"/>
          </w:tcPr>
          <w:p w14:paraId="073C27C7" w14:textId="01E7EB59" w:rsidR="005D6484" w:rsidRPr="00DD10DF" w:rsidRDefault="005D6484" w:rsidP="00701471">
            <w:pPr>
              <w:spacing w:line="360" w:lineRule="auto"/>
              <w:rPr>
                <w:color w:val="000000"/>
                <w:lang w:val="es-MX" w:eastAsia="es-MX"/>
              </w:rPr>
            </w:pPr>
            <w:r w:rsidRPr="00DD10DF">
              <w:rPr>
                <w:color w:val="000000"/>
                <w:lang w:val="es-MX" w:eastAsia="es-MX"/>
              </w:rPr>
              <w:t>Campestre Churubusco</w:t>
            </w:r>
          </w:p>
        </w:tc>
        <w:tc>
          <w:tcPr>
            <w:tcW w:w="491" w:type="dxa"/>
            <w:shd w:val="clear" w:color="auto" w:fill="auto"/>
            <w:vAlign w:val="center"/>
          </w:tcPr>
          <w:p w14:paraId="6ABC1CFF" w14:textId="2EA67D41" w:rsidR="005D6484" w:rsidRPr="00DD10DF" w:rsidRDefault="005D6484" w:rsidP="00701471">
            <w:pPr>
              <w:spacing w:line="360" w:lineRule="auto"/>
              <w:rPr>
                <w:color w:val="000000"/>
                <w:lang w:val="es-MX" w:eastAsia="es-MX"/>
              </w:rPr>
            </w:pPr>
            <w:r w:rsidRPr="00DD10DF">
              <w:rPr>
                <w:color w:val="000000"/>
                <w:lang w:val="es-MX" w:eastAsia="es-MX"/>
              </w:rPr>
              <w:t>068</w:t>
            </w:r>
          </w:p>
        </w:tc>
        <w:tc>
          <w:tcPr>
            <w:tcW w:w="1991" w:type="dxa"/>
            <w:tcBorders>
              <w:bottom w:val="single" w:sz="4" w:space="0" w:color="auto"/>
            </w:tcBorders>
            <w:shd w:val="clear" w:color="auto" w:fill="auto"/>
            <w:vAlign w:val="center"/>
          </w:tcPr>
          <w:p w14:paraId="77FF3C5C" w14:textId="441FF510" w:rsidR="005D6484" w:rsidRPr="00DD10DF" w:rsidRDefault="005D6484" w:rsidP="00701471">
            <w:pPr>
              <w:spacing w:line="360" w:lineRule="auto"/>
              <w:rPr>
                <w:color w:val="000000"/>
                <w:lang w:val="es-MX" w:eastAsia="es-MX"/>
              </w:rPr>
            </w:pPr>
            <w:r w:rsidRPr="00DD10DF">
              <w:rPr>
                <w:color w:val="000000"/>
                <w:lang w:val="es-MX" w:eastAsia="es-MX"/>
              </w:rPr>
              <w:t>Tepepan</w:t>
            </w:r>
          </w:p>
        </w:tc>
      </w:tr>
      <w:tr w:rsidR="005D6484" w:rsidRPr="00DD10DF" w14:paraId="094BEE3B" w14:textId="15BB9135" w:rsidTr="00560725">
        <w:trPr>
          <w:cantSplit/>
          <w:trHeight w:val="166"/>
          <w:jc w:val="center"/>
        </w:trPr>
        <w:tc>
          <w:tcPr>
            <w:tcW w:w="633" w:type="dxa"/>
            <w:shd w:val="clear" w:color="auto" w:fill="auto"/>
            <w:noWrap/>
            <w:vAlign w:val="center"/>
            <w:hideMark/>
          </w:tcPr>
          <w:p w14:paraId="12C613F8" w14:textId="77777777" w:rsidR="005D6484" w:rsidRPr="00DD10DF" w:rsidRDefault="005D6484" w:rsidP="00701471">
            <w:pPr>
              <w:spacing w:line="360" w:lineRule="auto"/>
              <w:rPr>
                <w:color w:val="000000"/>
                <w:lang w:val="es-MX" w:eastAsia="es-MX"/>
              </w:rPr>
            </w:pPr>
            <w:r w:rsidRPr="00DD10DF">
              <w:rPr>
                <w:color w:val="000000"/>
                <w:lang w:val="es-MX" w:eastAsia="es-MX"/>
              </w:rPr>
              <w:t>003</w:t>
            </w:r>
          </w:p>
        </w:tc>
        <w:tc>
          <w:tcPr>
            <w:tcW w:w="1914" w:type="dxa"/>
            <w:shd w:val="clear" w:color="auto" w:fill="auto"/>
            <w:noWrap/>
            <w:vAlign w:val="center"/>
            <w:hideMark/>
          </w:tcPr>
          <w:p w14:paraId="53F8C289" w14:textId="77777777" w:rsidR="005D6484" w:rsidRPr="00DD10DF" w:rsidRDefault="005D6484" w:rsidP="00701471">
            <w:pPr>
              <w:spacing w:line="360" w:lineRule="auto"/>
              <w:rPr>
                <w:color w:val="000000"/>
                <w:lang w:val="es-MX" w:eastAsia="es-MX"/>
              </w:rPr>
            </w:pPr>
            <w:r w:rsidRPr="00DD10DF">
              <w:rPr>
                <w:color w:val="000000"/>
                <w:lang w:val="es-MX" w:eastAsia="es-MX"/>
              </w:rPr>
              <w:t>Tlatelolco</w:t>
            </w:r>
          </w:p>
        </w:tc>
        <w:tc>
          <w:tcPr>
            <w:tcW w:w="425" w:type="dxa"/>
            <w:shd w:val="clear" w:color="auto" w:fill="auto"/>
            <w:vAlign w:val="center"/>
          </w:tcPr>
          <w:p w14:paraId="357222AF" w14:textId="4A4E93F2" w:rsidR="005D6484" w:rsidRPr="00DD10DF" w:rsidRDefault="005D6484" w:rsidP="00701471">
            <w:pPr>
              <w:spacing w:line="360" w:lineRule="auto"/>
              <w:rPr>
                <w:color w:val="000000"/>
                <w:lang w:val="es-MX" w:eastAsia="es-MX"/>
              </w:rPr>
            </w:pPr>
            <w:r w:rsidRPr="00DD10DF">
              <w:rPr>
                <w:color w:val="000000"/>
                <w:lang w:val="es-MX" w:eastAsia="es-MX"/>
              </w:rPr>
              <w:t>025</w:t>
            </w:r>
          </w:p>
        </w:tc>
        <w:tc>
          <w:tcPr>
            <w:tcW w:w="1721" w:type="dxa"/>
            <w:shd w:val="clear" w:color="auto" w:fill="auto"/>
            <w:vAlign w:val="center"/>
          </w:tcPr>
          <w:p w14:paraId="4E9563A0" w14:textId="438E79D0" w:rsidR="005D6484" w:rsidRPr="00DD10DF" w:rsidRDefault="005D6484" w:rsidP="00701471">
            <w:pPr>
              <w:spacing w:line="360" w:lineRule="auto"/>
              <w:rPr>
                <w:color w:val="000000"/>
                <w:lang w:val="es-MX" w:eastAsia="es-MX"/>
              </w:rPr>
            </w:pPr>
            <w:r w:rsidRPr="00DD10DF">
              <w:rPr>
                <w:color w:val="000000"/>
                <w:lang w:val="es-MX" w:eastAsia="es-MX"/>
              </w:rPr>
              <w:t>Nueva Industrial Vallejo</w:t>
            </w:r>
          </w:p>
        </w:tc>
        <w:tc>
          <w:tcPr>
            <w:tcW w:w="425" w:type="dxa"/>
            <w:shd w:val="clear" w:color="auto" w:fill="auto"/>
            <w:vAlign w:val="center"/>
          </w:tcPr>
          <w:p w14:paraId="4EABF16F" w14:textId="393C6B35" w:rsidR="005D6484" w:rsidRPr="00DD10DF" w:rsidRDefault="005D6484" w:rsidP="00701471">
            <w:pPr>
              <w:spacing w:line="360" w:lineRule="auto"/>
              <w:rPr>
                <w:color w:val="000000"/>
                <w:lang w:val="es-MX" w:eastAsia="es-MX"/>
              </w:rPr>
            </w:pPr>
            <w:r w:rsidRPr="00DD10DF">
              <w:rPr>
                <w:color w:val="000000"/>
                <w:lang w:val="es-MX" w:eastAsia="es-MX"/>
              </w:rPr>
              <w:t>047</w:t>
            </w:r>
          </w:p>
        </w:tc>
        <w:tc>
          <w:tcPr>
            <w:tcW w:w="1721" w:type="dxa"/>
            <w:shd w:val="clear" w:color="auto" w:fill="auto"/>
            <w:vAlign w:val="center"/>
          </w:tcPr>
          <w:p w14:paraId="7BA4ED1C" w14:textId="5DE99ABC" w:rsidR="005D6484" w:rsidRPr="00DD10DF" w:rsidRDefault="005D6484" w:rsidP="00701471">
            <w:pPr>
              <w:spacing w:line="360" w:lineRule="auto"/>
              <w:rPr>
                <w:color w:val="000000"/>
                <w:lang w:val="es-MX" w:eastAsia="es-MX"/>
              </w:rPr>
            </w:pPr>
            <w:r w:rsidRPr="00DD10DF">
              <w:rPr>
                <w:color w:val="000000"/>
                <w:lang w:val="es-MX" w:eastAsia="es-MX"/>
              </w:rPr>
              <w:t>Viveros</w:t>
            </w:r>
          </w:p>
        </w:tc>
        <w:tc>
          <w:tcPr>
            <w:tcW w:w="491" w:type="dxa"/>
            <w:shd w:val="clear" w:color="auto" w:fill="auto"/>
            <w:vAlign w:val="center"/>
          </w:tcPr>
          <w:p w14:paraId="28496DDE" w14:textId="19094779" w:rsidR="005D6484" w:rsidRPr="00DD10DF" w:rsidRDefault="005D6484" w:rsidP="00701471">
            <w:pPr>
              <w:spacing w:line="360" w:lineRule="auto"/>
              <w:rPr>
                <w:color w:val="000000"/>
                <w:lang w:val="es-MX" w:eastAsia="es-MX"/>
              </w:rPr>
            </w:pPr>
            <w:r w:rsidRPr="00DD10DF">
              <w:rPr>
                <w:color w:val="000000"/>
                <w:lang w:val="es-MX" w:eastAsia="es-MX"/>
              </w:rPr>
              <w:t>069</w:t>
            </w:r>
          </w:p>
        </w:tc>
        <w:tc>
          <w:tcPr>
            <w:tcW w:w="1991" w:type="dxa"/>
            <w:tcBorders>
              <w:bottom w:val="single" w:sz="4" w:space="0" w:color="auto"/>
            </w:tcBorders>
            <w:shd w:val="clear" w:color="auto" w:fill="auto"/>
            <w:vAlign w:val="center"/>
          </w:tcPr>
          <w:p w14:paraId="57BE546D" w14:textId="1407AC93" w:rsidR="005D6484" w:rsidRPr="00DD10DF" w:rsidRDefault="005D6484" w:rsidP="00701471">
            <w:pPr>
              <w:spacing w:line="360" w:lineRule="auto"/>
              <w:rPr>
                <w:color w:val="000000"/>
                <w:lang w:val="es-MX" w:eastAsia="es-MX"/>
              </w:rPr>
            </w:pPr>
            <w:r w:rsidRPr="00DD10DF">
              <w:rPr>
                <w:color w:val="000000"/>
                <w:lang w:val="es-MX" w:eastAsia="es-MX"/>
              </w:rPr>
              <w:t>Noria</w:t>
            </w:r>
          </w:p>
        </w:tc>
      </w:tr>
      <w:tr w:rsidR="005D6484" w:rsidRPr="00DD10DF" w14:paraId="563F0B17" w14:textId="3BB9BFF3" w:rsidTr="00560725">
        <w:trPr>
          <w:cantSplit/>
          <w:trHeight w:val="166"/>
          <w:jc w:val="center"/>
        </w:trPr>
        <w:tc>
          <w:tcPr>
            <w:tcW w:w="633" w:type="dxa"/>
            <w:shd w:val="clear" w:color="auto" w:fill="auto"/>
            <w:noWrap/>
            <w:vAlign w:val="center"/>
            <w:hideMark/>
          </w:tcPr>
          <w:p w14:paraId="40FF112B" w14:textId="77777777" w:rsidR="005D6484" w:rsidRPr="00DD10DF" w:rsidRDefault="005D6484" w:rsidP="00701471">
            <w:pPr>
              <w:spacing w:line="360" w:lineRule="auto"/>
              <w:rPr>
                <w:color w:val="000000"/>
                <w:lang w:val="es-MX" w:eastAsia="es-MX"/>
              </w:rPr>
            </w:pPr>
            <w:r w:rsidRPr="00DD10DF">
              <w:rPr>
                <w:color w:val="000000"/>
                <w:lang w:val="es-MX" w:eastAsia="es-MX"/>
              </w:rPr>
              <w:t>004</w:t>
            </w:r>
          </w:p>
        </w:tc>
        <w:tc>
          <w:tcPr>
            <w:tcW w:w="1914" w:type="dxa"/>
            <w:shd w:val="clear" w:color="auto" w:fill="auto"/>
            <w:noWrap/>
            <w:vAlign w:val="center"/>
            <w:hideMark/>
          </w:tcPr>
          <w:p w14:paraId="14428041" w14:textId="77777777" w:rsidR="005D6484" w:rsidRPr="00DD10DF" w:rsidRDefault="005D6484" w:rsidP="00701471">
            <w:pPr>
              <w:spacing w:line="360" w:lineRule="auto"/>
              <w:rPr>
                <w:color w:val="000000"/>
                <w:lang w:val="es-MX" w:eastAsia="es-MX"/>
              </w:rPr>
            </w:pPr>
            <w:r w:rsidRPr="00DD10DF">
              <w:rPr>
                <w:color w:val="000000"/>
                <w:lang w:val="es-MX" w:eastAsia="es-MX"/>
              </w:rPr>
              <w:t>Morelos</w:t>
            </w:r>
          </w:p>
        </w:tc>
        <w:tc>
          <w:tcPr>
            <w:tcW w:w="425" w:type="dxa"/>
            <w:shd w:val="clear" w:color="auto" w:fill="auto"/>
            <w:vAlign w:val="center"/>
          </w:tcPr>
          <w:p w14:paraId="5A3C6B2F" w14:textId="4BE404AB" w:rsidR="005D6484" w:rsidRPr="00DD10DF" w:rsidRDefault="005D6484" w:rsidP="00701471">
            <w:pPr>
              <w:spacing w:line="360" w:lineRule="auto"/>
              <w:rPr>
                <w:color w:val="000000"/>
                <w:lang w:val="es-MX" w:eastAsia="es-MX"/>
              </w:rPr>
            </w:pPr>
            <w:r w:rsidRPr="00DD10DF">
              <w:rPr>
                <w:color w:val="000000"/>
                <w:lang w:val="es-MX" w:eastAsia="es-MX"/>
              </w:rPr>
              <w:t>026</w:t>
            </w:r>
          </w:p>
        </w:tc>
        <w:tc>
          <w:tcPr>
            <w:tcW w:w="1721" w:type="dxa"/>
            <w:shd w:val="clear" w:color="auto" w:fill="auto"/>
            <w:vAlign w:val="center"/>
          </w:tcPr>
          <w:p w14:paraId="4A546B3F" w14:textId="0593E160" w:rsidR="005D6484" w:rsidRPr="00DD10DF" w:rsidRDefault="005D6484" w:rsidP="00701471">
            <w:pPr>
              <w:spacing w:line="360" w:lineRule="auto"/>
              <w:rPr>
                <w:color w:val="000000"/>
                <w:lang w:val="es-MX" w:eastAsia="es-MX"/>
              </w:rPr>
            </w:pPr>
            <w:r w:rsidRPr="00DD10DF">
              <w:rPr>
                <w:color w:val="000000"/>
                <w:lang w:val="es-MX" w:eastAsia="es-MX"/>
              </w:rPr>
              <w:t>Instituto Politécnico</w:t>
            </w:r>
          </w:p>
        </w:tc>
        <w:tc>
          <w:tcPr>
            <w:tcW w:w="425" w:type="dxa"/>
            <w:shd w:val="clear" w:color="auto" w:fill="auto"/>
            <w:vAlign w:val="center"/>
          </w:tcPr>
          <w:p w14:paraId="5A29E169" w14:textId="65E1FDE7" w:rsidR="005D6484" w:rsidRPr="00DD10DF" w:rsidRDefault="005D6484" w:rsidP="00701471">
            <w:pPr>
              <w:spacing w:line="360" w:lineRule="auto"/>
              <w:rPr>
                <w:color w:val="000000"/>
                <w:lang w:val="es-MX" w:eastAsia="es-MX"/>
              </w:rPr>
            </w:pPr>
            <w:r w:rsidRPr="00DD10DF">
              <w:rPr>
                <w:color w:val="000000"/>
                <w:lang w:val="es-MX" w:eastAsia="es-MX"/>
              </w:rPr>
              <w:t>048</w:t>
            </w:r>
          </w:p>
        </w:tc>
        <w:tc>
          <w:tcPr>
            <w:tcW w:w="1721" w:type="dxa"/>
            <w:shd w:val="clear" w:color="auto" w:fill="auto"/>
            <w:vAlign w:val="center"/>
          </w:tcPr>
          <w:p w14:paraId="29E6E07C" w14:textId="29D67E6E" w:rsidR="005D6484" w:rsidRPr="00DD10DF" w:rsidRDefault="005D6484" w:rsidP="00701471">
            <w:pPr>
              <w:spacing w:line="360" w:lineRule="auto"/>
              <w:rPr>
                <w:color w:val="000000"/>
                <w:lang w:val="es-MX" w:eastAsia="es-MX"/>
              </w:rPr>
            </w:pPr>
            <w:r w:rsidRPr="00DD10DF">
              <w:rPr>
                <w:color w:val="000000"/>
                <w:lang w:val="es-MX" w:eastAsia="es-MX"/>
              </w:rPr>
              <w:t>Pedregal de Santo Domingo</w:t>
            </w:r>
          </w:p>
        </w:tc>
        <w:tc>
          <w:tcPr>
            <w:tcW w:w="491" w:type="dxa"/>
            <w:shd w:val="clear" w:color="auto" w:fill="auto"/>
            <w:vAlign w:val="center"/>
          </w:tcPr>
          <w:p w14:paraId="79D0B1FB" w14:textId="05743F0D" w:rsidR="005D6484" w:rsidRPr="00DD10DF" w:rsidRDefault="005D6484" w:rsidP="00701471">
            <w:pPr>
              <w:spacing w:line="360" w:lineRule="auto"/>
              <w:rPr>
                <w:color w:val="000000"/>
                <w:lang w:val="es-MX" w:eastAsia="es-MX"/>
              </w:rPr>
            </w:pPr>
            <w:r w:rsidRPr="00DD10DF">
              <w:rPr>
                <w:color w:val="000000"/>
                <w:lang w:val="es-MX" w:eastAsia="es-MX"/>
              </w:rPr>
              <w:t>070</w:t>
            </w:r>
          </w:p>
        </w:tc>
        <w:tc>
          <w:tcPr>
            <w:tcW w:w="1991" w:type="dxa"/>
            <w:tcBorders>
              <w:top w:val="single" w:sz="4" w:space="0" w:color="auto"/>
            </w:tcBorders>
            <w:shd w:val="clear" w:color="auto" w:fill="auto"/>
            <w:vAlign w:val="center"/>
          </w:tcPr>
          <w:p w14:paraId="6005ABC3" w14:textId="57A37950" w:rsidR="005D6484" w:rsidRPr="00DD10DF" w:rsidRDefault="005D6484" w:rsidP="00701471">
            <w:pPr>
              <w:spacing w:line="360" w:lineRule="auto"/>
              <w:rPr>
                <w:color w:val="000000"/>
                <w:lang w:val="es-MX" w:eastAsia="es-MX"/>
              </w:rPr>
            </w:pPr>
            <w:r w:rsidRPr="00DD10DF">
              <w:rPr>
                <w:color w:val="000000"/>
                <w:lang w:val="es-MX" w:eastAsia="es-MX"/>
              </w:rPr>
              <w:t>Nativitas</w:t>
            </w:r>
          </w:p>
        </w:tc>
      </w:tr>
      <w:tr w:rsidR="005D6484" w:rsidRPr="00DD10DF" w14:paraId="74279F68" w14:textId="549B338D" w:rsidTr="00560725">
        <w:trPr>
          <w:cantSplit/>
          <w:trHeight w:val="166"/>
          <w:jc w:val="center"/>
        </w:trPr>
        <w:tc>
          <w:tcPr>
            <w:tcW w:w="633" w:type="dxa"/>
            <w:shd w:val="clear" w:color="auto" w:fill="auto"/>
            <w:noWrap/>
            <w:vAlign w:val="center"/>
            <w:hideMark/>
          </w:tcPr>
          <w:p w14:paraId="4B994427" w14:textId="77777777" w:rsidR="005D6484" w:rsidRPr="00DD10DF" w:rsidRDefault="005D6484" w:rsidP="00701471">
            <w:pPr>
              <w:spacing w:line="360" w:lineRule="auto"/>
              <w:rPr>
                <w:color w:val="000000"/>
                <w:lang w:val="es-MX" w:eastAsia="es-MX"/>
              </w:rPr>
            </w:pPr>
            <w:r w:rsidRPr="00DD10DF">
              <w:rPr>
                <w:color w:val="000000"/>
                <w:lang w:val="es-MX" w:eastAsia="es-MX"/>
              </w:rPr>
              <w:t>005</w:t>
            </w:r>
          </w:p>
        </w:tc>
        <w:tc>
          <w:tcPr>
            <w:tcW w:w="1914" w:type="dxa"/>
            <w:shd w:val="clear" w:color="auto" w:fill="auto"/>
            <w:noWrap/>
            <w:vAlign w:val="center"/>
            <w:hideMark/>
          </w:tcPr>
          <w:p w14:paraId="51D85AFE" w14:textId="77777777" w:rsidR="005D6484" w:rsidRPr="00DD10DF" w:rsidRDefault="005D6484" w:rsidP="00701471">
            <w:pPr>
              <w:spacing w:line="360" w:lineRule="auto"/>
              <w:rPr>
                <w:color w:val="000000"/>
                <w:lang w:val="es-MX" w:eastAsia="es-MX"/>
              </w:rPr>
            </w:pPr>
            <w:r w:rsidRPr="00DD10DF">
              <w:rPr>
                <w:color w:val="000000"/>
                <w:lang w:val="es-MX" w:eastAsia="es-MX"/>
              </w:rPr>
              <w:t>Moctezuma</w:t>
            </w:r>
          </w:p>
        </w:tc>
        <w:tc>
          <w:tcPr>
            <w:tcW w:w="425" w:type="dxa"/>
            <w:shd w:val="clear" w:color="auto" w:fill="auto"/>
            <w:vAlign w:val="center"/>
          </w:tcPr>
          <w:p w14:paraId="2E323F5F" w14:textId="1539DDC5" w:rsidR="005D6484" w:rsidRPr="00DD10DF" w:rsidRDefault="005D6484" w:rsidP="00701471">
            <w:pPr>
              <w:spacing w:line="360" w:lineRule="auto"/>
              <w:rPr>
                <w:color w:val="000000"/>
                <w:lang w:val="es-MX" w:eastAsia="es-MX"/>
              </w:rPr>
            </w:pPr>
            <w:r w:rsidRPr="00DD10DF">
              <w:rPr>
                <w:color w:val="000000"/>
                <w:lang w:val="es-MX" w:eastAsia="es-MX"/>
              </w:rPr>
              <w:t>027</w:t>
            </w:r>
          </w:p>
        </w:tc>
        <w:tc>
          <w:tcPr>
            <w:tcW w:w="1721" w:type="dxa"/>
            <w:shd w:val="clear" w:color="auto" w:fill="auto"/>
            <w:vAlign w:val="center"/>
          </w:tcPr>
          <w:p w14:paraId="44E39D7C" w14:textId="67FD8364" w:rsidR="005D6484" w:rsidRPr="00DD10DF" w:rsidRDefault="005D6484" w:rsidP="00701471">
            <w:pPr>
              <w:spacing w:line="360" w:lineRule="auto"/>
              <w:rPr>
                <w:color w:val="000000"/>
                <w:lang w:val="es-MX" w:eastAsia="es-MX"/>
              </w:rPr>
            </w:pPr>
            <w:r w:rsidRPr="00DD10DF">
              <w:rPr>
                <w:color w:val="000000"/>
                <w:lang w:val="es-MX" w:eastAsia="es-MX"/>
              </w:rPr>
              <w:t>Tepeyac</w:t>
            </w:r>
          </w:p>
        </w:tc>
        <w:tc>
          <w:tcPr>
            <w:tcW w:w="425" w:type="dxa"/>
            <w:shd w:val="clear" w:color="auto" w:fill="auto"/>
            <w:vAlign w:val="center"/>
          </w:tcPr>
          <w:p w14:paraId="4AE77A3B" w14:textId="24BD10F0" w:rsidR="005D6484" w:rsidRPr="00DD10DF" w:rsidRDefault="005D6484" w:rsidP="00701471">
            <w:pPr>
              <w:spacing w:line="360" w:lineRule="auto"/>
              <w:rPr>
                <w:color w:val="000000"/>
                <w:lang w:val="es-MX" w:eastAsia="es-MX"/>
              </w:rPr>
            </w:pPr>
            <w:r w:rsidRPr="00DD10DF">
              <w:rPr>
                <w:color w:val="000000"/>
                <w:lang w:val="es-MX" w:eastAsia="es-MX"/>
              </w:rPr>
              <w:t>049</w:t>
            </w:r>
          </w:p>
        </w:tc>
        <w:tc>
          <w:tcPr>
            <w:tcW w:w="1721" w:type="dxa"/>
            <w:shd w:val="clear" w:color="auto" w:fill="auto"/>
            <w:vAlign w:val="center"/>
          </w:tcPr>
          <w:p w14:paraId="156387E1" w14:textId="043F8BE7" w:rsidR="005D6484" w:rsidRPr="00DD10DF" w:rsidRDefault="005D6484" w:rsidP="00701471">
            <w:pPr>
              <w:spacing w:line="360" w:lineRule="auto"/>
              <w:rPr>
                <w:color w:val="000000"/>
                <w:lang w:val="es-MX" w:eastAsia="es-MX"/>
              </w:rPr>
            </w:pPr>
            <w:r w:rsidRPr="00DD10DF">
              <w:rPr>
                <w:color w:val="000000"/>
                <w:lang w:val="es-MX" w:eastAsia="es-MX"/>
              </w:rPr>
              <w:t>Xotepingo</w:t>
            </w:r>
          </w:p>
        </w:tc>
        <w:tc>
          <w:tcPr>
            <w:tcW w:w="491" w:type="dxa"/>
            <w:shd w:val="clear" w:color="auto" w:fill="auto"/>
            <w:vAlign w:val="center"/>
          </w:tcPr>
          <w:p w14:paraId="4523F76C" w14:textId="3571D69E" w:rsidR="005D6484" w:rsidRPr="00DD10DF" w:rsidRDefault="005D6484" w:rsidP="00701471">
            <w:pPr>
              <w:spacing w:line="360" w:lineRule="auto"/>
              <w:rPr>
                <w:color w:val="000000"/>
                <w:lang w:val="es-MX" w:eastAsia="es-MX"/>
              </w:rPr>
            </w:pPr>
            <w:r w:rsidRPr="00DD10DF">
              <w:rPr>
                <w:color w:val="000000"/>
                <w:lang w:val="es-MX" w:eastAsia="es-MX"/>
              </w:rPr>
              <w:t>071</w:t>
            </w:r>
          </w:p>
        </w:tc>
        <w:tc>
          <w:tcPr>
            <w:tcW w:w="1991" w:type="dxa"/>
            <w:shd w:val="clear" w:color="auto" w:fill="auto"/>
            <w:vAlign w:val="center"/>
          </w:tcPr>
          <w:p w14:paraId="61158EA6" w14:textId="6B433C18" w:rsidR="005D6484" w:rsidRPr="00DD10DF" w:rsidRDefault="005D6484" w:rsidP="00701471">
            <w:pPr>
              <w:spacing w:line="360" w:lineRule="auto"/>
              <w:rPr>
                <w:color w:val="000000"/>
                <w:lang w:val="es-MX" w:eastAsia="es-MX"/>
              </w:rPr>
            </w:pPr>
            <w:r w:rsidRPr="00DD10DF">
              <w:rPr>
                <w:color w:val="000000"/>
                <w:lang w:val="es-MX" w:eastAsia="es-MX"/>
              </w:rPr>
              <w:t>Milpa Alta</w:t>
            </w:r>
          </w:p>
        </w:tc>
      </w:tr>
      <w:tr w:rsidR="005D6484" w:rsidRPr="00DD10DF" w14:paraId="25F478D5" w14:textId="130E5BC3" w:rsidTr="00560725">
        <w:trPr>
          <w:cantSplit/>
          <w:trHeight w:val="152"/>
          <w:jc w:val="center"/>
        </w:trPr>
        <w:tc>
          <w:tcPr>
            <w:tcW w:w="633" w:type="dxa"/>
            <w:shd w:val="clear" w:color="auto" w:fill="auto"/>
            <w:noWrap/>
            <w:vAlign w:val="center"/>
            <w:hideMark/>
          </w:tcPr>
          <w:p w14:paraId="2F1B5085" w14:textId="77777777" w:rsidR="005D6484" w:rsidRPr="00DD10DF" w:rsidRDefault="005D6484" w:rsidP="00701471">
            <w:pPr>
              <w:spacing w:line="360" w:lineRule="auto"/>
              <w:rPr>
                <w:color w:val="000000"/>
                <w:lang w:val="es-MX" w:eastAsia="es-MX"/>
              </w:rPr>
            </w:pPr>
            <w:r w:rsidRPr="00DD10DF">
              <w:rPr>
                <w:color w:val="000000"/>
                <w:lang w:val="es-MX" w:eastAsia="es-MX"/>
              </w:rPr>
              <w:t>006</w:t>
            </w:r>
          </w:p>
        </w:tc>
        <w:tc>
          <w:tcPr>
            <w:tcW w:w="1914" w:type="dxa"/>
            <w:shd w:val="clear" w:color="auto" w:fill="auto"/>
            <w:noWrap/>
            <w:vAlign w:val="center"/>
            <w:hideMark/>
          </w:tcPr>
          <w:p w14:paraId="45ECBBFB" w14:textId="77777777" w:rsidR="005D6484" w:rsidRPr="00DD10DF" w:rsidRDefault="005D6484" w:rsidP="00701471">
            <w:pPr>
              <w:spacing w:line="360" w:lineRule="auto"/>
              <w:rPr>
                <w:color w:val="000000"/>
                <w:lang w:val="es-MX" w:eastAsia="es-MX"/>
              </w:rPr>
            </w:pPr>
            <w:r w:rsidRPr="00DD10DF">
              <w:rPr>
                <w:color w:val="000000"/>
                <w:lang w:val="es-MX" w:eastAsia="es-MX"/>
              </w:rPr>
              <w:t>Balbuena</w:t>
            </w:r>
          </w:p>
        </w:tc>
        <w:tc>
          <w:tcPr>
            <w:tcW w:w="425" w:type="dxa"/>
            <w:shd w:val="clear" w:color="auto" w:fill="auto"/>
            <w:vAlign w:val="center"/>
          </w:tcPr>
          <w:p w14:paraId="5688163F" w14:textId="03A66F58" w:rsidR="005D6484" w:rsidRPr="00DD10DF" w:rsidRDefault="005D6484" w:rsidP="00701471">
            <w:pPr>
              <w:spacing w:line="360" w:lineRule="auto"/>
              <w:rPr>
                <w:color w:val="000000"/>
                <w:lang w:val="es-MX" w:eastAsia="es-MX"/>
              </w:rPr>
            </w:pPr>
            <w:r w:rsidRPr="00DD10DF">
              <w:rPr>
                <w:color w:val="000000"/>
                <w:lang w:val="es-MX" w:eastAsia="es-MX"/>
              </w:rPr>
              <w:t>028</w:t>
            </w:r>
          </w:p>
        </w:tc>
        <w:tc>
          <w:tcPr>
            <w:tcW w:w="1721" w:type="dxa"/>
            <w:shd w:val="clear" w:color="auto" w:fill="auto"/>
            <w:vAlign w:val="center"/>
          </w:tcPr>
          <w:p w14:paraId="6492D0E0" w14:textId="230A388B" w:rsidR="005D6484" w:rsidRPr="00DD10DF" w:rsidRDefault="005D6484" w:rsidP="00701471">
            <w:pPr>
              <w:spacing w:line="360" w:lineRule="auto"/>
              <w:rPr>
                <w:color w:val="000000"/>
                <w:lang w:val="es-MX" w:eastAsia="es-MX"/>
              </w:rPr>
            </w:pPr>
            <w:r w:rsidRPr="00DD10DF">
              <w:rPr>
                <w:color w:val="000000"/>
                <w:lang w:val="es-MX" w:eastAsia="es-MX"/>
              </w:rPr>
              <w:t>La Villa</w:t>
            </w:r>
          </w:p>
        </w:tc>
        <w:tc>
          <w:tcPr>
            <w:tcW w:w="425" w:type="dxa"/>
            <w:shd w:val="clear" w:color="auto" w:fill="auto"/>
            <w:vAlign w:val="center"/>
          </w:tcPr>
          <w:p w14:paraId="66965483" w14:textId="14E6BFB0" w:rsidR="005D6484" w:rsidRPr="00DD10DF" w:rsidRDefault="005D6484" w:rsidP="00701471">
            <w:pPr>
              <w:spacing w:line="360" w:lineRule="auto"/>
              <w:rPr>
                <w:color w:val="000000"/>
                <w:lang w:val="es-MX" w:eastAsia="es-MX"/>
              </w:rPr>
            </w:pPr>
            <w:r w:rsidRPr="00DD10DF">
              <w:rPr>
                <w:color w:val="000000"/>
                <w:lang w:val="es-MX" w:eastAsia="es-MX"/>
              </w:rPr>
              <w:t>050</w:t>
            </w:r>
          </w:p>
        </w:tc>
        <w:tc>
          <w:tcPr>
            <w:tcW w:w="1721" w:type="dxa"/>
            <w:shd w:val="clear" w:color="auto" w:fill="auto"/>
            <w:vAlign w:val="center"/>
          </w:tcPr>
          <w:p w14:paraId="6029409E" w14:textId="73548133" w:rsidR="005D6484" w:rsidRPr="00DD10DF" w:rsidRDefault="005D6484" w:rsidP="00701471">
            <w:pPr>
              <w:spacing w:line="360" w:lineRule="auto"/>
              <w:rPr>
                <w:color w:val="000000"/>
                <w:lang w:val="es-MX" w:eastAsia="es-MX"/>
              </w:rPr>
            </w:pPr>
            <w:r w:rsidRPr="00DD10DF">
              <w:rPr>
                <w:color w:val="000000"/>
                <w:lang w:val="es-MX" w:eastAsia="es-MX"/>
              </w:rPr>
              <w:t>Estadio Azteca</w:t>
            </w:r>
          </w:p>
        </w:tc>
        <w:tc>
          <w:tcPr>
            <w:tcW w:w="491" w:type="dxa"/>
            <w:shd w:val="clear" w:color="auto" w:fill="auto"/>
            <w:vAlign w:val="center"/>
          </w:tcPr>
          <w:p w14:paraId="60FD5BEE" w14:textId="0D65569D" w:rsidR="005D6484" w:rsidRPr="00DD10DF" w:rsidRDefault="005D6484" w:rsidP="00701471">
            <w:pPr>
              <w:spacing w:line="360" w:lineRule="auto"/>
              <w:rPr>
                <w:color w:val="000000"/>
                <w:lang w:val="es-MX" w:eastAsia="es-MX"/>
              </w:rPr>
            </w:pPr>
            <w:r w:rsidRPr="00DD10DF">
              <w:rPr>
                <w:color w:val="000000"/>
                <w:lang w:val="es-MX" w:eastAsia="es-MX"/>
              </w:rPr>
              <w:t>072</w:t>
            </w:r>
          </w:p>
        </w:tc>
        <w:tc>
          <w:tcPr>
            <w:tcW w:w="1991" w:type="dxa"/>
            <w:shd w:val="clear" w:color="auto" w:fill="auto"/>
            <w:vAlign w:val="center"/>
          </w:tcPr>
          <w:p w14:paraId="28E2F912" w14:textId="03B87C1D" w:rsidR="005D6484" w:rsidRPr="00DD10DF" w:rsidRDefault="005D6484" w:rsidP="00701471">
            <w:pPr>
              <w:spacing w:line="360" w:lineRule="auto"/>
              <w:rPr>
                <w:color w:val="000000"/>
                <w:lang w:val="es-MX" w:eastAsia="es-MX"/>
              </w:rPr>
            </w:pPr>
            <w:r w:rsidRPr="00DD10DF">
              <w:rPr>
                <w:color w:val="000000"/>
                <w:lang w:val="es-MX" w:eastAsia="es-MX"/>
              </w:rPr>
              <w:t>Tulyehualco</w:t>
            </w:r>
          </w:p>
        </w:tc>
      </w:tr>
      <w:tr w:rsidR="005D6484" w:rsidRPr="00DD10DF" w14:paraId="1E6C8C9D" w14:textId="2679E7FB" w:rsidTr="00560725">
        <w:trPr>
          <w:cantSplit/>
          <w:trHeight w:val="166"/>
          <w:jc w:val="center"/>
        </w:trPr>
        <w:tc>
          <w:tcPr>
            <w:tcW w:w="633" w:type="dxa"/>
            <w:shd w:val="clear" w:color="auto" w:fill="auto"/>
            <w:noWrap/>
            <w:vAlign w:val="center"/>
            <w:hideMark/>
          </w:tcPr>
          <w:p w14:paraId="2ECC4564" w14:textId="77777777" w:rsidR="005D6484" w:rsidRPr="00DD10DF" w:rsidRDefault="005D6484" w:rsidP="00701471">
            <w:pPr>
              <w:spacing w:line="360" w:lineRule="auto"/>
              <w:rPr>
                <w:color w:val="000000"/>
                <w:lang w:val="es-MX" w:eastAsia="es-MX"/>
              </w:rPr>
            </w:pPr>
            <w:r w:rsidRPr="00DD10DF">
              <w:rPr>
                <w:color w:val="000000"/>
                <w:lang w:val="es-MX" w:eastAsia="es-MX"/>
              </w:rPr>
              <w:t>007</w:t>
            </w:r>
          </w:p>
        </w:tc>
        <w:tc>
          <w:tcPr>
            <w:tcW w:w="1914" w:type="dxa"/>
            <w:shd w:val="clear" w:color="auto" w:fill="auto"/>
            <w:noWrap/>
            <w:vAlign w:val="center"/>
            <w:hideMark/>
          </w:tcPr>
          <w:p w14:paraId="6D8EE824" w14:textId="77777777" w:rsidR="005D6484" w:rsidRPr="00DD10DF" w:rsidRDefault="005D6484" w:rsidP="00701471">
            <w:pPr>
              <w:spacing w:line="360" w:lineRule="auto"/>
              <w:rPr>
                <w:color w:val="000000"/>
                <w:lang w:val="es-MX" w:eastAsia="es-MX"/>
              </w:rPr>
            </w:pPr>
            <w:r w:rsidRPr="00DD10DF">
              <w:rPr>
                <w:color w:val="000000"/>
                <w:lang w:val="es-MX" w:eastAsia="es-MX"/>
              </w:rPr>
              <w:t>Obrera</w:t>
            </w:r>
          </w:p>
        </w:tc>
        <w:tc>
          <w:tcPr>
            <w:tcW w:w="425" w:type="dxa"/>
            <w:shd w:val="clear" w:color="auto" w:fill="auto"/>
            <w:vAlign w:val="center"/>
          </w:tcPr>
          <w:p w14:paraId="1831ACC2" w14:textId="5A280177" w:rsidR="005D6484" w:rsidRPr="00DD10DF" w:rsidRDefault="005D6484" w:rsidP="00701471">
            <w:pPr>
              <w:spacing w:line="360" w:lineRule="auto"/>
              <w:rPr>
                <w:color w:val="000000"/>
                <w:lang w:val="es-MX" w:eastAsia="es-MX"/>
              </w:rPr>
            </w:pPr>
            <w:r w:rsidRPr="00DD10DF">
              <w:rPr>
                <w:color w:val="000000"/>
                <w:lang w:val="es-MX" w:eastAsia="es-MX"/>
              </w:rPr>
              <w:t>029</w:t>
            </w:r>
          </w:p>
        </w:tc>
        <w:tc>
          <w:tcPr>
            <w:tcW w:w="1721" w:type="dxa"/>
            <w:shd w:val="clear" w:color="auto" w:fill="auto"/>
            <w:vAlign w:val="center"/>
          </w:tcPr>
          <w:p w14:paraId="6E1B8B70" w14:textId="4BCD0B52" w:rsidR="005D6484" w:rsidRPr="00DD10DF" w:rsidRDefault="005D6484" w:rsidP="00701471">
            <w:pPr>
              <w:spacing w:line="360" w:lineRule="auto"/>
              <w:rPr>
                <w:color w:val="000000"/>
                <w:lang w:val="es-MX" w:eastAsia="es-MX"/>
              </w:rPr>
            </w:pPr>
            <w:r w:rsidRPr="00DD10DF">
              <w:rPr>
                <w:color w:val="000000"/>
                <w:lang w:val="es-MX" w:eastAsia="es-MX"/>
              </w:rPr>
              <w:t>Nueva Atzacoalco</w:t>
            </w:r>
          </w:p>
        </w:tc>
        <w:tc>
          <w:tcPr>
            <w:tcW w:w="425" w:type="dxa"/>
            <w:shd w:val="clear" w:color="auto" w:fill="auto"/>
            <w:vAlign w:val="center"/>
          </w:tcPr>
          <w:p w14:paraId="7E65978A" w14:textId="0BED7F8F" w:rsidR="005D6484" w:rsidRPr="00DD10DF" w:rsidRDefault="005D6484" w:rsidP="00701471">
            <w:pPr>
              <w:spacing w:line="360" w:lineRule="auto"/>
              <w:rPr>
                <w:color w:val="000000"/>
                <w:lang w:val="es-MX" w:eastAsia="es-MX"/>
              </w:rPr>
            </w:pPr>
            <w:r w:rsidRPr="00DD10DF">
              <w:rPr>
                <w:color w:val="000000"/>
                <w:lang w:val="es-MX" w:eastAsia="es-MX"/>
              </w:rPr>
              <w:t>051</w:t>
            </w:r>
          </w:p>
        </w:tc>
        <w:tc>
          <w:tcPr>
            <w:tcW w:w="1721" w:type="dxa"/>
            <w:shd w:val="clear" w:color="auto" w:fill="auto"/>
            <w:vAlign w:val="center"/>
          </w:tcPr>
          <w:p w14:paraId="1A2BD829" w14:textId="31435882" w:rsidR="005D6484" w:rsidRPr="00DD10DF" w:rsidRDefault="005D6484" w:rsidP="00701471">
            <w:pPr>
              <w:spacing w:line="360" w:lineRule="auto"/>
              <w:rPr>
                <w:color w:val="000000"/>
                <w:lang w:val="es-MX" w:eastAsia="es-MX"/>
              </w:rPr>
            </w:pPr>
            <w:r w:rsidRPr="00DD10DF">
              <w:rPr>
                <w:color w:val="000000"/>
                <w:lang w:val="es-MX" w:eastAsia="es-MX"/>
              </w:rPr>
              <w:t>Ciudad Universitaria</w:t>
            </w:r>
          </w:p>
        </w:tc>
        <w:tc>
          <w:tcPr>
            <w:tcW w:w="491" w:type="dxa"/>
            <w:shd w:val="clear" w:color="auto" w:fill="auto"/>
            <w:vAlign w:val="center"/>
          </w:tcPr>
          <w:p w14:paraId="4990C9F1" w14:textId="577E050E" w:rsidR="005D6484" w:rsidRPr="00DD10DF" w:rsidRDefault="005D6484" w:rsidP="00701471">
            <w:pPr>
              <w:spacing w:line="360" w:lineRule="auto"/>
              <w:rPr>
                <w:color w:val="000000"/>
                <w:lang w:val="es-MX" w:eastAsia="es-MX"/>
              </w:rPr>
            </w:pPr>
            <w:r w:rsidRPr="00DD10DF">
              <w:rPr>
                <w:color w:val="000000"/>
                <w:lang w:val="es-MX" w:eastAsia="es-MX"/>
              </w:rPr>
              <w:t>073</w:t>
            </w:r>
          </w:p>
        </w:tc>
        <w:tc>
          <w:tcPr>
            <w:tcW w:w="1991" w:type="dxa"/>
            <w:shd w:val="clear" w:color="auto" w:fill="auto"/>
            <w:vAlign w:val="center"/>
          </w:tcPr>
          <w:p w14:paraId="2DC543C1" w14:textId="1894BD7C" w:rsidR="005D6484" w:rsidRPr="00DD10DF" w:rsidRDefault="005D6484" w:rsidP="00701471">
            <w:pPr>
              <w:spacing w:line="360" w:lineRule="auto"/>
              <w:rPr>
                <w:color w:val="000000"/>
                <w:lang w:val="es-MX" w:eastAsia="es-MX"/>
              </w:rPr>
            </w:pPr>
            <w:r w:rsidRPr="00DD10DF">
              <w:rPr>
                <w:color w:val="000000"/>
                <w:lang w:val="es-MX" w:eastAsia="es-MX"/>
              </w:rPr>
              <w:t>El Molino Tezonco</w:t>
            </w:r>
          </w:p>
        </w:tc>
      </w:tr>
      <w:tr w:rsidR="005D6484" w:rsidRPr="00DD10DF" w14:paraId="5852AF7D" w14:textId="03C5061A" w:rsidTr="00560725">
        <w:trPr>
          <w:cantSplit/>
          <w:trHeight w:val="166"/>
          <w:jc w:val="center"/>
        </w:trPr>
        <w:tc>
          <w:tcPr>
            <w:tcW w:w="633" w:type="dxa"/>
            <w:shd w:val="clear" w:color="auto" w:fill="auto"/>
            <w:noWrap/>
            <w:vAlign w:val="center"/>
            <w:hideMark/>
          </w:tcPr>
          <w:p w14:paraId="455B2D4A" w14:textId="77777777" w:rsidR="005D6484" w:rsidRPr="00DD10DF" w:rsidRDefault="005D6484" w:rsidP="00701471">
            <w:pPr>
              <w:spacing w:line="360" w:lineRule="auto"/>
              <w:rPr>
                <w:color w:val="000000"/>
                <w:lang w:val="es-MX" w:eastAsia="es-MX"/>
              </w:rPr>
            </w:pPr>
            <w:r w:rsidRPr="00DD10DF">
              <w:rPr>
                <w:color w:val="000000"/>
                <w:lang w:val="es-MX" w:eastAsia="es-MX"/>
              </w:rPr>
              <w:t>008</w:t>
            </w:r>
          </w:p>
        </w:tc>
        <w:tc>
          <w:tcPr>
            <w:tcW w:w="1914" w:type="dxa"/>
            <w:shd w:val="clear" w:color="auto" w:fill="auto"/>
            <w:noWrap/>
            <w:vAlign w:val="center"/>
            <w:hideMark/>
          </w:tcPr>
          <w:p w14:paraId="55E549F2" w14:textId="77777777" w:rsidR="005D6484" w:rsidRPr="00DD10DF" w:rsidRDefault="005D6484" w:rsidP="00701471">
            <w:pPr>
              <w:spacing w:line="360" w:lineRule="auto"/>
              <w:rPr>
                <w:color w:val="000000"/>
                <w:lang w:val="es-MX" w:eastAsia="es-MX"/>
              </w:rPr>
            </w:pPr>
            <w:r w:rsidRPr="00DD10DF">
              <w:rPr>
                <w:color w:val="000000"/>
                <w:lang w:val="es-MX" w:eastAsia="es-MX"/>
              </w:rPr>
              <w:t>Condesa</w:t>
            </w:r>
          </w:p>
        </w:tc>
        <w:tc>
          <w:tcPr>
            <w:tcW w:w="425" w:type="dxa"/>
            <w:shd w:val="clear" w:color="auto" w:fill="auto"/>
            <w:vAlign w:val="center"/>
          </w:tcPr>
          <w:p w14:paraId="2BCBBCFC" w14:textId="14382182" w:rsidR="005D6484" w:rsidRPr="00DD10DF" w:rsidRDefault="005D6484" w:rsidP="00701471">
            <w:pPr>
              <w:spacing w:line="360" w:lineRule="auto"/>
              <w:rPr>
                <w:color w:val="000000"/>
                <w:lang w:val="es-MX" w:eastAsia="es-MX"/>
              </w:rPr>
            </w:pPr>
            <w:r w:rsidRPr="00DD10DF">
              <w:rPr>
                <w:color w:val="000000"/>
                <w:lang w:val="es-MX" w:eastAsia="es-MX"/>
              </w:rPr>
              <w:t>030</w:t>
            </w:r>
          </w:p>
        </w:tc>
        <w:tc>
          <w:tcPr>
            <w:tcW w:w="1721" w:type="dxa"/>
            <w:shd w:val="clear" w:color="auto" w:fill="auto"/>
            <w:vAlign w:val="center"/>
          </w:tcPr>
          <w:p w14:paraId="5BCAEBC9" w14:textId="486A2E1A" w:rsidR="005D6484" w:rsidRPr="00DD10DF" w:rsidRDefault="005D6484" w:rsidP="00701471">
            <w:pPr>
              <w:spacing w:line="360" w:lineRule="auto"/>
              <w:rPr>
                <w:color w:val="000000"/>
                <w:lang w:val="es-MX" w:eastAsia="es-MX"/>
              </w:rPr>
            </w:pPr>
            <w:r w:rsidRPr="00DD10DF">
              <w:rPr>
                <w:color w:val="000000"/>
                <w:lang w:val="es-MX" w:eastAsia="es-MX"/>
              </w:rPr>
              <w:t>San Felipe de Jesús</w:t>
            </w:r>
          </w:p>
        </w:tc>
        <w:tc>
          <w:tcPr>
            <w:tcW w:w="425" w:type="dxa"/>
            <w:shd w:val="clear" w:color="auto" w:fill="auto"/>
            <w:vAlign w:val="center"/>
          </w:tcPr>
          <w:p w14:paraId="5E42F029" w14:textId="7FA7389B" w:rsidR="005D6484" w:rsidRPr="00DD10DF" w:rsidRDefault="005D6484" w:rsidP="00701471">
            <w:pPr>
              <w:spacing w:line="360" w:lineRule="auto"/>
              <w:rPr>
                <w:color w:val="000000"/>
                <w:lang w:val="es-MX" w:eastAsia="es-MX"/>
              </w:rPr>
            </w:pPr>
            <w:r w:rsidRPr="00DD10DF">
              <w:rPr>
                <w:color w:val="000000"/>
                <w:lang w:val="es-MX" w:eastAsia="es-MX"/>
              </w:rPr>
              <w:t>052</w:t>
            </w:r>
          </w:p>
        </w:tc>
        <w:tc>
          <w:tcPr>
            <w:tcW w:w="1721" w:type="dxa"/>
            <w:shd w:val="clear" w:color="auto" w:fill="auto"/>
            <w:vAlign w:val="center"/>
          </w:tcPr>
          <w:p w14:paraId="52664179" w14:textId="4D339A27" w:rsidR="005D6484" w:rsidRPr="00DD10DF" w:rsidRDefault="005D6484" w:rsidP="00701471">
            <w:pPr>
              <w:spacing w:line="360" w:lineRule="auto"/>
              <w:rPr>
                <w:color w:val="000000"/>
                <w:lang w:val="es-MX" w:eastAsia="es-MX"/>
              </w:rPr>
            </w:pPr>
            <w:r w:rsidRPr="00DD10DF">
              <w:rPr>
                <w:color w:val="000000"/>
                <w:lang w:val="es-MX" w:eastAsia="es-MX"/>
              </w:rPr>
              <w:t>Olivar de los Padres-San Jerónimo</w:t>
            </w:r>
          </w:p>
        </w:tc>
        <w:tc>
          <w:tcPr>
            <w:tcW w:w="491" w:type="dxa"/>
            <w:shd w:val="clear" w:color="auto" w:fill="auto"/>
            <w:vAlign w:val="center"/>
          </w:tcPr>
          <w:p w14:paraId="6159FAB4" w14:textId="1D35F7E5" w:rsidR="005D6484" w:rsidRPr="00DD10DF" w:rsidRDefault="005D6484" w:rsidP="00701471">
            <w:pPr>
              <w:spacing w:line="360" w:lineRule="auto"/>
              <w:rPr>
                <w:color w:val="000000"/>
                <w:lang w:val="es-MX" w:eastAsia="es-MX"/>
              </w:rPr>
            </w:pPr>
            <w:r w:rsidRPr="00DD10DF">
              <w:rPr>
                <w:color w:val="000000"/>
                <w:lang w:val="es-MX" w:eastAsia="es-MX"/>
              </w:rPr>
              <w:t>074</w:t>
            </w:r>
          </w:p>
        </w:tc>
        <w:tc>
          <w:tcPr>
            <w:tcW w:w="1991" w:type="dxa"/>
            <w:shd w:val="clear" w:color="auto" w:fill="auto"/>
            <w:vAlign w:val="center"/>
          </w:tcPr>
          <w:p w14:paraId="3887D5C2" w14:textId="3A73C85C" w:rsidR="005D6484" w:rsidRPr="00DD10DF" w:rsidRDefault="005D6484" w:rsidP="00701471">
            <w:pPr>
              <w:spacing w:line="360" w:lineRule="auto"/>
              <w:rPr>
                <w:color w:val="000000"/>
                <w:lang w:val="es-MX" w:eastAsia="es-MX"/>
              </w:rPr>
            </w:pPr>
            <w:r w:rsidRPr="00DD10DF">
              <w:rPr>
                <w:color w:val="000000"/>
                <w:lang w:val="es-MX" w:eastAsia="es-MX"/>
              </w:rPr>
              <w:t>Tláhuac</w:t>
            </w:r>
          </w:p>
        </w:tc>
      </w:tr>
      <w:tr w:rsidR="005D6484" w:rsidRPr="00DD10DF" w14:paraId="00B173EB" w14:textId="4E2043CD" w:rsidTr="00560725">
        <w:trPr>
          <w:cantSplit/>
          <w:trHeight w:val="166"/>
          <w:jc w:val="center"/>
        </w:trPr>
        <w:tc>
          <w:tcPr>
            <w:tcW w:w="633" w:type="dxa"/>
            <w:shd w:val="clear" w:color="auto" w:fill="auto"/>
            <w:noWrap/>
            <w:vAlign w:val="center"/>
            <w:hideMark/>
          </w:tcPr>
          <w:p w14:paraId="772341CC" w14:textId="77777777" w:rsidR="005D6484" w:rsidRPr="00DD10DF" w:rsidRDefault="005D6484" w:rsidP="00701471">
            <w:pPr>
              <w:spacing w:line="360" w:lineRule="auto"/>
              <w:rPr>
                <w:color w:val="000000"/>
                <w:lang w:val="es-MX" w:eastAsia="es-MX"/>
              </w:rPr>
            </w:pPr>
            <w:r w:rsidRPr="00DD10DF">
              <w:rPr>
                <w:color w:val="000000"/>
                <w:lang w:val="es-MX" w:eastAsia="es-MX"/>
              </w:rPr>
              <w:t>009</w:t>
            </w:r>
          </w:p>
        </w:tc>
        <w:tc>
          <w:tcPr>
            <w:tcW w:w="1914" w:type="dxa"/>
            <w:shd w:val="clear" w:color="auto" w:fill="auto"/>
            <w:noWrap/>
            <w:vAlign w:val="center"/>
            <w:hideMark/>
          </w:tcPr>
          <w:p w14:paraId="1EA024D3" w14:textId="19DE6814" w:rsidR="005D6484" w:rsidRPr="00DD10DF" w:rsidRDefault="005D6484" w:rsidP="00701471">
            <w:pPr>
              <w:spacing w:line="360" w:lineRule="auto"/>
              <w:rPr>
                <w:color w:val="000000"/>
                <w:lang w:val="es-MX" w:eastAsia="es-MX"/>
              </w:rPr>
            </w:pPr>
            <w:r w:rsidRPr="00DD10DF">
              <w:rPr>
                <w:color w:val="000000"/>
                <w:lang w:val="es-MX" w:eastAsia="es-MX"/>
              </w:rPr>
              <w:t>N</w:t>
            </w:r>
            <w:r w:rsidR="00FC4E6B" w:rsidRPr="00DD10DF">
              <w:rPr>
                <w:color w:val="000000"/>
                <w:lang w:val="es-MX" w:eastAsia="es-MX"/>
              </w:rPr>
              <w:t>á</w:t>
            </w:r>
            <w:r w:rsidRPr="00DD10DF">
              <w:rPr>
                <w:color w:val="000000"/>
                <w:lang w:val="es-MX" w:eastAsia="es-MX"/>
              </w:rPr>
              <w:t>poles</w:t>
            </w:r>
          </w:p>
        </w:tc>
        <w:tc>
          <w:tcPr>
            <w:tcW w:w="425" w:type="dxa"/>
            <w:shd w:val="clear" w:color="auto" w:fill="auto"/>
            <w:vAlign w:val="center"/>
          </w:tcPr>
          <w:p w14:paraId="10DFC905" w14:textId="2C7765ED" w:rsidR="005D6484" w:rsidRPr="00DD10DF" w:rsidRDefault="005D6484" w:rsidP="00701471">
            <w:pPr>
              <w:spacing w:line="360" w:lineRule="auto"/>
              <w:rPr>
                <w:color w:val="000000"/>
                <w:lang w:val="es-MX" w:eastAsia="es-MX"/>
              </w:rPr>
            </w:pPr>
            <w:r w:rsidRPr="00DD10DF">
              <w:rPr>
                <w:color w:val="000000"/>
                <w:lang w:val="es-MX" w:eastAsia="es-MX"/>
              </w:rPr>
              <w:t>031</w:t>
            </w:r>
          </w:p>
        </w:tc>
        <w:tc>
          <w:tcPr>
            <w:tcW w:w="1721" w:type="dxa"/>
            <w:shd w:val="clear" w:color="auto" w:fill="auto"/>
            <w:vAlign w:val="center"/>
          </w:tcPr>
          <w:p w14:paraId="12D8742C" w14:textId="7B8DFDB3" w:rsidR="005D6484" w:rsidRPr="00DD10DF" w:rsidRDefault="005D6484" w:rsidP="00701471">
            <w:pPr>
              <w:spacing w:line="360" w:lineRule="auto"/>
              <w:rPr>
                <w:color w:val="000000"/>
                <w:lang w:val="es-MX" w:eastAsia="es-MX"/>
              </w:rPr>
            </w:pPr>
            <w:r w:rsidRPr="00DD10DF">
              <w:rPr>
                <w:color w:val="000000"/>
                <w:lang w:val="es-MX" w:eastAsia="es-MX"/>
              </w:rPr>
              <w:t>Deportivo los Galeana</w:t>
            </w:r>
          </w:p>
        </w:tc>
        <w:tc>
          <w:tcPr>
            <w:tcW w:w="425" w:type="dxa"/>
            <w:shd w:val="clear" w:color="auto" w:fill="auto"/>
            <w:vAlign w:val="center"/>
          </w:tcPr>
          <w:p w14:paraId="408A5395" w14:textId="4FADB025" w:rsidR="005D6484" w:rsidRPr="00DD10DF" w:rsidRDefault="005D6484" w:rsidP="00701471">
            <w:pPr>
              <w:spacing w:line="360" w:lineRule="auto"/>
              <w:rPr>
                <w:color w:val="000000"/>
                <w:lang w:val="es-MX" w:eastAsia="es-MX"/>
              </w:rPr>
            </w:pPr>
            <w:r w:rsidRPr="00DD10DF">
              <w:rPr>
                <w:color w:val="000000"/>
                <w:lang w:val="es-MX" w:eastAsia="es-MX"/>
              </w:rPr>
              <w:t>053</w:t>
            </w:r>
          </w:p>
        </w:tc>
        <w:tc>
          <w:tcPr>
            <w:tcW w:w="1721" w:type="dxa"/>
            <w:shd w:val="clear" w:color="auto" w:fill="auto"/>
            <w:vAlign w:val="center"/>
          </w:tcPr>
          <w:p w14:paraId="3EC39278" w14:textId="554B5D72" w:rsidR="005D6484" w:rsidRPr="00DD10DF" w:rsidRDefault="005D6484" w:rsidP="00701471">
            <w:pPr>
              <w:spacing w:line="360" w:lineRule="auto"/>
              <w:rPr>
                <w:color w:val="000000"/>
                <w:lang w:val="es-MX" w:eastAsia="es-MX"/>
              </w:rPr>
            </w:pPr>
            <w:r w:rsidRPr="00DD10DF">
              <w:rPr>
                <w:color w:val="000000"/>
                <w:lang w:val="es-MX" w:eastAsia="es-MX"/>
              </w:rPr>
              <w:t>Las Águilas</w:t>
            </w:r>
          </w:p>
        </w:tc>
        <w:tc>
          <w:tcPr>
            <w:tcW w:w="491" w:type="dxa"/>
            <w:shd w:val="clear" w:color="auto" w:fill="auto"/>
            <w:vAlign w:val="center"/>
          </w:tcPr>
          <w:p w14:paraId="450B1A9F" w14:textId="06DA45CC" w:rsidR="005D6484" w:rsidRPr="00DD10DF" w:rsidRDefault="005D6484" w:rsidP="00701471">
            <w:pPr>
              <w:spacing w:line="360" w:lineRule="auto"/>
              <w:rPr>
                <w:color w:val="000000"/>
                <w:lang w:val="es-MX" w:eastAsia="es-MX"/>
              </w:rPr>
            </w:pPr>
            <w:r w:rsidRPr="00DD10DF">
              <w:rPr>
                <w:color w:val="000000"/>
                <w:lang w:val="es-MX" w:eastAsia="es-MX"/>
              </w:rPr>
              <w:t>075</w:t>
            </w:r>
          </w:p>
        </w:tc>
        <w:tc>
          <w:tcPr>
            <w:tcW w:w="1991" w:type="dxa"/>
            <w:shd w:val="clear" w:color="auto" w:fill="auto"/>
            <w:vAlign w:val="center"/>
          </w:tcPr>
          <w:p w14:paraId="46D5DE86" w14:textId="7EB44473" w:rsidR="005D6484" w:rsidRPr="00DD10DF" w:rsidRDefault="005D6484" w:rsidP="00701471">
            <w:pPr>
              <w:spacing w:line="360" w:lineRule="auto"/>
              <w:rPr>
                <w:color w:val="000000"/>
                <w:lang w:val="es-MX" w:eastAsia="es-MX"/>
              </w:rPr>
            </w:pPr>
            <w:r w:rsidRPr="00DD10DF">
              <w:rPr>
                <w:color w:val="000000"/>
                <w:lang w:val="es-MX" w:eastAsia="es-MX"/>
              </w:rPr>
              <w:t>Mixquic</w:t>
            </w:r>
          </w:p>
        </w:tc>
      </w:tr>
      <w:tr w:rsidR="005D6484" w:rsidRPr="00DD10DF" w14:paraId="097AB30F" w14:textId="15C6865C" w:rsidTr="00560725">
        <w:trPr>
          <w:cantSplit/>
          <w:trHeight w:val="166"/>
          <w:jc w:val="center"/>
        </w:trPr>
        <w:tc>
          <w:tcPr>
            <w:tcW w:w="633" w:type="dxa"/>
            <w:shd w:val="clear" w:color="auto" w:fill="auto"/>
            <w:noWrap/>
            <w:vAlign w:val="center"/>
            <w:hideMark/>
          </w:tcPr>
          <w:p w14:paraId="32B8B9DE" w14:textId="77777777" w:rsidR="005D6484" w:rsidRPr="00DD10DF" w:rsidRDefault="005D6484" w:rsidP="00701471">
            <w:pPr>
              <w:spacing w:line="360" w:lineRule="auto"/>
              <w:rPr>
                <w:color w:val="000000"/>
                <w:lang w:val="es-MX" w:eastAsia="es-MX"/>
              </w:rPr>
            </w:pPr>
            <w:r w:rsidRPr="00DD10DF">
              <w:rPr>
                <w:color w:val="000000"/>
                <w:lang w:val="es-MX" w:eastAsia="es-MX"/>
              </w:rPr>
              <w:t>010</w:t>
            </w:r>
          </w:p>
        </w:tc>
        <w:tc>
          <w:tcPr>
            <w:tcW w:w="1914" w:type="dxa"/>
            <w:shd w:val="clear" w:color="auto" w:fill="auto"/>
            <w:noWrap/>
            <w:vAlign w:val="center"/>
            <w:hideMark/>
          </w:tcPr>
          <w:p w14:paraId="73BF35AA" w14:textId="77777777" w:rsidR="005D6484" w:rsidRPr="00DD10DF" w:rsidRDefault="005D6484" w:rsidP="00701471">
            <w:pPr>
              <w:spacing w:line="360" w:lineRule="auto"/>
              <w:rPr>
                <w:color w:val="000000"/>
                <w:lang w:val="es-MX" w:eastAsia="es-MX"/>
              </w:rPr>
            </w:pPr>
            <w:r w:rsidRPr="00DD10DF">
              <w:rPr>
                <w:color w:val="000000"/>
                <w:lang w:val="es-MX" w:eastAsia="es-MX"/>
              </w:rPr>
              <w:t>Vertiz Narvarte</w:t>
            </w:r>
          </w:p>
        </w:tc>
        <w:tc>
          <w:tcPr>
            <w:tcW w:w="425" w:type="dxa"/>
            <w:shd w:val="clear" w:color="auto" w:fill="auto"/>
            <w:vAlign w:val="center"/>
          </w:tcPr>
          <w:p w14:paraId="5C09E836" w14:textId="114ABC9C" w:rsidR="005D6484" w:rsidRPr="00DD10DF" w:rsidRDefault="005D6484" w:rsidP="00701471">
            <w:pPr>
              <w:spacing w:line="360" w:lineRule="auto"/>
              <w:rPr>
                <w:color w:val="000000"/>
                <w:lang w:val="es-MX" w:eastAsia="es-MX"/>
              </w:rPr>
            </w:pPr>
            <w:r w:rsidRPr="00DD10DF">
              <w:rPr>
                <w:color w:val="000000"/>
                <w:lang w:val="es-MX" w:eastAsia="es-MX"/>
              </w:rPr>
              <w:t>032</w:t>
            </w:r>
          </w:p>
        </w:tc>
        <w:tc>
          <w:tcPr>
            <w:tcW w:w="1721" w:type="dxa"/>
            <w:shd w:val="clear" w:color="auto" w:fill="auto"/>
            <w:vAlign w:val="center"/>
          </w:tcPr>
          <w:p w14:paraId="75D69CA5" w14:textId="7B325475" w:rsidR="005D6484" w:rsidRPr="00DD10DF" w:rsidRDefault="005D6484" w:rsidP="00701471">
            <w:pPr>
              <w:spacing w:line="360" w:lineRule="auto"/>
              <w:rPr>
                <w:color w:val="000000"/>
                <w:lang w:val="es-MX" w:eastAsia="es-MX"/>
              </w:rPr>
            </w:pPr>
            <w:r w:rsidRPr="00DD10DF">
              <w:rPr>
                <w:color w:val="000000"/>
                <w:lang w:val="es-MX" w:eastAsia="es-MX"/>
              </w:rPr>
              <w:t>Bondojito</w:t>
            </w:r>
          </w:p>
        </w:tc>
        <w:tc>
          <w:tcPr>
            <w:tcW w:w="425" w:type="dxa"/>
            <w:shd w:val="clear" w:color="auto" w:fill="auto"/>
            <w:vAlign w:val="center"/>
          </w:tcPr>
          <w:p w14:paraId="669DF5E1" w14:textId="474CCEBB" w:rsidR="005D6484" w:rsidRPr="00DD10DF" w:rsidRDefault="005D6484" w:rsidP="00701471">
            <w:pPr>
              <w:spacing w:line="360" w:lineRule="auto"/>
              <w:rPr>
                <w:color w:val="000000"/>
                <w:lang w:val="es-MX" w:eastAsia="es-MX"/>
              </w:rPr>
            </w:pPr>
            <w:r w:rsidRPr="00DD10DF">
              <w:rPr>
                <w:color w:val="000000"/>
                <w:lang w:val="es-MX" w:eastAsia="es-MX"/>
              </w:rPr>
              <w:t>054</w:t>
            </w:r>
          </w:p>
        </w:tc>
        <w:tc>
          <w:tcPr>
            <w:tcW w:w="1721" w:type="dxa"/>
            <w:shd w:val="clear" w:color="auto" w:fill="auto"/>
            <w:vAlign w:val="center"/>
          </w:tcPr>
          <w:p w14:paraId="22BC2630" w14:textId="044B88D5" w:rsidR="005D6484" w:rsidRPr="00DD10DF" w:rsidRDefault="005D6484" w:rsidP="00701471">
            <w:pPr>
              <w:spacing w:line="360" w:lineRule="auto"/>
              <w:rPr>
                <w:color w:val="000000"/>
                <w:lang w:val="es-MX" w:eastAsia="es-MX"/>
              </w:rPr>
            </w:pPr>
            <w:r w:rsidRPr="00DD10DF">
              <w:rPr>
                <w:color w:val="000000"/>
                <w:lang w:val="es-MX" w:eastAsia="es-MX"/>
              </w:rPr>
              <w:t>Santa Luc</w:t>
            </w:r>
            <w:r w:rsidR="00FC4E6B" w:rsidRPr="00DD10DF">
              <w:rPr>
                <w:color w:val="000000"/>
                <w:lang w:val="es-MX" w:eastAsia="es-MX"/>
              </w:rPr>
              <w:t>í</w:t>
            </w:r>
            <w:r w:rsidRPr="00DD10DF">
              <w:rPr>
                <w:color w:val="000000"/>
                <w:lang w:val="es-MX" w:eastAsia="es-MX"/>
              </w:rPr>
              <w:t>a</w:t>
            </w:r>
          </w:p>
        </w:tc>
        <w:tc>
          <w:tcPr>
            <w:tcW w:w="491" w:type="dxa"/>
            <w:shd w:val="clear" w:color="auto" w:fill="auto"/>
            <w:vAlign w:val="center"/>
          </w:tcPr>
          <w:p w14:paraId="39754CF1" w14:textId="64B2E975" w:rsidR="005D6484" w:rsidRPr="00DD10DF" w:rsidRDefault="005D6484" w:rsidP="00701471">
            <w:pPr>
              <w:spacing w:line="360" w:lineRule="auto"/>
              <w:rPr>
                <w:color w:val="000000"/>
                <w:lang w:val="es-MX" w:eastAsia="es-MX"/>
              </w:rPr>
            </w:pPr>
            <w:r w:rsidRPr="00DD10DF">
              <w:rPr>
                <w:color w:val="000000"/>
                <w:lang w:val="es-MX" w:eastAsia="es-MX"/>
              </w:rPr>
              <w:t>076</w:t>
            </w:r>
          </w:p>
        </w:tc>
        <w:tc>
          <w:tcPr>
            <w:tcW w:w="1991" w:type="dxa"/>
            <w:shd w:val="clear" w:color="auto" w:fill="auto"/>
            <w:vAlign w:val="center"/>
          </w:tcPr>
          <w:p w14:paraId="7C1D3C6D" w14:textId="3EB32D1B" w:rsidR="005D6484" w:rsidRPr="00DD10DF" w:rsidRDefault="005D6484" w:rsidP="00701471">
            <w:pPr>
              <w:spacing w:line="360" w:lineRule="auto"/>
              <w:rPr>
                <w:color w:val="000000"/>
                <w:lang w:val="es-MX" w:eastAsia="es-MX"/>
              </w:rPr>
            </w:pPr>
            <w:r w:rsidRPr="00DD10DF">
              <w:rPr>
                <w:color w:val="000000"/>
                <w:lang w:val="es-MX" w:eastAsia="es-MX"/>
              </w:rPr>
              <w:t>Santa Catarina</w:t>
            </w:r>
          </w:p>
        </w:tc>
      </w:tr>
      <w:tr w:rsidR="005D6484" w:rsidRPr="00DD10DF" w14:paraId="239539F6" w14:textId="08A42CF8" w:rsidTr="00560725">
        <w:trPr>
          <w:cantSplit/>
          <w:trHeight w:val="166"/>
          <w:jc w:val="center"/>
        </w:trPr>
        <w:tc>
          <w:tcPr>
            <w:tcW w:w="633" w:type="dxa"/>
            <w:shd w:val="clear" w:color="auto" w:fill="auto"/>
            <w:noWrap/>
            <w:vAlign w:val="center"/>
            <w:hideMark/>
          </w:tcPr>
          <w:p w14:paraId="4333FEB8" w14:textId="77777777" w:rsidR="005D6484" w:rsidRPr="00DD10DF" w:rsidRDefault="005D6484" w:rsidP="00701471">
            <w:pPr>
              <w:spacing w:line="360" w:lineRule="auto"/>
              <w:rPr>
                <w:color w:val="000000"/>
                <w:lang w:val="es-MX" w:eastAsia="es-MX"/>
              </w:rPr>
            </w:pPr>
            <w:r w:rsidRPr="00DD10DF">
              <w:rPr>
                <w:color w:val="000000"/>
                <w:lang w:val="es-MX" w:eastAsia="es-MX"/>
              </w:rPr>
              <w:t>011</w:t>
            </w:r>
          </w:p>
        </w:tc>
        <w:tc>
          <w:tcPr>
            <w:tcW w:w="1914" w:type="dxa"/>
            <w:shd w:val="clear" w:color="auto" w:fill="auto"/>
            <w:noWrap/>
            <w:vAlign w:val="center"/>
            <w:hideMark/>
          </w:tcPr>
          <w:p w14:paraId="3CBFC27E" w14:textId="77777777" w:rsidR="005D6484" w:rsidRPr="00DD10DF" w:rsidRDefault="005D6484" w:rsidP="00701471">
            <w:pPr>
              <w:spacing w:line="360" w:lineRule="auto"/>
              <w:rPr>
                <w:color w:val="000000"/>
                <w:lang w:val="es-MX" w:eastAsia="es-MX"/>
              </w:rPr>
            </w:pPr>
            <w:r w:rsidRPr="00DD10DF">
              <w:rPr>
                <w:color w:val="000000"/>
                <w:lang w:val="es-MX" w:eastAsia="es-MX"/>
              </w:rPr>
              <w:t>Reforma Iztaccihuatl</w:t>
            </w:r>
          </w:p>
        </w:tc>
        <w:tc>
          <w:tcPr>
            <w:tcW w:w="425" w:type="dxa"/>
            <w:shd w:val="clear" w:color="auto" w:fill="auto"/>
            <w:vAlign w:val="center"/>
          </w:tcPr>
          <w:p w14:paraId="39EB0B0A" w14:textId="54DEF7A7" w:rsidR="005D6484" w:rsidRPr="00DD10DF" w:rsidRDefault="005D6484" w:rsidP="00701471">
            <w:pPr>
              <w:spacing w:line="360" w:lineRule="auto"/>
              <w:rPr>
                <w:color w:val="000000"/>
                <w:lang w:val="es-MX" w:eastAsia="es-MX"/>
              </w:rPr>
            </w:pPr>
            <w:r w:rsidRPr="00DD10DF">
              <w:rPr>
                <w:color w:val="000000"/>
                <w:lang w:val="es-MX" w:eastAsia="es-MX"/>
              </w:rPr>
              <w:t>033</w:t>
            </w:r>
          </w:p>
        </w:tc>
        <w:tc>
          <w:tcPr>
            <w:tcW w:w="1721" w:type="dxa"/>
            <w:shd w:val="clear" w:color="auto" w:fill="auto"/>
            <w:vAlign w:val="center"/>
          </w:tcPr>
          <w:p w14:paraId="6BEA0CF1" w14:textId="08CF91EB" w:rsidR="005D6484" w:rsidRPr="00DD10DF" w:rsidRDefault="005D6484" w:rsidP="00701471">
            <w:pPr>
              <w:spacing w:line="360" w:lineRule="auto"/>
              <w:rPr>
                <w:color w:val="000000"/>
                <w:lang w:val="es-MX" w:eastAsia="es-MX"/>
              </w:rPr>
            </w:pPr>
            <w:r w:rsidRPr="00DD10DF">
              <w:rPr>
                <w:color w:val="000000"/>
                <w:lang w:val="es-MX" w:eastAsia="es-MX"/>
              </w:rPr>
              <w:t>San Juan de Aragón</w:t>
            </w:r>
          </w:p>
        </w:tc>
        <w:tc>
          <w:tcPr>
            <w:tcW w:w="425" w:type="dxa"/>
            <w:shd w:val="clear" w:color="auto" w:fill="auto"/>
            <w:vAlign w:val="center"/>
          </w:tcPr>
          <w:p w14:paraId="618811C5" w14:textId="6D1C4C1B" w:rsidR="005D6484" w:rsidRPr="00DD10DF" w:rsidRDefault="005D6484" w:rsidP="00701471">
            <w:pPr>
              <w:spacing w:line="360" w:lineRule="auto"/>
              <w:rPr>
                <w:color w:val="000000"/>
                <w:lang w:val="es-MX" w:eastAsia="es-MX"/>
              </w:rPr>
            </w:pPr>
            <w:r w:rsidRPr="00DD10DF">
              <w:rPr>
                <w:color w:val="000000"/>
                <w:lang w:val="es-MX" w:eastAsia="es-MX"/>
              </w:rPr>
              <w:t>055</w:t>
            </w:r>
          </w:p>
        </w:tc>
        <w:tc>
          <w:tcPr>
            <w:tcW w:w="1721" w:type="dxa"/>
            <w:shd w:val="clear" w:color="auto" w:fill="auto"/>
            <w:vAlign w:val="center"/>
          </w:tcPr>
          <w:p w14:paraId="6D2C0B20" w14:textId="71A099B2" w:rsidR="005D6484" w:rsidRPr="00DD10DF" w:rsidRDefault="005D6484" w:rsidP="00701471">
            <w:pPr>
              <w:spacing w:line="360" w:lineRule="auto"/>
              <w:rPr>
                <w:color w:val="000000"/>
                <w:lang w:val="es-MX" w:eastAsia="es-MX"/>
              </w:rPr>
            </w:pPr>
            <w:r w:rsidRPr="00DD10DF">
              <w:rPr>
                <w:color w:val="000000"/>
                <w:lang w:val="es-MX" w:eastAsia="es-MX"/>
              </w:rPr>
              <w:t>Molinos</w:t>
            </w:r>
          </w:p>
        </w:tc>
        <w:tc>
          <w:tcPr>
            <w:tcW w:w="491" w:type="dxa"/>
            <w:shd w:val="clear" w:color="auto" w:fill="auto"/>
            <w:vAlign w:val="center"/>
          </w:tcPr>
          <w:p w14:paraId="2AC43500" w14:textId="7AD64B75" w:rsidR="005D6484" w:rsidRPr="00DD10DF" w:rsidRDefault="005D6484" w:rsidP="00701471">
            <w:pPr>
              <w:spacing w:line="360" w:lineRule="auto"/>
              <w:rPr>
                <w:color w:val="000000"/>
                <w:lang w:val="es-MX" w:eastAsia="es-MX"/>
              </w:rPr>
            </w:pPr>
            <w:r w:rsidRPr="00DD10DF">
              <w:rPr>
                <w:color w:val="000000"/>
                <w:lang w:val="es-MX" w:eastAsia="es-MX"/>
              </w:rPr>
              <w:t>077</w:t>
            </w:r>
          </w:p>
        </w:tc>
        <w:tc>
          <w:tcPr>
            <w:tcW w:w="1991" w:type="dxa"/>
            <w:shd w:val="clear" w:color="auto" w:fill="auto"/>
            <w:vAlign w:val="center"/>
          </w:tcPr>
          <w:p w14:paraId="1D5DD3E1" w14:textId="0A19C1DE" w:rsidR="005D6484" w:rsidRPr="00DD10DF" w:rsidRDefault="005D6484" w:rsidP="00701471">
            <w:pPr>
              <w:spacing w:line="360" w:lineRule="auto"/>
              <w:rPr>
                <w:color w:val="000000"/>
                <w:lang w:val="es-MX" w:eastAsia="es-MX"/>
              </w:rPr>
            </w:pPr>
            <w:r w:rsidRPr="00DD10DF">
              <w:rPr>
                <w:color w:val="000000"/>
                <w:lang w:val="es-MX" w:eastAsia="es-MX"/>
              </w:rPr>
              <w:t>Reclusorio Oriente</w:t>
            </w:r>
          </w:p>
        </w:tc>
      </w:tr>
      <w:tr w:rsidR="005D6484" w:rsidRPr="00DD10DF" w14:paraId="65AB1B6D" w14:textId="3396118A" w:rsidTr="00560725">
        <w:trPr>
          <w:cantSplit/>
          <w:trHeight w:val="166"/>
          <w:jc w:val="center"/>
        </w:trPr>
        <w:tc>
          <w:tcPr>
            <w:tcW w:w="633" w:type="dxa"/>
            <w:shd w:val="clear" w:color="auto" w:fill="auto"/>
            <w:noWrap/>
            <w:vAlign w:val="center"/>
            <w:hideMark/>
          </w:tcPr>
          <w:p w14:paraId="2EDD5235" w14:textId="77777777" w:rsidR="005D6484" w:rsidRPr="00DD10DF" w:rsidRDefault="005D6484" w:rsidP="00701471">
            <w:pPr>
              <w:spacing w:line="360" w:lineRule="auto"/>
              <w:rPr>
                <w:color w:val="000000"/>
                <w:lang w:val="es-MX" w:eastAsia="es-MX"/>
              </w:rPr>
            </w:pPr>
            <w:r w:rsidRPr="00DD10DF">
              <w:rPr>
                <w:color w:val="000000"/>
                <w:lang w:val="es-MX" w:eastAsia="es-MX"/>
              </w:rPr>
              <w:t>012</w:t>
            </w:r>
          </w:p>
        </w:tc>
        <w:tc>
          <w:tcPr>
            <w:tcW w:w="1914" w:type="dxa"/>
            <w:shd w:val="clear" w:color="auto" w:fill="auto"/>
            <w:noWrap/>
            <w:vAlign w:val="center"/>
            <w:hideMark/>
          </w:tcPr>
          <w:p w14:paraId="7BA78BCC" w14:textId="77777777" w:rsidR="005D6484" w:rsidRPr="00DD10DF" w:rsidRDefault="005D6484" w:rsidP="00701471">
            <w:pPr>
              <w:spacing w:line="360" w:lineRule="auto"/>
              <w:rPr>
                <w:color w:val="000000"/>
                <w:lang w:val="es-MX" w:eastAsia="es-MX"/>
              </w:rPr>
            </w:pPr>
            <w:r w:rsidRPr="00DD10DF">
              <w:rPr>
                <w:color w:val="000000"/>
                <w:lang w:val="es-MX" w:eastAsia="es-MX"/>
              </w:rPr>
              <w:t>Palacio de los Deportes</w:t>
            </w:r>
          </w:p>
        </w:tc>
        <w:tc>
          <w:tcPr>
            <w:tcW w:w="425" w:type="dxa"/>
            <w:shd w:val="clear" w:color="auto" w:fill="auto"/>
            <w:vAlign w:val="center"/>
          </w:tcPr>
          <w:p w14:paraId="43A0E060" w14:textId="1E1DAC74" w:rsidR="005D6484" w:rsidRPr="00DD10DF" w:rsidRDefault="005D6484" w:rsidP="00701471">
            <w:pPr>
              <w:spacing w:line="360" w:lineRule="auto"/>
              <w:rPr>
                <w:color w:val="000000"/>
                <w:lang w:val="es-MX" w:eastAsia="es-MX"/>
              </w:rPr>
            </w:pPr>
            <w:r w:rsidRPr="00DD10DF">
              <w:rPr>
                <w:color w:val="000000"/>
                <w:lang w:val="es-MX" w:eastAsia="es-MX"/>
              </w:rPr>
              <w:t>034</w:t>
            </w:r>
          </w:p>
        </w:tc>
        <w:tc>
          <w:tcPr>
            <w:tcW w:w="1721" w:type="dxa"/>
            <w:shd w:val="clear" w:color="auto" w:fill="auto"/>
            <w:vAlign w:val="center"/>
          </w:tcPr>
          <w:p w14:paraId="3E7BE39E" w14:textId="736DADF0" w:rsidR="005D6484" w:rsidRPr="00DD10DF" w:rsidRDefault="005D6484" w:rsidP="00701471">
            <w:pPr>
              <w:spacing w:line="360" w:lineRule="auto"/>
              <w:rPr>
                <w:color w:val="000000"/>
                <w:lang w:val="es-MX" w:eastAsia="es-MX"/>
              </w:rPr>
            </w:pPr>
            <w:r w:rsidRPr="00DD10DF">
              <w:rPr>
                <w:color w:val="000000"/>
                <w:lang w:val="es-MX" w:eastAsia="es-MX"/>
              </w:rPr>
              <w:t>Aeropuerto</w:t>
            </w:r>
          </w:p>
        </w:tc>
        <w:tc>
          <w:tcPr>
            <w:tcW w:w="425" w:type="dxa"/>
            <w:shd w:val="clear" w:color="auto" w:fill="auto"/>
            <w:vAlign w:val="center"/>
          </w:tcPr>
          <w:p w14:paraId="7CE30D98" w14:textId="39354577" w:rsidR="005D6484" w:rsidRPr="00DD10DF" w:rsidRDefault="005D6484" w:rsidP="00701471">
            <w:pPr>
              <w:spacing w:line="360" w:lineRule="auto"/>
              <w:rPr>
                <w:color w:val="000000"/>
                <w:lang w:val="es-MX" w:eastAsia="es-MX"/>
              </w:rPr>
            </w:pPr>
            <w:r w:rsidRPr="00DD10DF">
              <w:rPr>
                <w:color w:val="000000"/>
                <w:lang w:val="es-MX" w:eastAsia="es-MX"/>
              </w:rPr>
              <w:t>056</w:t>
            </w:r>
          </w:p>
        </w:tc>
        <w:tc>
          <w:tcPr>
            <w:tcW w:w="1721" w:type="dxa"/>
            <w:shd w:val="clear" w:color="auto" w:fill="auto"/>
            <w:vAlign w:val="center"/>
          </w:tcPr>
          <w:p w14:paraId="03BE4CAF" w14:textId="4BB6AD30" w:rsidR="005D6484" w:rsidRPr="00DD10DF" w:rsidRDefault="005D6484" w:rsidP="00701471">
            <w:pPr>
              <w:spacing w:line="360" w:lineRule="auto"/>
              <w:rPr>
                <w:color w:val="000000"/>
                <w:lang w:val="es-MX" w:eastAsia="es-MX"/>
              </w:rPr>
            </w:pPr>
            <w:r w:rsidRPr="00DD10DF">
              <w:rPr>
                <w:color w:val="000000"/>
                <w:lang w:val="es-MX" w:eastAsia="es-MX"/>
              </w:rPr>
              <w:t>Santa Fe</w:t>
            </w:r>
          </w:p>
        </w:tc>
        <w:tc>
          <w:tcPr>
            <w:tcW w:w="491" w:type="dxa"/>
            <w:shd w:val="clear" w:color="auto" w:fill="auto"/>
            <w:vAlign w:val="center"/>
          </w:tcPr>
          <w:p w14:paraId="512B3C8D" w14:textId="192F0697" w:rsidR="005D6484" w:rsidRPr="00DD10DF" w:rsidRDefault="005D6484" w:rsidP="00701471">
            <w:pPr>
              <w:spacing w:line="360" w:lineRule="auto"/>
              <w:rPr>
                <w:color w:val="000000"/>
                <w:lang w:val="es-MX" w:eastAsia="es-MX"/>
              </w:rPr>
            </w:pPr>
            <w:r w:rsidRPr="00DD10DF">
              <w:rPr>
                <w:color w:val="000000"/>
                <w:lang w:val="es-MX" w:eastAsia="es-MX"/>
              </w:rPr>
              <w:t>078</w:t>
            </w:r>
          </w:p>
        </w:tc>
        <w:tc>
          <w:tcPr>
            <w:tcW w:w="1991" w:type="dxa"/>
            <w:shd w:val="clear" w:color="auto" w:fill="auto"/>
            <w:vAlign w:val="center"/>
          </w:tcPr>
          <w:p w14:paraId="1F2BBAD2" w14:textId="3C1C9763" w:rsidR="005D6484" w:rsidRPr="00DD10DF" w:rsidRDefault="005D6484" w:rsidP="00701471">
            <w:pPr>
              <w:spacing w:line="360" w:lineRule="auto"/>
              <w:rPr>
                <w:color w:val="000000"/>
                <w:lang w:val="es-MX" w:eastAsia="es-MX"/>
              </w:rPr>
            </w:pPr>
            <w:r w:rsidRPr="00DD10DF">
              <w:rPr>
                <w:color w:val="000000"/>
                <w:lang w:val="es-MX" w:eastAsia="es-MX"/>
              </w:rPr>
              <w:t>Desarrollo Urbano Quetzalcoatl</w:t>
            </w:r>
          </w:p>
        </w:tc>
      </w:tr>
      <w:tr w:rsidR="005D6484" w:rsidRPr="00DD10DF" w14:paraId="16C63178" w14:textId="6BAABC0A" w:rsidTr="00560725">
        <w:trPr>
          <w:cantSplit/>
          <w:trHeight w:val="166"/>
          <w:jc w:val="center"/>
        </w:trPr>
        <w:tc>
          <w:tcPr>
            <w:tcW w:w="633" w:type="dxa"/>
            <w:shd w:val="clear" w:color="auto" w:fill="auto"/>
            <w:noWrap/>
            <w:vAlign w:val="center"/>
            <w:hideMark/>
          </w:tcPr>
          <w:p w14:paraId="70480A6C" w14:textId="77777777" w:rsidR="005D6484" w:rsidRPr="00DD10DF" w:rsidRDefault="005D6484" w:rsidP="00701471">
            <w:pPr>
              <w:spacing w:line="360" w:lineRule="auto"/>
              <w:rPr>
                <w:color w:val="000000"/>
                <w:lang w:val="es-MX" w:eastAsia="es-MX"/>
              </w:rPr>
            </w:pPr>
            <w:r w:rsidRPr="00DD10DF">
              <w:rPr>
                <w:color w:val="000000"/>
                <w:lang w:val="es-MX" w:eastAsia="es-MX"/>
              </w:rPr>
              <w:t>013</w:t>
            </w:r>
          </w:p>
        </w:tc>
        <w:tc>
          <w:tcPr>
            <w:tcW w:w="1914" w:type="dxa"/>
            <w:shd w:val="clear" w:color="auto" w:fill="auto"/>
            <w:noWrap/>
            <w:vAlign w:val="center"/>
            <w:hideMark/>
          </w:tcPr>
          <w:p w14:paraId="16C4CBAC" w14:textId="77777777" w:rsidR="005D6484" w:rsidRPr="00DD10DF" w:rsidRDefault="005D6484" w:rsidP="00701471">
            <w:pPr>
              <w:spacing w:line="360" w:lineRule="auto"/>
              <w:rPr>
                <w:color w:val="000000"/>
                <w:lang w:val="es-MX" w:eastAsia="es-MX"/>
              </w:rPr>
            </w:pPr>
            <w:r w:rsidRPr="00DD10DF">
              <w:rPr>
                <w:color w:val="000000"/>
                <w:lang w:val="es-MX" w:eastAsia="es-MX"/>
              </w:rPr>
              <w:t>San Andrés Tetepilco</w:t>
            </w:r>
          </w:p>
        </w:tc>
        <w:tc>
          <w:tcPr>
            <w:tcW w:w="425" w:type="dxa"/>
            <w:shd w:val="clear" w:color="auto" w:fill="auto"/>
            <w:vAlign w:val="center"/>
          </w:tcPr>
          <w:p w14:paraId="00486BC4" w14:textId="51B6BB2F" w:rsidR="005D6484" w:rsidRPr="00DD10DF" w:rsidRDefault="005D6484" w:rsidP="00701471">
            <w:pPr>
              <w:spacing w:line="360" w:lineRule="auto"/>
              <w:rPr>
                <w:color w:val="000000"/>
                <w:lang w:val="es-MX" w:eastAsia="es-MX"/>
              </w:rPr>
            </w:pPr>
            <w:r w:rsidRPr="00DD10DF">
              <w:rPr>
                <w:color w:val="000000"/>
                <w:lang w:val="es-MX" w:eastAsia="es-MX"/>
              </w:rPr>
              <w:t>035</w:t>
            </w:r>
          </w:p>
        </w:tc>
        <w:tc>
          <w:tcPr>
            <w:tcW w:w="1721" w:type="dxa"/>
            <w:shd w:val="clear" w:color="auto" w:fill="auto"/>
            <w:vAlign w:val="center"/>
          </w:tcPr>
          <w:p w14:paraId="4774CDFE" w14:textId="6A37E299" w:rsidR="005D6484" w:rsidRPr="00DD10DF" w:rsidRDefault="005D6484" w:rsidP="00701471">
            <w:pPr>
              <w:spacing w:line="360" w:lineRule="auto"/>
              <w:rPr>
                <w:color w:val="000000"/>
                <w:lang w:val="es-MX" w:eastAsia="es-MX"/>
              </w:rPr>
            </w:pPr>
            <w:r w:rsidRPr="00DD10DF">
              <w:rPr>
                <w:color w:val="000000"/>
                <w:lang w:val="es-MX" w:eastAsia="es-MX"/>
              </w:rPr>
              <w:t>Pantitlán</w:t>
            </w:r>
          </w:p>
        </w:tc>
        <w:tc>
          <w:tcPr>
            <w:tcW w:w="425" w:type="dxa"/>
            <w:shd w:val="clear" w:color="auto" w:fill="auto"/>
            <w:vAlign w:val="center"/>
          </w:tcPr>
          <w:p w14:paraId="27902C0D" w14:textId="3A1EE4CD" w:rsidR="005D6484" w:rsidRPr="00DD10DF" w:rsidRDefault="005D6484" w:rsidP="00701471">
            <w:pPr>
              <w:spacing w:line="360" w:lineRule="auto"/>
              <w:rPr>
                <w:color w:val="000000"/>
                <w:lang w:val="es-MX" w:eastAsia="es-MX"/>
              </w:rPr>
            </w:pPr>
            <w:r w:rsidRPr="00DD10DF">
              <w:rPr>
                <w:color w:val="000000"/>
                <w:lang w:val="es-MX" w:eastAsia="es-MX"/>
              </w:rPr>
              <w:t>057</w:t>
            </w:r>
          </w:p>
        </w:tc>
        <w:tc>
          <w:tcPr>
            <w:tcW w:w="1721" w:type="dxa"/>
            <w:shd w:val="clear" w:color="auto" w:fill="auto"/>
            <w:vAlign w:val="center"/>
          </w:tcPr>
          <w:p w14:paraId="603FFC67" w14:textId="4E3C688F" w:rsidR="005D6484" w:rsidRPr="00DD10DF" w:rsidRDefault="005D6484" w:rsidP="00701471">
            <w:pPr>
              <w:spacing w:line="360" w:lineRule="auto"/>
              <w:rPr>
                <w:color w:val="000000"/>
                <w:lang w:val="es-MX" w:eastAsia="es-MX"/>
              </w:rPr>
            </w:pPr>
            <w:r w:rsidRPr="00DD10DF">
              <w:rPr>
                <w:color w:val="000000"/>
                <w:lang w:val="es-MX" w:eastAsia="es-MX"/>
              </w:rPr>
              <w:t>Observatorio</w:t>
            </w:r>
          </w:p>
        </w:tc>
        <w:tc>
          <w:tcPr>
            <w:tcW w:w="491" w:type="dxa"/>
            <w:shd w:val="clear" w:color="auto" w:fill="auto"/>
            <w:vAlign w:val="center"/>
          </w:tcPr>
          <w:p w14:paraId="6F8AD895" w14:textId="2FE88436" w:rsidR="005D6484" w:rsidRPr="00DD10DF" w:rsidRDefault="005D6484" w:rsidP="00701471">
            <w:pPr>
              <w:spacing w:line="360" w:lineRule="auto"/>
              <w:rPr>
                <w:color w:val="000000"/>
                <w:lang w:val="es-MX" w:eastAsia="es-MX"/>
              </w:rPr>
            </w:pPr>
            <w:r w:rsidRPr="00DD10DF">
              <w:rPr>
                <w:color w:val="000000"/>
                <w:lang w:val="es-MX" w:eastAsia="es-MX"/>
              </w:rPr>
              <w:t>079</w:t>
            </w:r>
          </w:p>
        </w:tc>
        <w:tc>
          <w:tcPr>
            <w:tcW w:w="1991" w:type="dxa"/>
            <w:shd w:val="clear" w:color="auto" w:fill="auto"/>
            <w:vAlign w:val="center"/>
          </w:tcPr>
          <w:p w14:paraId="0FFCBCDA" w14:textId="0624DDE4" w:rsidR="005D6484" w:rsidRPr="00DD10DF" w:rsidRDefault="005D6484" w:rsidP="00701471">
            <w:pPr>
              <w:spacing w:line="360" w:lineRule="auto"/>
              <w:rPr>
                <w:color w:val="000000"/>
                <w:lang w:val="es-MX" w:eastAsia="es-MX"/>
              </w:rPr>
            </w:pPr>
            <w:r w:rsidRPr="00DD10DF">
              <w:rPr>
                <w:color w:val="000000"/>
                <w:lang w:val="es-MX" w:eastAsia="es-MX"/>
              </w:rPr>
              <w:t>Buenavista Iztapalapa</w:t>
            </w:r>
          </w:p>
        </w:tc>
      </w:tr>
      <w:tr w:rsidR="005D6484" w:rsidRPr="00DD10DF" w14:paraId="557F3421" w14:textId="6DE5BC5A" w:rsidTr="00560725">
        <w:trPr>
          <w:cantSplit/>
          <w:trHeight w:val="166"/>
          <w:jc w:val="center"/>
        </w:trPr>
        <w:tc>
          <w:tcPr>
            <w:tcW w:w="633" w:type="dxa"/>
            <w:shd w:val="clear" w:color="auto" w:fill="auto"/>
            <w:noWrap/>
            <w:vAlign w:val="center"/>
            <w:hideMark/>
          </w:tcPr>
          <w:p w14:paraId="4C6493F9" w14:textId="77777777" w:rsidR="005D6484" w:rsidRPr="00DD10DF" w:rsidRDefault="005D6484" w:rsidP="00701471">
            <w:pPr>
              <w:spacing w:line="360" w:lineRule="auto"/>
              <w:rPr>
                <w:color w:val="000000"/>
                <w:lang w:val="es-MX" w:eastAsia="es-MX"/>
              </w:rPr>
            </w:pPr>
            <w:r w:rsidRPr="00DD10DF">
              <w:rPr>
                <w:color w:val="000000"/>
                <w:lang w:val="es-MX" w:eastAsia="es-MX"/>
              </w:rPr>
              <w:t>014</w:t>
            </w:r>
          </w:p>
        </w:tc>
        <w:tc>
          <w:tcPr>
            <w:tcW w:w="1914" w:type="dxa"/>
            <w:shd w:val="clear" w:color="auto" w:fill="auto"/>
            <w:noWrap/>
            <w:vAlign w:val="center"/>
            <w:hideMark/>
          </w:tcPr>
          <w:p w14:paraId="498D86F5" w14:textId="77777777" w:rsidR="005D6484" w:rsidRPr="00DD10DF" w:rsidRDefault="005D6484" w:rsidP="00701471">
            <w:pPr>
              <w:spacing w:line="360" w:lineRule="auto"/>
              <w:rPr>
                <w:color w:val="000000"/>
                <w:lang w:val="es-MX" w:eastAsia="es-MX"/>
              </w:rPr>
            </w:pPr>
            <w:r w:rsidRPr="00DD10DF">
              <w:rPr>
                <w:color w:val="000000"/>
                <w:lang w:val="es-MX" w:eastAsia="es-MX"/>
              </w:rPr>
              <w:t>Portales</w:t>
            </w:r>
          </w:p>
        </w:tc>
        <w:tc>
          <w:tcPr>
            <w:tcW w:w="425" w:type="dxa"/>
            <w:shd w:val="clear" w:color="auto" w:fill="auto"/>
            <w:vAlign w:val="center"/>
          </w:tcPr>
          <w:p w14:paraId="3B7DE2D4" w14:textId="7CFCF054" w:rsidR="005D6484" w:rsidRPr="00DD10DF" w:rsidRDefault="005D6484" w:rsidP="00701471">
            <w:pPr>
              <w:spacing w:line="360" w:lineRule="auto"/>
              <w:rPr>
                <w:color w:val="000000"/>
                <w:lang w:val="es-MX" w:eastAsia="es-MX"/>
              </w:rPr>
            </w:pPr>
            <w:r w:rsidRPr="00DD10DF">
              <w:rPr>
                <w:color w:val="000000"/>
                <w:lang w:val="es-MX" w:eastAsia="es-MX"/>
              </w:rPr>
              <w:t>036</w:t>
            </w:r>
          </w:p>
        </w:tc>
        <w:tc>
          <w:tcPr>
            <w:tcW w:w="1721" w:type="dxa"/>
            <w:shd w:val="clear" w:color="auto" w:fill="auto"/>
            <w:vAlign w:val="center"/>
          </w:tcPr>
          <w:p w14:paraId="5731607D" w14:textId="0E9CC42C" w:rsidR="005D6484" w:rsidRPr="00DD10DF" w:rsidRDefault="005D6484" w:rsidP="00701471">
            <w:pPr>
              <w:spacing w:line="360" w:lineRule="auto"/>
              <w:rPr>
                <w:color w:val="000000"/>
                <w:lang w:val="es-MX" w:eastAsia="es-MX"/>
              </w:rPr>
            </w:pPr>
            <w:r w:rsidRPr="00DD10DF">
              <w:rPr>
                <w:color w:val="000000"/>
                <w:lang w:val="es-MX" w:eastAsia="es-MX"/>
              </w:rPr>
              <w:t>Zaragoza</w:t>
            </w:r>
          </w:p>
        </w:tc>
        <w:tc>
          <w:tcPr>
            <w:tcW w:w="425" w:type="dxa"/>
            <w:shd w:val="clear" w:color="auto" w:fill="auto"/>
            <w:vAlign w:val="center"/>
          </w:tcPr>
          <w:p w14:paraId="737F5041" w14:textId="7E8418DA" w:rsidR="005D6484" w:rsidRPr="00DD10DF" w:rsidRDefault="005D6484" w:rsidP="00701471">
            <w:pPr>
              <w:spacing w:line="360" w:lineRule="auto"/>
              <w:rPr>
                <w:color w:val="000000"/>
                <w:lang w:val="es-MX" w:eastAsia="es-MX"/>
              </w:rPr>
            </w:pPr>
            <w:r w:rsidRPr="00DD10DF">
              <w:rPr>
                <w:color w:val="000000"/>
                <w:lang w:val="es-MX" w:eastAsia="es-MX"/>
              </w:rPr>
              <w:t>058</w:t>
            </w:r>
          </w:p>
        </w:tc>
        <w:tc>
          <w:tcPr>
            <w:tcW w:w="1721" w:type="dxa"/>
            <w:shd w:val="clear" w:color="auto" w:fill="auto"/>
            <w:vAlign w:val="center"/>
          </w:tcPr>
          <w:p w14:paraId="7EF7030B" w14:textId="2CBA5A68" w:rsidR="005D6484" w:rsidRPr="00DD10DF" w:rsidRDefault="005D6484" w:rsidP="00701471">
            <w:pPr>
              <w:spacing w:line="360" w:lineRule="auto"/>
              <w:rPr>
                <w:color w:val="000000"/>
                <w:lang w:val="es-MX" w:eastAsia="es-MX"/>
              </w:rPr>
            </w:pPr>
            <w:r w:rsidRPr="00DD10DF">
              <w:rPr>
                <w:color w:val="000000"/>
                <w:lang w:val="es-MX" w:eastAsia="es-MX"/>
              </w:rPr>
              <w:t>Las Lomas</w:t>
            </w:r>
          </w:p>
        </w:tc>
        <w:tc>
          <w:tcPr>
            <w:tcW w:w="491" w:type="dxa"/>
            <w:shd w:val="clear" w:color="auto" w:fill="auto"/>
            <w:vAlign w:val="center"/>
          </w:tcPr>
          <w:p w14:paraId="6E31379C" w14:textId="4F61383D" w:rsidR="005D6484" w:rsidRPr="00DD10DF" w:rsidRDefault="005D6484" w:rsidP="00701471">
            <w:pPr>
              <w:spacing w:line="360" w:lineRule="auto"/>
              <w:rPr>
                <w:color w:val="000000"/>
                <w:lang w:val="es-MX" w:eastAsia="es-MX"/>
              </w:rPr>
            </w:pPr>
            <w:r w:rsidRPr="00DD10DF">
              <w:rPr>
                <w:color w:val="000000"/>
                <w:lang w:val="es-MX" w:eastAsia="es-MX"/>
              </w:rPr>
              <w:t>080</w:t>
            </w:r>
          </w:p>
        </w:tc>
        <w:tc>
          <w:tcPr>
            <w:tcW w:w="1991" w:type="dxa"/>
            <w:shd w:val="clear" w:color="auto" w:fill="auto"/>
            <w:vAlign w:val="center"/>
          </w:tcPr>
          <w:p w14:paraId="2177BBA3" w14:textId="5FB74FC7" w:rsidR="005D6484" w:rsidRPr="00DD10DF" w:rsidRDefault="005D6484" w:rsidP="00701471">
            <w:pPr>
              <w:spacing w:line="360" w:lineRule="auto"/>
              <w:rPr>
                <w:color w:val="000000"/>
                <w:lang w:val="es-MX" w:eastAsia="es-MX"/>
              </w:rPr>
            </w:pPr>
            <w:r w:rsidRPr="00DD10DF">
              <w:rPr>
                <w:color w:val="000000"/>
                <w:lang w:val="es-MX" w:eastAsia="es-MX"/>
              </w:rPr>
              <w:t>Santa Maria Xalpa</w:t>
            </w:r>
          </w:p>
        </w:tc>
      </w:tr>
      <w:tr w:rsidR="005D6484" w:rsidRPr="00DD10DF" w14:paraId="7F2968D2" w14:textId="09662845" w:rsidTr="00560725">
        <w:trPr>
          <w:cantSplit/>
          <w:trHeight w:val="166"/>
          <w:jc w:val="center"/>
        </w:trPr>
        <w:tc>
          <w:tcPr>
            <w:tcW w:w="633" w:type="dxa"/>
            <w:shd w:val="clear" w:color="auto" w:fill="auto"/>
            <w:noWrap/>
            <w:vAlign w:val="center"/>
            <w:hideMark/>
          </w:tcPr>
          <w:p w14:paraId="0BFFA8A3" w14:textId="77777777" w:rsidR="005D6484" w:rsidRPr="00DD10DF" w:rsidRDefault="005D6484" w:rsidP="00701471">
            <w:pPr>
              <w:spacing w:line="360" w:lineRule="auto"/>
              <w:rPr>
                <w:color w:val="000000"/>
                <w:lang w:val="es-MX" w:eastAsia="es-MX"/>
              </w:rPr>
            </w:pPr>
            <w:r w:rsidRPr="00DD10DF">
              <w:rPr>
                <w:color w:val="000000"/>
                <w:lang w:val="es-MX" w:eastAsia="es-MX"/>
              </w:rPr>
              <w:t>015</w:t>
            </w:r>
          </w:p>
        </w:tc>
        <w:tc>
          <w:tcPr>
            <w:tcW w:w="1914" w:type="dxa"/>
            <w:shd w:val="clear" w:color="auto" w:fill="auto"/>
            <w:noWrap/>
            <w:vAlign w:val="center"/>
            <w:hideMark/>
          </w:tcPr>
          <w:p w14:paraId="69F5361A" w14:textId="77777777" w:rsidR="005D6484" w:rsidRPr="00DD10DF" w:rsidRDefault="005D6484" w:rsidP="00701471">
            <w:pPr>
              <w:spacing w:line="360" w:lineRule="auto"/>
              <w:rPr>
                <w:color w:val="000000"/>
                <w:lang w:val="es-MX" w:eastAsia="es-MX"/>
              </w:rPr>
            </w:pPr>
            <w:r w:rsidRPr="00DD10DF">
              <w:rPr>
                <w:color w:val="000000"/>
                <w:lang w:val="es-MX" w:eastAsia="es-MX"/>
              </w:rPr>
              <w:t>Del Valle</w:t>
            </w:r>
          </w:p>
        </w:tc>
        <w:tc>
          <w:tcPr>
            <w:tcW w:w="425" w:type="dxa"/>
            <w:shd w:val="clear" w:color="auto" w:fill="auto"/>
            <w:vAlign w:val="center"/>
          </w:tcPr>
          <w:p w14:paraId="5A4BA07A" w14:textId="2F1E96FD" w:rsidR="005D6484" w:rsidRPr="00DD10DF" w:rsidRDefault="005D6484" w:rsidP="00701471">
            <w:pPr>
              <w:spacing w:line="360" w:lineRule="auto"/>
              <w:rPr>
                <w:color w:val="000000"/>
                <w:lang w:val="es-MX" w:eastAsia="es-MX"/>
              </w:rPr>
            </w:pPr>
            <w:r w:rsidRPr="00DD10DF">
              <w:rPr>
                <w:color w:val="000000"/>
                <w:lang w:val="es-MX" w:eastAsia="es-MX"/>
              </w:rPr>
              <w:t>037</w:t>
            </w:r>
          </w:p>
        </w:tc>
        <w:tc>
          <w:tcPr>
            <w:tcW w:w="1721" w:type="dxa"/>
            <w:shd w:val="clear" w:color="auto" w:fill="auto"/>
            <w:vAlign w:val="center"/>
          </w:tcPr>
          <w:p w14:paraId="2E3B1678" w14:textId="43933AEE" w:rsidR="005D6484" w:rsidRPr="00DD10DF" w:rsidRDefault="005D6484" w:rsidP="00701471">
            <w:pPr>
              <w:spacing w:line="360" w:lineRule="auto"/>
              <w:rPr>
                <w:color w:val="000000"/>
                <w:lang w:val="es-MX" w:eastAsia="es-MX"/>
              </w:rPr>
            </w:pPr>
            <w:r w:rsidRPr="00DD10DF">
              <w:rPr>
                <w:color w:val="000000"/>
                <w:lang w:val="es-MX" w:eastAsia="es-MX"/>
              </w:rPr>
              <w:t>UPIICSA</w:t>
            </w:r>
          </w:p>
        </w:tc>
        <w:tc>
          <w:tcPr>
            <w:tcW w:w="425" w:type="dxa"/>
            <w:shd w:val="clear" w:color="auto" w:fill="auto"/>
            <w:vAlign w:val="center"/>
          </w:tcPr>
          <w:p w14:paraId="2C60A0AE" w14:textId="042B2153" w:rsidR="005D6484" w:rsidRPr="00DD10DF" w:rsidRDefault="005D6484" w:rsidP="00701471">
            <w:pPr>
              <w:spacing w:line="360" w:lineRule="auto"/>
              <w:rPr>
                <w:color w:val="000000"/>
                <w:lang w:val="es-MX" w:eastAsia="es-MX"/>
              </w:rPr>
            </w:pPr>
            <w:r w:rsidRPr="00DD10DF">
              <w:rPr>
                <w:color w:val="000000"/>
                <w:lang w:val="es-MX" w:eastAsia="es-MX"/>
              </w:rPr>
              <w:t>059</w:t>
            </w:r>
          </w:p>
        </w:tc>
        <w:tc>
          <w:tcPr>
            <w:tcW w:w="1721" w:type="dxa"/>
            <w:shd w:val="clear" w:color="auto" w:fill="auto"/>
            <w:vAlign w:val="center"/>
          </w:tcPr>
          <w:p w14:paraId="66EDF6CA" w14:textId="05AA22F4" w:rsidR="005D6484" w:rsidRPr="00DD10DF" w:rsidRDefault="005D6484" w:rsidP="00701471">
            <w:pPr>
              <w:spacing w:line="360" w:lineRule="auto"/>
              <w:rPr>
                <w:color w:val="000000"/>
                <w:lang w:val="es-MX" w:eastAsia="es-MX"/>
              </w:rPr>
            </w:pPr>
            <w:r w:rsidRPr="00DD10DF">
              <w:rPr>
                <w:color w:val="000000"/>
                <w:lang w:val="es-MX" w:eastAsia="es-MX"/>
              </w:rPr>
              <w:t>Cuajimalpa</w:t>
            </w:r>
          </w:p>
        </w:tc>
        <w:tc>
          <w:tcPr>
            <w:tcW w:w="491" w:type="dxa"/>
            <w:shd w:val="clear" w:color="auto" w:fill="auto"/>
            <w:vAlign w:val="center"/>
          </w:tcPr>
          <w:p w14:paraId="3EE7A916" w14:textId="167C7A69" w:rsidR="005D6484" w:rsidRPr="00DD10DF" w:rsidRDefault="005D6484" w:rsidP="00701471">
            <w:pPr>
              <w:spacing w:line="360" w:lineRule="auto"/>
              <w:rPr>
                <w:color w:val="000000"/>
                <w:lang w:val="es-MX" w:eastAsia="es-MX"/>
              </w:rPr>
            </w:pPr>
            <w:r w:rsidRPr="00DD10DF">
              <w:rPr>
                <w:color w:val="000000"/>
                <w:lang w:val="es-MX" w:eastAsia="es-MX"/>
              </w:rPr>
              <w:t>081</w:t>
            </w:r>
          </w:p>
        </w:tc>
        <w:tc>
          <w:tcPr>
            <w:tcW w:w="1991" w:type="dxa"/>
            <w:shd w:val="clear" w:color="auto" w:fill="auto"/>
            <w:vAlign w:val="center"/>
          </w:tcPr>
          <w:p w14:paraId="2F23A08E" w14:textId="4070BDF3" w:rsidR="005D6484" w:rsidRPr="00DD10DF" w:rsidRDefault="005D6484" w:rsidP="00701471">
            <w:pPr>
              <w:spacing w:line="360" w:lineRule="auto"/>
              <w:rPr>
                <w:color w:val="000000"/>
                <w:lang w:val="es-MX" w:eastAsia="es-MX"/>
              </w:rPr>
            </w:pPr>
            <w:r w:rsidRPr="00DD10DF">
              <w:rPr>
                <w:color w:val="000000"/>
                <w:lang w:val="es-MX" w:eastAsia="es-MX"/>
              </w:rPr>
              <w:t>San Miguel Teotongo</w:t>
            </w:r>
          </w:p>
        </w:tc>
      </w:tr>
      <w:tr w:rsidR="005D6484" w:rsidRPr="00DD10DF" w14:paraId="6DF05553" w14:textId="04D337FD" w:rsidTr="00560725">
        <w:trPr>
          <w:cantSplit/>
          <w:trHeight w:val="166"/>
          <w:jc w:val="center"/>
        </w:trPr>
        <w:tc>
          <w:tcPr>
            <w:tcW w:w="633" w:type="dxa"/>
            <w:shd w:val="clear" w:color="auto" w:fill="auto"/>
            <w:noWrap/>
            <w:vAlign w:val="center"/>
            <w:hideMark/>
          </w:tcPr>
          <w:p w14:paraId="72A73746" w14:textId="77777777" w:rsidR="005D6484" w:rsidRPr="00DD10DF" w:rsidRDefault="005D6484" w:rsidP="00701471">
            <w:pPr>
              <w:spacing w:line="360" w:lineRule="auto"/>
              <w:rPr>
                <w:color w:val="000000"/>
                <w:lang w:val="es-MX" w:eastAsia="es-MX"/>
              </w:rPr>
            </w:pPr>
            <w:r w:rsidRPr="00DD10DF">
              <w:rPr>
                <w:color w:val="000000"/>
                <w:lang w:val="es-MX" w:eastAsia="es-MX"/>
              </w:rPr>
              <w:t>016</w:t>
            </w:r>
          </w:p>
        </w:tc>
        <w:tc>
          <w:tcPr>
            <w:tcW w:w="1914" w:type="dxa"/>
            <w:shd w:val="clear" w:color="auto" w:fill="auto"/>
            <w:noWrap/>
            <w:vAlign w:val="center"/>
            <w:hideMark/>
          </w:tcPr>
          <w:p w14:paraId="1400635B" w14:textId="77777777" w:rsidR="005D6484" w:rsidRPr="00DD10DF" w:rsidRDefault="005D6484" w:rsidP="00701471">
            <w:pPr>
              <w:spacing w:line="360" w:lineRule="auto"/>
              <w:rPr>
                <w:color w:val="000000"/>
                <w:lang w:val="es-MX" w:eastAsia="es-MX"/>
              </w:rPr>
            </w:pPr>
            <w:r w:rsidRPr="00DD10DF">
              <w:rPr>
                <w:color w:val="000000"/>
                <w:lang w:val="es-MX" w:eastAsia="es-MX"/>
              </w:rPr>
              <w:t>Chapultepec-Polanco</w:t>
            </w:r>
          </w:p>
        </w:tc>
        <w:tc>
          <w:tcPr>
            <w:tcW w:w="425" w:type="dxa"/>
            <w:shd w:val="clear" w:color="auto" w:fill="auto"/>
            <w:vAlign w:val="center"/>
          </w:tcPr>
          <w:p w14:paraId="2E81B57B" w14:textId="0248A032" w:rsidR="005D6484" w:rsidRPr="00DD10DF" w:rsidRDefault="005D6484" w:rsidP="00701471">
            <w:pPr>
              <w:spacing w:line="360" w:lineRule="auto"/>
              <w:rPr>
                <w:color w:val="000000"/>
                <w:lang w:val="es-MX" w:eastAsia="es-MX"/>
              </w:rPr>
            </w:pPr>
            <w:r w:rsidRPr="00DD10DF">
              <w:rPr>
                <w:color w:val="000000"/>
                <w:lang w:val="es-MX" w:eastAsia="es-MX"/>
              </w:rPr>
              <w:t>038</w:t>
            </w:r>
          </w:p>
        </w:tc>
        <w:tc>
          <w:tcPr>
            <w:tcW w:w="1721" w:type="dxa"/>
            <w:shd w:val="clear" w:color="auto" w:fill="auto"/>
            <w:vAlign w:val="center"/>
          </w:tcPr>
          <w:p w14:paraId="5B2A222E" w14:textId="37364893" w:rsidR="005D6484" w:rsidRPr="00DD10DF" w:rsidRDefault="005D6484" w:rsidP="00701471">
            <w:pPr>
              <w:spacing w:line="360" w:lineRule="auto"/>
              <w:rPr>
                <w:color w:val="000000"/>
                <w:lang w:val="es-MX" w:eastAsia="es-MX"/>
              </w:rPr>
            </w:pPr>
            <w:r w:rsidRPr="00DD10DF">
              <w:rPr>
                <w:color w:val="000000"/>
                <w:lang w:val="es-MX" w:eastAsia="es-MX"/>
              </w:rPr>
              <w:t>Central de Abastos</w:t>
            </w:r>
          </w:p>
        </w:tc>
        <w:tc>
          <w:tcPr>
            <w:tcW w:w="425" w:type="dxa"/>
            <w:shd w:val="clear" w:color="auto" w:fill="auto"/>
            <w:vAlign w:val="center"/>
          </w:tcPr>
          <w:p w14:paraId="4D24FFFB" w14:textId="6B0BAE26" w:rsidR="005D6484" w:rsidRPr="00DD10DF" w:rsidRDefault="005D6484" w:rsidP="00701471">
            <w:pPr>
              <w:spacing w:line="360" w:lineRule="auto"/>
              <w:rPr>
                <w:color w:val="000000"/>
                <w:lang w:val="es-MX" w:eastAsia="es-MX"/>
              </w:rPr>
            </w:pPr>
            <w:r w:rsidRPr="00DD10DF">
              <w:rPr>
                <w:color w:val="000000"/>
                <w:lang w:val="es-MX" w:eastAsia="es-MX"/>
              </w:rPr>
              <w:t>060</w:t>
            </w:r>
          </w:p>
        </w:tc>
        <w:tc>
          <w:tcPr>
            <w:tcW w:w="1721" w:type="dxa"/>
            <w:shd w:val="clear" w:color="auto" w:fill="auto"/>
            <w:vAlign w:val="center"/>
          </w:tcPr>
          <w:p w14:paraId="6F9622C6" w14:textId="3A24DAE5" w:rsidR="005D6484" w:rsidRPr="00DD10DF" w:rsidRDefault="005D6484" w:rsidP="00701471">
            <w:pPr>
              <w:spacing w:line="360" w:lineRule="auto"/>
              <w:rPr>
                <w:color w:val="000000"/>
                <w:lang w:val="es-MX" w:eastAsia="es-MX"/>
              </w:rPr>
            </w:pPr>
            <w:r w:rsidRPr="00DD10DF">
              <w:rPr>
                <w:color w:val="000000"/>
                <w:lang w:val="es-MX" w:eastAsia="es-MX"/>
              </w:rPr>
              <w:t>San Lorenzo Acopilco</w:t>
            </w:r>
          </w:p>
        </w:tc>
        <w:tc>
          <w:tcPr>
            <w:tcW w:w="491" w:type="dxa"/>
            <w:shd w:val="clear" w:color="auto" w:fill="auto"/>
            <w:vAlign w:val="center"/>
          </w:tcPr>
          <w:p w14:paraId="5A4D46BC" w14:textId="4033E8C5" w:rsidR="005D6484" w:rsidRPr="00DD10DF" w:rsidRDefault="005D6484" w:rsidP="00701471">
            <w:pPr>
              <w:spacing w:line="360" w:lineRule="auto"/>
              <w:rPr>
                <w:color w:val="000000"/>
                <w:lang w:val="es-MX" w:eastAsia="es-MX"/>
              </w:rPr>
            </w:pPr>
            <w:r w:rsidRPr="00DD10DF">
              <w:rPr>
                <w:color w:val="000000"/>
                <w:lang w:val="es-MX" w:eastAsia="es-MX"/>
              </w:rPr>
              <w:t>082</w:t>
            </w:r>
          </w:p>
        </w:tc>
        <w:tc>
          <w:tcPr>
            <w:tcW w:w="1991" w:type="dxa"/>
            <w:shd w:val="clear" w:color="auto" w:fill="auto"/>
            <w:vAlign w:val="center"/>
          </w:tcPr>
          <w:p w14:paraId="36179491" w14:textId="2275B113" w:rsidR="005D6484" w:rsidRPr="00DD10DF" w:rsidRDefault="005D6484" w:rsidP="00701471">
            <w:pPr>
              <w:spacing w:line="360" w:lineRule="auto"/>
              <w:rPr>
                <w:color w:val="000000"/>
                <w:lang w:val="es-MX" w:eastAsia="es-MX"/>
              </w:rPr>
            </w:pPr>
            <w:r w:rsidRPr="00DD10DF">
              <w:rPr>
                <w:color w:val="000000"/>
                <w:lang w:val="es-MX" w:eastAsia="es-MX"/>
              </w:rPr>
              <w:t>Santa Martha Acatitla</w:t>
            </w:r>
          </w:p>
        </w:tc>
      </w:tr>
      <w:tr w:rsidR="005D6484" w:rsidRPr="00DD10DF" w14:paraId="63631C1A" w14:textId="41AB463C" w:rsidTr="00560725">
        <w:trPr>
          <w:cantSplit/>
          <w:trHeight w:val="152"/>
          <w:jc w:val="center"/>
        </w:trPr>
        <w:tc>
          <w:tcPr>
            <w:tcW w:w="633" w:type="dxa"/>
            <w:shd w:val="clear" w:color="auto" w:fill="auto"/>
            <w:noWrap/>
            <w:vAlign w:val="center"/>
            <w:hideMark/>
          </w:tcPr>
          <w:p w14:paraId="380644FE" w14:textId="77777777" w:rsidR="005D6484" w:rsidRPr="00DD10DF" w:rsidRDefault="005D6484" w:rsidP="00701471">
            <w:pPr>
              <w:spacing w:line="360" w:lineRule="auto"/>
              <w:rPr>
                <w:color w:val="000000"/>
                <w:lang w:val="es-MX" w:eastAsia="es-MX"/>
              </w:rPr>
            </w:pPr>
            <w:r w:rsidRPr="00DD10DF">
              <w:rPr>
                <w:color w:val="000000"/>
                <w:lang w:val="es-MX" w:eastAsia="es-MX"/>
              </w:rPr>
              <w:t>017</w:t>
            </w:r>
          </w:p>
        </w:tc>
        <w:tc>
          <w:tcPr>
            <w:tcW w:w="1914" w:type="dxa"/>
            <w:shd w:val="clear" w:color="auto" w:fill="auto"/>
            <w:noWrap/>
            <w:vAlign w:val="center"/>
            <w:hideMark/>
          </w:tcPr>
          <w:p w14:paraId="63919738" w14:textId="77777777" w:rsidR="005D6484" w:rsidRPr="00DD10DF" w:rsidRDefault="005D6484" w:rsidP="00701471">
            <w:pPr>
              <w:spacing w:line="360" w:lineRule="auto"/>
              <w:rPr>
                <w:color w:val="000000"/>
                <w:lang w:val="es-MX" w:eastAsia="es-MX"/>
              </w:rPr>
            </w:pPr>
            <w:r w:rsidRPr="00DD10DF">
              <w:rPr>
                <w:color w:val="000000"/>
                <w:lang w:val="es-MX" w:eastAsia="es-MX"/>
              </w:rPr>
              <w:t>Panteones</w:t>
            </w:r>
          </w:p>
        </w:tc>
        <w:tc>
          <w:tcPr>
            <w:tcW w:w="425" w:type="dxa"/>
            <w:shd w:val="clear" w:color="auto" w:fill="auto"/>
            <w:vAlign w:val="center"/>
          </w:tcPr>
          <w:p w14:paraId="6C0DA6B2" w14:textId="388B01E7" w:rsidR="005D6484" w:rsidRPr="00DD10DF" w:rsidRDefault="005D6484" w:rsidP="00701471">
            <w:pPr>
              <w:spacing w:line="360" w:lineRule="auto"/>
              <w:rPr>
                <w:color w:val="000000"/>
                <w:lang w:val="es-MX" w:eastAsia="es-MX"/>
              </w:rPr>
            </w:pPr>
            <w:r w:rsidRPr="00DD10DF">
              <w:rPr>
                <w:color w:val="000000"/>
                <w:lang w:val="es-MX" w:eastAsia="es-MX"/>
              </w:rPr>
              <w:t>039</w:t>
            </w:r>
          </w:p>
        </w:tc>
        <w:tc>
          <w:tcPr>
            <w:tcW w:w="1721" w:type="dxa"/>
            <w:shd w:val="clear" w:color="auto" w:fill="auto"/>
            <w:vAlign w:val="center"/>
          </w:tcPr>
          <w:p w14:paraId="6FC72754" w14:textId="47D4C4DF" w:rsidR="005D6484" w:rsidRPr="00DD10DF" w:rsidRDefault="005D6484" w:rsidP="00701471">
            <w:pPr>
              <w:spacing w:line="360" w:lineRule="auto"/>
              <w:rPr>
                <w:color w:val="000000"/>
                <w:lang w:val="es-MX" w:eastAsia="es-MX"/>
              </w:rPr>
            </w:pPr>
            <w:r w:rsidRPr="00DD10DF">
              <w:rPr>
                <w:color w:val="000000"/>
                <w:lang w:val="es-MX" w:eastAsia="es-MX"/>
              </w:rPr>
              <w:t>UAM Iztapalapa</w:t>
            </w:r>
          </w:p>
        </w:tc>
        <w:tc>
          <w:tcPr>
            <w:tcW w:w="425" w:type="dxa"/>
            <w:shd w:val="clear" w:color="auto" w:fill="auto"/>
            <w:vAlign w:val="center"/>
          </w:tcPr>
          <w:p w14:paraId="1E2560CD" w14:textId="32EE5D08" w:rsidR="005D6484" w:rsidRPr="00DD10DF" w:rsidRDefault="005D6484" w:rsidP="00701471">
            <w:pPr>
              <w:spacing w:line="360" w:lineRule="auto"/>
              <w:rPr>
                <w:color w:val="000000"/>
                <w:lang w:val="es-MX" w:eastAsia="es-MX"/>
              </w:rPr>
            </w:pPr>
            <w:r w:rsidRPr="00DD10DF">
              <w:rPr>
                <w:color w:val="000000"/>
                <w:lang w:val="es-MX" w:eastAsia="es-MX"/>
              </w:rPr>
              <w:t>061</w:t>
            </w:r>
          </w:p>
        </w:tc>
        <w:tc>
          <w:tcPr>
            <w:tcW w:w="1721" w:type="dxa"/>
            <w:shd w:val="clear" w:color="auto" w:fill="auto"/>
            <w:vAlign w:val="center"/>
          </w:tcPr>
          <w:p w14:paraId="1F298E24" w14:textId="7D73CD93" w:rsidR="005D6484" w:rsidRPr="00DD10DF" w:rsidRDefault="005D6484" w:rsidP="00701471">
            <w:pPr>
              <w:spacing w:line="360" w:lineRule="auto"/>
              <w:rPr>
                <w:color w:val="000000"/>
                <w:lang w:val="es-MX" w:eastAsia="es-MX"/>
              </w:rPr>
            </w:pPr>
            <w:r w:rsidRPr="00DD10DF">
              <w:rPr>
                <w:color w:val="000000"/>
                <w:lang w:val="es-MX" w:eastAsia="es-MX"/>
              </w:rPr>
              <w:t>San Bartolo-San Mateo</w:t>
            </w:r>
          </w:p>
        </w:tc>
        <w:tc>
          <w:tcPr>
            <w:tcW w:w="491" w:type="dxa"/>
            <w:shd w:val="clear" w:color="auto" w:fill="auto"/>
            <w:vAlign w:val="center"/>
          </w:tcPr>
          <w:p w14:paraId="41C63FE1" w14:textId="1816E1C6" w:rsidR="005D6484" w:rsidRPr="00DD10DF" w:rsidRDefault="005D6484" w:rsidP="00701471">
            <w:pPr>
              <w:spacing w:line="360" w:lineRule="auto"/>
              <w:rPr>
                <w:color w:val="000000"/>
                <w:lang w:val="es-MX" w:eastAsia="es-MX"/>
              </w:rPr>
            </w:pPr>
            <w:r w:rsidRPr="00DD10DF">
              <w:rPr>
                <w:color w:val="000000"/>
                <w:lang w:val="es-MX" w:eastAsia="es-MX"/>
              </w:rPr>
              <w:t>083</w:t>
            </w:r>
          </w:p>
        </w:tc>
        <w:tc>
          <w:tcPr>
            <w:tcW w:w="1991" w:type="dxa"/>
            <w:shd w:val="clear" w:color="auto" w:fill="auto"/>
            <w:vAlign w:val="center"/>
          </w:tcPr>
          <w:p w14:paraId="62B2312E" w14:textId="40E0216D" w:rsidR="005D6484" w:rsidRPr="00DD10DF" w:rsidRDefault="005D6484" w:rsidP="00701471">
            <w:pPr>
              <w:spacing w:line="360" w:lineRule="auto"/>
              <w:rPr>
                <w:color w:val="000000"/>
                <w:lang w:val="es-MX" w:eastAsia="es-MX"/>
              </w:rPr>
            </w:pPr>
            <w:r w:rsidRPr="00DD10DF">
              <w:rPr>
                <w:color w:val="000000"/>
                <w:lang w:val="es-MX" w:eastAsia="es-MX"/>
              </w:rPr>
              <w:t>Juan Escutia</w:t>
            </w:r>
          </w:p>
        </w:tc>
      </w:tr>
      <w:tr w:rsidR="005D6484" w:rsidRPr="00DD10DF" w14:paraId="2926A96D" w14:textId="69159331" w:rsidTr="00560725">
        <w:trPr>
          <w:cantSplit/>
          <w:trHeight w:val="166"/>
          <w:jc w:val="center"/>
        </w:trPr>
        <w:tc>
          <w:tcPr>
            <w:tcW w:w="633" w:type="dxa"/>
            <w:shd w:val="clear" w:color="auto" w:fill="auto"/>
            <w:noWrap/>
            <w:vAlign w:val="center"/>
            <w:hideMark/>
          </w:tcPr>
          <w:p w14:paraId="6C3A0CB3" w14:textId="77777777" w:rsidR="005D6484" w:rsidRPr="00DD10DF" w:rsidRDefault="005D6484" w:rsidP="00701471">
            <w:pPr>
              <w:spacing w:line="360" w:lineRule="auto"/>
              <w:rPr>
                <w:color w:val="000000"/>
                <w:lang w:val="es-MX" w:eastAsia="es-MX"/>
              </w:rPr>
            </w:pPr>
            <w:r w:rsidRPr="00DD10DF">
              <w:rPr>
                <w:color w:val="000000"/>
                <w:lang w:val="es-MX" w:eastAsia="es-MX"/>
              </w:rPr>
              <w:lastRenderedPageBreak/>
              <w:t>018</w:t>
            </w:r>
          </w:p>
        </w:tc>
        <w:tc>
          <w:tcPr>
            <w:tcW w:w="1914" w:type="dxa"/>
            <w:shd w:val="clear" w:color="auto" w:fill="auto"/>
            <w:noWrap/>
            <w:vAlign w:val="center"/>
            <w:hideMark/>
          </w:tcPr>
          <w:p w14:paraId="0A062784" w14:textId="77777777" w:rsidR="005D6484" w:rsidRPr="00DD10DF" w:rsidRDefault="005D6484" w:rsidP="00701471">
            <w:pPr>
              <w:spacing w:line="360" w:lineRule="auto"/>
              <w:rPr>
                <w:color w:val="000000"/>
                <w:lang w:val="es-MX" w:eastAsia="es-MX"/>
              </w:rPr>
            </w:pPr>
            <w:r w:rsidRPr="00DD10DF">
              <w:rPr>
                <w:color w:val="000000"/>
                <w:lang w:val="es-MX" w:eastAsia="es-MX"/>
              </w:rPr>
              <w:t>Tezozomoc</w:t>
            </w:r>
          </w:p>
        </w:tc>
        <w:tc>
          <w:tcPr>
            <w:tcW w:w="425" w:type="dxa"/>
            <w:shd w:val="clear" w:color="auto" w:fill="auto"/>
            <w:vAlign w:val="center"/>
          </w:tcPr>
          <w:p w14:paraId="1B576298" w14:textId="48918391" w:rsidR="005D6484" w:rsidRPr="00DD10DF" w:rsidRDefault="005D6484" w:rsidP="00701471">
            <w:pPr>
              <w:spacing w:line="360" w:lineRule="auto"/>
              <w:rPr>
                <w:color w:val="000000"/>
                <w:lang w:val="es-MX" w:eastAsia="es-MX"/>
              </w:rPr>
            </w:pPr>
            <w:r w:rsidRPr="00DD10DF">
              <w:rPr>
                <w:color w:val="000000"/>
                <w:lang w:val="es-MX" w:eastAsia="es-MX"/>
              </w:rPr>
              <w:t>040</w:t>
            </w:r>
          </w:p>
        </w:tc>
        <w:tc>
          <w:tcPr>
            <w:tcW w:w="1721" w:type="dxa"/>
            <w:shd w:val="clear" w:color="auto" w:fill="auto"/>
            <w:vAlign w:val="center"/>
          </w:tcPr>
          <w:p w14:paraId="20B5E610" w14:textId="11712260" w:rsidR="005D6484" w:rsidRPr="00DD10DF" w:rsidRDefault="005D6484" w:rsidP="00701471">
            <w:pPr>
              <w:spacing w:line="360" w:lineRule="auto"/>
              <w:rPr>
                <w:color w:val="000000"/>
                <w:lang w:val="es-MX" w:eastAsia="es-MX"/>
              </w:rPr>
            </w:pPr>
            <w:r w:rsidRPr="00DD10DF">
              <w:rPr>
                <w:color w:val="000000"/>
                <w:lang w:val="es-MX" w:eastAsia="es-MX"/>
              </w:rPr>
              <w:t>Escuadrón 201</w:t>
            </w:r>
          </w:p>
        </w:tc>
        <w:tc>
          <w:tcPr>
            <w:tcW w:w="425" w:type="dxa"/>
            <w:shd w:val="clear" w:color="auto" w:fill="auto"/>
            <w:vAlign w:val="center"/>
          </w:tcPr>
          <w:p w14:paraId="51C35BE9" w14:textId="5EA28027" w:rsidR="005D6484" w:rsidRPr="00DD10DF" w:rsidRDefault="005D6484" w:rsidP="00701471">
            <w:pPr>
              <w:spacing w:line="360" w:lineRule="auto"/>
              <w:rPr>
                <w:color w:val="000000"/>
                <w:lang w:val="es-MX" w:eastAsia="es-MX"/>
              </w:rPr>
            </w:pPr>
            <w:r w:rsidRPr="00DD10DF">
              <w:rPr>
                <w:color w:val="000000"/>
                <w:lang w:val="es-MX" w:eastAsia="es-MX"/>
              </w:rPr>
              <w:t>062</w:t>
            </w:r>
          </w:p>
        </w:tc>
        <w:tc>
          <w:tcPr>
            <w:tcW w:w="1721" w:type="dxa"/>
            <w:shd w:val="clear" w:color="auto" w:fill="auto"/>
            <w:vAlign w:val="center"/>
          </w:tcPr>
          <w:p w14:paraId="39CC3776" w14:textId="1B1B4CD5" w:rsidR="005D6484" w:rsidRPr="00DD10DF" w:rsidRDefault="005D6484" w:rsidP="00701471">
            <w:pPr>
              <w:spacing w:line="360" w:lineRule="auto"/>
              <w:rPr>
                <w:color w:val="000000"/>
                <w:lang w:val="es-MX" w:eastAsia="es-MX"/>
              </w:rPr>
            </w:pPr>
            <w:r w:rsidRPr="00DD10DF">
              <w:rPr>
                <w:color w:val="000000"/>
                <w:lang w:val="es-MX" w:eastAsia="es-MX"/>
              </w:rPr>
              <w:t>Cerro del Judio</w:t>
            </w:r>
          </w:p>
        </w:tc>
        <w:tc>
          <w:tcPr>
            <w:tcW w:w="491" w:type="dxa"/>
            <w:shd w:val="clear" w:color="auto" w:fill="auto"/>
            <w:vAlign w:val="center"/>
          </w:tcPr>
          <w:p w14:paraId="68E60A9B" w14:textId="716F2AC9" w:rsidR="005D6484" w:rsidRPr="00DD10DF" w:rsidRDefault="005D6484" w:rsidP="00701471">
            <w:pPr>
              <w:spacing w:line="360" w:lineRule="auto"/>
              <w:rPr>
                <w:color w:val="000000"/>
                <w:lang w:val="es-MX" w:eastAsia="es-MX"/>
              </w:rPr>
            </w:pPr>
            <w:r w:rsidRPr="00DD10DF">
              <w:rPr>
                <w:color w:val="000000"/>
                <w:lang w:val="es-MX" w:eastAsia="es-MX"/>
              </w:rPr>
              <w:t>084</w:t>
            </w:r>
          </w:p>
        </w:tc>
        <w:tc>
          <w:tcPr>
            <w:tcW w:w="1991" w:type="dxa"/>
            <w:shd w:val="clear" w:color="auto" w:fill="auto"/>
            <w:vAlign w:val="center"/>
          </w:tcPr>
          <w:p w14:paraId="7BBCA4B3" w14:textId="50C95934" w:rsidR="005D6484" w:rsidRPr="00DD10DF" w:rsidRDefault="005D6484" w:rsidP="00701471">
            <w:pPr>
              <w:spacing w:line="360" w:lineRule="auto"/>
              <w:rPr>
                <w:color w:val="000000"/>
                <w:lang w:val="es-MX" w:eastAsia="es-MX"/>
              </w:rPr>
            </w:pPr>
            <w:r w:rsidRPr="00DD10DF">
              <w:rPr>
                <w:color w:val="000000"/>
                <w:lang w:val="es-MX" w:eastAsia="es-MX"/>
              </w:rPr>
              <w:t>Santa Cruz Meyehualco</w:t>
            </w:r>
          </w:p>
        </w:tc>
      </w:tr>
      <w:tr w:rsidR="005D6484" w:rsidRPr="00DD10DF" w14:paraId="2E8AF3DC" w14:textId="0F07686F" w:rsidTr="00560725">
        <w:trPr>
          <w:cantSplit/>
          <w:trHeight w:val="166"/>
          <w:jc w:val="center"/>
        </w:trPr>
        <w:tc>
          <w:tcPr>
            <w:tcW w:w="633" w:type="dxa"/>
            <w:shd w:val="clear" w:color="auto" w:fill="auto"/>
            <w:noWrap/>
            <w:vAlign w:val="center"/>
            <w:hideMark/>
          </w:tcPr>
          <w:p w14:paraId="4B3E9676" w14:textId="77777777" w:rsidR="005D6484" w:rsidRPr="00DD10DF" w:rsidRDefault="005D6484" w:rsidP="00701471">
            <w:pPr>
              <w:spacing w:line="360" w:lineRule="auto"/>
              <w:rPr>
                <w:color w:val="000000"/>
                <w:lang w:val="es-MX" w:eastAsia="es-MX"/>
              </w:rPr>
            </w:pPr>
            <w:r w:rsidRPr="00DD10DF">
              <w:rPr>
                <w:color w:val="000000"/>
                <w:lang w:val="es-MX" w:eastAsia="es-MX"/>
              </w:rPr>
              <w:t>019</w:t>
            </w:r>
          </w:p>
        </w:tc>
        <w:tc>
          <w:tcPr>
            <w:tcW w:w="1914" w:type="dxa"/>
            <w:shd w:val="clear" w:color="auto" w:fill="auto"/>
            <w:noWrap/>
            <w:vAlign w:val="center"/>
            <w:hideMark/>
          </w:tcPr>
          <w:p w14:paraId="3B1EFADE" w14:textId="77777777" w:rsidR="005D6484" w:rsidRPr="00DD10DF" w:rsidRDefault="005D6484" w:rsidP="00701471">
            <w:pPr>
              <w:spacing w:line="360" w:lineRule="auto"/>
              <w:rPr>
                <w:color w:val="000000"/>
                <w:lang w:val="es-MX" w:eastAsia="es-MX"/>
              </w:rPr>
            </w:pPr>
            <w:r w:rsidRPr="00DD10DF">
              <w:rPr>
                <w:color w:val="000000"/>
                <w:lang w:val="es-MX" w:eastAsia="es-MX"/>
              </w:rPr>
              <w:t>El Rosario</w:t>
            </w:r>
          </w:p>
        </w:tc>
        <w:tc>
          <w:tcPr>
            <w:tcW w:w="425" w:type="dxa"/>
            <w:shd w:val="clear" w:color="auto" w:fill="auto"/>
            <w:vAlign w:val="center"/>
          </w:tcPr>
          <w:p w14:paraId="570B0095" w14:textId="3C408867" w:rsidR="005D6484" w:rsidRPr="00DD10DF" w:rsidRDefault="005D6484" w:rsidP="00701471">
            <w:pPr>
              <w:spacing w:line="360" w:lineRule="auto"/>
              <w:rPr>
                <w:color w:val="000000"/>
                <w:lang w:val="es-MX" w:eastAsia="es-MX"/>
              </w:rPr>
            </w:pPr>
            <w:r w:rsidRPr="00DD10DF">
              <w:rPr>
                <w:color w:val="000000"/>
                <w:lang w:val="es-MX" w:eastAsia="es-MX"/>
              </w:rPr>
              <w:t>041</w:t>
            </w:r>
          </w:p>
        </w:tc>
        <w:tc>
          <w:tcPr>
            <w:tcW w:w="1721" w:type="dxa"/>
            <w:shd w:val="clear" w:color="auto" w:fill="auto"/>
            <w:vAlign w:val="center"/>
          </w:tcPr>
          <w:p w14:paraId="4392D4E8" w14:textId="12BDB4DB" w:rsidR="005D6484" w:rsidRPr="00DD10DF" w:rsidRDefault="005D6484" w:rsidP="00701471">
            <w:pPr>
              <w:spacing w:line="360" w:lineRule="auto"/>
              <w:rPr>
                <w:color w:val="000000"/>
                <w:lang w:val="es-MX" w:eastAsia="es-MX"/>
              </w:rPr>
            </w:pPr>
            <w:r w:rsidRPr="00DD10DF">
              <w:rPr>
                <w:color w:val="000000"/>
                <w:lang w:val="es-MX" w:eastAsia="es-MX"/>
              </w:rPr>
              <w:t>Parque Cerro de la Estrella</w:t>
            </w:r>
          </w:p>
        </w:tc>
        <w:tc>
          <w:tcPr>
            <w:tcW w:w="425" w:type="dxa"/>
            <w:shd w:val="clear" w:color="auto" w:fill="auto"/>
            <w:vAlign w:val="center"/>
          </w:tcPr>
          <w:p w14:paraId="6553C002" w14:textId="015F5A1B" w:rsidR="005D6484" w:rsidRPr="00DD10DF" w:rsidRDefault="005D6484" w:rsidP="00701471">
            <w:pPr>
              <w:spacing w:line="360" w:lineRule="auto"/>
              <w:rPr>
                <w:color w:val="000000"/>
                <w:lang w:val="es-MX" w:eastAsia="es-MX"/>
              </w:rPr>
            </w:pPr>
            <w:r w:rsidRPr="00DD10DF">
              <w:rPr>
                <w:color w:val="000000"/>
                <w:lang w:val="es-MX" w:eastAsia="es-MX"/>
              </w:rPr>
              <w:t>063</w:t>
            </w:r>
          </w:p>
        </w:tc>
        <w:tc>
          <w:tcPr>
            <w:tcW w:w="1721" w:type="dxa"/>
            <w:shd w:val="clear" w:color="auto" w:fill="auto"/>
            <w:vAlign w:val="center"/>
          </w:tcPr>
          <w:p w14:paraId="2DA939AF" w14:textId="42105F4D" w:rsidR="005D6484" w:rsidRPr="00DD10DF" w:rsidRDefault="005D6484" w:rsidP="00701471">
            <w:pPr>
              <w:spacing w:line="360" w:lineRule="auto"/>
              <w:rPr>
                <w:color w:val="000000"/>
                <w:lang w:val="es-MX" w:eastAsia="es-MX"/>
              </w:rPr>
            </w:pPr>
            <w:r w:rsidRPr="00DD10DF">
              <w:rPr>
                <w:color w:val="000000"/>
                <w:lang w:val="es-MX" w:eastAsia="es-MX"/>
              </w:rPr>
              <w:t>La Magdalena Contreras</w:t>
            </w:r>
          </w:p>
        </w:tc>
        <w:tc>
          <w:tcPr>
            <w:tcW w:w="491" w:type="dxa"/>
            <w:shd w:val="clear" w:color="auto" w:fill="auto"/>
            <w:vAlign w:val="center"/>
          </w:tcPr>
          <w:p w14:paraId="7C420929" w14:textId="57700737" w:rsidR="005D6484" w:rsidRPr="00DD10DF" w:rsidRDefault="005D6484" w:rsidP="00701471">
            <w:pPr>
              <w:spacing w:line="360" w:lineRule="auto"/>
              <w:rPr>
                <w:color w:val="000000"/>
                <w:lang w:val="es-MX" w:eastAsia="es-MX"/>
              </w:rPr>
            </w:pPr>
            <w:r w:rsidRPr="00DD10DF">
              <w:rPr>
                <w:color w:val="000000"/>
                <w:lang w:val="es-MX" w:eastAsia="es-MX"/>
              </w:rPr>
              <w:t>085</w:t>
            </w:r>
          </w:p>
        </w:tc>
        <w:tc>
          <w:tcPr>
            <w:tcW w:w="1991" w:type="dxa"/>
            <w:shd w:val="clear" w:color="auto" w:fill="auto"/>
            <w:vAlign w:val="center"/>
          </w:tcPr>
          <w:p w14:paraId="2A3E121D" w14:textId="7FD1B553" w:rsidR="005D6484" w:rsidRPr="00DD10DF" w:rsidRDefault="005D6484" w:rsidP="00701471">
            <w:pPr>
              <w:spacing w:line="360" w:lineRule="auto"/>
              <w:rPr>
                <w:color w:val="000000"/>
                <w:lang w:val="es-MX" w:eastAsia="es-MX"/>
              </w:rPr>
            </w:pPr>
            <w:r w:rsidRPr="00DD10DF">
              <w:rPr>
                <w:color w:val="000000"/>
                <w:lang w:val="es-MX" w:eastAsia="es-MX"/>
              </w:rPr>
              <w:t>Ejército Constitucionalista</w:t>
            </w:r>
          </w:p>
        </w:tc>
      </w:tr>
      <w:tr w:rsidR="005D6484" w:rsidRPr="00DD10DF" w14:paraId="7236AF2A" w14:textId="2A49A752" w:rsidTr="00560725">
        <w:trPr>
          <w:cantSplit/>
          <w:trHeight w:val="166"/>
          <w:jc w:val="center"/>
        </w:trPr>
        <w:tc>
          <w:tcPr>
            <w:tcW w:w="633" w:type="dxa"/>
            <w:shd w:val="clear" w:color="auto" w:fill="auto"/>
            <w:noWrap/>
            <w:vAlign w:val="center"/>
            <w:hideMark/>
          </w:tcPr>
          <w:p w14:paraId="23BA1744" w14:textId="77777777" w:rsidR="005D6484" w:rsidRPr="00DD10DF" w:rsidRDefault="005D6484" w:rsidP="00701471">
            <w:pPr>
              <w:spacing w:line="360" w:lineRule="auto"/>
              <w:rPr>
                <w:color w:val="000000"/>
                <w:lang w:val="es-MX" w:eastAsia="es-MX"/>
              </w:rPr>
            </w:pPr>
            <w:r w:rsidRPr="00DD10DF">
              <w:rPr>
                <w:color w:val="000000"/>
                <w:lang w:val="es-MX" w:eastAsia="es-MX"/>
              </w:rPr>
              <w:t>020</w:t>
            </w:r>
          </w:p>
        </w:tc>
        <w:tc>
          <w:tcPr>
            <w:tcW w:w="1914" w:type="dxa"/>
            <w:shd w:val="clear" w:color="auto" w:fill="auto"/>
            <w:noWrap/>
            <w:vAlign w:val="center"/>
            <w:hideMark/>
          </w:tcPr>
          <w:p w14:paraId="351B4519" w14:textId="77777777" w:rsidR="005D6484" w:rsidRPr="00DD10DF" w:rsidRDefault="005D6484" w:rsidP="00701471">
            <w:pPr>
              <w:spacing w:line="360" w:lineRule="auto"/>
              <w:rPr>
                <w:color w:val="000000"/>
                <w:lang w:val="es-MX" w:eastAsia="es-MX"/>
              </w:rPr>
            </w:pPr>
            <w:r w:rsidRPr="00DD10DF">
              <w:rPr>
                <w:color w:val="000000"/>
                <w:lang w:val="es-MX" w:eastAsia="es-MX"/>
              </w:rPr>
              <w:t>Industrial Vallejo</w:t>
            </w:r>
          </w:p>
        </w:tc>
        <w:tc>
          <w:tcPr>
            <w:tcW w:w="425" w:type="dxa"/>
            <w:shd w:val="clear" w:color="auto" w:fill="auto"/>
            <w:vAlign w:val="center"/>
          </w:tcPr>
          <w:p w14:paraId="26028F01" w14:textId="12CFFC72" w:rsidR="005D6484" w:rsidRPr="00DD10DF" w:rsidRDefault="005D6484" w:rsidP="00701471">
            <w:pPr>
              <w:spacing w:line="360" w:lineRule="auto"/>
              <w:rPr>
                <w:color w:val="000000"/>
                <w:lang w:val="es-MX" w:eastAsia="es-MX"/>
              </w:rPr>
            </w:pPr>
            <w:r w:rsidRPr="00DD10DF">
              <w:rPr>
                <w:color w:val="000000"/>
                <w:lang w:val="es-MX" w:eastAsia="es-MX"/>
              </w:rPr>
              <w:t>042</w:t>
            </w:r>
          </w:p>
        </w:tc>
        <w:tc>
          <w:tcPr>
            <w:tcW w:w="1721" w:type="dxa"/>
            <w:shd w:val="clear" w:color="auto" w:fill="auto"/>
            <w:vAlign w:val="center"/>
          </w:tcPr>
          <w:p w14:paraId="2AEC6FF9" w14:textId="50144E72" w:rsidR="005D6484" w:rsidRPr="00DD10DF" w:rsidRDefault="005D6484" w:rsidP="00701471">
            <w:pPr>
              <w:spacing w:line="360" w:lineRule="auto"/>
              <w:rPr>
                <w:color w:val="000000"/>
                <w:lang w:val="es-MX" w:eastAsia="es-MX"/>
              </w:rPr>
            </w:pPr>
            <w:r w:rsidRPr="00DD10DF">
              <w:rPr>
                <w:color w:val="000000"/>
                <w:lang w:val="es-MX" w:eastAsia="es-MX"/>
              </w:rPr>
              <w:t>Lomas Estrella</w:t>
            </w:r>
          </w:p>
        </w:tc>
        <w:tc>
          <w:tcPr>
            <w:tcW w:w="425" w:type="dxa"/>
            <w:shd w:val="clear" w:color="auto" w:fill="auto"/>
            <w:vAlign w:val="center"/>
          </w:tcPr>
          <w:p w14:paraId="09847285" w14:textId="0924EE3C" w:rsidR="005D6484" w:rsidRPr="00DD10DF" w:rsidRDefault="005D6484" w:rsidP="00701471">
            <w:pPr>
              <w:spacing w:line="360" w:lineRule="auto"/>
              <w:rPr>
                <w:color w:val="000000"/>
                <w:lang w:val="es-MX" w:eastAsia="es-MX"/>
              </w:rPr>
            </w:pPr>
            <w:r w:rsidRPr="00DD10DF">
              <w:rPr>
                <w:color w:val="000000"/>
                <w:lang w:val="es-MX" w:eastAsia="es-MX"/>
              </w:rPr>
              <w:t>064</w:t>
            </w:r>
          </w:p>
        </w:tc>
        <w:tc>
          <w:tcPr>
            <w:tcW w:w="1721" w:type="dxa"/>
            <w:shd w:val="clear" w:color="auto" w:fill="auto"/>
            <w:vAlign w:val="center"/>
          </w:tcPr>
          <w:p w14:paraId="1397ED41" w14:textId="60CD0461" w:rsidR="005D6484" w:rsidRPr="00DD10DF" w:rsidRDefault="005D6484" w:rsidP="00701471">
            <w:pPr>
              <w:spacing w:line="360" w:lineRule="auto"/>
              <w:rPr>
                <w:color w:val="000000"/>
                <w:lang w:val="es-MX" w:eastAsia="es-MX"/>
              </w:rPr>
            </w:pPr>
            <w:r w:rsidRPr="00DD10DF">
              <w:rPr>
                <w:color w:val="000000"/>
                <w:lang w:val="es-MX" w:eastAsia="es-MX"/>
              </w:rPr>
              <w:t>Villa Ol</w:t>
            </w:r>
            <w:r w:rsidR="00170F22" w:rsidRPr="00DD10DF">
              <w:rPr>
                <w:color w:val="000000"/>
                <w:lang w:val="es-MX" w:eastAsia="es-MX"/>
              </w:rPr>
              <w:t>í</w:t>
            </w:r>
            <w:r w:rsidRPr="00DD10DF">
              <w:rPr>
                <w:color w:val="000000"/>
                <w:lang w:val="es-MX" w:eastAsia="es-MX"/>
              </w:rPr>
              <w:t>mpica</w:t>
            </w:r>
          </w:p>
        </w:tc>
        <w:tc>
          <w:tcPr>
            <w:tcW w:w="491" w:type="dxa"/>
            <w:shd w:val="clear" w:color="auto" w:fill="auto"/>
            <w:vAlign w:val="center"/>
          </w:tcPr>
          <w:p w14:paraId="4ED06089" w14:textId="1BFE1D70" w:rsidR="005D6484" w:rsidRPr="00DD10DF" w:rsidRDefault="005D6484" w:rsidP="00701471">
            <w:pPr>
              <w:spacing w:line="360" w:lineRule="auto"/>
              <w:rPr>
                <w:color w:val="000000"/>
                <w:lang w:val="es-MX" w:eastAsia="es-MX"/>
              </w:rPr>
            </w:pPr>
          </w:p>
        </w:tc>
        <w:tc>
          <w:tcPr>
            <w:tcW w:w="1991" w:type="dxa"/>
            <w:shd w:val="clear" w:color="auto" w:fill="auto"/>
            <w:vAlign w:val="center"/>
          </w:tcPr>
          <w:p w14:paraId="66A4C4E3" w14:textId="5488B7C0" w:rsidR="005D6484" w:rsidRPr="00DD10DF" w:rsidRDefault="005D6484" w:rsidP="00701471">
            <w:pPr>
              <w:spacing w:line="360" w:lineRule="auto"/>
              <w:rPr>
                <w:color w:val="000000"/>
                <w:lang w:val="es-MX" w:eastAsia="es-MX"/>
              </w:rPr>
            </w:pPr>
          </w:p>
        </w:tc>
      </w:tr>
      <w:tr w:rsidR="005D6484" w:rsidRPr="00DD10DF" w14:paraId="4A60DB67" w14:textId="5A2218F9" w:rsidTr="00560725">
        <w:trPr>
          <w:cantSplit/>
          <w:trHeight w:val="166"/>
          <w:jc w:val="center"/>
        </w:trPr>
        <w:tc>
          <w:tcPr>
            <w:tcW w:w="633" w:type="dxa"/>
            <w:shd w:val="clear" w:color="auto" w:fill="auto"/>
            <w:noWrap/>
            <w:vAlign w:val="center"/>
            <w:hideMark/>
          </w:tcPr>
          <w:p w14:paraId="36EACB5B" w14:textId="77777777" w:rsidR="005D6484" w:rsidRPr="00DD10DF" w:rsidRDefault="005D6484" w:rsidP="00701471">
            <w:pPr>
              <w:spacing w:line="360" w:lineRule="auto"/>
              <w:rPr>
                <w:color w:val="000000"/>
                <w:lang w:val="es-MX" w:eastAsia="es-MX"/>
              </w:rPr>
            </w:pPr>
            <w:r w:rsidRPr="00DD10DF">
              <w:rPr>
                <w:color w:val="000000"/>
                <w:lang w:val="es-MX" w:eastAsia="es-MX"/>
              </w:rPr>
              <w:t>021</w:t>
            </w:r>
          </w:p>
        </w:tc>
        <w:tc>
          <w:tcPr>
            <w:tcW w:w="1914" w:type="dxa"/>
            <w:shd w:val="clear" w:color="auto" w:fill="auto"/>
            <w:noWrap/>
            <w:vAlign w:val="center"/>
            <w:hideMark/>
          </w:tcPr>
          <w:p w14:paraId="68882784" w14:textId="77777777" w:rsidR="005D6484" w:rsidRPr="00DD10DF" w:rsidRDefault="005D6484" w:rsidP="00701471">
            <w:pPr>
              <w:spacing w:line="360" w:lineRule="auto"/>
              <w:rPr>
                <w:color w:val="000000"/>
                <w:lang w:val="es-MX" w:eastAsia="es-MX"/>
              </w:rPr>
            </w:pPr>
            <w:r w:rsidRPr="00DD10DF">
              <w:rPr>
                <w:color w:val="000000"/>
                <w:lang w:val="es-MX" w:eastAsia="es-MX"/>
              </w:rPr>
              <w:t>La Raza</w:t>
            </w:r>
          </w:p>
        </w:tc>
        <w:tc>
          <w:tcPr>
            <w:tcW w:w="425" w:type="dxa"/>
            <w:shd w:val="clear" w:color="auto" w:fill="auto"/>
            <w:vAlign w:val="center"/>
          </w:tcPr>
          <w:p w14:paraId="462708CF" w14:textId="36124B9F" w:rsidR="005D6484" w:rsidRPr="00DD10DF" w:rsidRDefault="005D6484" w:rsidP="00701471">
            <w:pPr>
              <w:spacing w:line="360" w:lineRule="auto"/>
              <w:rPr>
                <w:color w:val="000000"/>
                <w:lang w:val="es-MX" w:eastAsia="es-MX"/>
              </w:rPr>
            </w:pPr>
            <w:r w:rsidRPr="00DD10DF">
              <w:rPr>
                <w:color w:val="000000"/>
                <w:lang w:val="es-MX" w:eastAsia="es-MX"/>
              </w:rPr>
              <w:t>043</w:t>
            </w:r>
          </w:p>
        </w:tc>
        <w:tc>
          <w:tcPr>
            <w:tcW w:w="1721" w:type="dxa"/>
            <w:shd w:val="clear" w:color="auto" w:fill="auto"/>
            <w:vAlign w:val="center"/>
          </w:tcPr>
          <w:p w14:paraId="7FD62D48" w14:textId="76EBF54A" w:rsidR="005D6484" w:rsidRPr="00DD10DF" w:rsidRDefault="005D6484" w:rsidP="00701471">
            <w:pPr>
              <w:spacing w:line="360" w:lineRule="auto"/>
              <w:rPr>
                <w:color w:val="000000"/>
                <w:lang w:val="es-MX" w:eastAsia="es-MX"/>
              </w:rPr>
            </w:pPr>
            <w:r w:rsidRPr="00DD10DF">
              <w:rPr>
                <w:color w:val="000000"/>
                <w:lang w:val="es-MX" w:eastAsia="es-MX"/>
              </w:rPr>
              <w:t>Canal Nacional</w:t>
            </w:r>
          </w:p>
        </w:tc>
        <w:tc>
          <w:tcPr>
            <w:tcW w:w="425" w:type="dxa"/>
            <w:shd w:val="clear" w:color="auto" w:fill="auto"/>
            <w:vAlign w:val="center"/>
          </w:tcPr>
          <w:p w14:paraId="1C8382E3" w14:textId="2E581594" w:rsidR="005D6484" w:rsidRPr="00DD10DF" w:rsidRDefault="005D6484" w:rsidP="00701471">
            <w:pPr>
              <w:spacing w:line="360" w:lineRule="auto"/>
              <w:rPr>
                <w:color w:val="000000"/>
                <w:lang w:val="es-MX" w:eastAsia="es-MX"/>
              </w:rPr>
            </w:pPr>
            <w:r w:rsidRPr="00DD10DF">
              <w:rPr>
                <w:color w:val="000000"/>
                <w:lang w:val="es-MX" w:eastAsia="es-MX"/>
              </w:rPr>
              <w:t>065</w:t>
            </w:r>
          </w:p>
        </w:tc>
        <w:tc>
          <w:tcPr>
            <w:tcW w:w="1721" w:type="dxa"/>
            <w:shd w:val="clear" w:color="auto" w:fill="auto"/>
            <w:vAlign w:val="center"/>
          </w:tcPr>
          <w:p w14:paraId="27369AE8" w14:textId="04408B03" w:rsidR="005D6484" w:rsidRPr="00DD10DF" w:rsidRDefault="005D6484" w:rsidP="00701471">
            <w:pPr>
              <w:spacing w:line="360" w:lineRule="auto"/>
              <w:rPr>
                <w:color w:val="000000"/>
                <w:lang w:val="es-MX" w:eastAsia="es-MX"/>
              </w:rPr>
            </w:pPr>
            <w:r w:rsidRPr="00DD10DF">
              <w:rPr>
                <w:color w:val="000000"/>
                <w:lang w:val="es-MX" w:eastAsia="es-MX"/>
              </w:rPr>
              <w:t>Padierna</w:t>
            </w:r>
          </w:p>
        </w:tc>
        <w:tc>
          <w:tcPr>
            <w:tcW w:w="491" w:type="dxa"/>
            <w:shd w:val="clear" w:color="auto" w:fill="auto"/>
            <w:vAlign w:val="center"/>
          </w:tcPr>
          <w:p w14:paraId="46590A7C" w14:textId="1215A048" w:rsidR="005D6484" w:rsidRPr="00DD10DF" w:rsidRDefault="005D6484" w:rsidP="00701471">
            <w:pPr>
              <w:spacing w:line="360" w:lineRule="auto"/>
              <w:rPr>
                <w:color w:val="000000"/>
                <w:lang w:val="es-MX" w:eastAsia="es-MX"/>
              </w:rPr>
            </w:pPr>
          </w:p>
        </w:tc>
        <w:tc>
          <w:tcPr>
            <w:tcW w:w="1991" w:type="dxa"/>
            <w:tcBorders>
              <w:bottom w:val="single" w:sz="4" w:space="0" w:color="auto"/>
            </w:tcBorders>
            <w:shd w:val="clear" w:color="auto" w:fill="auto"/>
            <w:vAlign w:val="center"/>
          </w:tcPr>
          <w:p w14:paraId="6924E07F" w14:textId="7EBC1F9C" w:rsidR="005D6484" w:rsidRPr="00DD10DF" w:rsidRDefault="005D6484" w:rsidP="00701471">
            <w:pPr>
              <w:spacing w:line="360" w:lineRule="auto"/>
              <w:rPr>
                <w:color w:val="000000"/>
                <w:lang w:val="es-MX" w:eastAsia="es-MX"/>
              </w:rPr>
            </w:pPr>
          </w:p>
        </w:tc>
      </w:tr>
      <w:tr w:rsidR="005D6484" w:rsidRPr="00DD10DF" w14:paraId="3C81EB1B" w14:textId="46C55263" w:rsidTr="00560725">
        <w:trPr>
          <w:cantSplit/>
          <w:trHeight w:val="166"/>
          <w:jc w:val="center"/>
        </w:trPr>
        <w:tc>
          <w:tcPr>
            <w:tcW w:w="633" w:type="dxa"/>
            <w:shd w:val="clear" w:color="auto" w:fill="auto"/>
            <w:noWrap/>
            <w:vAlign w:val="center"/>
            <w:hideMark/>
          </w:tcPr>
          <w:p w14:paraId="00CDE034" w14:textId="77777777" w:rsidR="005D6484" w:rsidRPr="00DD10DF" w:rsidRDefault="005D6484" w:rsidP="00701471">
            <w:pPr>
              <w:spacing w:line="360" w:lineRule="auto"/>
              <w:rPr>
                <w:color w:val="000000"/>
                <w:lang w:val="es-MX" w:eastAsia="es-MX"/>
              </w:rPr>
            </w:pPr>
            <w:r w:rsidRPr="00DD10DF">
              <w:rPr>
                <w:color w:val="000000"/>
                <w:lang w:val="es-MX" w:eastAsia="es-MX"/>
              </w:rPr>
              <w:t>022</w:t>
            </w:r>
          </w:p>
        </w:tc>
        <w:tc>
          <w:tcPr>
            <w:tcW w:w="1914" w:type="dxa"/>
            <w:shd w:val="clear" w:color="auto" w:fill="auto"/>
            <w:noWrap/>
            <w:vAlign w:val="center"/>
            <w:hideMark/>
          </w:tcPr>
          <w:p w14:paraId="751EDFF0" w14:textId="77777777" w:rsidR="005D6484" w:rsidRPr="00DD10DF" w:rsidRDefault="005D6484" w:rsidP="00701471">
            <w:pPr>
              <w:spacing w:line="360" w:lineRule="auto"/>
              <w:rPr>
                <w:color w:val="000000"/>
                <w:lang w:val="es-MX" w:eastAsia="es-MX"/>
              </w:rPr>
            </w:pPr>
            <w:r w:rsidRPr="00DD10DF">
              <w:rPr>
                <w:color w:val="000000"/>
                <w:lang w:val="es-MX" w:eastAsia="es-MX"/>
              </w:rPr>
              <w:t>Cuautepec</w:t>
            </w:r>
          </w:p>
        </w:tc>
        <w:tc>
          <w:tcPr>
            <w:tcW w:w="425" w:type="dxa"/>
            <w:shd w:val="clear" w:color="auto" w:fill="auto"/>
            <w:vAlign w:val="center"/>
          </w:tcPr>
          <w:p w14:paraId="5A386138" w14:textId="552E129D" w:rsidR="005D6484" w:rsidRPr="00DD10DF" w:rsidRDefault="005D6484" w:rsidP="00701471">
            <w:pPr>
              <w:spacing w:line="360" w:lineRule="auto"/>
              <w:rPr>
                <w:color w:val="000000"/>
                <w:lang w:val="es-MX" w:eastAsia="es-MX"/>
              </w:rPr>
            </w:pPr>
            <w:r w:rsidRPr="00DD10DF">
              <w:rPr>
                <w:color w:val="000000"/>
                <w:lang w:val="es-MX" w:eastAsia="es-MX"/>
              </w:rPr>
              <w:t>044</w:t>
            </w:r>
          </w:p>
        </w:tc>
        <w:tc>
          <w:tcPr>
            <w:tcW w:w="1721" w:type="dxa"/>
            <w:shd w:val="clear" w:color="auto" w:fill="auto"/>
            <w:vAlign w:val="center"/>
          </w:tcPr>
          <w:p w14:paraId="08F2B6A4" w14:textId="638CFF41" w:rsidR="005D6484" w:rsidRPr="00DD10DF" w:rsidRDefault="005D6484" w:rsidP="00701471">
            <w:pPr>
              <w:spacing w:line="360" w:lineRule="auto"/>
              <w:rPr>
                <w:color w:val="000000"/>
                <w:lang w:val="es-MX" w:eastAsia="es-MX"/>
              </w:rPr>
            </w:pPr>
            <w:r w:rsidRPr="00DD10DF">
              <w:rPr>
                <w:color w:val="000000"/>
                <w:lang w:val="es-MX" w:eastAsia="es-MX"/>
              </w:rPr>
              <w:t>Coapa</w:t>
            </w:r>
          </w:p>
        </w:tc>
        <w:tc>
          <w:tcPr>
            <w:tcW w:w="425" w:type="dxa"/>
            <w:shd w:val="clear" w:color="auto" w:fill="auto"/>
            <w:vAlign w:val="center"/>
          </w:tcPr>
          <w:p w14:paraId="649F646D" w14:textId="3B21A711" w:rsidR="005D6484" w:rsidRPr="00DD10DF" w:rsidRDefault="005D6484" w:rsidP="00701471">
            <w:pPr>
              <w:spacing w:line="360" w:lineRule="auto"/>
              <w:rPr>
                <w:color w:val="000000"/>
                <w:lang w:val="es-MX" w:eastAsia="es-MX"/>
              </w:rPr>
            </w:pPr>
            <w:r w:rsidRPr="00DD10DF">
              <w:rPr>
                <w:color w:val="000000"/>
                <w:lang w:val="es-MX" w:eastAsia="es-MX"/>
              </w:rPr>
              <w:t>066</w:t>
            </w:r>
          </w:p>
        </w:tc>
        <w:tc>
          <w:tcPr>
            <w:tcW w:w="1721" w:type="dxa"/>
            <w:shd w:val="clear" w:color="auto" w:fill="auto"/>
            <w:vAlign w:val="center"/>
          </w:tcPr>
          <w:p w14:paraId="0AF2D77E" w14:textId="1512FAC4" w:rsidR="005D6484" w:rsidRPr="00DD10DF" w:rsidRDefault="005D6484" w:rsidP="00701471">
            <w:pPr>
              <w:spacing w:line="360" w:lineRule="auto"/>
              <w:rPr>
                <w:color w:val="000000"/>
                <w:lang w:val="es-MX" w:eastAsia="es-MX"/>
              </w:rPr>
            </w:pPr>
            <w:r w:rsidRPr="00DD10DF">
              <w:rPr>
                <w:color w:val="000000"/>
                <w:lang w:val="es-MX" w:eastAsia="es-MX"/>
              </w:rPr>
              <w:t>San Pedro Martir</w:t>
            </w:r>
          </w:p>
        </w:tc>
        <w:tc>
          <w:tcPr>
            <w:tcW w:w="491" w:type="dxa"/>
            <w:shd w:val="clear" w:color="auto" w:fill="auto"/>
            <w:vAlign w:val="center"/>
          </w:tcPr>
          <w:p w14:paraId="105DAD70" w14:textId="79BD9CDD" w:rsidR="005D6484" w:rsidRPr="00DD10DF" w:rsidRDefault="005D6484" w:rsidP="00701471">
            <w:pPr>
              <w:spacing w:line="360" w:lineRule="auto"/>
              <w:rPr>
                <w:color w:val="000000"/>
                <w:lang w:val="es-MX" w:eastAsia="es-MX"/>
              </w:rPr>
            </w:pPr>
          </w:p>
        </w:tc>
        <w:tc>
          <w:tcPr>
            <w:tcW w:w="1991" w:type="dxa"/>
            <w:tcBorders>
              <w:bottom w:val="single" w:sz="4" w:space="0" w:color="auto"/>
            </w:tcBorders>
            <w:shd w:val="clear" w:color="auto" w:fill="auto"/>
            <w:vAlign w:val="center"/>
          </w:tcPr>
          <w:p w14:paraId="1AF6692C" w14:textId="62B2A054" w:rsidR="005D6484" w:rsidRPr="00DD10DF" w:rsidRDefault="005D6484" w:rsidP="00701471">
            <w:pPr>
              <w:spacing w:line="360" w:lineRule="auto"/>
              <w:rPr>
                <w:color w:val="000000"/>
                <w:lang w:val="es-MX" w:eastAsia="es-MX"/>
              </w:rPr>
            </w:pPr>
          </w:p>
        </w:tc>
      </w:tr>
      <w:tr w:rsidR="005D6484" w:rsidRPr="00272F16" w14:paraId="4493733E" w14:textId="7A2D8237" w:rsidTr="00560725">
        <w:trPr>
          <w:cantSplit/>
          <w:trHeight w:val="377"/>
          <w:jc w:val="center"/>
        </w:trPr>
        <w:tc>
          <w:tcPr>
            <w:tcW w:w="9322" w:type="dxa"/>
            <w:gridSpan w:val="8"/>
            <w:shd w:val="clear" w:color="auto" w:fill="auto"/>
            <w:noWrap/>
            <w:vAlign w:val="center"/>
          </w:tcPr>
          <w:p w14:paraId="3EE971E4" w14:textId="48A74D41" w:rsidR="005D6484" w:rsidRPr="00DD10DF" w:rsidRDefault="005D6484" w:rsidP="00701471">
            <w:pPr>
              <w:spacing w:line="360" w:lineRule="auto"/>
              <w:rPr>
                <w:color w:val="000000"/>
                <w:lang w:val="es-MX" w:eastAsia="es-MX"/>
              </w:rPr>
            </w:pPr>
            <w:r w:rsidRPr="00DD10DF">
              <w:rPr>
                <w:color w:val="000000"/>
                <w:lang w:val="es-MX" w:eastAsia="es-MX"/>
              </w:rPr>
              <w:t>Distritos del Estado de México</w:t>
            </w:r>
          </w:p>
        </w:tc>
      </w:tr>
      <w:tr w:rsidR="00C92D96" w:rsidRPr="00DD10DF" w14:paraId="64A5292F" w14:textId="129A6561" w:rsidTr="00560725">
        <w:trPr>
          <w:cantSplit/>
          <w:trHeight w:val="166"/>
          <w:jc w:val="center"/>
        </w:trPr>
        <w:tc>
          <w:tcPr>
            <w:tcW w:w="633" w:type="dxa"/>
            <w:shd w:val="clear" w:color="auto" w:fill="auto"/>
            <w:noWrap/>
          </w:tcPr>
          <w:p w14:paraId="57F11F3C" w14:textId="21FF39F2" w:rsidR="00C92D96" w:rsidRPr="00DD10DF" w:rsidRDefault="00C92D96" w:rsidP="00701471">
            <w:pPr>
              <w:spacing w:line="360" w:lineRule="auto"/>
              <w:rPr>
                <w:color w:val="000000"/>
                <w:lang w:val="es-MX" w:eastAsia="es-MX"/>
              </w:rPr>
            </w:pPr>
            <w:r w:rsidRPr="00DD10DF">
              <w:rPr>
                <w:color w:val="000000"/>
              </w:rPr>
              <w:t>100</w:t>
            </w:r>
          </w:p>
        </w:tc>
        <w:tc>
          <w:tcPr>
            <w:tcW w:w="1914" w:type="dxa"/>
            <w:shd w:val="clear" w:color="auto" w:fill="auto"/>
            <w:noWrap/>
          </w:tcPr>
          <w:p w14:paraId="584831A3" w14:textId="575EC02B" w:rsidR="00C92D96" w:rsidRPr="00DD10DF" w:rsidRDefault="00C92D96" w:rsidP="00701471">
            <w:pPr>
              <w:spacing w:line="360" w:lineRule="auto"/>
              <w:rPr>
                <w:color w:val="000000"/>
                <w:lang w:val="es-MX" w:eastAsia="es-MX"/>
              </w:rPr>
            </w:pPr>
            <w:r w:rsidRPr="00DD10DF">
              <w:rPr>
                <w:color w:val="000000"/>
              </w:rPr>
              <w:t>Localidades Pte Chamapa-Lechería</w:t>
            </w:r>
          </w:p>
        </w:tc>
        <w:tc>
          <w:tcPr>
            <w:tcW w:w="425" w:type="dxa"/>
            <w:shd w:val="clear" w:color="auto" w:fill="auto"/>
          </w:tcPr>
          <w:p w14:paraId="5C9C560A" w14:textId="230075C5" w:rsidR="00C92D96" w:rsidRPr="00DD10DF" w:rsidRDefault="00C92D96" w:rsidP="00701471">
            <w:pPr>
              <w:spacing w:line="360" w:lineRule="auto"/>
              <w:rPr>
                <w:color w:val="000000"/>
                <w:lang w:val="es-MX" w:eastAsia="es-MX"/>
              </w:rPr>
            </w:pPr>
            <w:r w:rsidRPr="00DD10DF">
              <w:rPr>
                <w:color w:val="000000"/>
              </w:rPr>
              <w:t>128</w:t>
            </w:r>
          </w:p>
        </w:tc>
        <w:tc>
          <w:tcPr>
            <w:tcW w:w="1721" w:type="dxa"/>
            <w:shd w:val="clear" w:color="auto" w:fill="auto"/>
          </w:tcPr>
          <w:p w14:paraId="60D0BBCA" w14:textId="63B2CFFF" w:rsidR="00C92D96" w:rsidRPr="00DD10DF" w:rsidRDefault="00C92D96" w:rsidP="00701471">
            <w:pPr>
              <w:spacing w:line="360" w:lineRule="auto"/>
              <w:rPr>
                <w:color w:val="000000"/>
                <w:lang w:val="es-MX" w:eastAsia="es-MX"/>
              </w:rPr>
            </w:pPr>
            <w:r w:rsidRPr="00DD10DF">
              <w:rPr>
                <w:color w:val="000000"/>
              </w:rPr>
              <w:t>La Quebrada-Parques Industriales</w:t>
            </w:r>
          </w:p>
        </w:tc>
        <w:tc>
          <w:tcPr>
            <w:tcW w:w="425" w:type="dxa"/>
            <w:shd w:val="clear" w:color="auto" w:fill="auto"/>
          </w:tcPr>
          <w:p w14:paraId="2B7E34D7" w14:textId="155EA968" w:rsidR="00C92D96" w:rsidRPr="00DD10DF" w:rsidRDefault="00C92D96" w:rsidP="00701471">
            <w:pPr>
              <w:spacing w:line="360" w:lineRule="auto"/>
              <w:rPr>
                <w:color w:val="000000"/>
                <w:lang w:val="es-MX" w:eastAsia="es-MX"/>
              </w:rPr>
            </w:pPr>
            <w:r w:rsidRPr="00DD10DF">
              <w:rPr>
                <w:color w:val="000000"/>
              </w:rPr>
              <w:t>156</w:t>
            </w:r>
          </w:p>
        </w:tc>
        <w:tc>
          <w:tcPr>
            <w:tcW w:w="1721" w:type="dxa"/>
            <w:shd w:val="clear" w:color="auto" w:fill="auto"/>
          </w:tcPr>
          <w:p w14:paraId="09A70A80" w14:textId="6B95C8C7" w:rsidR="00C92D96" w:rsidRPr="00DD10DF" w:rsidRDefault="00C92D96" w:rsidP="00701471">
            <w:pPr>
              <w:spacing w:line="360" w:lineRule="auto"/>
              <w:rPr>
                <w:color w:val="000000"/>
                <w:lang w:val="es-MX" w:eastAsia="es-MX"/>
              </w:rPr>
            </w:pPr>
            <w:r w:rsidRPr="00DD10DF">
              <w:rPr>
                <w:color w:val="000000"/>
                <w:lang w:val="es-MX"/>
              </w:rPr>
              <w:t>CC Center Plazas-Nueva Aragón</w:t>
            </w:r>
          </w:p>
        </w:tc>
        <w:tc>
          <w:tcPr>
            <w:tcW w:w="491" w:type="dxa"/>
            <w:shd w:val="clear" w:color="auto" w:fill="auto"/>
          </w:tcPr>
          <w:p w14:paraId="5DF05B95" w14:textId="02285CE1" w:rsidR="00C92D96" w:rsidRPr="00DD10DF" w:rsidRDefault="00C92D96" w:rsidP="00701471">
            <w:pPr>
              <w:spacing w:line="360" w:lineRule="auto"/>
              <w:rPr>
                <w:color w:val="000000"/>
                <w:lang w:val="es-MX" w:eastAsia="es-MX"/>
              </w:rPr>
            </w:pPr>
            <w:r w:rsidRPr="00DD10DF">
              <w:rPr>
                <w:color w:val="000000"/>
              </w:rPr>
              <w:t>184</w:t>
            </w:r>
          </w:p>
        </w:tc>
        <w:tc>
          <w:tcPr>
            <w:tcW w:w="1991" w:type="dxa"/>
            <w:shd w:val="clear" w:color="auto" w:fill="auto"/>
          </w:tcPr>
          <w:p w14:paraId="482FFB5A" w14:textId="617FE201" w:rsidR="00C92D96" w:rsidRPr="00DD10DF" w:rsidRDefault="00C92D96" w:rsidP="00701471">
            <w:pPr>
              <w:spacing w:line="360" w:lineRule="auto"/>
              <w:rPr>
                <w:color w:val="000000"/>
                <w:lang w:val="es-MX" w:eastAsia="es-MX"/>
              </w:rPr>
            </w:pPr>
            <w:r w:rsidRPr="00DD10DF">
              <w:rPr>
                <w:color w:val="000000"/>
              </w:rPr>
              <w:t>Parque Industrial Izcalli</w:t>
            </w:r>
          </w:p>
        </w:tc>
      </w:tr>
      <w:tr w:rsidR="00C92D96" w:rsidRPr="00DD10DF" w14:paraId="16ABE90E" w14:textId="73CA7F9D" w:rsidTr="00560725">
        <w:trPr>
          <w:cantSplit/>
          <w:trHeight w:val="166"/>
          <w:jc w:val="center"/>
        </w:trPr>
        <w:tc>
          <w:tcPr>
            <w:tcW w:w="633" w:type="dxa"/>
            <w:shd w:val="clear" w:color="auto" w:fill="auto"/>
            <w:noWrap/>
          </w:tcPr>
          <w:p w14:paraId="2F29CA4A" w14:textId="68FF27DB" w:rsidR="00C92D96" w:rsidRPr="00DD10DF" w:rsidRDefault="00C92D96" w:rsidP="00701471">
            <w:pPr>
              <w:spacing w:line="360" w:lineRule="auto"/>
              <w:rPr>
                <w:color w:val="000000"/>
                <w:lang w:val="es-MX" w:eastAsia="es-MX"/>
              </w:rPr>
            </w:pPr>
            <w:r w:rsidRPr="00DD10DF">
              <w:rPr>
                <w:color w:val="000000"/>
              </w:rPr>
              <w:t>101</w:t>
            </w:r>
          </w:p>
        </w:tc>
        <w:tc>
          <w:tcPr>
            <w:tcW w:w="1914" w:type="dxa"/>
            <w:shd w:val="clear" w:color="auto" w:fill="auto"/>
            <w:noWrap/>
          </w:tcPr>
          <w:p w14:paraId="71424708" w14:textId="1FA8EE87" w:rsidR="00C92D96" w:rsidRPr="00DD10DF" w:rsidRDefault="00C92D96" w:rsidP="00701471">
            <w:pPr>
              <w:spacing w:line="360" w:lineRule="auto"/>
              <w:rPr>
                <w:color w:val="000000"/>
                <w:lang w:val="es-MX" w:eastAsia="es-MX"/>
              </w:rPr>
            </w:pPr>
            <w:r w:rsidRPr="00DD10DF">
              <w:rPr>
                <w:color w:val="000000"/>
                <w:lang w:val="es-MX"/>
              </w:rPr>
              <w:t>CC Interlomas-Lomas de Tecamachalco</w:t>
            </w:r>
          </w:p>
        </w:tc>
        <w:tc>
          <w:tcPr>
            <w:tcW w:w="425" w:type="dxa"/>
            <w:shd w:val="clear" w:color="auto" w:fill="auto"/>
          </w:tcPr>
          <w:p w14:paraId="5C80F1DC" w14:textId="5DE243C6" w:rsidR="00C92D96" w:rsidRPr="00DD10DF" w:rsidRDefault="00C92D96" w:rsidP="00701471">
            <w:pPr>
              <w:spacing w:line="360" w:lineRule="auto"/>
              <w:rPr>
                <w:color w:val="000000"/>
                <w:lang w:val="es-MX" w:eastAsia="es-MX"/>
              </w:rPr>
            </w:pPr>
            <w:r w:rsidRPr="00DD10DF">
              <w:rPr>
                <w:color w:val="000000"/>
              </w:rPr>
              <w:t>129</w:t>
            </w:r>
          </w:p>
        </w:tc>
        <w:tc>
          <w:tcPr>
            <w:tcW w:w="1721" w:type="dxa"/>
            <w:shd w:val="clear" w:color="auto" w:fill="auto"/>
          </w:tcPr>
          <w:p w14:paraId="07A3E055" w14:textId="3B08B73C" w:rsidR="00C92D96" w:rsidRPr="00DD10DF" w:rsidRDefault="00C92D96" w:rsidP="00701471">
            <w:pPr>
              <w:spacing w:line="360" w:lineRule="auto"/>
              <w:rPr>
                <w:color w:val="000000"/>
                <w:lang w:val="es-MX" w:eastAsia="es-MX"/>
              </w:rPr>
            </w:pPr>
            <w:r w:rsidRPr="00DD10DF">
              <w:rPr>
                <w:color w:val="000000"/>
                <w:lang w:val="es-MX"/>
              </w:rPr>
              <w:t>Industrial Sin Nombre-Buenavista 2</w:t>
            </w:r>
            <w:r w:rsidR="004C3711" w:rsidRPr="00DD10DF">
              <w:rPr>
                <w:color w:val="000000"/>
                <w:lang w:val="es-MX"/>
              </w:rPr>
              <w:t>.</w:t>
            </w:r>
            <w:r w:rsidRPr="00DD10DF">
              <w:rPr>
                <w:color w:val="000000"/>
                <w:vertAlign w:val="superscript"/>
                <w:lang w:val="es-MX"/>
              </w:rPr>
              <w:t>a</w:t>
            </w:r>
            <w:r w:rsidRPr="00DD10DF">
              <w:rPr>
                <w:color w:val="000000"/>
                <w:lang w:val="es-MX"/>
              </w:rPr>
              <w:t xml:space="preserve"> Secc</w:t>
            </w:r>
          </w:p>
        </w:tc>
        <w:tc>
          <w:tcPr>
            <w:tcW w:w="425" w:type="dxa"/>
            <w:shd w:val="clear" w:color="auto" w:fill="auto"/>
          </w:tcPr>
          <w:p w14:paraId="48B0E0AC" w14:textId="6C447DDD" w:rsidR="00C92D96" w:rsidRPr="00DD10DF" w:rsidRDefault="00C92D96" w:rsidP="00701471">
            <w:pPr>
              <w:spacing w:line="360" w:lineRule="auto"/>
              <w:rPr>
                <w:color w:val="000000"/>
                <w:lang w:val="es-MX" w:eastAsia="es-MX"/>
              </w:rPr>
            </w:pPr>
            <w:r w:rsidRPr="00DD10DF">
              <w:rPr>
                <w:color w:val="000000"/>
              </w:rPr>
              <w:t>157</w:t>
            </w:r>
          </w:p>
        </w:tc>
        <w:tc>
          <w:tcPr>
            <w:tcW w:w="1721" w:type="dxa"/>
            <w:shd w:val="clear" w:color="auto" w:fill="auto"/>
          </w:tcPr>
          <w:p w14:paraId="0C45F00D" w14:textId="1A9D85FE" w:rsidR="00C92D96" w:rsidRPr="00DD10DF" w:rsidRDefault="00C92D96" w:rsidP="00701471">
            <w:pPr>
              <w:spacing w:line="360" w:lineRule="auto"/>
              <w:rPr>
                <w:color w:val="000000"/>
                <w:lang w:val="es-MX" w:eastAsia="es-MX"/>
              </w:rPr>
            </w:pPr>
            <w:r w:rsidRPr="00DD10DF">
              <w:rPr>
                <w:color w:val="000000"/>
                <w:lang w:val="es-MX"/>
              </w:rPr>
              <w:t>Héroes de la Independencia-San Agustin</w:t>
            </w:r>
          </w:p>
        </w:tc>
        <w:tc>
          <w:tcPr>
            <w:tcW w:w="491" w:type="dxa"/>
            <w:shd w:val="clear" w:color="auto" w:fill="auto"/>
          </w:tcPr>
          <w:p w14:paraId="4AE3D860" w14:textId="020E1809" w:rsidR="00C92D96" w:rsidRPr="00DD10DF" w:rsidRDefault="00C92D96" w:rsidP="00701471">
            <w:pPr>
              <w:spacing w:line="360" w:lineRule="auto"/>
              <w:rPr>
                <w:color w:val="000000"/>
                <w:lang w:val="es-MX" w:eastAsia="es-MX"/>
              </w:rPr>
            </w:pPr>
            <w:r w:rsidRPr="00DD10DF">
              <w:rPr>
                <w:color w:val="000000"/>
              </w:rPr>
              <w:t>185</w:t>
            </w:r>
          </w:p>
        </w:tc>
        <w:tc>
          <w:tcPr>
            <w:tcW w:w="1991" w:type="dxa"/>
            <w:shd w:val="clear" w:color="auto" w:fill="auto"/>
          </w:tcPr>
          <w:p w14:paraId="3A8E94A9" w14:textId="71BCC950" w:rsidR="00C92D96" w:rsidRPr="00DD10DF" w:rsidRDefault="00C92D96" w:rsidP="00701471">
            <w:pPr>
              <w:spacing w:line="360" w:lineRule="auto"/>
              <w:rPr>
                <w:color w:val="000000"/>
                <w:lang w:val="es-MX" w:eastAsia="es-MX"/>
              </w:rPr>
            </w:pPr>
            <w:r w:rsidRPr="00DD10DF">
              <w:rPr>
                <w:color w:val="000000"/>
              </w:rPr>
              <w:t>San Lorenzo-Xochitenco</w:t>
            </w:r>
          </w:p>
        </w:tc>
      </w:tr>
      <w:tr w:rsidR="00C92D96" w:rsidRPr="00272F16" w14:paraId="24EBDCF4" w14:textId="0AE9DD28" w:rsidTr="00560725">
        <w:trPr>
          <w:cantSplit/>
          <w:trHeight w:val="166"/>
          <w:jc w:val="center"/>
        </w:trPr>
        <w:tc>
          <w:tcPr>
            <w:tcW w:w="633" w:type="dxa"/>
            <w:shd w:val="clear" w:color="auto" w:fill="auto"/>
            <w:noWrap/>
          </w:tcPr>
          <w:p w14:paraId="5C188E55" w14:textId="2ED36F16" w:rsidR="00C92D96" w:rsidRPr="00DD10DF" w:rsidRDefault="00C92D96" w:rsidP="00701471">
            <w:pPr>
              <w:spacing w:line="360" w:lineRule="auto"/>
              <w:rPr>
                <w:color w:val="000000"/>
                <w:lang w:val="es-MX" w:eastAsia="es-MX"/>
              </w:rPr>
            </w:pPr>
            <w:r w:rsidRPr="00DD10DF">
              <w:rPr>
                <w:color w:val="000000"/>
              </w:rPr>
              <w:t>102</w:t>
            </w:r>
          </w:p>
        </w:tc>
        <w:tc>
          <w:tcPr>
            <w:tcW w:w="1914" w:type="dxa"/>
            <w:shd w:val="clear" w:color="auto" w:fill="auto"/>
            <w:noWrap/>
          </w:tcPr>
          <w:p w14:paraId="35194153" w14:textId="005961C2" w:rsidR="00C92D96" w:rsidRPr="00DD10DF" w:rsidRDefault="00C92D96" w:rsidP="00701471">
            <w:pPr>
              <w:spacing w:line="360" w:lineRule="auto"/>
              <w:rPr>
                <w:color w:val="000000"/>
                <w:lang w:val="es-MX" w:eastAsia="es-MX"/>
              </w:rPr>
            </w:pPr>
            <w:r w:rsidRPr="00DD10DF">
              <w:rPr>
                <w:color w:val="000000"/>
                <w:lang w:val="es-MX"/>
              </w:rPr>
              <w:t>Club de Golf Lomas-Campo Militar Naucalpan</w:t>
            </w:r>
          </w:p>
        </w:tc>
        <w:tc>
          <w:tcPr>
            <w:tcW w:w="425" w:type="dxa"/>
            <w:shd w:val="clear" w:color="auto" w:fill="auto"/>
          </w:tcPr>
          <w:p w14:paraId="6DE1C3C3" w14:textId="0B6C413B" w:rsidR="00C92D96" w:rsidRPr="00DD10DF" w:rsidRDefault="00C92D96" w:rsidP="00701471">
            <w:pPr>
              <w:spacing w:line="360" w:lineRule="auto"/>
              <w:rPr>
                <w:color w:val="000000"/>
                <w:lang w:val="es-MX" w:eastAsia="es-MX"/>
              </w:rPr>
            </w:pPr>
            <w:r w:rsidRPr="00DD10DF">
              <w:rPr>
                <w:color w:val="000000"/>
              </w:rPr>
              <w:t>130</w:t>
            </w:r>
          </w:p>
        </w:tc>
        <w:tc>
          <w:tcPr>
            <w:tcW w:w="1721" w:type="dxa"/>
            <w:shd w:val="clear" w:color="auto" w:fill="auto"/>
          </w:tcPr>
          <w:p w14:paraId="5867492F" w14:textId="1B9D4151" w:rsidR="00C92D96" w:rsidRPr="00DD10DF" w:rsidRDefault="00C92D96" w:rsidP="00701471">
            <w:pPr>
              <w:spacing w:line="360" w:lineRule="auto"/>
              <w:rPr>
                <w:color w:val="000000"/>
                <w:lang w:val="es-MX" w:eastAsia="es-MX"/>
              </w:rPr>
            </w:pPr>
            <w:r w:rsidRPr="00DD10DF">
              <w:rPr>
                <w:color w:val="000000"/>
              </w:rPr>
              <w:t>Tultitlán</w:t>
            </w:r>
            <w:r w:rsidR="00C05025" w:rsidRPr="00DD10DF">
              <w:rPr>
                <w:color w:val="000000"/>
              </w:rPr>
              <w:t xml:space="preserve"> (c</w:t>
            </w:r>
            <w:r w:rsidR="004C3711" w:rsidRPr="00DD10DF">
              <w:rPr>
                <w:color w:val="000000"/>
              </w:rPr>
              <w:t>entro</w:t>
            </w:r>
            <w:r w:rsidR="00C05025" w:rsidRPr="00DD10DF">
              <w:rPr>
                <w:color w:val="000000"/>
              </w:rPr>
              <w:t>)</w:t>
            </w:r>
          </w:p>
        </w:tc>
        <w:tc>
          <w:tcPr>
            <w:tcW w:w="425" w:type="dxa"/>
            <w:shd w:val="clear" w:color="auto" w:fill="auto"/>
          </w:tcPr>
          <w:p w14:paraId="7E3DA982" w14:textId="282A1ABF" w:rsidR="00C92D96" w:rsidRPr="00DD10DF" w:rsidRDefault="00C92D96" w:rsidP="00701471">
            <w:pPr>
              <w:spacing w:line="360" w:lineRule="auto"/>
              <w:rPr>
                <w:color w:val="000000"/>
                <w:lang w:val="es-MX" w:eastAsia="es-MX"/>
              </w:rPr>
            </w:pPr>
            <w:r w:rsidRPr="00DD10DF">
              <w:rPr>
                <w:color w:val="000000"/>
              </w:rPr>
              <w:t>158</w:t>
            </w:r>
          </w:p>
        </w:tc>
        <w:tc>
          <w:tcPr>
            <w:tcW w:w="1721" w:type="dxa"/>
            <w:shd w:val="clear" w:color="auto" w:fill="auto"/>
          </w:tcPr>
          <w:p w14:paraId="6FA30587" w14:textId="7250D113" w:rsidR="00C92D96" w:rsidRPr="00DD10DF" w:rsidRDefault="00C92D96" w:rsidP="00701471">
            <w:pPr>
              <w:spacing w:line="360" w:lineRule="auto"/>
              <w:rPr>
                <w:color w:val="000000"/>
                <w:lang w:val="es-MX" w:eastAsia="es-MX"/>
              </w:rPr>
            </w:pPr>
            <w:r w:rsidRPr="00DD10DF">
              <w:rPr>
                <w:color w:val="000000"/>
              </w:rPr>
              <w:t>La Costeña-Olimpica Jajalpa</w:t>
            </w:r>
          </w:p>
        </w:tc>
        <w:tc>
          <w:tcPr>
            <w:tcW w:w="491" w:type="dxa"/>
            <w:shd w:val="clear" w:color="auto" w:fill="auto"/>
          </w:tcPr>
          <w:p w14:paraId="2B7F7493" w14:textId="7283FD2B" w:rsidR="00C92D96" w:rsidRPr="00DD10DF" w:rsidRDefault="00C92D96" w:rsidP="00701471">
            <w:pPr>
              <w:spacing w:line="360" w:lineRule="auto"/>
              <w:rPr>
                <w:color w:val="000000"/>
                <w:lang w:val="es-MX" w:eastAsia="es-MX"/>
              </w:rPr>
            </w:pPr>
            <w:r w:rsidRPr="00DD10DF">
              <w:rPr>
                <w:color w:val="000000"/>
              </w:rPr>
              <w:t>186</w:t>
            </w:r>
          </w:p>
        </w:tc>
        <w:tc>
          <w:tcPr>
            <w:tcW w:w="1991" w:type="dxa"/>
            <w:shd w:val="clear" w:color="auto" w:fill="auto"/>
          </w:tcPr>
          <w:p w14:paraId="48D5FF21" w14:textId="4C945C2C" w:rsidR="00C92D96" w:rsidRPr="00DD10DF" w:rsidRDefault="00C92D96" w:rsidP="00701471">
            <w:pPr>
              <w:spacing w:line="360" w:lineRule="auto"/>
              <w:rPr>
                <w:color w:val="000000"/>
                <w:lang w:val="es-MX" w:eastAsia="es-MX"/>
              </w:rPr>
            </w:pPr>
            <w:r w:rsidRPr="00DD10DF">
              <w:rPr>
                <w:color w:val="000000"/>
                <w:lang w:val="es-MX"/>
              </w:rPr>
              <w:t>CC Patio Chimalhuacán-Barrio La Rosita</w:t>
            </w:r>
          </w:p>
        </w:tc>
      </w:tr>
      <w:tr w:rsidR="00C92D96" w:rsidRPr="00DD10DF" w14:paraId="6CA73363" w14:textId="54A96649" w:rsidTr="00560725">
        <w:trPr>
          <w:cantSplit/>
          <w:trHeight w:val="166"/>
          <w:jc w:val="center"/>
        </w:trPr>
        <w:tc>
          <w:tcPr>
            <w:tcW w:w="633" w:type="dxa"/>
            <w:shd w:val="clear" w:color="auto" w:fill="auto"/>
            <w:noWrap/>
          </w:tcPr>
          <w:p w14:paraId="07884147" w14:textId="0007FCE3" w:rsidR="00C92D96" w:rsidRPr="00DD10DF" w:rsidRDefault="00C92D96" w:rsidP="00701471">
            <w:pPr>
              <w:spacing w:line="360" w:lineRule="auto"/>
              <w:rPr>
                <w:color w:val="000000"/>
                <w:lang w:val="es-MX" w:eastAsia="es-MX"/>
              </w:rPr>
            </w:pPr>
            <w:r w:rsidRPr="00DD10DF">
              <w:rPr>
                <w:color w:val="000000"/>
              </w:rPr>
              <w:t>103</w:t>
            </w:r>
          </w:p>
        </w:tc>
        <w:tc>
          <w:tcPr>
            <w:tcW w:w="1914" w:type="dxa"/>
            <w:shd w:val="clear" w:color="auto" w:fill="auto"/>
            <w:noWrap/>
          </w:tcPr>
          <w:p w14:paraId="113D02F5" w14:textId="4D7D46CA" w:rsidR="00C92D96" w:rsidRPr="00DD10DF" w:rsidRDefault="00C92D96" w:rsidP="00701471">
            <w:pPr>
              <w:spacing w:line="360" w:lineRule="auto"/>
              <w:rPr>
                <w:color w:val="000000"/>
                <w:lang w:val="es-MX" w:eastAsia="es-MX"/>
              </w:rPr>
            </w:pPr>
            <w:r w:rsidRPr="00DD10DF">
              <w:rPr>
                <w:color w:val="000000"/>
                <w:lang w:val="es-MX"/>
              </w:rPr>
              <w:t>San José de los Leones</w:t>
            </w:r>
          </w:p>
        </w:tc>
        <w:tc>
          <w:tcPr>
            <w:tcW w:w="425" w:type="dxa"/>
            <w:shd w:val="clear" w:color="auto" w:fill="auto"/>
          </w:tcPr>
          <w:p w14:paraId="2D0BD3A4" w14:textId="05F6D8C7" w:rsidR="00C92D96" w:rsidRPr="00DD10DF" w:rsidRDefault="00C92D96" w:rsidP="00701471">
            <w:pPr>
              <w:spacing w:line="360" w:lineRule="auto"/>
              <w:rPr>
                <w:color w:val="000000"/>
                <w:lang w:val="es-MX" w:eastAsia="es-MX"/>
              </w:rPr>
            </w:pPr>
            <w:r w:rsidRPr="00DD10DF">
              <w:rPr>
                <w:color w:val="000000"/>
              </w:rPr>
              <w:t>131</w:t>
            </w:r>
          </w:p>
        </w:tc>
        <w:tc>
          <w:tcPr>
            <w:tcW w:w="1721" w:type="dxa"/>
            <w:shd w:val="clear" w:color="auto" w:fill="auto"/>
          </w:tcPr>
          <w:p w14:paraId="06DD2092" w14:textId="69E71093" w:rsidR="00C92D96" w:rsidRPr="00DD10DF" w:rsidRDefault="00C92D96" w:rsidP="00701471">
            <w:pPr>
              <w:spacing w:line="360" w:lineRule="auto"/>
              <w:rPr>
                <w:color w:val="000000"/>
                <w:lang w:val="es-MX" w:eastAsia="es-MX"/>
              </w:rPr>
            </w:pPr>
            <w:r w:rsidRPr="00DD10DF">
              <w:rPr>
                <w:color w:val="000000"/>
                <w:lang w:val="es-MX"/>
              </w:rPr>
              <w:t>Melchor Ocampo-Joyas de Cuautitlán</w:t>
            </w:r>
          </w:p>
        </w:tc>
        <w:tc>
          <w:tcPr>
            <w:tcW w:w="425" w:type="dxa"/>
            <w:shd w:val="clear" w:color="auto" w:fill="auto"/>
          </w:tcPr>
          <w:p w14:paraId="0229FB6C" w14:textId="2171AEE1" w:rsidR="00C92D96" w:rsidRPr="00DD10DF" w:rsidRDefault="00C92D96" w:rsidP="00701471">
            <w:pPr>
              <w:spacing w:line="360" w:lineRule="auto"/>
              <w:rPr>
                <w:color w:val="000000"/>
                <w:lang w:val="es-MX" w:eastAsia="es-MX"/>
              </w:rPr>
            </w:pPr>
            <w:r w:rsidRPr="00DD10DF">
              <w:rPr>
                <w:color w:val="000000"/>
              </w:rPr>
              <w:t>159</w:t>
            </w:r>
          </w:p>
        </w:tc>
        <w:tc>
          <w:tcPr>
            <w:tcW w:w="1721" w:type="dxa"/>
            <w:shd w:val="clear" w:color="auto" w:fill="auto"/>
          </w:tcPr>
          <w:p w14:paraId="1E0E4781" w14:textId="214EB3A6" w:rsidR="00C92D96" w:rsidRPr="00DD10DF" w:rsidRDefault="00C92D96" w:rsidP="00701471">
            <w:pPr>
              <w:spacing w:line="360" w:lineRule="auto"/>
              <w:rPr>
                <w:color w:val="000000"/>
                <w:lang w:val="es-MX" w:eastAsia="es-MX"/>
              </w:rPr>
            </w:pPr>
            <w:r w:rsidRPr="00DD10DF">
              <w:rPr>
                <w:color w:val="000000"/>
                <w:lang w:val="es-MX"/>
              </w:rPr>
              <w:t>Jardines de Sta Clara-Super Plaza Ecatepec</w:t>
            </w:r>
          </w:p>
        </w:tc>
        <w:tc>
          <w:tcPr>
            <w:tcW w:w="491" w:type="dxa"/>
            <w:shd w:val="clear" w:color="auto" w:fill="auto"/>
          </w:tcPr>
          <w:p w14:paraId="6E31A076" w14:textId="05B72B9E" w:rsidR="00C92D96" w:rsidRPr="00DD10DF" w:rsidRDefault="00C92D96" w:rsidP="00701471">
            <w:pPr>
              <w:spacing w:line="360" w:lineRule="auto"/>
              <w:rPr>
                <w:color w:val="000000"/>
                <w:lang w:val="es-MX" w:eastAsia="es-MX"/>
              </w:rPr>
            </w:pPr>
            <w:r w:rsidRPr="00DD10DF">
              <w:rPr>
                <w:color w:val="000000"/>
              </w:rPr>
              <w:t>187</w:t>
            </w:r>
          </w:p>
        </w:tc>
        <w:tc>
          <w:tcPr>
            <w:tcW w:w="1991" w:type="dxa"/>
            <w:shd w:val="clear" w:color="auto" w:fill="auto"/>
          </w:tcPr>
          <w:p w14:paraId="01C5DB6F" w14:textId="5F10FA7A" w:rsidR="00C92D96" w:rsidRPr="00DD10DF" w:rsidRDefault="00C92D96" w:rsidP="00701471">
            <w:pPr>
              <w:spacing w:line="360" w:lineRule="auto"/>
              <w:rPr>
                <w:color w:val="000000"/>
                <w:lang w:val="es-MX" w:eastAsia="es-MX"/>
              </w:rPr>
            </w:pPr>
            <w:r w:rsidRPr="00DD10DF">
              <w:rPr>
                <w:color w:val="000000"/>
              </w:rPr>
              <w:t>Barrio Labradores-Jardines Acuitlapilco</w:t>
            </w:r>
          </w:p>
        </w:tc>
      </w:tr>
      <w:tr w:rsidR="00C92D96" w:rsidRPr="00272F16" w14:paraId="6FA74239" w14:textId="1E7FEDCB" w:rsidTr="00560725">
        <w:trPr>
          <w:cantSplit/>
          <w:trHeight w:val="166"/>
          <w:jc w:val="center"/>
        </w:trPr>
        <w:tc>
          <w:tcPr>
            <w:tcW w:w="633" w:type="dxa"/>
            <w:shd w:val="clear" w:color="auto" w:fill="auto"/>
            <w:noWrap/>
          </w:tcPr>
          <w:p w14:paraId="656B5A9E" w14:textId="5A118FAE" w:rsidR="00C92D96" w:rsidRPr="00DD10DF" w:rsidRDefault="00C92D96" w:rsidP="00701471">
            <w:pPr>
              <w:spacing w:line="360" w:lineRule="auto"/>
              <w:rPr>
                <w:color w:val="000000"/>
                <w:lang w:val="es-MX" w:eastAsia="es-MX"/>
              </w:rPr>
            </w:pPr>
            <w:r w:rsidRPr="00DD10DF">
              <w:rPr>
                <w:color w:val="000000"/>
              </w:rPr>
              <w:t>104</w:t>
            </w:r>
          </w:p>
        </w:tc>
        <w:tc>
          <w:tcPr>
            <w:tcW w:w="1914" w:type="dxa"/>
            <w:shd w:val="clear" w:color="auto" w:fill="auto"/>
            <w:noWrap/>
          </w:tcPr>
          <w:p w14:paraId="628050C3" w14:textId="6EC1F7A6" w:rsidR="00C92D96" w:rsidRPr="00DD10DF" w:rsidRDefault="00C92D96" w:rsidP="00701471">
            <w:pPr>
              <w:spacing w:line="360" w:lineRule="auto"/>
              <w:rPr>
                <w:color w:val="000000"/>
                <w:lang w:val="es-MX" w:eastAsia="es-MX"/>
              </w:rPr>
            </w:pPr>
            <w:r w:rsidRPr="00DD10DF">
              <w:rPr>
                <w:color w:val="000000"/>
              </w:rPr>
              <w:t>San Rafael Chamapa</w:t>
            </w:r>
          </w:p>
        </w:tc>
        <w:tc>
          <w:tcPr>
            <w:tcW w:w="425" w:type="dxa"/>
            <w:shd w:val="clear" w:color="auto" w:fill="auto"/>
          </w:tcPr>
          <w:p w14:paraId="0C40BB0E" w14:textId="6073BFC7" w:rsidR="00C92D96" w:rsidRPr="00DD10DF" w:rsidRDefault="00C92D96" w:rsidP="00701471">
            <w:pPr>
              <w:spacing w:line="360" w:lineRule="auto"/>
              <w:rPr>
                <w:color w:val="000000"/>
                <w:lang w:val="es-MX" w:eastAsia="es-MX"/>
              </w:rPr>
            </w:pPr>
            <w:r w:rsidRPr="00DD10DF">
              <w:rPr>
                <w:color w:val="000000"/>
              </w:rPr>
              <w:t>132</w:t>
            </w:r>
          </w:p>
        </w:tc>
        <w:tc>
          <w:tcPr>
            <w:tcW w:w="1721" w:type="dxa"/>
            <w:shd w:val="clear" w:color="auto" w:fill="auto"/>
          </w:tcPr>
          <w:p w14:paraId="1D5C5853" w14:textId="5391101B" w:rsidR="00C92D96" w:rsidRPr="00DD10DF" w:rsidRDefault="00C92D96" w:rsidP="00701471">
            <w:pPr>
              <w:spacing w:line="360" w:lineRule="auto"/>
              <w:rPr>
                <w:color w:val="000000"/>
                <w:lang w:val="es-MX" w:eastAsia="es-MX"/>
              </w:rPr>
            </w:pPr>
            <w:r w:rsidRPr="00DD10DF">
              <w:rPr>
                <w:color w:val="000000"/>
              </w:rPr>
              <w:t>Coyotepec-Teoloyucan</w:t>
            </w:r>
          </w:p>
        </w:tc>
        <w:tc>
          <w:tcPr>
            <w:tcW w:w="425" w:type="dxa"/>
            <w:shd w:val="clear" w:color="auto" w:fill="auto"/>
          </w:tcPr>
          <w:p w14:paraId="31EAC226" w14:textId="634EACD6" w:rsidR="00C92D96" w:rsidRPr="00DD10DF" w:rsidRDefault="00C92D96" w:rsidP="00701471">
            <w:pPr>
              <w:spacing w:line="360" w:lineRule="auto"/>
              <w:rPr>
                <w:color w:val="000000"/>
                <w:lang w:val="es-MX" w:eastAsia="es-MX"/>
              </w:rPr>
            </w:pPr>
            <w:r w:rsidRPr="00DD10DF">
              <w:rPr>
                <w:color w:val="000000"/>
              </w:rPr>
              <w:t>160</w:t>
            </w:r>
          </w:p>
        </w:tc>
        <w:tc>
          <w:tcPr>
            <w:tcW w:w="1721" w:type="dxa"/>
            <w:shd w:val="clear" w:color="auto" w:fill="auto"/>
          </w:tcPr>
          <w:p w14:paraId="54371AA5" w14:textId="5C497D29" w:rsidR="00C92D96" w:rsidRPr="00DD10DF" w:rsidRDefault="00C92D96" w:rsidP="00701471">
            <w:pPr>
              <w:spacing w:line="360" w:lineRule="auto"/>
              <w:rPr>
                <w:color w:val="000000"/>
                <w:lang w:val="es-MX" w:eastAsia="es-MX"/>
              </w:rPr>
            </w:pPr>
            <w:r w:rsidRPr="00DD10DF">
              <w:rPr>
                <w:color w:val="000000"/>
              </w:rPr>
              <w:t>Multiplaza Aragón-Cd Azteca</w:t>
            </w:r>
          </w:p>
        </w:tc>
        <w:tc>
          <w:tcPr>
            <w:tcW w:w="491" w:type="dxa"/>
            <w:shd w:val="clear" w:color="auto" w:fill="auto"/>
          </w:tcPr>
          <w:p w14:paraId="0B3D179A" w14:textId="29660F5C" w:rsidR="00C92D96" w:rsidRPr="00DD10DF" w:rsidRDefault="00C92D96" w:rsidP="00701471">
            <w:pPr>
              <w:spacing w:line="360" w:lineRule="auto"/>
              <w:rPr>
                <w:color w:val="000000"/>
                <w:lang w:val="es-MX" w:eastAsia="es-MX"/>
              </w:rPr>
            </w:pPr>
            <w:r w:rsidRPr="00DD10DF">
              <w:rPr>
                <w:color w:val="000000"/>
              </w:rPr>
              <w:t>188</w:t>
            </w:r>
          </w:p>
        </w:tc>
        <w:tc>
          <w:tcPr>
            <w:tcW w:w="1991" w:type="dxa"/>
            <w:shd w:val="clear" w:color="auto" w:fill="auto"/>
          </w:tcPr>
          <w:p w14:paraId="2CD24EA1" w14:textId="4B680B9F" w:rsidR="00C92D96" w:rsidRPr="00DD10DF" w:rsidRDefault="00C92D96" w:rsidP="00701471">
            <w:pPr>
              <w:spacing w:line="360" w:lineRule="auto"/>
              <w:rPr>
                <w:color w:val="000000"/>
                <w:lang w:val="es-MX" w:eastAsia="es-MX"/>
              </w:rPr>
            </w:pPr>
            <w:r w:rsidRPr="00DD10DF">
              <w:rPr>
                <w:color w:val="000000"/>
                <w:lang w:val="es-MX"/>
              </w:rPr>
              <w:t>Talladores-Central de Abastos Chicoloapan</w:t>
            </w:r>
          </w:p>
        </w:tc>
      </w:tr>
      <w:tr w:rsidR="00C92D96" w:rsidRPr="00DD10DF" w14:paraId="41759E4F" w14:textId="1B1F44B7" w:rsidTr="00560725">
        <w:trPr>
          <w:cantSplit/>
          <w:trHeight w:val="166"/>
          <w:jc w:val="center"/>
        </w:trPr>
        <w:tc>
          <w:tcPr>
            <w:tcW w:w="633" w:type="dxa"/>
            <w:shd w:val="clear" w:color="auto" w:fill="auto"/>
            <w:noWrap/>
          </w:tcPr>
          <w:p w14:paraId="7EA4686F" w14:textId="22469BA9" w:rsidR="00C92D96" w:rsidRPr="00DD10DF" w:rsidRDefault="00C92D96" w:rsidP="00701471">
            <w:pPr>
              <w:spacing w:line="360" w:lineRule="auto"/>
              <w:rPr>
                <w:color w:val="000000"/>
                <w:lang w:val="es-MX" w:eastAsia="es-MX"/>
              </w:rPr>
            </w:pPr>
            <w:r w:rsidRPr="00DD10DF">
              <w:rPr>
                <w:color w:val="000000"/>
              </w:rPr>
              <w:t>105</w:t>
            </w:r>
          </w:p>
        </w:tc>
        <w:tc>
          <w:tcPr>
            <w:tcW w:w="1914" w:type="dxa"/>
            <w:shd w:val="clear" w:color="auto" w:fill="auto"/>
            <w:noWrap/>
          </w:tcPr>
          <w:p w14:paraId="0447618A" w14:textId="09CE5BB8" w:rsidR="00C92D96" w:rsidRPr="00DD10DF" w:rsidRDefault="00C92D96" w:rsidP="00701471">
            <w:pPr>
              <w:spacing w:line="360" w:lineRule="auto"/>
              <w:rPr>
                <w:color w:val="000000"/>
                <w:lang w:val="es-MX" w:eastAsia="es-MX"/>
              </w:rPr>
            </w:pPr>
            <w:r w:rsidRPr="00DD10DF">
              <w:rPr>
                <w:color w:val="000000"/>
              </w:rPr>
              <w:t>Fracc Industrial Naucalpan Poniente</w:t>
            </w:r>
          </w:p>
        </w:tc>
        <w:tc>
          <w:tcPr>
            <w:tcW w:w="425" w:type="dxa"/>
            <w:shd w:val="clear" w:color="auto" w:fill="auto"/>
          </w:tcPr>
          <w:p w14:paraId="102DAF2B" w14:textId="7F23BB57" w:rsidR="00C92D96" w:rsidRPr="00DD10DF" w:rsidRDefault="00C92D96" w:rsidP="00701471">
            <w:pPr>
              <w:spacing w:line="360" w:lineRule="auto"/>
              <w:rPr>
                <w:color w:val="000000"/>
                <w:lang w:val="es-MX" w:eastAsia="es-MX"/>
              </w:rPr>
            </w:pPr>
            <w:r w:rsidRPr="00DD10DF">
              <w:rPr>
                <w:color w:val="000000"/>
              </w:rPr>
              <w:t>133</w:t>
            </w:r>
          </w:p>
        </w:tc>
        <w:tc>
          <w:tcPr>
            <w:tcW w:w="1721" w:type="dxa"/>
            <w:shd w:val="clear" w:color="auto" w:fill="auto"/>
          </w:tcPr>
          <w:p w14:paraId="14501A5E" w14:textId="18D6E927" w:rsidR="00C92D96" w:rsidRPr="00DD10DF" w:rsidRDefault="00C92D96" w:rsidP="00701471">
            <w:pPr>
              <w:spacing w:line="360" w:lineRule="auto"/>
              <w:rPr>
                <w:color w:val="000000"/>
                <w:lang w:val="es-MX" w:eastAsia="es-MX"/>
              </w:rPr>
            </w:pPr>
            <w:r w:rsidRPr="00DD10DF">
              <w:rPr>
                <w:color w:val="000000"/>
              </w:rPr>
              <w:t>Huehuetoca</w:t>
            </w:r>
          </w:p>
        </w:tc>
        <w:tc>
          <w:tcPr>
            <w:tcW w:w="425" w:type="dxa"/>
            <w:shd w:val="clear" w:color="auto" w:fill="auto"/>
          </w:tcPr>
          <w:p w14:paraId="71E81E6C" w14:textId="0A536B8F" w:rsidR="00C92D96" w:rsidRPr="00DD10DF" w:rsidRDefault="00C92D96" w:rsidP="00701471">
            <w:pPr>
              <w:spacing w:line="360" w:lineRule="auto"/>
              <w:rPr>
                <w:color w:val="000000"/>
                <w:lang w:val="es-MX" w:eastAsia="es-MX"/>
              </w:rPr>
            </w:pPr>
            <w:r w:rsidRPr="00DD10DF">
              <w:rPr>
                <w:color w:val="000000"/>
              </w:rPr>
              <w:t>161</w:t>
            </w:r>
          </w:p>
        </w:tc>
        <w:tc>
          <w:tcPr>
            <w:tcW w:w="1721" w:type="dxa"/>
            <w:shd w:val="clear" w:color="auto" w:fill="auto"/>
          </w:tcPr>
          <w:p w14:paraId="42D5D043" w14:textId="3D520260" w:rsidR="00C92D96" w:rsidRPr="00DD10DF" w:rsidRDefault="00C92D96" w:rsidP="00701471">
            <w:pPr>
              <w:spacing w:line="360" w:lineRule="auto"/>
              <w:rPr>
                <w:color w:val="000000"/>
                <w:lang w:val="es-MX" w:eastAsia="es-MX"/>
              </w:rPr>
            </w:pPr>
            <w:r w:rsidRPr="00DD10DF">
              <w:rPr>
                <w:color w:val="000000"/>
              </w:rPr>
              <w:t>Jardines de Morelos</w:t>
            </w:r>
          </w:p>
        </w:tc>
        <w:tc>
          <w:tcPr>
            <w:tcW w:w="491" w:type="dxa"/>
            <w:shd w:val="clear" w:color="auto" w:fill="auto"/>
          </w:tcPr>
          <w:p w14:paraId="5E6171D8" w14:textId="7192AC60" w:rsidR="00C92D96" w:rsidRPr="00DD10DF" w:rsidRDefault="00C92D96" w:rsidP="00701471">
            <w:pPr>
              <w:spacing w:line="360" w:lineRule="auto"/>
              <w:rPr>
                <w:color w:val="000000"/>
                <w:lang w:val="es-MX" w:eastAsia="es-MX"/>
              </w:rPr>
            </w:pPr>
            <w:r w:rsidRPr="00DD10DF">
              <w:rPr>
                <w:color w:val="000000"/>
              </w:rPr>
              <w:t>189</w:t>
            </w:r>
          </w:p>
        </w:tc>
        <w:tc>
          <w:tcPr>
            <w:tcW w:w="1991" w:type="dxa"/>
            <w:shd w:val="clear" w:color="auto" w:fill="auto"/>
          </w:tcPr>
          <w:p w14:paraId="199BEC3C" w14:textId="22EBC202" w:rsidR="00C92D96" w:rsidRPr="00DD10DF" w:rsidRDefault="00C92D96" w:rsidP="00701471">
            <w:pPr>
              <w:spacing w:line="360" w:lineRule="auto"/>
              <w:rPr>
                <w:color w:val="000000"/>
                <w:lang w:val="es-MX" w:eastAsia="es-MX"/>
              </w:rPr>
            </w:pPr>
            <w:r w:rsidRPr="00DD10DF">
              <w:rPr>
                <w:color w:val="000000"/>
              </w:rPr>
              <w:t>Chicoloapan de Juárez</w:t>
            </w:r>
          </w:p>
        </w:tc>
      </w:tr>
      <w:tr w:rsidR="00C92D96" w:rsidRPr="00DD10DF" w14:paraId="7EC5F3D5" w14:textId="0DC285C7" w:rsidTr="00560725">
        <w:trPr>
          <w:cantSplit/>
          <w:trHeight w:val="166"/>
          <w:jc w:val="center"/>
        </w:trPr>
        <w:tc>
          <w:tcPr>
            <w:tcW w:w="633" w:type="dxa"/>
            <w:shd w:val="clear" w:color="auto" w:fill="auto"/>
            <w:noWrap/>
          </w:tcPr>
          <w:p w14:paraId="584718DC" w14:textId="4CA15398" w:rsidR="00C92D96" w:rsidRPr="00DD10DF" w:rsidRDefault="00C92D96" w:rsidP="00701471">
            <w:pPr>
              <w:spacing w:line="360" w:lineRule="auto"/>
              <w:rPr>
                <w:color w:val="000000"/>
                <w:lang w:val="es-MX" w:eastAsia="es-MX"/>
              </w:rPr>
            </w:pPr>
            <w:r w:rsidRPr="00DD10DF">
              <w:rPr>
                <w:color w:val="000000"/>
              </w:rPr>
              <w:t>106</w:t>
            </w:r>
          </w:p>
        </w:tc>
        <w:tc>
          <w:tcPr>
            <w:tcW w:w="1914" w:type="dxa"/>
            <w:shd w:val="clear" w:color="auto" w:fill="auto"/>
            <w:noWrap/>
          </w:tcPr>
          <w:p w14:paraId="3A9199CC" w14:textId="6410DF6F" w:rsidR="00C92D96" w:rsidRPr="00DD10DF" w:rsidRDefault="00C92D96" w:rsidP="00701471">
            <w:pPr>
              <w:spacing w:line="360" w:lineRule="auto"/>
              <w:rPr>
                <w:color w:val="000000"/>
                <w:lang w:val="es-MX" w:eastAsia="es-MX"/>
              </w:rPr>
            </w:pPr>
            <w:r w:rsidRPr="00DD10DF">
              <w:rPr>
                <w:color w:val="000000"/>
                <w:lang w:val="es-MX"/>
              </w:rPr>
              <w:t>Naucalpan de Juárez -Centro y Lomas-</w:t>
            </w:r>
          </w:p>
        </w:tc>
        <w:tc>
          <w:tcPr>
            <w:tcW w:w="425" w:type="dxa"/>
            <w:shd w:val="clear" w:color="auto" w:fill="auto"/>
          </w:tcPr>
          <w:p w14:paraId="48777E89" w14:textId="07BB2A0E" w:rsidR="00C92D96" w:rsidRPr="00DD10DF" w:rsidRDefault="00C92D96" w:rsidP="00701471">
            <w:pPr>
              <w:spacing w:line="360" w:lineRule="auto"/>
              <w:rPr>
                <w:color w:val="000000"/>
                <w:lang w:val="es-MX" w:eastAsia="es-MX"/>
              </w:rPr>
            </w:pPr>
            <w:r w:rsidRPr="00DD10DF">
              <w:rPr>
                <w:color w:val="000000"/>
              </w:rPr>
              <w:t>134</w:t>
            </w:r>
          </w:p>
        </w:tc>
        <w:tc>
          <w:tcPr>
            <w:tcW w:w="1721" w:type="dxa"/>
            <w:shd w:val="clear" w:color="auto" w:fill="auto"/>
          </w:tcPr>
          <w:p w14:paraId="68734A50" w14:textId="324906FF" w:rsidR="00C92D96" w:rsidRPr="00DD10DF" w:rsidRDefault="00C92D96" w:rsidP="00701471">
            <w:pPr>
              <w:spacing w:line="360" w:lineRule="auto"/>
              <w:rPr>
                <w:color w:val="000000"/>
                <w:lang w:val="es-MX" w:eastAsia="es-MX"/>
              </w:rPr>
            </w:pPr>
            <w:r w:rsidRPr="00DD10DF">
              <w:rPr>
                <w:color w:val="000000"/>
              </w:rPr>
              <w:t>Tequixquiac-Apaxco</w:t>
            </w:r>
          </w:p>
        </w:tc>
        <w:tc>
          <w:tcPr>
            <w:tcW w:w="425" w:type="dxa"/>
            <w:shd w:val="clear" w:color="auto" w:fill="auto"/>
          </w:tcPr>
          <w:p w14:paraId="762BDD0E" w14:textId="0E31E3E9" w:rsidR="00C92D96" w:rsidRPr="00DD10DF" w:rsidRDefault="00C92D96" w:rsidP="00701471">
            <w:pPr>
              <w:spacing w:line="360" w:lineRule="auto"/>
              <w:rPr>
                <w:color w:val="000000"/>
                <w:lang w:val="es-MX" w:eastAsia="es-MX"/>
              </w:rPr>
            </w:pPr>
            <w:r w:rsidRPr="00DD10DF">
              <w:rPr>
                <w:color w:val="000000"/>
              </w:rPr>
              <w:t>162</w:t>
            </w:r>
          </w:p>
        </w:tc>
        <w:tc>
          <w:tcPr>
            <w:tcW w:w="1721" w:type="dxa"/>
            <w:shd w:val="clear" w:color="auto" w:fill="auto"/>
          </w:tcPr>
          <w:p w14:paraId="5DEBEC07" w14:textId="2B011C9D" w:rsidR="00C92D96" w:rsidRPr="00DD10DF" w:rsidRDefault="00C92D96" w:rsidP="00701471">
            <w:pPr>
              <w:spacing w:line="360" w:lineRule="auto"/>
              <w:rPr>
                <w:color w:val="000000"/>
                <w:lang w:val="es-MX" w:eastAsia="es-MX"/>
              </w:rPr>
            </w:pPr>
            <w:r w:rsidRPr="00DD10DF">
              <w:rPr>
                <w:color w:val="000000"/>
              </w:rPr>
              <w:t>Central de Abastos Ecatepec</w:t>
            </w:r>
          </w:p>
        </w:tc>
        <w:tc>
          <w:tcPr>
            <w:tcW w:w="491" w:type="dxa"/>
            <w:shd w:val="clear" w:color="auto" w:fill="auto"/>
          </w:tcPr>
          <w:p w14:paraId="0C71061B" w14:textId="497E8631" w:rsidR="00C92D96" w:rsidRPr="00DD10DF" w:rsidRDefault="00C92D96" w:rsidP="00701471">
            <w:pPr>
              <w:spacing w:line="360" w:lineRule="auto"/>
              <w:rPr>
                <w:color w:val="000000"/>
                <w:lang w:val="es-MX" w:eastAsia="es-MX"/>
              </w:rPr>
            </w:pPr>
            <w:r w:rsidRPr="00DD10DF">
              <w:rPr>
                <w:color w:val="000000"/>
              </w:rPr>
              <w:t>190</w:t>
            </w:r>
          </w:p>
        </w:tc>
        <w:tc>
          <w:tcPr>
            <w:tcW w:w="1991" w:type="dxa"/>
            <w:shd w:val="clear" w:color="auto" w:fill="auto"/>
          </w:tcPr>
          <w:p w14:paraId="7A92DDCF" w14:textId="15EED9E0" w:rsidR="00C92D96" w:rsidRPr="00DD10DF" w:rsidRDefault="00C92D96" w:rsidP="00701471">
            <w:pPr>
              <w:spacing w:line="360" w:lineRule="auto"/>
              <w:rPr>
                <w:color w:val="000000"/>
                <w:lang w:val="es-MX" w:eastAsia="es-MX"/>
              </w:rPr>
            </w:pPr>
            <w:r w:rsidRPr="00DD10DF">
              <w:rPr>
                <w:color w:val="000000"/>
              </w:rPr>
              <w:t>Sta Ma Nativitas</w:t>
            </w:r>
          </w:p>
        </w:tc>
      </w:tr>
      <w:tr w:rsidR="00C92D96" w:rsidRPr="00272F16" w14:paraId="6BEA24BB" w14:textId="6F544914" w:rsidTr="00560725">
        <w:trPr>
          <w:cantSplit/>
          <w:trHeight w:val="166"/>
          <w:jc w:val="center"/>
        </w:trPr>
        <w:tc>
          <w:tcPr>
            <w:tcW w:w="633" w:type="dxa"/>
            <w:shd w:val="clear" w:color="auto" w:fill="auto"/>
            <w:noWrap/>
          </w:tcPr>
          <w:p w14:paraId="0B283296" w14:textId="765890C5" w:rsidR="00C92D96" w:rsidRPr="00DD10DF" w:rsidRDefault="00C92D96" w:rsidP="00701471">
            <w:pPr>
              <w:spacing w:line="360" w:lineRule="auto"/>
              <w:rPr>
                <w:color w:val="000000"/>
                <w:lang w:val="es-MX" w:eastAsia="es-MX"/>
              </w:rPr>
            </w:pPr>
            <w:r w:rsidRPr="00DD10DF">
              <w:rPr>
                <w:color w:val="000000"/>
              </w:rPr>
              <w:t>107</w:t>
            </w:r>
          </w:p>
        </w:tc>
        <w:tc>
          <w:tcPr>
            <w:tcW w:w="1914" w:type="dxa"/>
            <w:shd w:val="clear" w:color="auto" w:fill="auto"/>
            <w:noWrap/>
          </w:tcPr>
          <w:p w14:paraId="20294FE1" w14:textId="3EB6C18A" w:rsidR="00C92D96" w:rsidRPr="00DD10DF" w:rsidRDefault="00C92D96" w:rsidP="00701471">
            <w:pPr>
              <w:spacing w:line="360" w:lineRule="auto"/>
              <w:rPr>
                <w:color w:val="000000"/>
                <w:lang w:val="es-MX" w:eastAsia="es-MX"/>
              </w:rPr>
            </w:pPr>
            <w:r w:rsidRPr="00DD10DF">
              <w:rPr>
                <w:color w:val="000000"/>
              </w:rPr>
              <w:t>Las Huertas</w:t>
            </w:r>
          </w:p>
        </w:tc>
        <w:tc>
          <w:tcPr>
            <w:tcW w:w="425" w:type="dxa"/>
            <w:shd w:val="clear" w:color="auto" w:fill="auto"/>
          </w:tcPr>
          <w:p w14:paraId="0D651C1C" w14:textId="369E290C" w:rsidR="00C92D96" w:rsidRPr="00DD10DF" w:rsidRDefault="00C92D96" w:rsidP="00701471">
            <w:pPr>
              <w:spacing w:line="360" w:lineRule="auto"/>
              <w:rPr>
                <w:color w:val="000000"/>
                <w:lang w:val="es-MX" w:eastAsia="es-MX"/>
              </w:rPr>
            </w:pPr>
            <w:r w:rsidRPr="00DD10DF">
              <w:rPr>
                <w:color w:val="000000"/>
              </w:rPr>
              <w:t>135</w:t>
            </w:r>
          </w:p>
        </w:tc>
        <w:tc>
          <w:tcPr>
            <w:tcW w:w="1721" w:type="dxa"/>
            <w:shd w:val="clear" w:color="auto" w:fill="auto"/>
          </w:tcPr>
          <w:p w14:paraId="7E2DCD64" w14:textId="6C9984FA" w:rsidR="00C92D96" w:rsidRPr="00DD10DF" w:rsidRDefault="00C92D96" w:rsidP="00701471">
            <w:pPr>
              <w:spacing w:line="360" w:lineRule="auto"/>
              <w:rPr>
                <w:color w:val="000000"/>
                <w:lang w:val="es-MX" w:eastAsia="es-MX"/>
              </w:rPr>
            </w:pPr>
            <w:r w:rsidRPr="00DD10DF">
              <w:rPr>
                <w:color w:val="000000"/>
              </w:rPr>
              <w:t>Zumpango</w:t>
            </w:r>
          </w:p>
        </w:tc>
        <w:tc>
          <w:tcPr>
            <w:tcW w:w="425" w:type="dxa"/>
            <w:shd w:val="clear" w:color="auto" w:fill="auto"/>
          </w:tcPr>
          <w:p w14:paraId="3B78FBE8" w14:textId="64B38B00" w:rsidR="00C92D96" w:rsidRPr="00DD10DF" w:rsidRDefault="00C92D96" w:rsidP="00701471">
            <w:pPr>
              <w:spacing w:line="360" w:lineRule="auto"/>
              <w:rPr>
                <w:color w:val="000000"/>
                <w:lang w:val="es-MX" w:eastAsia="es-MX"/>
              </w:rPr>
            </w:pPr>
            <w:r w:rsidRPr="00DD10DF">
              <w:rPr>
                <w:color w:val="000000"/>
              </w:rPr>
              <w:t>163</w:t>
            </w:r>
          </w:p>
        </w:tc>
        <w:tc>
          <w:tcPr>
            <w:tcW w:w="1721" w:type="dxa"/>
            <w:shd w:val="clear" w:color="auto" w:fill="auto"/>
          </w:tcPr>
          <w:p w14:paraId="7F233701" w14:textId="56E86247" w:rsidR="00C92D96" w:rsidRPr="00DD10DF" w:rsidRDefault="00C92D96" w:rsidP="00701471">
            <w:pPr>
              <w:spacing w:line="360" w:lineRule="auto"/>
              <w:rPr>
                <w:color w:val="000000"/>
                <w:lang w:val="es-MX" w:eastAsia="es-MX"/>
              </w:rPr>
            </w:pPr>
            <w:r w:rsidRPr="00DD10DF">
              <w:rPr>
                <w:color w:val="000000"/>
              </w:rPr>
              <w:t>Héroes Tecámac y Ecatepec</w:t>
            </w:r>
          </w:p>
        </w:tc>
        <w:tc>
          <w:tcPr>
            <w:tcW w:w="491" w:type="dxa"/>
            <w:shd w:val="clear" w:color="auto" w:fill="auto"/>
          </w:tcPr>
          <w:p w14:paraId="1C98FC5C" w14:textId="07291236" w:rsidR="00C92D96" w:rsidRPr="00DD10DF" w:rsidRDefault="00C92D96" w:rsidP="00701471">
            <w:pPr>
              <w:spacing w:line="360" w:lineRule="auto"/>
              <w:rPr>
                <w:color w:val="000000"/>
                <w:lang w:val="es-MX" w:eastAsia="es-MX"/>
              </w:rPr>
            </w:pPr>
            <w:r w:rsidRPr="00DD10DF">
              <w:rPr>
                <w:color w:val="000000"/>
              </w:rPr>
              <w:t>191</w:t>
            </w:r>
          </w:p>
        </w:tc>
        <w:tc>
          <w:tcPr>
            <w:tcW w:w="1991" w:type="dxa"/>
            <w:shd w:val="clear" w:color="auto" w:fill="auto"/>
          </w:tcPr>
          <w:p w14:paraId="0F848046" w14:textId="4DAC5F0F" w:rsidR="00C92D96" w:rsidRPr="00DD10DF" w:rsidRDefault="00C92D96" w:rsidP="00701471">
            <w:pPr>
              <w:spacing w:line="360" w:lineRule="auto"/>
              <w:rPr>
                <w:color w:val="000000"/>
                <w:lang w:val="es-MX" w:eastAsia="es-MX"/>
              </w:rPr>
            </w:pPr>
            <w:r w:rsidRPr="00DD10DF">
              <w:rPr>
                <w:color w:val="000000"/>
                <w:lang w:val="es-MX"/>
              </w:rPr>
              <w:t>Lomas de Buena Vista-Sta Rosa</w:t>
            </w:r>
          </w:p>
        </w:tc>
      </w:tr>
      <w:tr w:rsidR="00C92D96" w:rsidRPr="00DD10DF" w14:paraId="73A1EC2F" w14:textId="6939C895" w:rsidTr="00560725">
        <w:trPr>
          <w:cantSplit/>
          <w:trHeight w:val="166"/>
          <w:jc w:val="center"/>
        </w:trPr>
        <w:tc>
          <w:tcPr>
            <w:tcW w:w="633" w:type="dxa"/>
            <w:shd w:val="clear" w:color="auto" w:fill="auto"/>
            <w:noWrap/>
          </w:tcPr>
          <w:p w14:paraId="10900A67" w14:textId="042B9B3C" w:rsidR="00C92D96" w:rsidRPr="00DD10DF" w:rsidRDefault="00C92D96" w:rsidP="00701471">
            <w:pPr>
              <w:spacing w:line="360" w:lineRule="auto"/>
              <w:rPr>
                <w:color w:val="000000"/>
                <w:lang w:val="es-MX" w:eastAsia="es-MX"/>
              </w:rPr>
            </w:pPr>
            <w:r w:rsidRPr="00DD10DF">
              <w:rPr>
                <w:color w:val="000000"/>
              </w:rPr>
              <w:lastRenderedPageBreak/>
              <w:t>108</w:t>
            </w:r>
          </w:p>
        </w:tc>
        <w:tc>
          <w:tcPr>
            <w:tcW w:w="1914" w:type="dxa"/>
            <w:shd w:val="clear" w:color="auto" w:fill="auto"/>
            <w:noWrap/>
          </w:tcPr>
          <w:p w14:paraId="00EBDDA0" w14:textId="17EF06F2" w:rsidR="00C92D96" w:rsidRPr="00DD10DF" w:rsidRDefault="00C92D96" w:rsidP="00701471">
            <w:pPr>
              <w:spacing w:line="360" w:lineRule="auto"/>
              <w:rPr>
                <w:color w:val="000000"/>
                <w:lang w:val="es-MX" w:eastAsia="es-MX"/>
              </w:rPr>
            </w:pPr>
            <w:r w:rsidRPr="00DD10DF">
              <w:rPr>
                <w:color w:val="000000"/>
                <w:lang w:val="es-MX"/>
              </w:rPr>
              <w:t>CC Lomas Verdes-Cerro de Moctezuma</w:t>
            </w:r>
          </w:p>
        </w:tc>
        <w:tc>
          <w:tcPr>
            <w:tcW w:w="425" w:type="dxa"/>
            <w:shd w:val="clear" w:color="auto" w:fill="auto"/>
          </w:tcPr>
          <w:p w14:paraId="028665C3" w14:textId="588F5FEF" w:rsidR="00C92D96" w:rsidRPr="00DD10DF" w:rsidRDefault="00C92D96" w:rsidP="00701471">
            <w:pPr>
              <w:spacing w:line="360" w:lineRule="auto"/>
              <w:rPr>
                <w:color w:val="000000"/>
                <w:lang w:val="es-MX" w:eastAsia="es-MX"/>
              </w:rPr>
            </w:pPr>
            <w:r w:rsidRPr="00DD10DF">
              <w:rPr>
                <w:color w:val="000000"/>
              </w:rPr>
              <w:t>136</w:t>
            </w:r>
          </w:p>
        </w:tc>
        <w:tc>
          <w:tcPr>
            <w:tcW w:w="1721" w:type="dxa"/>
            <w:shd w:val="clear" w:color="auto" w:fill="auto"/>
          </w:tcPr>
          <w:p w14:paraId="6EFD4B6E" w14:textId="635A07E8" w:rsidR="00C92D96" w:rsidRPr="00DD10DF" w:rsidRDefault="00C92D96" w:rsidP="00701471">
            <w:pPr>
              <w:spacing w:line="360" w:lineRule="auto"/>
              <w:rPr>
                <w:color w:val="000000"/>
                <w:lang w:val="es-MX" w:eastAsia="es-MX"/>
              </w:rPr>
            </w:pPr>
            <w:r w:rsidRPr="00DD10DF">
              <w:rPr>
                <w:color w:val="000000"/>
              </w:rPr>
              <w:t>Tultepec</w:t>
            </w:r>
            <w:r w:rsidR="00C05025" w:rsidRPr="00DD10DF">
              <w:rPr>
                <w:color w:val="000000"/>
              </w:rPr>
              <w:t xml:space="preserve"> (</w:t>
            </w:r>
            <w:r w:rsidRPr="00DD10DF">
              <w:rPr>
                <w:color w:val="000000"/>
              </w:rPr>
              <w:t>cabecera</w:t>
            </w:r>
            <w:r w:rsidR="00C05025" w:rsidRPr="00DD10DF">
              <w:rPr>
                <w:color w:val="000000"/>
              </w:rPr>
              <w:t>)</w:t>
            </w:r>
          </w:p>
        </w:tc>
        <w:tc>
          <w:tcPr>
            <w:tcW w:w="425" w:type="dxa"/>
            <w:shd w:val="clear" w:color="auto" w:fill="auto"/>
          </w:tcPr>
          <w:p w14:paraId="52B9AB7B" w14:textId="2C0F317C" w:rsidR="00C92D96" w:rsidRPr="00DD10DF" w:rsidRDefault="00C92D96" w:rsidP="00701471">
            <w:pPr>
              <w:spacing w:line="360" w:lineRule="auto"/>
              <w:rPr>
                <w:color w:val="000000"/>
                <w:lang w:val="es-MX" w:eastAsia="es-MX"/>
              </w:rPr>
            </w:pPr>
            <w:r w:rsidRPr="00DD10DF">
              <w:rPr>
                <w:color w:val="000000"/>
              </w:rPr>
              <w:t>164</w:t>
            </w:r>
          </w:p>
        </w:tc>
        <w:tc>
          <w:tcPr>
            <w:tcW w:w="1721" w:type="dxa"/>
            <w:shd w:val="clear" w:color="auto" w:fill="auto"/>
          </w:tcPr>
          <w:p w14:paraId="3A9B4E5B" w14:textId="0FEE3CE8" w:rsidR="00C92D96" w:rsidRPr="00DD10DF" w:rsidRDefault="00C92D96" w:rsidP="00701471">
            <w:pPr>
              <w:spacing w:line="360" w:lineRule="auto"/>
              <w:rPr>
                <w:color w:val="000000"/>
                <w:lang w:val="es-MX" w:eastAsia="es-MX"/>
              </w:rPr>
            </w:pPr>
            <w:r w:rsidRPr="00DD10DF">
              <w:rPr>
                <w:color w:val="000000"/>
                <w:lang w:val="es-MX"/>
              </w:rPr>
              <w:t>Los Héroes Tecámac-Bosques y Jardines-</w:t>
            </w:r>
          </w:p>
        </w:tc>
        <w:tc>
          <w:tcPr>
            <w:tcW w:w="491" w:type="dxa"/>
            <w:shd w:val="clear" w:color="auto" w:fill="auto"/>
          </w:tcPr>
          <w:p w14:paraId="4C1E1433" w14:textId="68C79A30" w:rsidR="00C92D96" w:rsidRPr="00DD10DF" w:rsidRDefault="00C92D96" w:rsidP="00701471">
            <w:pPr>
              <w:spacing w:line="360" w:lineRule="auto"/>
              <w:rPr>
                <w:color w:val="000000"/>
                <w:lang w:val="es-MX" w:eastAsia="es-MX"/>
              </w:rPr>
            </w:pPr>
            <w:r w:rsidRPr="00DD10DF">
              <w:rPr>
                <w:color w:val="000000"/>
              </w:rPr>
              <w:t>192</w:t>
            </w:r>
          </w:p>
        </w:tc>
        <w:tc>
          <w:tcPr>
            <w:tcW w:w="1991" w:type="dxa"/>
            <w:shd w:val="clear" w:color="auto" w:fill="auto"/>
          </w:tcPr>
          <w:p w14:paraId="68D0DD15" w14:textId="4C73182D" w:rsidR="00C92D96" w:rsidRPr="00DD10DF" w:rsidRDefault="00C92D96" w:rsidP="00701471">
            <w:pPr>
              <w:spacing w:line="360" w:lineRule="auto"/>
              <w:rPr>
                <w:color w:val="000000"/>
                <w:lang w:val="es-MX" w:eastAsia="es-MX"/>
              </w:rPr>
            </w:pPr>
            <w:r w:rsidRPr="00DD10DF">
              <w:rPr>
                <w:color w:val="000000"/>
              </w:rPr>
              <w:t>Valle de los Reyes</w:t>
            </w:r>
          </w:p>
        </w:tc>
      </w:tr>
      <w:tr w:rsidR="00C92D96" w:rsidRPr="00272F16" w14:paraId="513B5C61" w14:textId="2FBE707B" w:rsidTr="00560725">
        <w:trPr>
          <w:cantSplit/>
          <w:trHeight w:val="166"/>
          <w:jc w:val="center"/>
        </w:trPr>
        <w:tc>
          <w:tcPr>
            <w:tcW w:w="633" w:type="dxa"/>
            <w:shd w:val="clear" w:color="auto" w:fill="auto"/>
            <w:noWrap/>
          </w:tcPr>
          <w:p w14:paraId="25EEB599" w14:textId="47EA2397" w:rsidR="00C92D96" w:rsidRPr="00DD10DF" w:rsidRDefault="00C92D96" w:rsidP="00701471">
            <w:pPr>
              <w:spacing w:line="360" w:lineRule="auto"/>
              <w:rPr>
                <w:color w:val="000000"/>
                <w:lang w:val="es-MX" w:eastAsia="es-MX"/>
              </w:rPr>
            </w:pPr>
            <w:r w:rsidRPr="00DD10DF">
              <w:rPr>
                <w:color w:val="000000"/>
              </w:rPr>
              <w:t>109</w:t>
            </w:r>
          </w:p>
        </w:tc>
        <w:tc>
          <w:tcPr>
            <w:tcW w:w="1914" w:type="dxa"/>
            <w:shd w:val="clear" w:color="auto" w:fill="auto"/>
            <w:noWrap/>
          </w:tcPr>
          <w:p w14:paraId="51B96A99" w14:textId="7C64421A" w:rsidR="00C92D96" w:rsidRPr="00DD10DF" w:rsidRDefault="00C92D96" w:rsidP="00701471">
            <w:pPr>
              <w:spacing w:line="360" w:lineRule="auto"/>
              <w:rPr>
                <w:color w:val="000000"/>
                <w:lang w:val="es-MX" w:eastAsia="es-MX"/>
              </w:rPr>
            </w:pPr>
            <w:r w:rsidRPr="00DD10DF">
              <w:rPr>
                <w:color w:val="000000"/>
              </w:rPr>
              <w:t>Cd Satélite Poniente</w:t>
            </w:r>
          </w:p>
        </w:tc>
        <w:tc>
          <w:tcPr>
            <w:tcW w:w="425" w:type="dxa"/>
            <w:shd w:val="clear" w:color="auto" w:fill="auto"/>
          </w:tcPr>
          <w:p w14:paraId="41B13B41" w14:textId="773AAAA2" w:rsidR="00C92D96" w:rsidRPr="00DD10DF" w:rsidRDefault="00C92D96" w:rsidP="00701471">
            <w:pPr>
              <w:spacing w:line="360" w:lineRule="auto"/>
              <w:rPr>
                <w:color w:val="000000"/>
                <w:lang w:val="es-MX" w:eastAsia="es-MX"/>
              </w:rPr>
            </w:pPr>
            <w:r w:rsidRPr="00DD10DF">
              <w:rPr>
                <w:color w:val="000000"/>
              </w:rPr>
              <w:t>137</w:t>
            </w:r>
          </w:p>
        </w:tc>
        <w:tc>
          <w:tcPr>
            <w:tcW w:w="1721" w:type="dxa"/>
            <w:shd w:val="clear" w:color="auto" w:fill="auto"/>
          </w:tcPr>
          <w:p w14:paraId="6C98CCCC" w14:textId="20B10E9A" w:rsidR="00C92D96" w:rsidRPr="00DD10DF" w:rsidRDefault="00C92D96" w:rsidP="00701471">
            <w:pPr>
              <w:spacing w:line="360" w:lineRule="auto"/>
              <w:rPr>
                <w:color w:val="000000"/>
                <w:lang w:val="es-MX" w:eastAsia="es-MX"/>
              </w:rPr>
            </w:pPr>
            <w:r w:rsidRPr="00DD10DF">
              <w:rPr>
                <w:color w:val="000000"/>
                <w:lang w:val="es-MX"/>
              </w:rPr>
              <w:t>Central de Abastos Tultitlán-Santiago Teyahualco</w:t>
            </w:r>
          </w:p>
        </w:tc>
        <w:tc>
          <w:tcPr>
            <w:tcW w:w="425" w:type="dxa"/>
            <w:shd w:val="clear" w:color="auto" w:fill="auto"/>
          </w:tcPr>
          <w:p w14:paraId="3573BA04" w14:textId="7AE36958" w:rsidR="00C92D96" w:rsidRPr="00DD10DF" w:rsidRDefault="00C92D96" w:rsidP="00701471">
            <w:pPr>
              <w:spacing w:line="360" w:lineRule="auto"/>
              <w:rPr>
                <w:color w:val="000000"/>
                <w:lang w:val="es-MX" w:eastAsia="es-MX"/>
              </w:rPr>
            </w:pPr>
            <w:r w:rsidRPr="00DD10DF">
              <w:rPr>
                <w:color w:val="000000"/>
              </w:rPr>
              <w:t>165</w:t>
            </w:r>
          </w:p>
        </w:tc>
        <w:tc>
          <w:tcPr>
            <w:tcW w:w="1721" w:type="dxa"/>
            <w:shd w:val="clear" w:color="auto" w:fill="auto"/>
          </w:tcPr>
          <w:p w14:paraId="408BB56D" w14:textId="014D57B9" w:rsidR="00C92D96" w:rsidRPr="00DD10DF" w:rsidRDefault="00C92D96" w:rsidP="00701471">
            <w:pPr>
              <w:spacing w:line="360" w:lineRule="auto"/>
              <w:rPr>
                <w:color w:val="000000"/>
                <w:lang w:val="es-MX" w:eastAsia="es-MX"/>
              </w:rPr>
            </w:pPr>
            <w:r w:rsidRPr="00DD10DF">
              <w:rPr>
                <w:color w:val="000000"/>
              </w:rPr>
              <w:t>Ojo de Agua</w:t>
            </w:r>
          </w:p>
        </w:tc>
        <w:tc>
          <w:tcPr>
            <w:tcW w:w="491" w:type="dxa"/>
            <w:shd w:val="clear" w:color="auto" w:fill="auto"/>
          </w:tcPr>
          <w:p w14:paraId="6345E36D" w14:textId="76735009" w:rsidR="00C92D96" w:rsidRPr="00DD10DF" w:rsidRDefault="00C92D96" w:rsidP="00701471">
            <w:pPr>
              <w:spacing w:line="360" w:lineRule="auto"/>
              <w:rPr>
                <w:color w:val="000000"/>
                <w:lang w:val="es-MX" w:eastAsia="es-MX"/>
              </w:rPr>
            </w:pPr>
            <w:r w:rsidRPr="00DD10DF">
              <w:rPr>
                <w:color w:val="000000"/>
              </w:rPr>
              <w:t>193</w:t>
            </w:r>
          </w:p>
        </w:tc>
        <w:tc>
          <w:tcPr>
            <w:tcW w:w="1991" w:type="dxa"/>
            <w:shd w:val="clear" w:color="auto" w:fill="auto"/>
          </w:tcPr>
          <w:p w14:paraId="37EDF035" w14:textId="40D2535E" w:rsidR="00C92D96" w:rsidRPr="00DD10DF" w:rsidRDefault="00C92D96" w:rsidP="00701471">
            <w:pPr>
              <w:spacing w:line="360" w:lineRule="auto"/>
              <w:rPr>
                <w:color w:val="000000"/>
                <w:lang w:val="es-MX" w:eastAsia="es-MX"/>
              </w:rPr>
            </w:pPr>
            <w:r w:rsidRPr="00DD10DF">
              <w:rPr>
                <w:color w:val="000000"/>
                <w:lang w:val="es-MX"/>
              </w:rPr>
              <w:t>Metro La Paz-Los Reyes</w:t>
            </w:r>
          </w:p>
        </w:tc>
      </w:tr>
      <w:tr w:rsidR="00C92D96" w:rsidRPr="00272F16" w14:paraId="14214E2A" w14:textId="3E24ECB5" w:rsidTr="00560725">
        <w:trPr>
          <w:cantSplit/>
          <w:trHeight w:val="152"/>
          <w:jc w:val="center"/>
        </w:trPr>
        <w:tc>
          <w:tcPr>
            <w:tcW w:w="633" w:type="dxa"/>
            <w:shd w:val="clear" w:color="auto" w:fill="auto"/>
            <w:noWrap/>
          </w:tcPr>
          <w:p w14:paraId="6D53C52F" w14:textId="2D48CF04" w:rsidR="00C92D96" w:rsidRPr="00DD10DF" w:rsidRDefault="00C92D96" w:rsidP="00701471">
            <w:pPr>
              <w:spacing w:line="360" w:lineRule="auto"/>
              <w:rPr>
                <w:color w:val="000000"/>
                <w:lang w:val="es-MX" w:eastAsia="es-MX"/>
              </w:rPr>
            </w:pPr>
            <w:r w:rsidRPr="00DD10DF">
              <w:rPr>
                <w:color w:val="000000"/>
              </w:rPr>
              <w:t>110</w:t>
            </w:r>
          </w:p>
        </w:tc>
        <w:tc>
          <w:tcPr>
            <w:tcW w:w="1914" w:type="dxa"/>
            <w:shd w:val="clear" w:color="auto" w:fill="auto"/>
            <w:noWrap/>
          </w:tcPr>
          <w:p w14:paraId="41C09502" w14:textId="5D3A91C3" w:rsidR="00C92D96" w:rsidRPr="00DD10DF" w:rsidRDefault="00C92D96" w:rsidP="00701471">
            <w:pPr>
              <w:spacing w:line="360" w:lineRule="auto"/>
              <w:rPr>
                <w:color w:val="000000"/>
                <w:lang w:val="es-MX" w:eastAsia="es-MX"/>
              </w:rPr>
            </w:pPr>
            <w:r w:rsidRPr="00DD10DF">
              <w:rPr>
                <w:color w:val="000000"/>
                <w:lang w:val="es-MX"/>
              </w:rPr>
              <w:t>CC Cd Satélite-Industrial Alce Blanco</w:t>
            </w:r>
          </w:p>
        </w:tc>
        <w:tc>
          <w:tcPr>
            <w:tcW w:w="425" w:type="dxa"/>
            <w:shd w:val="clear" w:color="auto" w:fill="auto"/>
          </w:tcPr>
          <w:p w14:paraId="3FC0D2D0" w14:textId="4389E643" w:rsidR="00C92D96" w:rsidRPr="00DD10DF" w:rsidRDefault="00C92D96" w:rsidP="00701471">
            <w:pPr>
              <w:spacing w:line="360" w:lineRule="auto"/>
              <w:rPr>
                <w:color w:val="000000"/>
                <w:lang w:val="es-MX" w:eastAsia="es-MX"/>
              </w:rPr>
            </w:pPr>
            <w:r w:rsidRPr="00DD10DF">
              <w:rPr>
                <w:color w:val="000000"/>
              </w:rPr>
              <w:t>138</w:t>
            </w:r>
          </w:p>
        </w:tc>
        <w:tc>
          <w:tcPr>
            <w:tcW w:w="1721" w:type="dxa"/>
            <w:shd w:val="clear" w:color="auto" w:fill="auto"/>
          </w:tcPr>
          <w:p w14:paraId="3578440D" w14:textId="1C537AA6" w:rsidR="00C92D96" w:rsidRPr="00DD10DF" w:rsidRDefault="00C92D96" w:rsidP="00701471">
            <w:pPr>
              <w:spacing w:line="360" w:lineRule="auto"/>
              <w:rPr>
                <w:color w:val="000000"/>
                <w:lang w:val="es-MX" w:eastAsia="es-MX"/>
              </w:rPr>
            </w:pPr>
            <w:r w:rsidRPr="00DD10DF">
              <w:rPr>
                <w:color w:val="000000"/>
              </w:rPr>
              <w:t>Chilpan-Buenavista Tultitlán</w:t>
            </w:r>
          </w:p>
        </w:tc>
        <w:tc>
          <w:tcPr>
            <w:tcW w:w="425" w:type="dxa"/>
            <w:shd w:val="clear" w:color="auto" w:fill="auto"/>
          </w:tcPr>
          <w:p w14:paraId="1D4CF3A2" w14:textId="5676D9F7" w:rsidR="00C92D96" w:rsidRPr="00DD10DF" w:rsidRDefault="00C92D96" w:rsidP="00701471">
            <w:pPr>
              <w:spacing w:line="360" w:lineRule="auto"/>
              <w:rPr>
                <w:color w:val="000000"/>
                <w:lang w:val="es-MX" w:eastAsia="es-MX"/>
              </w:rPr>
            </w:pPr>
            <w:r w:rsidRPr="00DD10DF">
              <w:rPr>
                <w:color w:val="000000"/>
              </w:rPr>
              <w:t>166</w:t>
            </w:r>
          </w:p>
        </w:tc>
        <w:tc>
          <w:tcPr>
            <w:tcW w:w="1721" w:type="dxa"/>
            <w:shd w:val="clear" w:color="auto" w:fill="auto"/>
          </w:tcPr>
          <w:p w14:paraId="25F59685" w14:textId="2DECEC5A" w:rsidR="00C92D96" w:rsidRPr="00DD10DF" w:rsidRDefault="00C92D96" w:rsidP="00701471">
            <w:pPr>
              <w:spacing w:line="360" w:lineRule="auto"/>
              <w:rPr>
                <w:color w:val="000000"/>
                <w:lang w:val="es-MX" w:eastAsia="es-MX"/>
              </w:rPr>
            </w:pPr>
            <w:r w:rsidRPr="00DD10DF">
              <w:rPr>
                <w:color w:val="000000"/>
                <w:lang w:val="es-MX"/>
              </w:rPr>
              <w:t xml:space="preserve">Base </w:t>
            </w:r>
            <w:r w:rsidR="00170F22" w:rsidRPr="00DD10DF">
              <w:rPr>
                <w:color w:val="000000"/>
                <w:lang w:val="es-MX"/>
              </w:rPr>
              <w:t>A</w:t>
            </w:r>
            <w:r w:rsidR="00A631AC" w:rsidRPr="00DD10DF">
              <w:rPr>
                <w:color w:val="000000"/>
                <w:lang w:val="es-MX"/>
              </w:rPr>
              <w:t>é</w:t>
            </w:r>
            <w:r w:rsidR="00170F22" w:rsidRPr="00DD10DF">
              <w:rPr>
                <w:color w:val="000000"/>
                <w:lang w:val="es-MX"/>
              </w:rPr>
              <w:t xml:space="preserve">rea </w:t>
            </w:r>
            <w:r w:rsidRPr="00DD10DF">
              <w:rPr>
                <w:color w:val="000000"/>
                <w:lang w:val="es-MX"/>
              </w:rPr>
              <w:t>Sta Luc</w:t>
            </w:r>
            <w:r w:rsidR="00FC4E6B" w:rsidRPr="00DD10DF">
              <w:rPr>
                <w:color w:val="000000"/>
                <w:lang w:val="es-MX"/>
              </w:rPr>
              <w:t>í</w:t>
            </w:r>
            <w:r w:rsidRPr="00DD10DF">
              <w:rPr>
                <w:color w:val="000000"/>
                <w:lang w:val="es-MX"/>
              </w:rPr>
              <w:t>a-Cuautlalpan</w:t>
            </w:r>
          </w:p>
        </w:tc>
        <w:tc>
          <w:tcPr>
            <w:tcW w:w="491" w:type="dxa"/>
            <w:shd w:val="clear" w:color="auto" w:fill="auto"/>
          </w:tcPr>
          <w:p w14:paraId="356F1716" w14:textId="5FD51EC7" w:rsidR="00C92D96" w:rsidRPr="00DD10DF" w:rsidRDefault="00C92D96" w:rsidP="00701471">
            <w:pPr>
              <w:spacing w:line="360" w:lineRule="auto"/>
              <w:rPr>
                <w:color w:val="000000"/>
                <w:lang w:val="es-MX" w:eastAsia="es-MX"/>
              </w:rPr>
            </w:pPr>
            <w:r w:rsidRPr="00DD10DF">
              <w:rPr>
                <w:color w:val="000000"/>
              </w:rPr>
              <w:t>194</w:t>
            </w:r>
          </w:p>
        </w:tc>
        <w:tc>
          <w:tcPr>
            <w:tcW w:w="1991" w:type="dxa"/>
            <w:shd w:val="clear" w:color="auto" w:fill="auto"/>
          </w:tcPr>
          <w:p w14:paraId="2999B239" w14:textId="0E0AAC23" w:rsidR="00C92D96" w:rsidRPr="00DD10DF" w:rsidRDefault="00C92D96" w:rsidP="00701471">
            <w:pPr>
              <w:spacing w:line="360" w:lineRule="auto"/>
              <w:rPr>
                <w:color w:val="000000"/>
                <w:lang w:val="es-MX" w:eastAsia="es-MX"/>
              </w:rPr>
            </w:pPr>
            <w:r w:rsidRPr="00DD10DF">
              <w:rPr>
                <w:color w:val="000000"/>
                <w:lang w:val="es-MX"/>
              </w:rPr>
              <w:t>CEDIS San Gregorio-Cerro El Elefante</w:t>
            </w:r>
          </w:p>
        </w:tc>
      </w:tr>
      <w:tr w:rsidR="00C92D96" w:rsidRPr="00272F16" w14:paraId="257B7B47" w14:textId="0856FFB7" w:rsidTr="00560725">
        <w:trPr>
          <w:cantSplit/>
          <w:trHeight w:val="166"/>
          <w:jc w:val="center"/>
        </w:trPr>
        <w:tc>
          <w:tcPr>
            <w:tcW w:w="633" w:type="dxa"/>
            <w:shd w:val="clear" w:color="auto" w:fill="auto"/>
            <w:noWrap/>
          </w:tcPr>
          <w:p w14:paraId="5CC04BF7" w14:textId="2AF6C05B" w:rsidR="00C92D96" w:rsidRPr="00DD10DF" w:rsidRDefault="00C92D96" w:rsidP="00701471">
            <w:pPr>
              <w:spacing w:line="360" w:lineRule="auto"/>
              <w:rPr>
                <w:color w:val="000000"/>
                <w:lang w:val="es-MX" w:eastAsia="es-MX"/>
              </w:rPr>
            </w:pPr>
            <w:r w:rsidRPr="00DD10DF">
              <w:rPr>
                <w:color w:val="000000"/>
              </w:rPr>
              <w:t>111</w:t>
            </w:r>
          </w:p>
        </w:tc>
        <w:tc>
          <w:tcPr>
            <w:tcW w:w="1914" w:type="dxa"/>
            <w:shd w:val="clear" w:color="auto" w:fill="auto"/>
            <w:noWrap/>
          </w:tcPr>
          <w:p w14:paraId="582F3119" w14:textId="573E26B8" w:rsidR="00C92D96" w:rsidRPr="00DD10DF" w:rsidRDefault="00C92D96" w:rsidP="00701471">
            <w:pPr>
              <w:spacing w:line="360" w:lineRule="auto"/>
              <w:rPr>
                <w:color w:val="000000"/>
                <w:lang w:val="es-MX" w:eastAsia="es-MX"/>
              </w:rPr>
            </w:pPr>
            <w:r w:rsidRPr="00DD10DF">
              <w:rPr>
                <w:color w:val="000000"/>
                <w:lang w:val="es-MX"/>
              </w:rPr>
              <w:t>Condados de Atizapán-México Nuevo</w:t>
            </w:r>
          </w:p>
        </w:tc>
        <w:tc>
          <w:tcPr>
            <w:tcW w:w="425" w:type="dxa"/>
            <w:shd w:val="clear" w:color="auto" w:fill="auto"/>
          </w:tcPr>
          <w:p w14:paraId="178F5364" w14:textId="4994F1C5" w:rsidR="00C92D96" w:rsidRPr="00DD10DF" w:rsidRDefault="00C92D96" w:rsidP="00701471">
            <w:pPr>
              <w:spacing w:line="360" w:lineRule="auto"/>
              <w:rPr>
                <w:color w:val="000000"/>
                <w:lang w:val="es-MX" w:eastAsia="es-MX"/>
              </w:rPr>
            </w:pPr>
            <w:r w:rsidRPr="00DD10DF">
              <w:rPr>
                <w:color w:val="000000"/>
              </w:rPr>
              <w:t>139</w:t>
            </w:r>
          </w:p>
        </w:tc>
        <w:tc>
          <w:tcPr>
            <w:tcW w:w="1721" w:type="dxa"/>
            <w:shd w:val="clear" w:color="auto" w:fill="auto"/>
          </w:tcPr>
          <w:p w14:paraId="24CD7614" w14:textId="720BE6A2" w:rsidR="00C92D96" w:rsidRPr="00DD10DF" w:rsidRDefault="00C92D96" w:rsidP="00701471">
            <w:pPr>
              <w:spacing w:line="360" w:lineRule="auto"/>
              <w:rPr>
                <w:color w:val="000000"/>
                <w:lang w:val="es-MX" w:eastAsia="es-MX"/>
              </w:rPr>
            </w:pPr>
            <w:r w:rsidRPr="00DD10DF">
              <w:rPr>
                <w:color w:val="000000"/>
              </w:rPr>
              <w:t>TAD San Juan Ixhuatepec</w:t>
            </w:r>
          </w:p>
        </w:tc>
        <w:tc>
          <w:tcPr>
            <w:tcW w:w="425" w:type="dxa"/>
            <w:shd w:val="clear" w:color="auto" w:fill="auto"/>
          </w:tcPr>
          <w:p w14:paraId="16F6B155" w14:textId="6E819AF4" w:rsidR="00C92D96" w:rsidRPr="00DD10DF" w:rsidRDefault="00C92D96" w:rsidP="00701471">
            <w:pPr>
              <w:spacing w:line="360" w:lineRule="auto"/>
              <w:rPr>
                <w:color w:val="000000"/>
                <w:lang w:val="es-MX" w:eastAsia="es-MX"/>
              </w:rPr>
            </w:pPr>
            <w:r w:rsidRPr="00DD10DF">
              <w:rPr>
                <w:color w:val="000000"/>
              </w:rPr>
              <w:t>167</w:t>
            </w:r>
          </w:p>
        </w:tc>
        <w:tc>
          <w:tcPr>
            <w:tcW w:w="1721" w:type="dxa"/>
            <w:shd w:val="clear" w:color="auto" w:fill="auto"/>
          </w:tcPr>
          <w:p w14:paraId="55FAFABA" w14:textId="658D736B" w:rsidR="00C92D96" w:rsidRPr="00DD10DF" w:rsidRDefault="00C92D96" w:rsidP="00701471">
            <w:pPr>
              <w:spacing w:line="360" w:lineRule="auto"/>
              <w:rPr>
                <w:color w:val="000000"/>
                <w:lang w:val="es-MX" w:eastAsia="es-MX"/>
              </w:rPr>
            </w:pPr>
            <w:r w:rsidRPr="00DD10DF">
              <w:rPr>
                <w:color w:val="000000"/>
              </w:rPr>
              <w:t xml:space="preserve">Tecámac </w:t>
            </w:r>
            <w:r w:rsidR="00C05025" w:rsidRPr="00DD10DF">
              <w:rPr>
                <w:color w:val="000000"/>
              </w:rPr>
              <w:t>(</w:t>
            </w:r>
            <w:r w:rsidRPr="00DD10DF">
              <w:rPr>
                <w:color w:val="000000"/>
              </w:rPr>
              <w:t>cabecera</w:t>
            </w:r>
            <w:r w:rsidR="00C05025" w:rsidRPr="00DD10DF">
              <w:rPr>
                <w:color w:val="000000"/>
              </w:rPr>
              <w:t>)</w:t>
            </w:r>
          </w:p>
        </w:tc>
        <w:tc>
          <w:tcPr>
            <w:tcW w:w="491" w:type="dxa"/>
            <w:shd w:val="clear" w:color="auto" w:fill="auto"/>
          </w:tcPr>
          <w:p w14:paraId="7715590A" w14:textId="4A7A6726" w:rsidR="00C92D96" w:rsidRPr="00DD10DF" w:rsidRDefault="00C92D96" w:rsidP="00701471">
            <w:pPr>
              <w:spacing w:line="360" w:lineRule="auto"/>
              <w:rPr>
                <w:color w:val="000000"/>
                <w:lang w:val="es-MX" w:eastAsia="es-MX"/>
              </w:rPr>
            </w:pPr>
            <w:r w:rsidRPr="00DD10DF">
              <w:rPr>
                <w:color w:val="000000"/>
              </w:rPr>
              <w:t>195</w:t>
            </w:r>
          </w:p>
        </w:tc>
        <w:tc>
          <w:tcPr>
            <w:tcW w:w="1991" w:type="dxa"/>
            <w:shd w:val="clear" w:color="auto" w:fill="auto"/>
          </w:tcPr>
          <w:p w14:paraId="0C9CBC24" w14:textId="54D3EBA1" w:rsidR="00C92D96" w:rsidRPr="00DD10DF" w:rsidRDefault="00C92D96" w:rsidP="00701471">
            <w:pPr>
              <w:spacing w:line="360" w:lineRule="auto"/>
              <w:rPr>
                <w:color w:val="000000"/>
                <w:lang w:val="es-MX" w:eastAsia="es-MX"/>
              </w:rPr>
            </w:pPr>
            <w:r w:rsidRPr="00DD10DF">
              <w:rPr>
                <w:color w:val="000000"/>
                <w:lang w:val="es-MX"/>
              </w:rPr>
              <w:t>Geovillas de Ayotla-Unión Antorchista</w:t>
            </w:r>
          </w:p>
        </w:tc>
      </w:tr>
      <w:tr w:rsidR="00C92D96" w:rsidRPr="00DD10DF" w14:paraId="36AFE300" w14:textId="73EA6E71" w:rsidTr="00560725">
        <w:trPr>
          <w:cantSplit/>
          <w:trHeight w:val="166"/>
          <w:jc w:val="center"/>
        </w:trPr>
        <w:tc>
          <w:tcPr>
            <w:tcW w:w="633" w:type="dxa"/>
            <w:shd w:val="clear" w:color="auto" w:fill="auto"/>
            <w:noWrap/>
          </w:tcPr>
          <w:p w14:paraId="0D351B8D" w14:textId="06603B83" w:rsidR="00C92D96" w:rsidRPr="00DD10DF" w:rsidRDefault="00C92D96" w:rsidP="00701471">
            <w:pPr>
              <w:spacing w:line="360" w:lineRule="auto"/>
              <w:rPr>
                <w:color w:val="000000"/>
                <w:lang w:val="es-MX" w:eastAsia="es-MX"/>
              </w:rPr>
            </w:pPr>
            <w:r w:rsidRPr="00DD10DF">
              <w:rPr>
                <w:color w:val="000000"/>
              </w:rPr>
              <w:t>112</w:t>
            </w:r>
          </w:p>
        </w:tc>
        <w:tc>
          <w:tcPr>
            <w:tcW w:w="1914" w:type="dxa"/>
            <w:shd w:val="clear" w:color="auto" w:fill="auto"/>
            <w:noWrap/>
          </w:tcPr>
          <w:p w14:paraId="496EB202" w14:textId="34D7BBD3" w:rsidR="00C92D96" w:rsidRPr="00DD10DF" w:rsidRDefault="00C92D96" w:rsidP="00701471">
            <w:pPr>
              <w:spacing w:line="360" w:lineRule="auto"/>
              <w:rPr>
                <w:color w:val="000000"/>
                <w:lang w:val="es-MX" w:eastAsia="es-MX"/>
              </w:rPr>
            </w:pPr>
            <w:r w:rsidRPr="00DD10DF">
              <w:rPr>
                <w:color w:val="000000"/>
              </w:rPr>
              <w:t>Periférico Barrientos-Mundo E</w:t>
            </w:r>
          </w:p>
        </w:tc>
        <w:tc>
          <w:tcPr>
            <w:tcW w:w="425" w:type="dxa"/>
            <w:shd w:val="clear" w:color="auto" w:fill="auto"/>
          </w:tcPr>
          <w:p w14:paraId="4CEC6F8B" w14:textId="4D9BCD69" w:rsidR="00C92D96" w:rsidRPr="00DD10DF" w:rsidRDefault="00C92D96" w:rsidP="00701471">
            <w:pPr>
              <w:spacing w:line="360" w:lineRule="auto"/>
              <w:rPr>
                <w:color w:val="000000"/>
                <w:lang w:val="es-MX" w:eastAsia="es-MX"/>
              </w:rPr>
            </w:pPr>
            <w:r w:rsidRPr="00DD10DF">
              <w:rPr>
                <w:color w:val="000000"/>
              </w:rPr>
              <w:t>140</w:t>
            </w:r>
          </w:p>
        </w:tc>
        <w:tc>
          <w:tcPr>
            <w:tcW w:w="1721" w:type="dxa"/>
            <w:shd w:val="clear" w:color="auto" w:fill="auto"/>
          </w:tcPr>
          <w:p w14:paraId="682DC75A" w14:textId="7E91CA13" w:rsidR="00C92D96" w:rsidRPr="00DD10DF" w:rsidRDefault="00C92D96" w:rsidP="00701471">
            <w:pPr>
              <w:spacing w:line="360" w:lineRule="auto"/>
              <w:rPr>
                <w:color w:val="000000"/>
                <w:lang w:val="es-MX" w:eastAsia="es-MX"/>
              </w:rPr>
            </w:pPr>
            <w:r w:rsidRPr="00DD10DF">
              <w:rPr>
                <w:color w:val="000000"/>
                <w:lang w:val="es-MX"/>
              </w:rPr>
              <w:t>Lázaro C</w:t>
            </w:r>
            <w:r w:rsidR="00A631AC" w:rsidRPr="00DD10DF">
              <w:rPr>
                <w:color w:val="000000"/>
                <w:lang w:val="es-MX"/>
              </w:rPr>
              <w:t>á</w:t>
            </w:r>
            <w:r w:rsidRPr="00DD10DF">
              <w:rPr>
                <w:color w:val="000000"/>
                <w:lang w:val="es-MX"/>
              </w:rPr>
              <w:t>rdenas-Lomas de Tepeolulco</w:t>
            </w:r>
          </w:p>
        </w:tc>
        <w:tc>
          <w:tcPr>
            <w:tcW w:w="425" w:type="dxa"/>
            <w:shd w:val="clear" w:color="auto" w:fill="auto"/>
          </w:tcPr>
          <w:p w14:paraId="70D4C38C" w14:textId="2FBA8D86" w:rsidR="00C92D96" w:rsidRPr="00DD10DF" w:rsidRDefault="00C92D96" w:rsidP="00701471">
            <w:pPr>
              <w:spacing w:line="360" w:lineRule="auto"/>
              <w:rPr>
                <w:color w:val="000000"/>
                <w:lang w:val="es-MX" w:eastAsia="es-MX"/>
              </w:rPr>
            </w:pPr>
            <w:r w:rsidRPr="00DD10DF">
              <w:rPr>
                <w:color w:val="000000"/>
              </w:rPr>
              <w:t>168</w:t>
            </w:r>
          </w:p>
        </w:tc>
        <w:tc>
          <w:tcPr>
            <w:tcW w:w="1721" w:type="dxa"/>
            <w:shd w:val="clear" w:color="auto" w:fill="auto"/>
          </w:tcPr>
          <w:p w14:paraId="587F3B7C" w14:textId="22D42905" w:rsidR="00C92D96" w:rsidRPr="00DD10DF" w:rsidRDefault="00C92D96" w:rsidP="00701471">
            <w:pPr>
              <w:spacing w:line="360" w:lineRule="auto"/>
              <w:rPr>
                <w:color w:val="000000"/>
                <w:lang w:val="es-MX" w:eastAsia="es-MX"/>
              </w:rPr>
            </w:pPr>
            <w:r w:rsidRPr="00DD10DF">
              <w:rPr>
                <w:color w:val="000000"/>
              </w:rPr>
              <w:t>Ciudad Cuauhtémoc</w:t>
            </w:r>
          </w:p>
        </w:tc>
        <w:tc>
          <w:tcPr>
            <w:tcW w:w="491" w:type="dxa"/>
            <w:shd w:val="clear" w:color="auto" w:fill="auto"/>
          </w:tcPr>
          <w:p w14:paraId="3DCBF520" w14:textId="61035C9F" w:rsidR="00C92D96" w:rsidRPr="00DD10DF" w:rsidRDefault="00C92D96" w:rsidP="00701471">
            <w:pPr>
              <w:spacing w:line="360" w:lineRule="auto"/>
              <w:rPr>
                <w:color w:val="000000"/>
                <w:lang w:val="es-MX" w:eastAsia="es-MX"/>
              </w:rPr>
            </w:pPr>
            <w:r w:rsidRPr="00DD10DF">
              <w:rPr>
                <w:color w:val="000000"/>
              </w:rPr>
              <w:t>196</w:t>
            </w:r>
          </w:p>
        </w:tc>
        <w:tc>
          <w:tcPr>
            <w:tcW w:w="1991" w:type="dxa"/>
            <w:shd w:val="clear" w:color="auto" w:fill="auto"/>
          </w:tcPr>
          <w:p w14:paraId="039BDC31" w14:textId="5905377F" w:rsidR="00C92D96" w:rsidRPr="00DD10DF" w:rsidRDefault="00C92D96" w:rsidP="00701471">
            <w:pPr>
              <w:spacing w:line="360" w:lineRule="auto"/>
              <w:rPr>
                <w:color w:val="000000"/>
                <w:lang w:val="es-MX" w:eastAsia="es-MX"/>
              </w:rPr>
            </w:pPr>
            <w:r w:rsidRPr="00DD10DF">
              <w:rPr>
                <w:color w:val="000000"/>
              </w:rPr>
              <w:t>Ixtapaluca centro-Acozac</w:t>
            </w:r>
          </w:p>
        </w:tc>
      </w:tr>
      <w:tr w:rsidR="0094231E" w:rsidRPr="00DD10DF" w14:paraId="2165A851" w14:textId="0D5AF016" w:rsidTr="00560725">
        <w:trPr>
          <w:cantSplit/>
          <w:trHeight w:val="166"/>
          <w:jc w:val="center"/>
        </w:trPr>
        <w:tc>
          <w:tcPr>
            <w:tcW w:w="633" w:type="dxa"/>
            <w:shd w:val="clear" w:color="auto" w:fill="auto"/>
            <w:noWrap/>
          </w:tcPr>
          <w:p w14:paraId="14A43C89" w14:textId="534D6013" w:rsidR="0094231E" w:rsidRPr="00DD10DF" w:rsidRDefault="0094231E" w:rsidP="00701471">
            <w:pPr>
              <w:spacing w:line="360" w:lineRule="auto"/>
              <w:rPr>
                <w:color w:val="000000"/>
                <w:lang w:val="es-MX" w:eastAsia="es-MX"/>
              </w:rPr>
            </w:pPr>
            <w:r w:rsidRPr="00DD10DF">
              <w:rPr>
                <w:color w:val="000000"/>
              </w:rPr>
              <w:t>113</w:t>
            </w:r>
          </w:p>
        </w:tc>
        <w:tc>
          <w:tcPr>
            <w:tcW w:w="1914" w:type="dxa"/>
            <w:shd w:val="clear" w:color="auto" w:fill="auto"/>
            <w:noWrap/>
          </w:tcPr>
          <w:p w14:paraId="7BB31CD2" w14:textId="5A6B8B3F" w:rsidR="0094231E" w:rsidRPr="00DD10DF" w:rsidRDefault="0094231E" w:rsidP="00701471">
            <w:pPr>
              <w:spacing w:line="360" w:lineRule="auto"/>
              <w:rPr>
                <w:color w:val="000000"/>
                <w:lang w:val="es-MX" w:eastAsia="es-MX"/>
              </w:rPr>
            </w:pPr>
            <w:r w:rsidRPr="00DD10DF">
              <w:rPr>
                <w:color w:val="000000"/>
              </w:rPr>
              <w:t>Zonas Industriales Tlalnepantla</w:t>
            </w:r>
          </w:p>
        </w:tc>
        <w:tc>
          <w:tcPr>
            <w:tcW w:w="425" w:type="dxa"/>
            <w:shd w:val="clear" w:color="auto" w:fill="auto"/>
          </w:tcPr>
          <w:p w14:paraId="39E59BBE" w14:textId="1CE0D9E4" w:rsidR="0094231E" w:rsidRPr="00DD10DF" w:rsidRDefault="0094231E" w:rsidP="00701471">
            <w:pPr>
              <w:spacing w:line="360" w:lineRule="auto"/>
              <w:rPr>
                <w:color w:val="000000"/>
                <w:lang w:val="es-MX" w:eastAsia="es-MX"/>
              </w:rPr>
            </w:pPr>
            <w:r w:rsidRPr="00DD10DF">
              <w:rPr>
                <w:color w:val="000000"/>
              </w:rPr>
              <w:t>141</w:t>
            </w:r>
          </w:p>
        </w:tc>
        <w:tc>
          <w:tcPr>
            <w:tcW w:w="1721" w:type="dxa"/>
            <w:shd w:val="clear" w:color="auto" w:fill="auto"/>
          </w:tcPr>
          <w:p w14:paraId="6F4CBFAD" w14:textId="041ADBB1" w:rsidR="0094231E" w:rsidRPr="00DD10DF" w:rsidRDefault="0094231E" w:rsidP="00701471">
            <w:pPr>
              <w:spacing w:line="360" w:lineRule="auto"/>
              <w:rPr>
                <w:color w:val="000000"/>
                <w:lang w:val="es-MX" w:eastAsia="es-MX"/>
              </w:rPr>
            </w:pPr>
            <w:r w:rsidRPr="00DD10DF">
              <w:rPr>
                <w:color w:val="000000"/>
              </w:rPr>
              <w:t xml:space="preserve">Coacalco </w:t>
            </w:r>
            <w:r w:rsidR="00C05025" w:rsidRPr="00DD10DF">
              <w:rPr>
                <w:color w:val="000000"/>
              </w:rPr>
              <w:t>(</w:t>
            </w:r>
            <w:r w:rsidRPr="00DD10DF">
              <w:rPr>
                <w:color w:val="000000"/>
              </w:rPr>
              <w:t>cabecera</w:t>
            </w:r>
            <w:r w:rsidR="00C05025" w:rsidRPr="00DD10DF">
              <w:rPr>
                <w:color w:val="000000"/>
              </w:rPr>
              <w:t>)</w:t>
            </w:r>
          </w:p>
        </w:tc>
        <w:tc>
          <w:tcPr>
            <w:tcW w:w="425" w:type="dxa"/>
            <w:shd w:val="clear" w:color="auto" w:fill="auto"/>
          </w:tcPr>
          <w:p w14:paraId="28A7ED41" w14:textId="40366867" w:rsidR="0094231E" w:rsidRPr="00DD10DF" w:rsidRDefault="0094231E" w:rsidP="00701471">
            <w:pPr>
              <w:spacing w:line="360" w:lineRule="auto"/>
              <w:rPr>
                <w:color w:val="000000"/>
                <w:lang w:val="es-MX" w:eastAsia="es-MX"/>
              </w:rPr>
            </w:pPr>
            <w:r w:rsidRPr="00DD10DF">
              <w:rPr>
                <w:color w:val="000000"/>
              </w:rPr>
              <w:t>169</w:t>
            </w:r>
          </w:p>
        </w:tc>
        <w:tc>
          <w:tcPr>
            <w:tcW w:w="1721" w:type="dxa"/>
            <w:shd w:val="clear" w:color="auto" w:fill="auto"/>
          </w:tcPr>
          <w:p w14:paraId="12CBF7D3" w14:textId="004BF8A2" w:rsidR="0094231E" w:rsidRPr="00DD10DF" w:rsidRDefault="0094231E" w:rsidP="00701471">
            <w:pPr>
              <w:spacing w:line="360" w:lineRule="auto"/>
              <w:rPr>
                <w:color w:val="000000"/>
                <w:lang w:val="es-MX" w:eastAsia="es-MX"/>
              </w:rPr>
            </w:pPr>
            <w:r w:rsidRPr="00DD10DF">
              <w:rPr>
                <w:color w:val="000000"/>
                <w:lang w:val="es-MX"/>
              </w:rPr>
              <w:t>Te</w:t>
            </w:r>
            <w:r w:rsidR="00560725">
              <w:rPr>
                <w:color w:val="000000"/>
                <w:lang w:val="es-MX"/>
              </w:rPr>
              <w:t>rmoeléctrica del Valle de Méx</w:t>
            </w:r>
          </w:p>
        </w:tc>
        <w:tc>
          <w:tcPr>
            <w:tcW w:w="491" w:type="dxa"/>
            <w:shd w:val="clear" w:color="auto" w:fill="auto"/>
          </w:tcPr>
          <w:p w14:paraId="7180269E" w14:textId="385A0B39" w:rsidR="0094231E" w:rsidRPr="00DD10DF" w:rsidRDefault="0094231E" w:rsidP="00701471">
            <w:pPr>
              <w:spacing w:line="360" w:lineRule="auto"/>
              <w:rPr>
                <w:color w:val="000000"/>
                <w:lang w:val="es-MX" w:eastAsia="es-MX"/>
              </w:rPr>
            </w:pPr>
            <w:r w:rsidRPr="00DD10DF">
              <w:rPr>
                <w:color w:val="000000"/>
              </w:rPr>
              <w:t>197</w:t>
            </w:r>
          </w:p>
        </w:tc>
        <w:tc>
          <w:tcPr>
            <w:tcW w:w="1991" w:type="dxa"/>
            <w:shd w:val="clear" w:color="auto" w:fill="auto"/>
          </w:tcPr>
          <w:p w14:paraId="74B93CE1" w14:textId="716D6A5D" w:rsidR="0094231E" w:rsidRPr="00DD10DF" w:rsidRDefault="0094231E" w:rsidP="00701471">
            <w:pPr>
              <w:spacing w:line="360" w:lineRule="auto"/>
              <w:rPr>
                <w:color w:val="000000"/>
                <w:lang w:val="es-MX" w:eastAsia="es-MX"/>
              </w:rPr>
            </w:pPr>
            <w:r w:rsidRPr="00DD10DF">
              <w:rPr>
                <w:color w:val="000000"/>
              </w:rPr>
              <w:t>Pueblos de Ixtapaluca</w:t>
            </w:r>
          </w:p>
        </w:tc>
      </w:tr>
      <w:tr w:rsidR="0094231E" w:rsidRPr="00272F16" w14:paraId="6646B02E" w14:textId="0161691F" w:rsidTr="00560725">
        <w:trPr>
          <w:cantSplit/>
          <w:trHeight w:val="166"/>
          <w:jc w:val="center"/>
        </w:trPr>
        <w:tc>
          <w:tcPr>
            <w:tcW w:w="633" w:type="dxa"/>
            <w:shd w:val="clear" w:color="auto" w:fill="auto"/>
            <w:noWrap/>
          </w:tcPr>
          <w:p w14:paraId="53F6E100" w14:textId="6AC9E1A0" w:rsidR="0094231E" w:rsidRPr="00DD10DF" w:rsidRDefault="0094231E" w:rsidP="00701471">
            <w:pPr>
              <w:spacing w:line="360" w:lineRule="auto"/>
              <w:rPr>
                <w:color w:val="000000"/>
                <w:lang w:val="es-MX" w:eastAsia="es-MX"/>
              </w:rPr>
            </w:pPr>
            <w:r w:rsidRPr="00DD10DF">
              <w:rPr>
                <w:color w:val="000000"/>
              </w:rPr>
              <w:t>114</w:t>
            </w:r>
          </w:p>
        </w:tc>
        <w:tc>
          <w:tcPr>
            <w:tcW w:w="1914" w:type="dxa"/>
            <w:shd w:val="clear" w:color="auto" w:fill="auto"/>
            <w:noWrap/>
          </w:tcPr>
          <w:p w14:paraId="412291F8" w14:textId="5DE1ACFC" w:rsidR="0094231E" w:rsidRPr="00DD10DF" w:rsidRDefault="0094231E" w:rsidP="00701471">
            <w:pPr>
              <w:spacing w:line="360" w:lineRule="auto"/>
              <w:rPr>
                <w:color w:val="000000"/>
                <w:lang w:val="es-MX" w:eastAsia="es-MX"/>
              </w:rPr>
            </w:pPr>
            <w:r w:rsidRPr="00DD10DF">
              <w:rPr>
                <w:color w:val="000000"/>
                <w:lang w:val="es-MX"/>
              </w:rPr>
              <w:t>Zona Industrial Tabla Honda y San Pablo Xalpa</w:t>
            </w:r>
          </w:p>
        </w:tc>
        <w:tc>
          <w:tcPr>
            <w:tcW w:w="425" w:type="dxa"/>
            <w:shd w:val="clear" w:color="auto" w:fill="auto"/>
          </w:tcPr>
          <w:p w14:paraId="39F2A2DF" w14:textId="073C61B2" w:rsidR="0094231E" w:rsidRPr="00DD10DF" w:rsidRDefault="0094231E" w:rsidP="00701471">
            <w:pPr>
              <w:spacing w:line="360" w:lineRule="auto"/>
              <w:rPr>
                <w:color w:val="000000"/>
                <w:lang w:val="es-MX" w:eastAsia="es-MX"/>
              </w:rPr>
            </w:pPr>
            <w:r w:rsidRPr="00DD10DF">
              <w:rPr>
                <w:color w:val="000000"/>
              </w:rPr>
              <w:t>142</w:t>
            </w:r>
          </w:p>
        </w:tc>
        <w:tc>
          <w:tcPr>
            <w:tcW w:w="1721" w:type="dxa"/>
            <w:shd w:val="clear" w:color="auto" w:fill="auto"/>
          </w:tcPr>
          <w:p w14:paraId="4D1E8F0A" w14:textId="327CAA07" w:rsidR="0094231E" w:rsidRPr="00DD10DF" w:rsidRDefault="0094231E" w:rsidP="00701471">
            <w:pPr>
              <w:spacing w:line="360" w:lineRule="auto"/>
              <w:rPr>
                <w:color w:val="000000"/>
                <w:lang w:val="es-MX" w:eastAsia="es-MX"/>
              </w:rPr>
            </w:pPr>
            <w:r w:rsidRPr="00DD10DF">
              <w:rPr>
                <w:color w:val="000000"/>
                <w:lang w:val="es-MX"/>
              </w:rPr>
              <w:t>Villa de las Flores-Héroes Coacalco</w:t>
            </w:r>
          </w:p>
        </w:tc>
        <w:tc>
          <w:tcPr>
            <w:tcW w:w="425" w:type="dxa"/>
            <w:shd w:val="clear" w:color="auto" w:fill="auto"/>
          </w:tcPr>
          <w:p w14:paraId="04335377" w14:textId="53C72D41" w:rsidR="0094231E" w:rsidRPr="00DD10DF" w:rsidRDefault="0094231E" w:rsidP="00701471">
            <w:pPr>
              <w:spacing w:line="360" w:lineRule="auto"/>
              <w:rPr>
                <w:color w:val="000000"/>
                <w:lang w:val="es-MX" w:eastAsia="es-MX"/>
              </w:rPr>
            </w:pPr>
            <w:r w:rsidRPr="00DD10DF">
              <w:rPr>
                <w:color w:val="000000"/>
              </w:rPr>
              <w:t>170</w:t>
            </w:r>
          </w:p>
        </w:tc>
        <w:tc>
          <w:tcPr>
            <w:tcW w:w="1721" w:type="dxa"/>
            <w:shd w:val="clear" w:color="auto" w:fill="auto"/>
          </w:tcPr>
          <w:p w14:paraId="30C026AD" w14:textId="1B1FE8AA" w:rsidR="0094231E" w:rsidRPr="00DD10DF" w:rsidRDefault="0094231E" w:rsidP="00701471">
            <w:pPr>
              <w:spacing w:line="360" w:lineRule="auto"/>
              <w:rPr>
                <w:color w:val="000000"/>
                <w:lang w:val="es-MX" w:eastAsia="es-MX"/>
              </w:rPr>
            </w:pPr>
            <w:r w:rsidRPr="00DD10DF">
              <w:rPr>
                <w:color w:val="000000"/>
                <w:lang w:val="es-MX"/>
              </w:rPr>
              <w:t>San Salvador Atenco-Peaje Pirámides</w:t>
            </w:r>
          </w:p>
        </w:tc>
        <w:tc>
          <w:tcPr>
            <w:tcW w:w="491" w:type="dxa"/>
            <w:shd w:val="clear" w:color="auto" w:fill="auto"/>
          </w:tcPr>
          <w:p w14:paraId="7B1E8824" w14:textId="0D9657C4" w:rsidR="0094231E" w:rsidRPr="00DD10DF" w:rsidRDefault="0094231E" w:rsidP="00701471">
            <w:pPr>
              <w:spacing w:line="360" w:lineRule="auto"/>
              <w:rPr>
                <w:color w:val="000000"/>
                <w:lang w:val="es-MX" w:eastAsia="es-MX"/>
              </w:rPr>
            </w:pPr>
            <w:r w:rsidRPr="00DD10DF">
              <w:rPr>
                <w:color w:val="000000"/>
              </w:rPr>
              <w:t>198</w:t>
            </w:r>
          </w:p>
        </w:tc>
        <w:tc>
          <w:tcPr>
            <w:tcW w:w="1991" w:type="dxa"/>
            <w:shd w:val="clear" w:color="auto" w:fill="auto"/>
          </w:tcPr>
          <w:p w14:paraId="110A7499" w14:textId="156AD37F" w:rsidR="0094231E" w:rsidRPr="00DD10DF" w:rsidRDefault="0094231E" w:rsidP="00701471">
            <w:pPr>
              <w:spacing w:line="360" w:lineRule="auto"/>
              <w:rPr>
                <w:color w:val="000000"/>
                <w:lang w:val="es-MX" w:eastAsia="es-MX"/>
              </w:rPr>
            </w:pPr>
            <w:r w:rsidRPr="00DD10DF">
              <w:rPr>
                <w:color w:val="000000"/>
                <w:lang w:val="es-MX"/>
              </w:rPr>
              <w:t>CC Sendero y Galer</w:t>
            </w:r>
            <w:r w:rsidR="00A631AC" w:rsidRPr="00DD10DF">
              <w:rPr>
                <w:color w:val="000000"/>
                <w:lang w:val="es-MX"/>
              </w:rPr>
              <w:t>í</w:t>
            </w:r>
            <w:r w:rsidRPr="00DD10DF">
              <w:rPr>
                <w:color w:val="000000"/>
                <w:lang w:val="es-MX"/>
              </w:rPr>
              <w:t>as Ixtapaluca</w:t>
            </w:r>
          </w:p>
        </w:tc>
      </w:tr>
      <w:tr w:rsidR="0094231E" w:rsidRPr="00272F16" w14:paraId="77CB463D" w14:textId="5927DD1C" w:rsidTr="00560725">
        <w:trPr>
          <w:cantSplit/>
          <w:trHeight w:val="166"/>
          <w:jc w:val="center"/>
        </w:trPr>
        <w:tc>
          <w:tcPr>
            <w:tcW w:w="633" w:type="dxa"/>
            <w:shd w:val="clear" w:color="auto" w:fill="auto"/>
            <w:noWrap/>
          </w:tcPr>
          <w:p w14:paraId="40E1D3CA" w14:textId="35B6351C" w:rsidR="0094231E" w:rsidRPr="00DD10DF" w:rsidRDefault="0094231E" w:rsidP="00701471">
            <w:pPr>
              <w:spacing w:line="360" w:lineRule="auto"/>
              <w:rPr>
                <w:color w:val="000000"/>
                <w:lang w:val="es-MX" w:eastAsia="es-MX"/>
              </w:rPr>
            </w:pPr>
            <w:r w:rsidRPr="00DD10DF">
              <w:rPr>
                <w:color w:val="000000"/>
              </w:rPr>
              <w:t>115</w:t>
            </w:r>
          </w:p>
        </w:tc>
        <w:tc>
          <w:tcPr>
            <w:tcW w:w="1914" w:type="dxa"/>
            <w:shd w:val="clear" w:color="auto" w:fill="auto"/>
            <w:noWrap/>
          </w:tcPr>
          <w:p w14:paraId="3286C89F" w14:textId="2A204CCA" w:rsidR="0094231E" w:rsidRPr="00DD10DF" w:rsidRDefault="0094231E" w:rsidP="00701471">
            <w:pPr>
              <w:spacing w:line="360" w:lineRule="auto"/>
              <w:rPr>
                <w:color w:val="000000"/>
                <w:lang w:val="es-MX" w:eastAsia="es-MX"/>
              </w:rPr>
            </w:pPr>
            <w:r w:rsidRPr="00DD10DF">
              <w:rPr>
                <w:color w:val="000000"/>
              </w:rPr>
              <w:t>Fracc Industrial Barrientos</w:t>
            </w:r>
          </w:p>
        </w:tc>
        <w:tc>
          <w:tcPr>
            <w:tcW w:w="425" w:type="dxa"/>
            <w:shd w:val="clear" w:color="auto" w:fill="auto"/>
          </w:tcPr>
          <w:p w14:paraId="55F07CBB" w14:textId="7393A981" w:rsidR="0094231E" w:rsidRPr="00DD10DF" w:rsidRDefault="0094231E" w:rsidP="00701471">
            <w:pPr>
              <w:spacing w:line="360" w:lineRule="auto"/>
              <w:rPr>
                <w:color w:val="000000"/>
                <w:lang w:val="es-MX" w:eastAsia="es-MX"/>
              </w:rPr>
            </w:pPr>
            <w:r w:rsidRPr="00DD10DF">
              <w:rPr>
                <w:color w:val="000000"/>
              </w:rPr>
              <w:t>143</w:t>
            </w:r>
          </w:p>
        </w:tc>
        <w:tc>
          <w:tcPr>
            <w:tcW w:w="1721" w:type="dxa"/>
            <w:shd w:val="clear" w:color="auto" w:fill="auto"/>
          </w:tcPr>
          <w:p w14:paraId="5C286621" w14:textId="02DAA756" w:rsidR="0094231E" w:rsidRPr="00DD10DF" w:rsidRDefault="0094231E" w:rsidP="00701471">
            <w:pPr>
              <w:spacing w:line="360" w:lineRule="auto"/>
              <w:rPr>
                <w:color w:val="000000"/>
                <w:lang w:val="es-MX" w:eastAsia="es-MX"/>
              </w:rPr>
            </w:pPr>
            <w:r w:rsidRPr="00DD10DF">
              <w:rPr>
                <w:color w:val="000000"/>
              </w:rPr>
              <w:t>Potrero-La Laguna</w:t>
            </w:r>
          </w:p>
        </w:tc>
        <w:tc>
          <w:tcPr>
            <w:tcW w:w="425" w:type="dxa"/>
            <w:shd w:val="clear" w:color="auto" w:fill="auto"/>
          </w:tcPr>
          <w:p w14:paraId="1AEE6555" w14:textId="322D8844" w:rsidR="0094231E" w:rsidRPr="00DD10DF" w:rsidRDefault="0094231E" w:rsidP="00701471">
            <w:pPr>
              <w:spacing w:line="360" w:lineRule="auto"/>
              <w:rPr>
                <w:color w:val="000000"/>
                <w:lang w:val="es-MX" w:eastAsia="es-MX"/>
              </w:rPr>
            </w:pPr>
            <w:r w:rsidRPr="00DD10DF">
              <w:rPr>
                <w:color w:val="000000"/>
              </w:rPr>
              <w:t>171</w:t>
            </w:r>
          </w:p>
        </w:tc>
        <w:tc>
          <w:tcPr>
            <w:tcW w:w="1721" w:type="dxa"/>
            <w:shd w:val="clear" w:color="auto" w:fill="auto"/>
          </w:tcPr>
          <w:p w14:paraId="34FA87B7" w14:textId="17D16F9F" w:rsidR="0094231E" w:rsidRPr="00DD10DF" w:rsidRDefault="0094231E" w:rsidP="00701471">
            <w:pPr>
              <w:spacing w:line="360" w:lineRule="auto"/>
              <w:rPr>
                <w:color w:val="000000"/>
                <w:lang w:val="es-MX" w:eastAsia="es-MX"/>
              </w:rPr>
            </w:pPr>
            <w:r w:rsidRPr="00DD10DF">
              <w:rPr>
                <w:color w:val="000000"/>
              </w:rPr>
              <w:t>Carr Pirámides-Tulancingo</w:t>
            </w:r>
          </w:p>
        </w:tc>
        <w:tc>
          <w:tcPr>
            <w:tcW w:w="491" w:type="dxa"/>
            <w:shd w:val="clear" w:color="auto" w:fill="auto"/>
          </w:tcPr>
          <w:p w14:paraId="5A58A724" w14:textId="4B9CEFA8" w:rsidR="0094231E" w:rsidRPr="00DD10DF" w:rsidRDefault="0094231E" w:rsidP="00701471">
            <w:pPr>
              <w:spacing w:line="360" w:lineRule="auto"/>
              <w:rPr>
                <w:color w:val="000000"/>
                <w:lang w:val="es-MX" w:eastAsia="es-MX"/>
              </w:rPr>
            </w:pPr>
            <w:r w:rsidRPr="00DD10DF">
              <w:rPr>
                <w:color w:val="000000"/>
              </w:rPr>
              <w:t>199</w:t>
            </w:r>
          </w:p>
        </w:tc>
        <w:tc>
          <w:tcPr>
            <w:tcW w:w="1991" w:type="dxa"/>
            <w:shd w:val="clear" w:color="auto" w:fill="auto"/>
          </w:tcPr>
          <w:p w14:paraId="695A641B" w14:textId="5EA2E076" w:rsidR="0094231E" w:rsidRPr="00DD10DF" w:rsidRDefault="0094231E" w:rsidP="00701471">
            <w:pPr>
              <w:spacing w:line="360" w:lineRule="auto"/>
              <w:rPr>
                <w:color w:val="000000"/>
                <w:lang w:val="es-MX" w:eastAsia="es-MX"/>
              </w:rPr>
            </w:pPr>
            <w:r w:rsidRPr="00DD10DF">
              <w:rPr>
                <w:color w:val="000000"/>
                <w:lang w:val="es-MX"/>
              </w:rPr>
              <w:t>CC Sendero Valle de Chalco-Santiago</w:t>
            </w:r>
          </w:p>
        </w:tc>
      </w:tr>
      <w:tr w:rsidR="0094231E" w:rsidRPr="00DD10DF" w14:paraId="29DADDEA" w14:textId="4BBF5BBD" w:rsidTr="00560725">
        <w:trPr>
          <w:cantSplit/>
          <w:trHeight w:val="166"/>
          <w:jc w:val="center"/>
        </w:trPr>
        <w:tc>
          <w:tcPr>
            <w:tcW w:w="633" w:type="dxa"/>
            <w:shd w:val="clear" w:color="auto" w:fill="auto"/>
            <w:noWrap/>
          </w:tcPr>
          <w:p w14:paraId="4C528121" w14:textId="342E9E27" w:rsidR="0094231E" w:rsidRPr="00DD10DF" w:rsidRDefault="0094231E" w:rsidP="00701471">
            <w:pPr>
              <w:spacing w:line="360" w:lineRule="auto"/>
              <w:rPr>
                <w:color w:val="000000"/>
                <w:lang w:val="es-MX" w:eastAsia="es-MX"/>
              </w:rPr>
            </w:pPr>
            <w:r w:rsidRPr="00DD10DF">
              <w:rPr>
                <w:color w:val="000000"/>
              </w:rPr>
              <w:t>116</w:t>
            </w:r>
          </w:p>
        </w:tc>
        <w:tc>
          <w:tcPr>
            <w:tcW w:w="1914" w:type="dxa"/>
            <w:shd w:val="clear" w:color="auto" w:fill="auto"/>
            <w:noWrap/>
          </w:tcPr>
          <w:p w14:paraId="1430A948" w14:textId="7B75FD8E" w:rsidR="0094231E" w:rsidRPr="00DD10DF" w:rsidRDefault="0094231E" w:rsidP="00701471">
            <w:pPr>
              <w:spacing w:line="360" w:lineRule="auto"/>
              <w:rPr>
                <w:color w:val="000000"/>
                <w:lang w:val="es-MX" w:eastAsia="es-MX"/>
              </w:rPr>
            </w:pPr>
            <w:r w:rsidRPr="00DD10DF">
              <w:rPr>
                <w:color w:val="000000"/>
              </w:rPr>
              <w:t>Club de Golf Hacienda</w:t>
            </w:r>
          </w:p>
        </w:tc>
        <w:tc>
          <w:tcPr>
            <w:tcW w:w="425" w:type="dxa"/>
            <w:shd w:val="clear" w:color="auto" w:fill="auto"/>
          </w:tcPr>
          <w:p w14:paraId="16327D4F" w14:textId="1A82D81A" w:rsidR="0094231E" w:rsidRPr="00DD10DF" w:rsidRDefault="0094231E" w:rsidP="00701471">
            <w:pPr>
              <w:spacing w:line="360" w:lineRule="auto"/>
              <w:rPr>
                <w:color w:val="000000"/>
                <w:lang w:val="es-MX" w:eastAsia="es-MX"/>
              </w:rPr>
            </w:pPr>
            <w:r w:rsidRPr="00DD10DF">
              <w:rPr>
                <w:color w:val="000000"/>
              </w:rPr>
              <w:t>144</w:t>
            </w:r>
          </w:p>
        </w:tc>
        <w:tc>
          <w:tcPr>
            <w:tcW w:w="1721" w:type="dxa"/>
            <w:shd w:val="clear" w:color="auto" w:fill="auto"/>
          </w:tcPr>
          <w:p w14:paraId="61B3BEAE" w14:textId="28A90FE0" w:rsidR="0094231E" w:rsidRPr="00DD10DF" w:rsidRDefault="0094231E" w:rsidP="00701471">
            <w:pPr>
              <w:spacing w:line="360" w:lineRule="auto"/>
              <w:rPr>
                <w:color w:val="000000"/>
                <w:lang w:val="es-MX" w:eastAsia="es-MX"/>
              </w:rPr>
            </w:pPr>
            <w:r w:rsidRPr="00DD10DF">
              <w:rPr>
                <w:color w:val="000000"/>
                <w:lang w:val="es-MX"/>
              </w:rPr>
              <w:t>Pueblo San Pablo de las Salinas</w:t>
            </w:r>
          </w:p>
        </w:tc>
        <w:tc>
          <w:tcPr>
            <w:tcW w:w="425" w:type="dxa"/>
            <w:shd w:val="clear" w:color="auto" w:fill="auto"/>
          </w:tcPr>
          <w:p w14:paraId="3EF7E0B7" w14:textId="58B3F536" w:rsidR="0094231E" w:rsidRPr="00DD10DF" w:rsidRDefault="0094231E" w:rsidP="00701471">
            <w:pPr>
              <w:spacing w:line="360" w:lineRule="auto"/>
              <w:rPr>
                <w:color w:val="000000"/>
                <w:lang w:val="es-MX" w:eastAsia="es-MX"/>
              </w:rPr>
            </w:pPr>
            <w:r w:rsidRPr="00DD10DF">
              <w:rPr>
                <w:color w:val="000000"/>
              </w:rPr>
              <w:t>172</w:t>
            </w:r>
          </w:p>
        </w:tc>
        <w:tc>
          <w:tcPr>
            <w:tcW w:w="1721" w:type="dxa"/>
            <w:shd w:val="clear" w:color="auto" w:fill="auto"/>
          </w:tcPr>
          <w:p w14:paraId="3AA5C6A7" w14:textId="0AD2F947" w:rsidR="0094231E" w:rsidRPr="00DD10DF" w:rsidRDefault="0094231E" w:rsidP="00701471">
            <w:pPr>
              <w:spacing w:line="360" w:lineRule="auto"/>
              <w:rPr>
                <w:color w:val="000000"/>
                <w:lang w:val="es-MX" w:eastAsia="es-MX"/>
              </w:rPr>
            </w:pPr>
            <w:r w:rsidRPr="00DD10DF">
              <w:rPr>
                <w:color w:val="000000"/>
              </w:rPr>
              <w:t>Texcoco Norte-Tepexpan</w:t>
            </w:r>
          </w:p>
        </w:tc>
        <w:tc>
          <w:tcPr>
            <w:tcW w:w="491" w:type="dxa"/>
            <w:shd w:val="clear" w:color="auto" w:fill="auto"/>
          </w:tcPr>
          <w:p w14:paraId="2118D77C" w14:textId="298A064E" w:rsidR="0094231E" w:rsidRPr="00DD10DF" w:rsidRDefault="0094231E" w:rsidP="00701471">
            <w:pPr>
              <w:spacing w:line="360" w:lineRule="auto"/>
              <w:rPr>
                <w:color w:val="000000"/>
                <w:lang w:val="es-MX" w:eastAsia="es-MX"/>
              </w:rPr>
            </w:pPr>
            <w:r w:rsidRPr="00DD10DF">
              <w:rPr>
                <w:color w:val="000000"/>
              </w:rPr>
              <w:t>200</w:t>
            </w:r>
          </w:p>
        </w:tc>
        <w:tc>
          <w:tcPr>
            <w:tcW w:w="1991" w:type="dxa"/>
            <w:shd w:val="clear" w:color="auto" w:fill="auto"/>
          </w:tcPr>
          <w:p w14:paraId="072F4C23" w14:textId="2F20A658" w:rsidR="0094231E" w:rsidRPr="00DD10DF" w:rsidRDefault="0094231E" w:rsidP="00701471">
            <w:pPr>
              <w:spacing w:line="360" w:lineRule="auto"/>
              <w:rPr>
                <w:color w:val="000000"/>
                <w:lang w:val="es-MX" w:eastAsia="es-MX"/>
              </w:rPr>
            </w:pPr>
            <w:r w:rsidRPr="00DD10DF">
              <w:rPr>
                <w:color w:val="000000"/>
              </w:rPr>
              <w:t>Alfredo Baranda</w:t>
            </w:r>
          </w:p>
        </w:tc>
      </w:tr>
      <w:tr w:rsidR="0094231E" w:rsidRPr="00DD10DF" w14:paraId="3C407BFE" w14:textId="3C889276" w:rsidTr="00560725">
        <w:trPr>
          <w:cantSplit/>
          <w:trHeight w:val="152"/>
          <w:jc w:val="center"/>
        </w:trPr>
        <w:tc>
          <w:tcPr>
            <w:tcW w:w="633" w:type="dxa"/>
            <w:shd w:val="clear" w:color="auto" w:fill="auto"/>
            <w:noWrap/>
          </w:tcPr>
          <w:p w14:paraId="4C801AAC" w14:textId="788D240C" w:rsidR="0094231E" w:rsidRPr="00DD10DF" w:rsidRDefault="0094231E" w:rsidP="00701471">
            <w:pPr>
              <w:spacing w:line="360" w:lineRule="auto"/>
              <w:rPr>
                <w:color w:val="000000"/>
                <w:lang w:val="es-MX" w:eastAsia="es-MX"/>
              </w:rPr>
            </w:pPr>
            <w:r w:rsidRPr="00DD10DF">
              <w:rPr>
                <w:color w:val="000000"/>
              </w:rPr>
              <w:t>117</w:t>
            </w:r>
          </w:p>
        </w:tc>
        <w:tc>
          <w:tcPr>
            <w:tcW w:w="1914" w:type="dxa"/>
            <w:shd w:val="clear" w:color="auto" w:fill="auto"/>
            <w:noWrap/>
          </w:tcPr>
          <w:p w14:paraId="698C08F5" w14:textId="59ACDD1D" w:rsidR="0094231E" w:rsidRPr="00DD10DF" w:rsidRDefault="0094231E" w:rsidP="00701471">
            <w:pPr>
              <w:spacing w:line="360" w:lineRule="auto"/>
              <w:rPr>
                <w:color w:val="000000"/>
                <w:lang w:val="es-MX" w:eastAsia="es-MX"/>
              </w:rPr>
            </w:pPr>
            <w:r w:rsidRPr="00DD10DF">
              <w:rPr>
                <w:color w:val="000000"/>
                <w:lang w:val="es-MX"/>
              </w:rPr>
              <w:t>U.H. Adolfo López Mateos-Cental de Abastos Atizapán</w:t>
            </w:r>
          </w:p>
        </w:tc>
        <w:tc>
          <w:tcPr>
            <w:tcW w:w="425" w:type="dxa"/>
            <w:shd w:val="clear" w:color="auto" w:fill="auto"/>
          </w:tcPr>
          <w:p w14:paraId="0E5B578A" w14:textId="78D2C137" w:rsidR="0094231E" w:rsidRPr="00DD10DF" w:rsidRDefault="0094231E" w:rsidP="00701471">
            <w:pPr>
              <w:spacing w:line="360" w:lineRule="auto"/>
              <w:rPr>
                <w:color w:val="000000"/>
                <w:lang w:val="es-MX" w:eastAsia="es-MX"/>
              </w:rPr>
            </w:pPr>
            <w:r w:rsidRPr="00DD10DF">
              <w:rPr>
                <w:color w:val="000000"/>
              </w:rPr>
              <w:t>145</w:t>
            </w:r>
          </w:p>
        </w:tc>
        <w:tc>
          <w:tcPr>
            <w:tcW w:w="1721" w:type="dxa"/>
            <w:shd w:val="clear" w:color="auto" w:fill="auto"/>
          </w:tcPr>
          <w:p w14:paraId="6E42234D" w14:textId="484B47B4" w:rsidR="0094231E" w:rsidRPr="00DD10DF" w:rsidRDefault="0094231E" w:rsidP="00701471">
            <w:pPr>
              <w:spacing w:line="360" w:lineRule="auto"/>
              <w:rPr>
                <w:color w:val="000000"/>
                <w:lang w:val="es-MX" w:eastAsia="es-MX"/>
              </w:rPr>
            </w:pPr>
            <w:r w:rsidRPr="00DD10DF">
              <w:rPr>
                <w:color w:val="000000"/>
                <w:lang w:val="es-MX"/>
              </w:rPr>
              <w:t>U.H. de San Pablo de las Salinas</w:t>
            </w:r>
          </w:p>
        </w:tc>
        <w:tc>
          <w:tcPr>
            <w:tcW w:w="425" w:type="dxa"/>
            <w:shd w:val="clear" w:color="auto" w:fill="auto"/>
          </w:tcPr>
          <w:p w14:paraId="05B2B73B" w14:textId="5AB1D868" w:rsidR="0094231E" w:rsidRPr="00DD10DF" w:rsidRDefault="0094231E" w:rsidP="00701471">
            <w:pPr>
              <w:spacing w:line="360" w:lineRule="auto"/>
              <w:rPr>
                <w:color w:val="000000"/>
                <w:lang w:val="es-MX" w:eastAsia="es-MX"/>
              </w:rPr>
            </w:pPr>
            <w:r w:rsidRPr="00DD10DF">
              <w:rPr>
                <w:color w:val="000000"/>
              </w:rPr>
              <w:t>173</w:t>
            </w:r>
          </w:p>
        </w:tc>
        <w:tc>
          <w:tcPr>
            <w:tcW w:w="1721" w:type="dxa"/>
            <w:shd w:val="clear" w:color="auto" w:fill="auto"/>
          </w:tcPr>
          <w:p w14:paraId="3D82450A" w14:textId="73C7EFC9" w:rsidR="0094231E" w:rsidRPr="00DD10DF" w:rsidRDefault="0094231E" w:rsidP="00701471">
            <w:pPr>
              <w:spacing w:line="360" w:lineRule="auto"/>
              <w:rPr>
                <w:color w:val="000000"/>
                <w:lang w:val="es-MX" w:eastAsia="es-MX"/>
              </w:rPr>
            </w:pPr>
            <w:r w:rsidRPr="00DD10DF">
              <w:rPr>
                <w:color w:val="000000"/>
              </w:rPr>
              <w:t>Nuevo AICM</w:t>
            </w:r>
          </w:p>
        </w:tc>
        <w:tc>
          <w:tcPr>
            <w:tcW w:w="491" w:type="dxa"/>
            <w:shd w:val="clear" w:color="auto" w:fill="auto"/>
          </w:tcPr>
          <w:p w14:paraId="5B2F8663" w14:textId="129A46CD" w:rsidR="0094231E" w:rsidRPr="00DD10DF" w:rsidRDefault="0094231E" w:rsidP="00701471">
            <w:pPr>
              <w:spacing w:line="360" w:lineRule="auto"/>
              <w:rPr>
                <w:color w:val="000000"/>
                <w:lang w:val="es-MX" w:eastAsia="es-MX"/>
              </w:rPr>
            </w:pPr>
            <w:r w:rsidRPr="00DD10DF">
              <w:rPr>
                <w:color w:val="000000"/>
              </w:rPr>
              <w:t>201</w:t>
            </w:r>
          </w:p>
        </w:tc>
        <w:tc>
          <w:tcPr>
            <w:tcW w:w="1991" w:type="dxa"/>
            <w:shd w:val="clear" w:color="auto" w:fill="auto"/>
          </w:tcPr>
          <w:p w14:paraId="5E679819" w14:textId="439AEF3A" w:rsidR="0094231E" w:rsidRPr="00DD10DF" w:rsidRDefault="0094231E" w:rsidP="00701471">
            <w:pPr>
              <w:spacing w:line="360" w:lineRule="auto"/>
              <w:rPr>
                <w:color w:val="000000"/>
                <w:lang w:val="es-MX" w:eastAsia="es-MX"/>
              </w:rPr>
            </w:pPr>
            <w:r w:rsidRPr="00DD10DF">
              <w:rPr>
                <w:color w:val="000000"/>
              </w:rPr>
              <w:t>Xico</w:t>
            </w:r>
          </w:p>
        </w:tc>
      </w:tr>
      <w:tr w:rsidR="0094231E" w:rsidRPr="00DD10DF" w14:paraId="26658056" w14:textId="4742F21D" w:rsidTr="00560725">
        <w:trPr>
          <w:cantSplit/>
          <w:trHeight w:val="166"/>
          <w:jc w:val="center"/>
        </w:trPr>
        <w:tc>
          <w:tcPr>
            <w:tcW w:w="633" w:type="dxa"/>
            <w:shd w:val="clear" w:color="auto" w:fill="auto"/>
            <w:noWrap/>
          </w:tcPr>
          <w:p w14:paraId="10E182B6" w14:textId="57AB8C02" w:rsidR="0094231E" w:rsidRPr="00DD10DF" w:rsidRDefault="0094231E" w:rsidP="00701471">
            <w:pPr>
              <w:spacing w:line="360" w:lineRule="auto"/>
              <w:rPr>
                <w:color w:val="000000"/>
                <w:lang w:val="es-MX" w:eastAsia="es-MX"/>
              </w:rPr>
            </w:pPr>
            <w:r w:rsidRPr="00DD10DF">
              <w:rPr>
                <w:color w:val="000000"/>
              </w:rPr>
              <w:lastRenderedPageBreak/>
              <w:t>118</w:t>
            </w:r>
          </w:p>
        </w:tc>
        <w:tc>
          <w:tcPr>
            <w:tcW w:w="1914" w:type="dxa"/>
            <w:shd w:val="clear" w:color="auto" w:fill="auto"/>
            <w:noWrap/>
          </w:tcPr>
          <w:p w14:paraId="366045E0" w14:textId="6B2706D6" w:rsidR="0094231E" w:rsidRPr="00DD10DF" w:rsidRDefault="0094231E" w:rsidP="00701471">
            <w:pPr>
              <w:spacing w:line="360" w:lineRule="auto"/>
              <w:rPr>
                <w:color w:val="000000"/>
                <w:lang w:val="es-MX" w:eastAsia="es-MX"/>
              </w:rPr>
            </w:pPr>
            <w:r w:rsidRPr="00DD10DF">
              <w:rPr>
                <w:color w:val="000000"/>
                <w:lang w:val="es-MX"/>
              </w:rPr>
              <w:t>Emiliano Zapata-Lomas de San Miguel</w:t>
            </w:r>
          </w:p>
        </w:tc>
        <w:tc>
          <w:tcPr>
            <w:tcW w:w="425" w:type="dxa"/>
            <w:shd w:val="clear" w:color="auto" w:fill="auto"/>
          </w:tcPr>
          <w:p w14:paraId="0B03E2AC" w14:textId="0B0A8D73" w:rsidR="0094231E" w:rsidRPr="00DD10DF" w:rsidRDefault="0094231E" w:rsidP="00701471">
            <w:pPr>
              <w:spacing w:line="360" w:lineRule="auto"/>
              <w:rPr>
                <w:color w:val="000000"/>
                <w:lang w:val="es-MX" w:eastAsia="es-MX"/>
              </w:rPr>
            </w:pPr>
            <w:r w:rsidRPr="00DD10DF">
              <w:rPr>
                <w:color w:val="000000"/>
              </w:rPr>
              <w:t>146</w:t>
            </w:r>
          </w:p>
        </w:tc>
        <w:tc>
          <w:tcPr>
            <w:tcW w:w="1721" w:type="dxa"/>
            <w:shd w:val="clear" w:color="auto" w:fill="auto"/>
          </w:tcPr>
          <w:p w14:paraId="187241CA" w14:textId="2EE12C13" w:rsidR="0094231E" w:rsidRPr="00DD10DF" w:rsidRDefault="0094231E" w:rsidP="00701471">
            <w:pPr>
              <w:spacing w:line="360" w:lineRule="auto"/>
              <w:rPr>
                <w:color w:val="000000"/>
                <w:lang w:val="es-MX" w:eastAsia="es-MX"/>
              </w:rPr>
            </w:pPr>
            <w:r w:rsidRPr="00DD10DF">
              <w:rPr>
                <w:color w:val="000000"/>
              </w:rPr>
              <w:t>Guadalupe Victoria-Recursos Hidráulicos</w:t>
            </w:r>
          </w:p>
        </w:tc>
        <w:tc>
          <w:tcPr>
            <w:tcW w:w="425" w:type="dxa"/>
            <w:shd w:val="clear" w:color="auto" w:fill="auto"/>
          </w:tcPr>
          <w:p w14:paraId="1702B7CB" w14:textId="130881F9" w:rsidR="0094231E" w:rsidRPr="00DD10DF" w:rsidRDefault="0094231E" w:rsidP="00701471">
            <w:pPr>
              <w:spacing w:line="360" w:lineRule="auto"/>
              <w:rPr>
                <w:color w:val="000000"/>
                <w:lang w:val="es-MX" w:eastAsia="es-MX"/>
              </w:rPr>
            </w:pPr>
            <w:r w:rsidRPr="00DD10DF">
              <w:rPr>
                <w:color w:val="000000"/>
              </w:rPr>
              <w:t>174</w:t>
            </w:r>
          </w:p>
        </w:tc>
        <w:tc>
          <w:tcPr>
            <w:tcW w:w="1721" w:type="dxa"/>
            <w:shd w:val="clear" w:color="auto" w:fill="auto"/>
          </w:tcPr>
          <w:p w14:paraId="05C41E9D" w14:textId="486EDB03" w:rsidR="0094231E" w:rsidRPr="00DD10DF" w:rsidRDefault="0094231E" w:rsidP="00701471">
            <w:pPr>
              <w:spacing w:line="360" w:lineRule="auto"/>
              <w:rPr>
                <w:color w:val="000000"/>
                <w:lang w:val="es-MX" w:eastAsia="es-MX"/>
              </w:rPr>
            </w:pPr>
            <w:r w:rsidRPr="00DD10DF">
              <w:rPr>
                <w:color w:val="000000"/>
              </w:rPr>
              <w:t>Texcoco Centro-Chapingo</w:t>
            </w:r>
          </w:p>
        </w:tc>
        <w:tc>
          <w:tcPr>
            <w:tcW w:w="491" w:type="dxa"/>
            <w:shd w:val="clear" w:color="auto" w:fill="auto"/>
          </w:tcPr>
          <w:p w14:paraId="3A5E0365" w14:textId="29D86C39" w:rsidR="0094231E" w:rsidRPr="00DD10DF" w:rsidRDefault="0094231E" w:rsidP="00701471">
            <w:pPr>
              <w:spacing w:line="360" w:lineRule="auto"/>
              <w:rPr>
                <w:color w:val="000000"/>
                <w:lang w:val="es-MX" w:eastAsia="es-MX"/>
              </w:rPr>
            </w:pPr>
            <w:r w:rsidRPr="00DD10DF">
              <w:rPr>
                <w:color w:val="000000"/>
              </w:rPr>
              <w:t>202</w:t>
            </w:r>
          </w:p>
        </w:tc>
        <w:tc>
          <w:tcPr>
            <w:tcW w:w="1991" w:type="dxa"/>
            <w:shd w:val="clear" w:color="auto" w:fill="auto"/>
          </w:tcPr>
          <w:p w14:paraId="6E4F261D" w14:textId="6EBC8C9D" w:rsidR="0094231E" w:rsidRPr="00DD10DF" w:rsidRDefault="0094231E" w:rsidP="00701471">
            <w:pPr>
              <w:spacing w:line="360" w:lineRule="auto"/>
              <w:rPr>
                <w:color w:val="000000"/>
                <w:lang w:val="es-MX" w:eastAsia="es-MX"/>
              </w:rPr>
            </w:pPr>
            <w:r w:rsidRPr="00DD10DF">
              <w:rPr>
                <w:color w:val="000000"/>
              </w:rPr>
              <w:t>San Miguel Jacalones</w:t>
            </w:r>
          </w:p>
        </w:tc>
      </w:tr>
      <w:tr w:rsidR="0094231E" w:rsidRPr="00DD10DF" w14:paraId="09EDDBD5" w14:textId="6D760FBB" w:rsidTr="00560725">
        <w:trPr>
          <w:cantSplit/>
          <w:trHeight w:val="166"/>
          <w:jc w:val="center"/>
        </w:trPr>
        <w:tc>
          <w:tcPr>
            <w:tcW w:w="633" w:type="dxa"/>
            <w:shd w:val="clear" w:color="auto" w:fill="auto"/>
            <w:noWrap/>
          </w:tcPr>
          <w:p w14:paraId="1EF9348B" w14:textId="533E1EFA" w:rsidR="0094231E" w:rsidRPr="00DD10DF" w:rsidRDefault="0094231E" w:rsidP="00701471">
            <w:pPr>
              <w:spacing w:line="360" w:lineRule="auto"/>
              <w:rPr>
                <w:color w:val="000000"/>
                <w:lang w:val="es-MX" w:eastAsia="es-MX"/>
              </w:rPr>
            </w:pPr>
            <w:r w:rsidRPr="00DD10DF">
              <w:rPr>
                <w:color w:val="000000"/>
              </w:rPr>
              <w:t>119</w:t>
            </w:r>
          </w:p>
        </w:tc>
        <w:tc>
          <w:tcPr>
            <w:tcW w:w="1914" w:type="dxa"/>
            <w:shd w:val="clear" w:color="auto" w:fill="auto"/>
            <w:noWrap/>
          </w:tcPr>
          <w:p w14:paraId="59616F0B" w14:textId="11373191" w:rsidR="0094231E" w:rsidRPr="00DD10DF" w:rsidRDefault="0094231E" w:rsidP="00701471">
            <w:pPr>
              <w:spacing w:line="360" w:lineRule="auto"/>
              <w:rPr>
                <w:color w:val="000000"/>
                <w:lang w:val="es-MX" w:eastAsia="es-MX"/>
              </w:rPr>
            </w:pPr>
            <w:r w:rsidRPr="00DD10DF">
              <w:rPr>
                <w:color w:val="000000"/>
              </w:rPr>
              <w:t>Vista Hermosa</w:t>
            </w:r>
          </w:p>
        </w:tc>
        <w:tc>
          <w:tcPr>
            <w:tcW w:w="425" w:type="dxa"/>
            <w:shd w:val="clear" w:color="auto" w:fill="auto"/>
          </w:tcPr>
          <w:p w14:paraId="5008160A" w14:textId="0F64B0B1" w:rsidR="0094231E" w:rsidRPr="00DD10DF" w:rsidRDefault="0094231E" w:rsidP="00701471">
            <w:pPr>
              <w:spacing w:line="360" w:lineRule="auto"/>
              <w:rPr>
                <w:color w:val="000000"/>
                <w:lang w:val="es-MX" w:eastAsia="es-MX"/>
              </w:rPr>
            </w:pPr>
            <w:r w:rsidRPr="00DD10DF">
              <w:rPr>
                <w:color w:val="000000"/>
              </w:rPr>
              <w:t>147</w:t>
            </w:r>
          </w:p>
        </w:tc>
        <w:tc>
          <w:tcPr>
            <w:tcW w:w="1721" w:type="dxa"/>
            <w:shd w:val="clear" w:color="auto" w:fill="auto"/>
          </w:tcPr>
          <w:p w14:paraId="675CD2CC" w14:textId="24DB3D56" w:rsidR="0094231E" w:rsidRPr="00DD10DF" w:rsidRDefault="0094231E" w:rsidP="00701471">
            <w:pPr>
              <w:spacing w:line="360" w:lineRule="auto"/>
              <w:rPr>
                <w:color w:val="000000"/>
                <w:lang w:val="es-MX" w:eastAsia="es-MX"/>
              </w:rPr>
            </w:pPr>
            <w:r w:rsidRPr="00DD10DF">
              <w:rPr>
                <w:color w:val="000000"/>
              </w:rPr>
              <w:t>San Cristóbal Ecatepec</w:t>
            </w:r>
          </w:p>
        </w:tc>
        <w:tc>
          <w:tcPr>
            <w:tcW w:w="425" w:type="dxa"/>
            <w:shd w:val="clear" w:color="auto" w:fill="auto"/>
          </w:tcPr>
          <w:p w14:paraId="7F8D00B9" w14:textId="5FD4ECB6" w:rsidR="0094231E" w:rsidRPr="00DD10DF" w:rsidRDefault="0094231E" w:rsidP="00701471">
            <w:pPr>
              <w:spacing w:line="360" w:lineRule="auto"/>
              <w:rPr>
                <w:color w:val="000000"/>
                <w:lang w:val="es-MX" w:eastAsia="es-MX"/>
              </w:rPr>
            </w:pPr>
            <w:r w:rsidRPr="00DD10DF">
              <w:rPr>
                <w:color w:val="000000"/>
              </w:rPr>
              <w:t>175</w:t>
            </w:r>
          </w:p>
        </w:tc>
        <w:tc>
          <w:tcPr>
            <w:tcW w:w="1721" w:type="dxa"/>
            <w:shd w:val="clear" w:color="auto" w:fill="auto"/>
          </w:tcPr>
          <w:p w14:paraId="0A439C0F" w14:textId="0689EE2B" w:rsidR="0094231E" w:rsidRPr="00DD10DF" w:rsidRDefault="0094231E" w:rsidP="00701471">
            <w:pPr>
              <w:spacing w:line="360" w:lineRule="auto"/>
              <w:rPr>
                <w:color w:val="000000"/>
                <w:lang w:val="es-MX" w:eastAsia="es-MX"/>
              </w:rPr>
            </w:pPr>
            <w:r w:rsidRPr="00DD10DF">
              <w:rPr>
                <w:color w:val="000000"/>
              </w:rPr>
              <w:t>San Miguel Tlaixpan</w:t>
            </w:r>
          </w:p>
        </w:tc>
        <w:tc>
          <w:tcPr>
            <w:tcW w:w="491" w:type="dxa"/>
            <w:shd w:val="clear" w:color="auto" w:fill="auto"/>
          </w:tcPr>
          <w:p w14:paraId="128A934D" w14:textId="526B4EEE" w:rsidR="0094231E" w:rsidRPr="00DD10DF" w:rsidRDefault="0094231E" w:rsidP="00701471">
            <w:pPr>
              <w:spacing w:line="360" w:lineRule="auto"/>
              <w:rPr>
                <w:color w:val="000000"/>
                <w:lang w:val="es-MX" w:eastAsia="es-MX"/>
              </w:rPr>
            </w:pPr>
            <w:r w:rsidRPr="00DD10DF">
              <w:rPr>
                <w:color w:val="000000"/>
              </w:rPr>
              <w:t>203</w:t>
            </w:r>
          </w:p>
        </w:tc>
        <w:tc>
          <w:tcPr>
            <w:tcW w:w="1991" w:type="dxa"/>
            <w:shd w:val="clear" w:color="auto" w:fill="auto"/>
          </w:tcPr>
          <w:p w14:paraId="65467A08" w14:textId="79BFEFE0" w:rsidR="0094231E" w:rsidRPr="00DD10DF" w:rsidRDefault="0094231E" w:rsidP="00701471">
            <w:pPr>
              <w:spacing w:line="360" w:lineRule="auto"/>
              <w:rPr>
                <w:color w:val="000000"/>
                <w:lang w:val="es-MX" w:eastAsia="es-MX"/>
              </w:rPr>
            </w:pPr>
            <w:r w:rsidRPr="00DD10DF">
              <w:rPr>
                <w:color w:val="000000"/>
              </w:rPr>
              <w:t>Chalco de Díaz Covarrubias</w:t>
            </w:r>
          </w:p>
        </w:tc>
      </w:tr>
      <w:tr w:rsidR="0094231E" w:rsidRPr="00DD10DF" w14:paraId="2EB1221D" w14:textId="5BC483E9" w:rsidTr="00560725">
        <w:trPr>
          <w:cantSplit/>
          <w:trHeight w:val="166"/>
          <w:jc w:val="center"/>
        </w:trPr>
        <w:tc>
          <w:tcPr>
            <w:tcW w:w="633" w:type="dxa"/>
            <w:shd w:val="clear" w:color="auto" w:fill="auto"/>
            <w:noWrap/>
          </w:tcPr>
          <w:p w14:paraId="05171DE6" w14:textId="0D754BDD" w:rsidR="0094231E" w:rsidRPr="00DD10DF" w:rsidRDefault="0094231E" w:rsidP="00701471">
            <w:pPr>
              <w:spacing w:line="360" w:lineRule="auto"/>
              <w:rPr>
                <w:color w:val="000000"/>
                <w:lang w:val="es-MX" w:eastAsia="es-MX"/>
              </w:rPr>
            </w:pPr>
            <w:r w:rsidRPr="00DD10DF">
              <w:rPr>
                <w:color w:val="000000"/>
              </w:rPr>
              <w:t>120</w:t>
            </w:r>
          </w:p>
        </w:tc>
        <w:tc>
          <w:tcPr>
            <w:tcW w:w="1914" w:type="dxa"/>
            <w:shd w:val="clear" w:color="auto" w:fill="auto"/>
            <w:noWrap/>
          </w:tcPr>
          <w:p w14:paraId="62E2B7C6" w14:textId="67EC1BFF" w:rsidR="0094231E" w:rsidRPr="00DD10DF" w:rsidRDefault="0094231E" w:rsidP="00701471">
            <w:pPr>
              <w:spacing w:line="360" w:lineRule="auto"/>
              <w:rPr>
                <w:color w:val="000000"/>
                <w:lang w:val="es-MX" w:eastAsia="es-MX"/>
              </w:rPr>
            </w:pPr>
            <w:r w:rsidRPr="00DD10DF">
              <w:rPr>
                <w:color w:val="000000"/>
              </w:rPr>
              <w:t>Villa Nicolás Romero</w:t>
            </w:r>
          </w:p>
        </w:tc>
        <w:tc>
          <w:tcPr>
            <w:tcW w:w="425" w:type="dxa"/>
            <w:shd w:val="clear" w:color="auto" w:fill="auto"/>
          </w:tcPr>
          <w:p w14:paraId="49114F68" w14:textId="09CCC737" w:rsidR="0094231E" w:rsidRPr="00DD10DF" w:rsidRDefault="0094231E" w:rsidP="00701471">
            <w:pPr>
              <w:spacing w:line="360" w:lineRule="auto"/>
              <w:rPr>
                <w:color w:val="000000"/>
                <w:lang w:val="es-MX" w:eastAsia="es-MX"/>
              </w:rPr>
            </w:pPr>
            <w:r w:rsidRPr="00DD10DF">
              <w:rPr>
                <w:color w:val="000000"/>
              </w:rPr>
              <w:t>148</w:t>
            </w:r>
          </w:p>
        </w:tc>
        <w:tc>
          <w:tcPr>
            <w:tcW w:w="1721" w:type="dxa"/>
            <w:shd w:val="clear" w:color="auto" w:fill="auto"/>
          </w:tcPr>
          <w:p w14:paraId="4A116DF2" w14:textId="10033A96" w:rsidR="0094231E" w:rsidRPr="00DD10DF" w:rsidRDefault="0094231E" w:rsidP="00701471">
            <w:pPr>
              <w:spacing w:line="360" w:lineRule="auto"/>
              <w:rPr>
                <w:color w:val="000000"/>
                <w:lang w:val="es-MX" w:eastAsia="es-MX"/>
              </w:rPr>
            </w:pPr>
            <w:r w:rsidRPr="00DD10DF">
              <w:rPr>
                <w:color w:val="000000"/>
              </w:rPr>
              <w:t>La Presa-Tulpetlac</w:t>
            </w:r>
          </w:p>
        </w:tc>
        <w:tc>
          <w:tcPr>
            <w:tcW w:w="425" w:type="dxa"/>
            <w:shd w:val="clear" w:color="auto" w:fill="auto"/>
          </w:tcPr>
          <w:p w14:paraId="43775E71" w14:textId="7482983F" w:rsidR="0094231E" w:rsidRPr="00DD10DF" w:rsidRDefault="0094231E" w:rsidP="00701471">
            <w:pPr>
              <w:spacing w:line="360" w:lineRule="auto"/>
              <w:rPr>
                <w:color w:val="000000"/>
                <w:lang w:val="es-MX" w:eastAsia="es-MX"/>
              </w:rPr>
            </w:pPr>
            <w:r w:rsidRPr="00DD10DF">
              <w:rPr>
                <w:color w:val="000000"/>
              </w:rPr>
              <w:t>176</w:t>
            </w:r>
          </w:p>
        </w:tc>
        <w:tc>
          <w:tcPr>
            <w:tcW w:w="1721" w:type="dxa"/>
            <w:shd w:val="clear" w:color="auto" w:fill="auto"/>
          </w:tcPr>
          <w:p w14:paraId="067AE860" w14:textId="5117A4AB" w:rsidR="0094231E" w:rsidRPr="00DD10DF" w:rsidRDefault="0094231E" w:rsidP="00701471">
            <w:pPr>
              <w:spacing w:line="360" w:lineRule="auto"/>
              <w:rPr>
                <w:color w:val="000000"/>
                <w:lang w:val="es-MX" w:eastAsia="es-MX"/>
              </w:rPr>
            </w:pPr>
            <w:r w:rsidRPr="00DD10DF">
              <w:rPr>
                <w:color w:val="000000"/>
              </w:rPr>
              <w:t>El Sol</w:t>
            </w:r>
          </w:p>
        </w:tc>
        <w:tc>
          <w:tcPr>
            <w:tcW w:w="491" w:type="dxa"/>
            <w:shd w:val="clear" w:color="auto" w:fill="auto"/>
          </w:tcPr>
          <w:p w14:paraId="15EFC5B8" w14:textId="53626866" w:rsidR="0094231E" w:rsidRPr="00DD10DF" w:rsidRDefault="0094231E" w:rsidP="00701471">
            <w:pPr>
              <w:spacing w:line="360" w:lineRule="auto"/>
              <w:rPr>
                <w:color w:val="000000"/>
                <w:lang w:val="es-MX" w:eastAsia="es-MX"/>
              </w:rPr>
            </w:pPr>
            <w:r w:rsidRPr="00DD10DF">
              <w:rPr>
                <w:color w:val="000000"/>
              </w:rPr>
              <w:t>204</w:t>
            </w:r>
          </w:p>
        </w:tc>
        <w:tc>
          <w:tcPr>
            <w:tcW w:w="1991" w:type="dxa"/>
            <w:shd w:val="clear" w:color="auto" w:fill="auto"/>
          </w:tcPr>
          <w:p w14:paraId="1D0556EA" w14:textId="014BECFF" w:rsidR="0094231E" w:rsidRPr="00DD10DF" w:rsidRDefault="0094231E" w:rsidP="00701471">
            <w:pPr>
              <w:spacing w:line="360" w:lineRule="auto"/>
              <w:rPr>
                <w:color w:val="000000"/>
                <w:lang w:val="es-MX" w:eastAsia="es-MX"/>
              </w:rPr>
            </w:pPr>
            <w:r w:rsidRPr="00DD10DF">
              <w:rPr>
                <w:color w:val="000000"/>
              </w:rPr>
              <w:t>San Martín Cuautlalpan</w:t>
            </w:r>
          </w:p>
        </w:tc>
      </w:tr>
      <w:tr w:rsidR="0094231E" w:rsidRPr="00DD10DF" w14:paraId="224291AE" w14:textId="70E41D9B" w:rsidTr="00560725">
        <w:trPr>
          <w:cantSplit/>
          <w:trHeight w:val="166"/>
          <w:jc w:val="center"/>
        </w:trPr>
        <w:tc>
          <w:tcPr>
            <w:tcW w:w="633" w:type="dxa"/>
            <w:shd w:val="clear" w:color="auto" w:fill="auto"/>
            <w:noWrap/>
          </w:tcPr>
          <w:p w14:paraId="5C767DB0" w14:textId="67FB071C" w:rsidR="0094231E" w:rsidRPr="00DD10DF" w:rsidRDefault="0094231E" w:rsidP="00701471">
            <w:pPr>
              <w:spacing w:line="360" w:lineRule="auto"/>
              <w:rPr>
                <w:color w:val="000000"/>
                <w:lang w:val="es-MX" w:eastAsia="es-MX"/>
              </w:rPr>
            </w:pPr>
            <w:r w:rsidRPr="00DD10DF">
              <w:rPr>
                <w:color w:val="000000"/>
              </w:rPr>
              <w:t>121</w:t>
            </w:r>
          </w:p>
        </w:tc>
        <w:tc>
          <w:tcPr>
            <w:tcW w:w="1914" w:type="dxa"/>
            <w:shd w:val="clear" w:color="auto" w:fill="auto"/>
            <w:noWrap/>
          </w:tcPr>
          <w:p w14:paraId="48C0A9E5" w14:textId="244CB895" w:rsidR="0094231E" w:rsidRPr="00DD10DF" w:rsidRDefault="0094231E" w:rsidP="00701471">
            <w:pPr>
              <w:spacing w:line="360" w:lineRule="auto"/>
              <w:rPr>
                <w:color w:val="000000"/>
                <w:lang w:val="es-MX" w:eastAsia="es-MX"/>
              </w:rPr>
            </w:pPr>
            <w:r w:rsidRPr="00DD10DF">
              <w:rPr>
                <w:color w:val="000000"/>
              </w:rPr>
              <w:t>Cahuacán-Himno Nacional</w:t>
            </w:r>
          </w:p>
        </w:tc>
        <w:tc>
          <w:tcPr>
            <w:tcW w:w="425" w:type="dxa"/>
            <w:shd w:val="clear" w:color="auto" w:fill="auto"/>
          </w:tcPr>
          <w:p w14:paraId="41C097BF" w14:textId="66EB4968" w:rsidR="0094231E" w:rsidRPr="00DD10DF" w:rsidRDefault="0094231E" w:rsidP="00701471">
            <w:pPr>
              <w:spacing w:line="360" w:lineRule="auto"/>
              <w:rPr>
                <w:color w:val="000000"/>
                <w:lang w:val="es-MX" w:eastAsia="es-MX"/>
              </w:rPr>
            </w:pPr>
            <w:r w:rsidRPr="00DD10DF">
              <w:rPr>
                <w:color w:val="000000"/>
              </w:rPr>
              <w:t>149</w:t>
            </w:r>
          </w:p>
        </w:tc>
        <w:tc>
          <w:tcPr>
            <w:tcW w:w="1721" w:type="dxa"/>
            <w:shd w:val="clear" w:color="auto" w:fill="auto"/>
          </w:tcPr>
          <w:p w14:paraId="2184B89C" w14:textId="6B6C0E78" w:rsidR="0094231E" w:rsidRPr="00DD10DF" w:rsidRDefault="0094231E" w:rsidP="00701471">
            <w:pPr>
              <w:spacing w:line="360" w:lineRule="auto"/>
              <w:rPr>
                <w:color w:val="000000"/>
                <w:lang w:val="es-MX" w:eastAsia="es-MX"/>
              </w:rPr>
            </w:pPr>
            <w:r w:rsidRPr="00DD10DF">
              <w:rPr>
                <w:color w:val="000000"/>
              </w:rPr>
              <w:t>Teleférico Ecatepec</w:t>
            </w:r>
          </w:p>
        </w:tc>
        <w:tc>
          <w:tcPr>
            <w:tcW w:w="425" w:type="dxa"/>
            <w:shd w:val="clear" w:color="auto" w:fill="auto"/>
          </w:tcPr>
          <w:p w14:paraId="1976AD88" w14:textId="131510A9" w:rsidR="0094231E" w:rsidRPr="00DD10DF" w:rsidRDefault="0094231E" w:rsidP="00701471">
            <w:pPr>
              <w:spacing w:line="360" w:lineRule="auto"/>
              <w:rPr>
                <w:color w:val="000000"/>
                <w:lang w:val="es-MX" w:eastAsia="es-MX"/>
              </w:rPr>
            </w:pPr>
            <w:r w:rsidRPr="00DD10DF">
              <w:rPr>
                <w:color w:val="000000"/>
              </w:rPr>
              <w:t>177</w:t>
            </w:r>
          </w:p>
        </w:tc>
        <w:tc>
          <w:tcPr>
            <w:tcW w:w="1721" w:type="dxa"/>
            <w:shd w:val="clear" w:color="auto" w:fill="auto"/>
          </w:tcPr>
          <w:p w14:paraId="64457CA4" w14:textId="2A2CE363" w:rsidR="0094231E" w:rsidRPr="00DD10DF" w:rsidRDefault="0094231E" w:rsidP="00701471">
            <w:pPr>
              <w:spacing w:line="360" w:lineRule="auto"/>
              <w:rPr>
                <w:color w:val="000000"/>
                <w:lang w:val="es-MX" w:eastAsia="es-MX"/>
              </w:rPr>
            </w:pPr>
            <w:r w:rsidRPr="00DD10DF">
              <w:rPr>
                <w:color w:val="000000"/>
                <w:lang w:val="es-MX"/>
              </w:rPr>
              <w:t>Juárez Pantitlán-Mercado de Carne</w:t>
            </w:r>
          </w:p>
        </w:tc>
        <w:tc>
          <w:tcPr>
            <w:tcW w:w="491" w:type="dxa"/>
            <w:shd w:val="clear" w:color="auto" w:fill="auto"/>
          </w:tcPr>
          <w:p w14:paraId="2EE1F328" w14:textId="58CFA13E" w:rsidR="0094231E" w:rsidRPr="00DD10DF" w:rsidRDefault="0094231E" w:rsidP="00701471">
            <w:pPr>
              <w:spacing w:line="360" w:lineRule="auto"/>
              <w:rPr>
                <w:color w:val="000000"/>
                <w:lang w:val="es-MX" w:eastAsia="es-MX"/>
              </w:rPr>
            </w:pPr>
            <w:r w:rsidRPr="00DD10DF">
              <w:rPr>
                <w:color w:val="000000"/>
              </w:rPr>
              <w:t>205</w:t>
            </w:r>
          </w:p>
        </w:tc>
        <w:tc>
          <w:tcPr>
            <w:tcW w:w="1991" w:type="dxa"/>
            <w:shd w:val="clear" w:color="auto" w:fill="auto"/>
          </w:tcPr>
          <w:p w14:paraId="7A50B1E6" w14:textId="3069A09E" w:rsidR="0094231E" w:rsidRPr="00DD10DF" w:rsidRDefault="0094231E" w:rsidP="00701471">
            <w:pPr>
              <w:spacing w:line="360" w:lineRule="auto"/>
              <w:rPr>
                <w:color w:val="000000"/>
                <w:lang w:val="es-MX" w:eastAsia="es-MX"/>
              </w:rPr>
            </w:pPr>
            <w:r w:rsidRPr="00DD10DF">
              <w:rPr>
                <w:color w:val="000000"/>
              </w:rPr>
              <w:t>San Gregorio-Tlalmanalco</w:t>
            </w:r>
          </w:p>
        </w:tc>
      </w:tr>
      <w:tr w:rsidR="0094231E" w:rsidRPr="00272F16" w14:paraId="6127304A" w14:textId="04C5C8A8" w:rsidTr="00560725">
        <w:trPr>
          <w:cantSplit/>
          <w:trHeight w:val="166"/>
          <w:jc w:val="center"/>
        </w:trPr>
        <w:tc>
          <w:tcPr>
            <w:tcW w:w="633" w:type="dxa"/>
            <w:shd w:val="clear" w:color="auto" w:fill="auto"/>
            <w:noWrap/>
          </w:tcPr>
          <w:p w14:paraId="6EDB91BB" w14:textId="5BA6919A" w:rsidR="0094231E" w:rsidRPr="00DD10DF" w:rsidRDefault="0094231E" w:rsidP="00701471">
            <w:pPr>
              <w:spacing w:line="360" w:lineRule="auto"/>
              <w:rPr>
                <w:color w:val="000000"/>
                <w:lang w:val="es-MX" w:eastAsia="es-MX"/>
              </w:rPr>
            </w:pPr>
            <w:r w:rsidRPr="00DD10DF">
              <w:rPr>
                <w:color w:val="000000"/>
              </w:rPr>
              <w:t>122</w:t>
            </w:r>
          </w:p>
        </w:tc>
        <w:tc>
          <w:tcPr>
            <w:tcW w:w="1914" w:type="dxa"/>
            <w:shd w:val="clear" w:color="auto" w:fill="auto"/>
            <w:noWrap/>
          </w:tcPr>
          <w:p w14:paraId="7872A4BF" w14:textId="202CB011" w:rsidR="0094231E" w:rsidRPr="00DD10DF" w:rsidRDefault="0094231E" w:rsidP="00701471">
            <w:pPr>
              <w:spacing w:line="360" w:lineRule="auto"/>
              <w:rPr>
                <w:color w:val="000000"/>
                <w:lang w:val="es-MX" w:eastAsia="es-MX"/>
              </w:rPr>
            </w:pPr>
            <w:r w:rsidRPr="00DD10DF">
              <w:rPr>
                <w:color w:val="000000"/>
              </w:rPr>
              <w:t>Tepotzotlán-Villa del Carbón</w:t>
            </w:r>
          </w:p>
        </w:tc>
        <w:tc>
          <w:tcPr>
            <w:tcW w:w="425" w:type="dxa"/>
            <w:shd w:val="clear" w:color="auto" w:fill="auto"/>
          </w:tcPr>
          <w:p w14:paraId="1ADC3A97" w14:textId="2B73FCD1" w:rsidR="0094231E" w:rsidRPr="00DD10DF" w:rsidRDefault="0094231E" w:rsidP="00701471">
            <w:pPr>
              <w:spacing w:line="360" w:lineRule="auto"/>
              <w:rPr>
                <w:color w:val="000000"/>
                <w:lang w:val="es-MX" w:eastAsia="es-MX"/>
              </w:rPr>
            </w:pPr>
            <w:r w:rsidRPr="00DD10DF">
              <w:rPr>
                <w:color w:val="000000"/>
              </w:rPr>
              <w:t>150</w:t>
            </w:r>
          </w:p>
        </w:tc>
        <w:tc>
          <w:tcPr>
            <w:tcW w:w="1721" w:type="dxa"/>
            <w:shd w:val="clear" w:color="auto" w:fill="auto"/>
          </w:tcPr>
          <w:p w14:paraId="6B9ECC85" w14:textId="1BB6B512" w:rsidR="0094231E" w:rsidRPr="00DD10DF" w:rsidRDefault="0094231E" w:rsidP="00701471">
            <w:pPr>
              <w:spacing w:line="360" w:lineRule="auto"/>
              <w:rPr>
                <w:color w:val="000000"/>
                <w:lang w:val="es-MX" w:eastAsia="es-MX"/>
              </w:rPr>
            </w:pPr>
            <w:r w:rsidRPr="00DD10DF">
              <w:rPr>
                <w:color w:val="000000"/>
              </w:rPr>
              <w:t>Parques Industriales Ecatepec</w:t>
            </w:r>
          </w:p>
        </w:tc>
        <w:tc>
          <w:tcPr>
            <w:tcW w:w="425" w:type="dxa"/>
            <w:shd w:val="clear" w:color="auto" w:fill="auto"/>
          </w:tcPr>
          <w:p w14:paraId="10988BAE" w14:textId="0ACDBBC7" w:rsidR="0094231E" w:rsidRPr="00DD10DF" w:rsidRDefault="0094231E" w:rsidP="00701471">
            <w:pPr>
              <w:spacing w:line="360" w:lineRule="auto"/>
              <w:rPr>
                <w:color w:val="000000"/>
                <w:lang w:val="es-MX" w:eastAsia="es-MX"/>
              </w:rPr>
            </w:pPr>
            <w:r w:rsidRPr="00DD10DF">
              <w:rPr>
                <w:color w:val="000000"/>
              </w:rPr>
              <w:t>178</w:t>
            </w:r>
          </w:p>
        </w:tc>
        <w:tc>
          <w:tcPr>
            <w:tcW w:w="1721" w:type="dxa"/>
            <w:shd w:val="clear" w:color="auto" w:fill="auto"/>
          </w:tcPr>
          <w:p w14:paraId="15F45662" w14:textId="11A98841" w:rsidR="0094231E" w:rsidRPr="00DD10DF" w:rsidRDefault="0094231E" w:rsidP="00701471">
            <w:pPr>
              <w:spacing w:line="360" w:lineRule="auto"/>
              <w:rPr>
                <w:color w:val="000000"/>
                <w:lang w:val="es-MX" w:eastAsia="es-MX"/>
              </w:rPr>
            </w:pPr>
            <w:r w:rsidRPr="00DD10DF">
              <w:rPr>
                <w:color w:val="000000"/>
              </w:rPr>
              <w:t>Mercado Pirules</w:t>
            </w:r>
          </w:p>
        </w:tc>
        <w:tc>
          <w:tcPr>
            <w:tcW w:w="491" w:type="dxa"/>
            <w:shd w:val="clear" w:color="auto" w:fill="auto"/>
          </w:tcPr>
          <w:p w14:paraId="27E1078F" w14:textId="5F438B36" w:rsidR="0094231E" w:rsidRPr="00DD10DF" w:rsidRDefault="0094231E" w:rsidP="00701471">
            <w:pPr>
              <w:spacing w:line="360" w:lineRule="auto"/>
              <w:rPr>
                <w:color w:val="000000"/>
                <w:lang w:val="es-MX" w:eastAsia="es-MX"/>
              </w:rPr>
            </w:pPr>
            <w:r w:rsidRPr="00DD10DF">
              <w:rPr>
                <w:color w:val="000000"/>
              </w:rPr>
              <w:t>206</w:t>
            </w:r>
          </w:p>
        </w:tc>
        <w:tc>
          <w:tcPr>
            <w:tcW w:w="1991" w:type="dxa"/>
            <w:shd w:val="clear" w:color="auto" w:fill="auto"/>
          </w:tcPr>
          <w:p w14:paraId="32AF9180" w14:textId="3D409133" w:rsidR="0094231E" w:rsidRPr="00DD10DF" w:rsidRDefault="0094231E" w:rsidP="00701471">
            <w:pPr>
              <w:spacing w:line="360" w:lineRule="auto"/>
              <w:rPr>
                <w:color w:val="000000"/>
                <w:lang w:val="es-MX" w:eastAsia="es-MX"/>
              </w:rPr>
            </w:pPr>
            <w:r w:rsidRPr="00DD10DF">
              <w:rPr>
                <w:color w:val="000000"/>
                <w:lang w:val="es-MX"/>
              </w:rPr>
              <w:t>Industrial Chalco-Tenango del Aire</w:t>
            </w:r>
          </w:p>
        </w:tc>
      </w:tr>
      <w:tr w:rsidR="0094231E" w:rsidRPr="00DD10DF" w14:paraId="52DCD684" w14:textId="146DA562" w:rsidTr="00560725">
        <w:trPr>
          <w:cantSplit/>
          <w:trHeight w:val="332"/>
          <w:jc w:val="center"/>
        </w:trPr>
        <w:tc>
          <w:tcPr>
            <w:tcW w:w="633" w:type="dxa"/>
            <w:shd w:val="clear" w:color="auto" w:fill="auto"/>
            <w:noWrap/>
          </w:tcPr>
          <w:p w14:paraId="37747F4B" w14:textId="6D6B3DF6" w:rsidR="0094231E" w:rsidRPr="00DD10DF" w:rsidRDefault="0094231E" w:rsidP="00701471">
            <w:pPr>
              <w:spacing w:line="360" w:lineRule="auto"/>
              <w:rPr>
                <w:color w:val="000000"/>
                <w:lang w:val="es-MX" w:eastAsia="es-MX"/>
              </w:rPr>
            </w:pPr>
            <w:r w:rsidRPr="00DD10DF">
              <w:rPr>
                <w:color w:val="000000"/>
              </w:rPr>
              <w:t>123</w:t>
            </w:r>
          </w:p>
        </w:tc>
        <w:tc>
          <w:tcPr>
            <w:tcW w:w="1914" w:type="dxa"/>
            <w:shd w:val="clear" w:color="auto" w:fill="auto"/>
            <w:noWrap/>
          </w:tcPr>
          <w:p w14:paraId="0B44361E" w14:textId="4634F2A3" w:rsidR="0094231E" w:rsidRPr="00DD10DF" w:rsidRDefault="0094231E" w:rsidP="00701471">
            <w:pPr>
              <w:spacing w:line="360" w:lineRule="auto"/>
              <w:rPr>
                <w:color w:val="000000"/>
                <w:lang w:val="es-MX" w:eastAsia="es-MX"/>
              </w:rPr>
            </w:pPr>
            <w:r w:rsidRPr="00DD10DF">
              <w:rPr>
                <w:color w:val="000000"/>
              </w:rPr>
              <w:t>Lago de Guadalupe</w:t>
            </w:r>
          </w:p>
        </w:tc>
        <w:tc>
          <w:tcPr>
            <w:tcW w:w="425" w:type="dxa"/>
            <w:shd w:val="clear" w:color="auto" w:fill="auto"/>
          </w:tcPr>
          <w:p w14:paraId="2881A3CB" w14:textId="4B4D3088" w:rsidR="0094231E" w:rsidRPr="00DD10DF" w:rsidRDefault="0094231E" w:rsidP="00701471">
            <w:pPr>
              <w:spacing w:line="360" w:lineRule="auto"/>
              <w:rPr>
                <w:color w:val="000000"/>
                <w:lang w:val="es-MX" w:eastAsia="es-MX"/>
              </w:rPr>
            </w:pPr>
            <w:r w:rsidRPr="00DD10DF">
              <w:rPr>
                <w:color w:val="000000"/>
              </w:rPr>
              <w:t>151</w:t>
            </w:r>
          </w:p>
        </w:tc>
        <w:tc>
          <w:tcPr>
            <w:tcW w:w="1721" w:type="dxa"/>
            <w:shd w:val="clear" w:color="auto" w:fill="auto"/>
          </w:tcPr>
          <w:p w14:paraId="47C6F84F" w14:textId="6B4BA5B3" w:rsidR="0094231E" w:rsidRPr="00DD10DF" w:rsidRDefault="0094231E" w:rsidP="00701471">
            <w:pPr>
              <w:spacing w:line="360" w:lineRule="auto"/>
              <w:rPr>
                <w:color w:val="000000"/>
                <w:lang w:val="es-MX" w:eastAsia="es-MX"/>
              </w:rPr>
            </w:pPr>
            <w:r w:rsidRPr="00DD10DF">
              <w:rPr>
                <w:color w:val="000000"/>
              </w:rPr>
              <w:t>Villa de Guadalupe Xalostoc</w:t>
            </w:r>
          </w:p>
        </w:tc>
        <w:tc>
          <w:tcPr>
            <w:tcW w:w="425" w:type="dxa"/>
            <w:shd w:val="clear" w:color="auto" w:fill="auto"/>
          </w:tcPr>
          <w:p w14:paraId="13FCCE83" w14:textId="2FDCD99D" w:rsidR="0094231E" w:rsidRPr="00DD10DF" w:rsidRDefault="0094231E" w:rsidP="00701471">
            <w:pPr>
              <w:spacing w:line="360" w:lineRule="auto"/>
              <w:rPr>
                <w:color w:val="000000"/>
                <w:lang w:val="es-MX" w:eastAsia="es-MX"/>
              </w:rPr>
            </w:pPr>
            <w:r w:rsidRPr="00DD10DF">
              <w:rPr>
                <w:color w:val="000000"/>
              </w:rPr>
              <w:t>179</w:t>
            </w:r>
          </w:p>
        </w:tc>
        <w:tc>
          <w:tcPr>
            <w:tcW w:w="1721" w:type="dxa"/>
            <w:shd w:val="clear" w:color="auto" w:fill="auto"/>
          </w:tcPr>
          <w:p w14:paraId="51F5AC50" w14:textId="4695381F" w:rsidR="0094231E" w:rsidRPr="00DD10DF" w:rsidRDefault="0094231E" w:rsidP="00701471">
            <w:pPr>
              <w:spacing w:line="360" w:lineRule="auto"/>
              <w:rPr>
                <w:color w:val="000000"/>
                <w:lang w:val="es-MX" w:eastAsia="es-MX"/>
              </w:rPr>
            </w:pPr>
            <w:r w:rsidRPr="00DD10DF">
              <w:rPr>
                <w:color w:val="000000"/>
              </w:rPr>
              <w:t>Ayuntamiento de Nezahualcóyotl</w:t>
            </w:r>
          </w:p>
        </w:tc>
        <w:tc>
          <w:tcPr>
            <w:tcW w:w="491" w:type="dxa"/>
            <w:shd w:val="clear" w:color="auto" w:fill="auto"/>
          </w:tcPr>
          <w:p w14:paraId="358CDD61" w14:textId="710F31A8" w:rsidR="0094231E" w:rsidRPr="00DD10DF" w:rsidRDefault="0094231E" w:rsidP="00701471">
            <w:pPr>
              <w:spacing w:line="360" w:lineRule="auto"/>
              <w:rPr>
                <w:color w:val="000000"/>
                <w:lang w:val="es-MX" w:eastAsia="es-MX"/>
              </w:rPr>
            </w:pPr>
            <w:r w:rsidRPr="00DD10DF">
              <w:rPr>
                <w:color w:val="000000"/>
              </w:rPr>
              <w:t>207</w:t>
            </w:r>
          </w:p>
        </w:tc>
        <w:tc>
          <w:tcPr>
            <w:tcW w:w="1991" w:type="dxa"/>
            <w:shd w:val="clear" w:color="auto" w:fill="auto"/>
          </w:tcPr>
          <w:p w14:paraId="4D6E57D3" w14:textId="6EF0FBF4" w:rsidR="0094231E" w:rsidRPr="00DD10DF" w:rsidRDefault="0094231E" w:rsidP="00701471">
            <w:pPr>
              <w:spacing w:line="360" w:lineRule="auto"/>
              <w:rPr>
                <w:color w:val="000000"/>
                <w:lang w:val="es-MX" w:eastAsia="es-MX"/>
              </w:rPr>
            </w:pPr>
            <w:r w:rsidRPr="00DD10DF">
              <w:rPr>
                <w:color w:val="000000"/>
              </w:rPr>
              <w:t>Tramo Amecameca-Cuautla</w:t>
            </w:r>
          </w:p>
        </w:tc>
      </w:tr>
      <w:tr w:rsidR="00C92D96" w:rsidRPr="00DD10DF" w14:paraId="44D9FE2D" w14:textId="1D2C0E79" w:rsidTr="00560725">
        <w:trPr>
          <w:cantSplit/>
          <w:trHeight w:val="166"/>
          <w:jc w:val="center"/>
        </w:trPr>
        <w:tc>
          <w:tcPr>
            <w:tcW w:w="633" w:type="dxa"/>
            <w:shd w:val="clear" w:color="auto" w:fill="auto"/>
            <w:noWrap/>
          </w:tcPr>
          <w:p w14:paraId="7D1E79F0" w14:textId="784D432F" w:rsidR="00C92D96" w:rsidRPr="00DD10DF" w:rsidRDefault="00C92D96" w:rsidP="00701471">
            <w:pPr>
              <w:spacing w:line="360" w:lineRule="auto"/>
              <w:rPr>
                <w:color w:val="000000"/>
                <w:lang w:val="es-MX" w:eastAsia="es-MX"/>
              </w:rPr>
            </w:pPr>
            <w:r w:rsidRPr="00DD10DF">
              <w:rPr>
                <w:color w:val="000000"/>
              </w:rPr>
              <w:t>124</w:t>
            </w:r>
          </w:p>
        </w:tc>
        <w:tc>
          <w:tcPr>
            <w:tcW w:w="1914" w:type="dxa"/>
            <w:shd w:val="clear" w:color="auto" w:fill="auto"/>
            <w:noWrap/>
          </w:tcPr>
          <w:p w14:paraId="1538F349" w14:textId="47175876" w:rsidR="00C92D96" w:rsidRPr="00DD10DF" w:rsidRDefault="00C92D96" w:rsidP="00701471">
            <w:pPr>
              <w:spacing w:line="360" w:lineRule="auto"/>
              <w:rPr>
                <w:color w:val="000000"/>
                <w:lang w:val="es-MX" w:eastAsia="es-MX"/>
              </w:rPr>
            </w:pPr>
            <w:r w:rsidRPr="00DD10DF">
              <w:rPr>
                <w:color w:val="000000"/>
                <w:lang w:val="es-MX"/>
              </w:rPr>
              <w:t>Industrial Cuamatla-San Francisco Tepojaco</w:t>
            </w:r>
          </w:p>
        </w:tc>
        <w:tc>
          <w:tcPr>
            <w:tcW w:w="425" w:type="dxa"/>
            <w:shd w:val="clear" w:color="auto" w:fill="auto"/>
          </w:tcPr>
          <w:p w14:paraId="063F17E9" w14:textId="5020AB21" w:rsidR="00C92D96" w:rsidRPr="00DD10DF" w:rsidRDefault="00C92D96" w:rsidP="00701471">
            <w:pPr>
              <w:spacing w:line="360" w:lineRule="auto"/>
              <w:rPr>
                <w:color w:val="000000"/>
                <w:lang w:val="es-MX" w:eastAsia="es-MX"/>
              </w:rPr>
            </w:pPr>
            <w:r w:rsidRPr="00DD10DF">
              <w:rPr>
                <w:color w:val="000000"/>
              </w:rPr>
              <w:t>152</w:t>
            </w:r>
          </w:p>
        </w:tc>
        <w:tc>
          <w:tcPr>
            <w:tcW w:w="1721" w:type="dxa"/>
            <w:shd w:val="clear" w:color="auto" w:fill="auto"/>
          </w:tcPr>
          <w:p w14:paraId="6381DF36" w14:textId="1051E86F" w:rsidR="00C92D96" w:rsidRPr="00DD10DF" w:rsidRDefault="00C92D96" w:rsidP="00701471">
            <w:pPr>
              <w:spacing w:line="360" w:lineRule="auto"/>
              <w:rPr>
                <w:color w:val="000000"/>
                <w:lang w:val="es-MX" w:eastAsia="es-MX"/>
              </w:rPr>
            </w:pPr>
            <w:r w:rsidRPr="00DD10DF">
              <w:rPr>
                <w:color w:val="000000"/>
              </w:rPr>
              <w:t>Valle de Aragón</w:t>
            </w:r>
          </w:p>
        </w:tc>
        <w:tc>
          <w:tcPr>
            <w:tcW w:w="425" w:type="dxa"/>
            <w:shd w:val="clear" w:color="auto" w:fill="auto"/>
          </w:tcPr>
          <w:p w14:paraId="49424562" w14:textId="6596E02A" w:rsidR="00C92D96" w:rsidRPr="00DD10DF" w:rsidRDefault="00C92D96" w:rsidP="00701471">
            <w:pPr>
              <w:spacing w:line="360" w:lineRule="auto"/>
              <w:rPr>
                <w:color w:val="000000"/>
                <w:lang w:val="es-MX" w:eastAsia="es-MX"/>
              </w:rPr>
            </w:pPr>
            <w:r w:rsidRPr="00DD10DF">
              <w:rPr>
                <w:color w:val="000000"/>
              </w:rPr>
              <w:t>180</w:t>
            </w:r>
          </w:p>
        </w:tc>
        <w:tc>
          <w:tcPr>
            <w:tcW w:w="1721" w:type="dxa"/>
            <w:shd w:val="clear" w:color="auto" w:fill="auto"/>
          </w:tcPr>
          <w:p w14:paraId="312F75B6" w14:textId="6822A277" w:rsidR="00C92D96" w:rsidRPr="00DD10DF" w:rsidRDefault="00C92D96" w:rsidP="00701471">
            <w:pPr>
              <w:spacing w:line="360" w:lineRule="auto"/>
              <w:rPr>
                <w:color w:val="000000"/>
                <w:lang w:val="es-MX" w:eastAsia="es-MX"/>
              </w:rPr>
            </w:pPr>
            <w:r w:rsidRPr="00DD10DF">
              <w:rPr>
                <w:color w:val="000000"/>
              </w:rPr>
              <w:t>Benito Juárez</w:t>
            </w:r>
          </w:p>
        </w:tc>
        <w:tc>
          <w:tcPr>
            <w:tcW w:w="491" w:type="dxa"/>
          </w:tcPr>
          <w:p w14:paraId="6FAE6D02" w14:textId="77777777" w:rsidR="00C92D96" w:rsidRPr="00DD10DF" w:rsidRDefault="00C92D96" w:rsidP="00701471">
            <w:pPr>
              <w:spacing w:line="360" w:lineRule="auto"/>
              <w:rPr>
                <w:color w:val="000000"/>
                <w:lang w:val="es-MX" w:eastAsia="es-MX"/>
              </w:rPr>
            </w:pPr>
          </w:p>
        </w:tc>
        <w:tc>
          <w:tcPr>
            <w:tcW w:w="1991" w:type="dxa"/>
          </w:tcPr>
          <w:p w14:paraId="3E34031C" w14:textId="77777777" w:rsidR="00C92D96" w:rsidRPr="00DD10DF" w:rsidRDefault="00C92D96" w:rsidP="00701471">
            <w:pPr>
              <w:spacing w:line="360" w:lineRule="auto"/>
              <w:rPr>
                <w:color w:val="000000"/>
                <w:lang w:val="es-MX" w:eastAsia="es-MX"/>
              </w:rPr>
            </w:pPr>
          </w:p>
        </w:tc>
      </w:tr>
      <w:tr w:rsidR="00C92D96" w:rsidRPr="00DD10DF" w14:paraId="5E833E90" w14:textId="6C682A20" w:rsidTr="00560725">
        <w:trPr>
          <w:cantSplit/>
          <w:trHeight w:val="166"/>
          <w:jc w:val="center"/>
        </w:trPr>
        <w:tc>
          <w:tcPr>
            <w:tcW w:w="633" w:type="dxa"/>
            <w:shd w:val="clear" w:color="auto" w:fill="auto"/>
            <w:noWrap/>
          </w:tcPr>
          <w:p w14:paraId="79F8E933" w14:textId="65A98068" w:rsidR="00C92D96" w:rsidRPr="00DD10DF" w:rsidRDefault="00C92D96" w:rsidP="00701471">
            <w:pPr>
              <w:spacing w:line="360" w:lineRule="auto"/>
              <w:rPr>
                <w:color w:val="000000"/>
                <w:lang w:val="es-MX" w:eastAsia="es-MX"/>
              </w:rPr>
            </w:pPr>
            <w:r w:rsidRPr="00DD10DF">
              <w:rPr>
                <w:color w:val="000000"/>
              </w:rPr>
              <w:t>125</w:t>
            </w:r>
          </w:p>
        </w:tc>
        <w:tc>
          <w:tcPr>
            <w:tcW w:w="1914" w:type="dxa"/>
            <w:shd w:val="clear" w:color="auto" w:fill="auto"/>
            <w:noWrap/>
          </w:tcPr>
          <w:p w14:paraId="5D173619" w14:textId="1621B673" w:rsidR="00C92D96" w:rsidRPr="00DD10DF" w:rsidRDefault="00C92D96" w:rsidP="00701471">
            <w:pPr>
              <w:spacing w:line="360" w:lineRule="auto"/>
              <w:rPr>
                <w:color w:val="000000"/>
                <w:lang w:val="es-MX" w:eastAsia="es-MX"/>
              </w:rPr>
            </w:pPr>
            <w:r w:rsidRPr="00DD10DF">
              <w:rPr>
                <w:color w:val="000000"/>
                <w:lang w:val="es-MX"/>
              </w:rPr>
              <w:t>Industrial Tres Ríos-</w:t>
            </w:r>
            <w:r w:rsidR="00C05025" w:rsidRPr="00DD10DF">
              <w:rPr>
                <w:color w:val="000000"/>
                <w:lang w:val="es-MX"/>
              </w:rPr>
              <w:t xml:space="preserve">Infonavit </w:t>
            </w:r>
            <w:r w:rsidRPr="00DD10DF">
              <w:rPr>
                <w:color w:val="000000"/>
                <w:lang w:val="es-MX"/>
              </w:rPr>
              <w:t>Norte</w:t>
            </w:r>
          </w:p>
        </w:tc>
        <w:tc>
          <w:tcPr>
            <w:tcW w:w="425" w:type="dxa"/>
            <w:shd w:val="clear" w:color="auto" w:fill="auto"/>
          </w:tcPr>
          <w:p w14:paraId="30087AF0" w14:textId="314E9CD4" w:rsidR="00C92D96" w:rsidRPr="00DD10DF" w:rsidRDefault="00C92D96" w:rsidP="00701471">
            <w:pPr>
              <w:spacing w:line="360" w:lineRule="auto"/>
              <w:rPr>
                <w:color w:val="000000"/>
                <w:lang w:val="es-MX" w:eastAsia="es-MX"/>
              </w:rPr>
            </w:pPr>
            <w:r w:rsidRPr="00DD10DF">
              <w:rPr>
                <w:color w:val="000000"/>
              </w:rPr>
              <w:t>153</w:t>
            </w:r>
          </w:p>
        </w:tc>
        <w:tc>
          <w:tcPr>
            <w:tcW w:w="1721" w:type="dxa"/>
            <w:shd w:val="clear" w:color="auto" w:fill="auto"/>
          </w:tcPr>
          <w:p w14:paraId="73964198" w14:textId="2FE334D4" w:rsidR="00C92D96" w:rsidRPr="00DD10DF" w:rsidRDefault="00C92D96" w:rsidP="00701471">
            <w:pPr>
              <w:spacing w:line="360" w:lineRule="auto"/>
              <w:rPr>
                <w:color w:val="000000"/>
                <w:lang w:val="es-MX" w:eastAsia="es-MX"/>
              </w:rPr>
            </w:pPr>
            <w:r w:rsidRPr="00DD10DF">
              <w:rPr>
                <w:color w:val="000000"/>
              </w:rPr>
              <w:t>Bosques de Aragón</w:t>
            </w:r>
          </w:p>
        </w:tc>
        <w:tc>
          <w:tcPr>
            <w:tcW w:w="425" w:type="dxa"/>
            <w:shd w:val="clear" w:color="auto" w:fill="auto"/>
          </w:tcPr>
          <w:p w14:paraId="77E0AD8C" w14:textId="13BFAF10" w:rsidR="00C92D96" w:rsidRPr="00DD10DF" w:rsidRDefault="00C92D96" w:rsidP="00701471">
            <w:pPr>
              <w:spacing w:line="360" w:lineRule="auto"/>
              <w:rPr>
                <w:color w:val="000000"/>
                <w:lang w:val="es-MX" w:eastAsia="es-MX"/>
              </w:rPr>
            </w:pPr>
            <w:r w:rsidRPr="00DD10DF">
              <w:rPr>
                <w:color w:val="000000"/>
              </w:rPr>
              <w:t>181</w:t>
            </w:r>
          </w:p>
        </w:tc>
        <w:tc>
          <w:tcPr>
            <w:tcW w:w="1721" w:type="dxa"/>
            <w:shd w:val="clear" w:color="auto" w:fill="auto"/>
          </w:tcPr>
          <w:p w14:paraId="5EA9B831" w14:textId="3BABA7A5" w:rsidR="00C92D96" w:rsidRPr="00DD10DF" w:rsidRDefault="00C92D96" w:rsidP="00701471">
            <w:pPr>
              <w:spacing w:line="360" w:lineRule="auto"/>
              <w:rPr>
                <w:color w:val="000000"/>
                <w:lang w:val="es-MX" w:eastAsia="es-MX"/>
              </w:rPr>
            </w:pPr>
            <w:r w:rsidRPr="00DD10DF">
              <w:rPr>
                <w:color w:val="000000"/>
              </w:rPr>
              <w:t>Metropolitana</w:t>
            </w:r>
          </w:p>
        </w:tc>
        <w:tc>
          <w:tcPr>
            <w:tcW w:w="491" w:type="dxa"/>
          </w:tcPr>
          <w:p w14:paraId="2F9D4586" w14:textId="77777777" w:rsidR="00C92D96" w:rsidRPr="00DD10DF" w:rsidRDefault="00C92D96" w:rsidP="00701471">
            <w:pPr>
              <w:spacing w:line="360" w:lineRule="auto"/>
              <w:rPr>
                <w:color w:val="000000"/>
                <w:lang w:val="es-MX" w:eastAsia="es-MX"/>
              </w:rPr>
            </w:pPr>
          </w:p>
        </w:tc>
        <w:tc>
          <w:tcPr>
            <w:tcW w:w="1991" w:type="dxa"/>
          </w:tcPr>
          <w:p w14:paraId="73250F79" w14:textId="77777777" w:rsidR="00C92D96" w:rsidRPr="00DD10DF" w:rsidRDefault="00C92D96" w:rsidP="00701471">
            <w:pPr>
              <w:spacing w:line="360" w:lineRule="auto"/>
              <w:rPr>
                <w:color w:val="000000"/>
                <w:lang w:val="es-MX" w:eastAsia="es-MX"/>
              </w:rPr>
            </w:pPr>
          </w:p>
        </w:tc>
      </w:tr>
      <w:tr w:rsidR="00C92D96" w:rsidRPr="00DD10DF" w14:paraId="5691A2F7" w14:textId="6FCF8CEA" w:rsidTr="00560725">
        <w:trPr>
          <w:cantSplit/>
          <w:trHeight w:val="166"/>
          <w:jc w:val="center"/>
        </w:trPr>
        <w:tc>
          <w:tcPr>
            <w:tcW w:w="633" w:type="dxa"/>
            <w:shd w:val="clear" w:color="auto" w:fill="auto"/>
            <w:noWrap/>
          </w:tcPr>
          <w:p w14:paraId="6C040036" w14:textId="22E1946D" w:rsidR="00C92D96" w:rsidRPr="00DD10DF" w:rsidRDefault="00C92D96" w:rsidP="00701471">
            <w:pPr>
              <w:spacing w:line="360" w:lineRule="auto"/>
              <w:rPr>
                <w:color w:val="000000"/>
                <w:lang w:val="es-MX" w:eastAsia="es-MX"/>
              </w:rPr>
            </w:pPr>
            <w:r w:rsidRPr="00DD10DF">
              <w:rPr>
                <w:color w:val="000000"/>
              </w:rPr>
              <w:t>126</w:t>
            </w:r>
          </w:p>
        </w:tc>
        <w:tc>
          <w:tcPr>
            <w:tcW w:w="1914" w:type="dxa"/>
            <w:shd w:val="clear" w:color="auto" w:fill="auto"/>
            <w:noWrap/>
          </w:tcPr>
          <w:p w14:paraId="70891904" w14:textId="4307E653" w:rsidR="00C92D96" w:rsidRPr="00DD10DF" w:rsidRDefault="00C92D96" w:rsidP="00701471">
            <w:pPr>
              <w:spacing w:line="360" w:lineRule="auto"/>
              <w:rPr>
                <w:color w:val="000000"/>
                <w:lang w:val="es-MX" w:eastAsia="es-MX"/>
              </w:rPr>
            </w:pPr>
            <w:r w:rsidRPr="00DD10DF">
              <w:rPr>
                <w:color w:val="000000"/>
                <w:lang w:val="es-MX"/>
              </w:rPr>
              <w:t>Centro Urbano-CC Cuautitlán Izcalli</w:t>
            </w:r>
          </w:p>
        </w:tc>
        <w:tc>
          <w:tcPr>
            <w:tcW w:w="425" w:type="dxa"/>
            <w:shd w:val="clear" w:color="auto" w:fill="auto"/>
          </w:tcPr>
          <w:p w14:paraId="365EF9B0" w14:textId="3A6E6B41" w:rsidR="00C92D96" w:rsidRPr="00DD10DF" w:rsidRDefault="00C92D96" w:rsidP="00701471">
            <w:pPr>
              <w:spacing w:line="360" w:lineRule="auto"/>
              <w:rPr>
                <w:color w:val="000000"/>
                <w:lang w:val="es-MX" w:eastAsia="es-MX"/>
              </w:rPr>
            </w:pPr>
            <w:r w:rsidRPr="00DD10DF">
              <w:rPr>
                <w:color w:val="000000"/>
              </w:rPr>
              <w:t>154</w:t>
            </w:r>
          </w:p>
        </w:tc>
        <w:tc>
          <w:tcPr>
            <w:tcW w:w="1721" w:type="dxa"/>
            <w:shd w:val="clear" w:color="auto" w:fill="auto"/>
          </w:tcPr>
          <w:p w14:paraId="7049A6D8" w14:textId="391565F8" w:rsidR="00C92D96" w:rsidRPr="00DD10DF" w:rsidRDefault="00C92D96" w:rsidP="00701471">
            <w:pPr>
              <w:spacing w:line="360" w:lineRule="auto"/>
              <w:rPr>
                <w:color w:val="000000"/>
                <w:lang w:val="es-MX" w:eastAsia="es-MX"/>
              </w:rPr>
            </w:pPr>
            <w:r w:rsidRPr="00DD10DF">
              <w:rPr>
                <w:color w:val="000000"/>
              </w:rPr>
              <w:t>Granjas Independencia</w:t>
            </w:r>
          </w:p>
        </w:tc>
        <w:tc>
          <w:tcPr>
            <w:tcW w:w="425" w:type="dxa"/>
            <w:shd w:val="clear" w:color="auto" w:fill="auto"/>
          </w:tcPr>
          <w:p w14:paraId="12040FFF" w14:textId="434B2C93" w:rsidR="00C92D96" w:rsidRPr="00DD10DF" w:rsidRDefault="00C92D96" w:rsidP="00701471">
            <w:pPr>
              <w:spacing w:line="360" w:lineRule="auto"/>
              <w:rPr>
                <w:color w:val="000000"/>
                <w:lang w:val="es-MX" w:eastAsia="es-MX"/>
              </w:rPr>
            </w:pPr>
            <w:r w:rsidRPr="00DD10DF">
              <w:rPr>
                <w:color w:val="000000"/>
              </w:rPr>
              <w:t>182</w:t>
            </w:r>
          </w:p>
        </w:tc>
        <w:tc>
          <w:tcPr>
            <w:tcW w:w="1721" w:type="dxa"/>
            <w:shd w:val="clear" w:color="auto" w:fill="auto"/>
          </w:tcPr>
          <w:p w14:paraId="5DE8300D" w14:textId="35F9CFC1" w:rsidR="00C92D96" w:rsidRPr="00DD10DF" w:rsidRDefault="00C92D96" w:rsidP="00701471">
            <w:pPr>
              <w:spacing w:line="360" w:lineRule="auto"/>
              <w:rPr>
                <w:color w:val="000000"/>
                <w:lang w:val="es-MX" w:eastAsia="es-MX"/>
              </w:rPr>
            </w:pPr>
            <w:r w:rsidRPr="00DD10DF">
              <w:rPr>
                <w:color w:val="000000"/>
              </w:rPr>
              <w:t>La Perla</w:t>
            </w:r>
          </w:p>
        </w:tc>
        <w:tc>
          <w:tcPr>
            <w:tcW w:w="491" w:type="dxa"/>
          </w:tcPr>
          <w:p w14:paraId="4F312D05" w14:textId="77777777" w:rsidR="00C92D96" w:rsidRPr="00DD10DF" w:rsidRDefault="00C92D96" w:rsidP="00701471">
            <w:pPr>
              <w:spacing w:line="360" w:lineRule="auto"/>
              <w:rPr>
                <w:color w:val="000000"/>
                <w:lang w:val="es-MX" w:eastAsia="es-MX"/>
              </w:rPr>
            </w:pPr>
          </w:p>
        </w:tc>
        <w:tc>
          <w:tcPr>
            <w:tcW w:w="1991" w:type="dxa"/>
          </w:tcPr>
          <w:p w14:paraId="085DE5DF" w14:textId="77777777" w:rsidR="00C92D96" w:rsidRPr="00DD10DF" w:rsidRDefault="00C92D96" w:rsidP="00701471">
            <w:pPr>
              <w:spacing w:line="360" w:lineRule="auto"/>
              <w:rPr>
                <w:color w:val="000000"/>
                <w:lang w:val="es-MX" w:eastAsia="es-MX"/>
              </w:rPr>
            </w:pPr>
          </w:p>
        </w:tc>
      </w:tr>
      <w:tr w:rsidR="00C92D96" w:rsidRPr="00DD10DF" w14:paraId="17B66F25" w14:textId="15484F0A" w:rsidTr="00560725">
        <w:trPr>
          <w:cantSplit/>
          <w:trHeight w:val="286"/>
          <w:jc w:val="center"/>
        </w:trPr>
        <w:tc>
          <w:tcPr>
            <w:tcW w:w="633" w:type="dxa"/>
            <w:shd w:val="clear" w:color="auto" w:fill="auto"/>
            <w:noWrap/>
          </w:tcPr>
          <w:p w14:paraId="2C25C8F4" w14:textId="211BD7FE" w:rsidR="00C92D96" w:rsidRPr="00DD10DF" w:rsidRDefault="00C92D96" w:rsidP="00701471">
            <w:pPr>
              <w:spacing w:line="360" w:lineRule="auto"/>
              <w:rPr>
                <w:color w:val="000000"/>
                <w:lang w:val="es-MX" w:eastAsia="es-MX"/>
              </w:rPr>
            </w:pPr>
            <w:r w:rsidRPr="00DD10DF">
              <w:rPr>
                <w:color w:val="000000"/>
              </w:rPr>
              <w:t>127</w:t>
            </w:r>
          </w:p>
        </w:tc>
        <w:tc>
          <w:tcPr>
            <w:tcW w:w="1914" w:type="dxa"/>
            <w:shd w:val="clear" w:color="auto" w:fill="auto"/>
            <w:noWrap/>
          </w:tcPr>
          <w:p w14:paraId="409B0FB5" w14:textId="4439FCF2" w:rsidR="00C92D96" w:rsidRPr="00DD10DF" w:rsidRDefault="00C92D96" w:rsidP="00701471">
            <w:pPr>
              <w:spacing w:line="360" w:lineRule="auto"/>
              <w:rPr>
                <w:color w:val="000000"/>
                <w:lang w:val="es-MX" w:eastAsia="es-MX"/>
              </w:rPr>
            </w:pPr>
            <w:r w:rsidRPr="00DD10DF">
              <w:rPr>
                <w:color w:val="000000"/>
              </w:rPr>
              <w:t>San Martín Obispo</w:t>
            </w:r>
          </w:p>
        </w:tc>
        <w:tc>
          <w:tcPr>
            <w:tcW w:w="425" w:type="dxa"/>
            <w:shd w:val="clear" w:color="auto" w:fill="auto"/>
          </w:tcPr>
          <w:p w14:paraId="5C25098E" w14:textId="04F5AE45" w:rsidR="00C92D96" w:rsidRPr="00DD10DF" w:rsidRDefault="00C92D96" w:rsidP="00701471">
            <w:pPr>
              <w:spacing w:line="360" w:lineRule="auto"/>
              <w:rPr>
                <w:color w:val="000000"/>
                <w:lang w:val="es-MX" w:eastAsia="es-MX"/>
              </w:rPr>
            </w:pPr>
            <w:r w:rsidRPr="00DD10DF">
              <w:rPr>
                <w:color w:val="000000"/>
              </w:rPr>
              <w:t>155</w:t>
            </w:r>
          </w:p>
        </w:tc>
        <w:tc>
          <w:tcPr>
            <w:tcW w:w="1721" w:type="dxa"/>
            <w:shd w:val="clear" w:color="auto" w:fill="auto"/>
          </w:tcPr>
          <w:p w14:paraId="184AC794" w14:textId="3E405979" w:rsidR="00C92D96" w:rsidRPr="00DD10DF" w:rsidRDefault="00C92D96" w:rsidP="00701471">
            <w:pPr>
              <w:spacing w:line="360" w:lineRule="auto"/>
              <w:rPr>
                <w:color w:val="000000"/>
                <w:lang w:val="es-MX" w:eastAsia="es-MX"/>
              </w:rPr>
            </w:pPr>
            <w:r w:rsidRPr="00DD10DF">
              <w:rPr>
                <w:color w:val="000000"/>
                <w:lang w:val="es-MX"/>
              </w:rPr>
              <w:t>Valle de Aragón 3</w:t>
            </w:r>
            <w:r w:rsidR="004C3711" w:rsidRPr="00DD10DF">
              <w:rPr>
                <w:color w:val="000000"/>
                <w:lang w:val="es-MX"/>
              </w:rPr>
              <w:t>.</w:t>
            </w:r>
            <w:r w:rsidRPr="00DD10DF">
              <w:rPr>
                <w:color w:val="000000"/>
                <w:vertAlign w:val="superscript"/>
                <w:lang w:val="es-MX"/>
              </w:rPr>
              <w:t>a</w:t>
            </w:r>
            <w:r w:rsidRPr="00DD10DF">
              <w:rPr>
                <w:color w:val="000000"/>
                <w:lang w:val="es-MX"/>
              </w:rPr>
              <w:t xml:space="preserve"> Secc</w:t>
            </w:r>
          </w:p>
        </w:tc>
        <w:tc>
          <w:tcPr>
            <w:tcW w:w="425" w:type="dxa"/>
            <w:shd w:val="clear" w:color="auto" w:fill="auto"/>
          </w:tcPr>
          <w:p w14:paraId="6160D544" w14:textId="77871A04" w:rsidR="00C92D96" w:rsidRPr="00DD10DF" w:rsidRDefault="00C92D96" w:rsidP="00701471">
            <w:pPr>
              <w:spacing w:line="360" w:lineRule="auto"/>
              <w:rPr>
                <w:color w:val="000000"/>
                <w:lang w:val="es-MX" w:eastAsia="es-MX"/>
              </w:rPr>
            </w:pPr>
            <w:r w:rsidRPr="00DD10DF">
              <w:rPr>
                <w:color w:val="000000"/>
              </w:rPr>
              <w:t>183</w:t>
            </w:r>
          </w:p>
        </w:tc>
        <w:tc>
          <w:tcPr>
            <w:tcW w:w="1721" w:type="dxa"/>
            <w:shd w:val="clear" w:color="auto" w:fill="auto"/>
          </w:tcPr>
          <w:p w14:paraId="1C42870D" w14:textId="14FE0C2F" w:rsidR="00C92D96" w:rsidRPr="00DD10DF" w:rsidRDefault="00C92D96" w:rsidP="00701471">
            <w:pPr>
              <w:spacing w:line="360" w:lineRule="auto"/>
              <w:rPr>
                <w:color w:val="000000"/>
                <w:lang w:val="es-MX" w:eastAsia="es-MX"/>
              </w:rPr>
            </w:pPr>
            <w:r w:rsidRPr="00DD10DF">
              <w:rPr>
                <w:color w:val="000000"/>
              </w:rPr>
              <w:t>CC Plaza Neza</w:t>
            </w:r>
          </w:p>
        </w:tc>
        <w:tc>
          <w:tcPr>
            <w:tcW w:w="491" w:type="dxa"/>
          </w:tcPr>
          <w:p w14:paraId="020F4F4E" w14:textId="77777777" w:rsidR="00C92D96" w:rsidRPr="00DD10DF" w:rsidRDefault="00C92D96" w:rsidP="00701471">
            <w:pPr>
              <w:spacing w:line="360" w:lineRule="auto"/>
              <w:rPr>
                <w:color w:val="000000"/>
                <w:lang w:val="es-MX" w:eastAsia="es-MX"/>
              </w:rPr>
            </w:pPr>
          </w:p>
        </w:tc>
        <w:tc>
          <w:tcPr>
            <w:tcW w:w="1991" w:type="dxa"/>
          </w:tcPr>
          <w:p w14:paraId="120D00DC" w14:textId="77777777" w:rsidR="00C92D96" w:rsidRPr="00DD10DF" w:rsidRDefault="00C92D96" w:rsidP="00701471">
            <w:pPr>
              <w:spacing w:line="360" w:lineRule="auto"/>
              <w:rPr>
                <w:color w:val="000000"/>
                <w:lang w:val="es-MX" w:eastAsia="es-MX"/>
              </w:rPr>
            </w:pPr>
          </w:p>
        </w:tc>
      </w:tr>
      <w:tr w:rsidR="0094231E" w:rsidRPr="00DD10DF" w14:paraId="7E4DBFC3" w14:textId="77777777" w:rsidTr="00560725">
        <w:trPr>
          <w:cantSplit/>
          <w:trHeight w:val="332"/>
          <w:jc w:val="center"/>
        </w:trPr>
        <w:tc>
          <w:tcPr>
            <w:tcW w:w="9322" w:type="dxa"/>
            <w:gridSpan w:val="8"/>
            <w:shd w:val="clear" w:color="auto" w:fill="auto"/>
            <w:noWrap/>
          </w:tcPr>
          <w:p w14:paraId="4CD40EEF" w14:textId="051D0676" w:rsidR="0094231E" w:rsidRPr="00DD10DF" w:rsidRDefault="0094231E" w:rsidP="00701471">
            <w:pPr>
              <w:spacing w:line="360" w:lineRule="auto"/>
              <w:rPr>
                <w:color w:val="000000"/>
                <w:lang w:val="es-MX" w:eastAsia="es-MX"/>
              </w:rPr>
            </w:pPr>
            <w:r w:rsidRPr="00DD10DF">
              <w:rPr>
                <w:color w:val="000000"/>
                <w:lang w:val="es-MX" w:eastAsia="es-MX"/>
              </w:rPr>
              <w:t>Distritos de Hidalgo</w:t>
            </w:r>
          </w:p>
        </w:tc>
      </w:tr>
      <w:tr w:rsidR="0094231E" w:rsidRPr="00DD10DF" w14:paraId="44546DDA" w14:textId="77777777" w:rsidTr="00560725">
        <w:trPr>
          <w:cantSplit/>
          <w:trHeight w:val="332"/>
          <w:jc w:val="center"/>
        </w:trPr>
        <w:tc>
          <w:tcPr>
            <w:tcW w:w="633" w:type="dxa"/>
            <w:shd w:val="clear" w:color="auto" w:fill="auto"/>
            <w:noWrap/>
          </w:tcPr>
          <w:p w14:paraId="0970A2E8" w14:textId="3DE5CC07" w:rsidR="0094231E" w:rsidRPr="00DD10DF" w:rsidRDefault="0094231E" w:rsidP="00701471">
            <w:pPr>
              <w:spacing w:line="360" w:lineRule="auto"/>
              <w:rPr>
                <w:color w:val="000000"/>
              </w:rPr>
            </w:pPr>
            <w:r w:rsidRPr="00DD10DF">
              <w:rPr>
                <w:color w:val="000000"/>
              </w:rPr>
              <w:t>300</w:t>
            </w:r>
          </w:p>
        </w:tc>
        <w:tc>
          <w:tcPr>
            <w:tcW w:w="1914" w:type="dxa"/>
            <w:shd w:val="clear" w:color="auto" w:fill="auto"/>
            <w:noWrap/>
          </w:tcPr>
          <w:p w14:paraId="41266709" w14:textId="56C4B91A" w:rsidR="0094231E" w:rsidRPr="00DD10DF" w:rsidRDefault="0094231E" w:rsidP="00701471">
            <w:pPr>
              <w:spacing w:line="360" w:lineRule="auto"/>
              <w:rPr>
                <w:color w:val="000000"/>
              </w:rPr>
            </w:pPr>
            <w:r w:rsidRPr="00DD10DF">
              <w:rPr>
                <w:color w:val="000000"/>
              </w:rPr>
              <w:t>Tizayuca</w:t>
            </w:r>
          </w:p>
        </w:tc>
        <w:tc>
          <w:tcPr>
            <w:tcW w:w="6775" w:type="dxa"/>
            <w:gridSpan w:val="6"/>
            <w:shd w:val="clear" w:color="auto" w:fill="auto"/>
          </w:tcPr>
          <w:p w14:paraId="4B1A2042" w14:textId="77777777" w:rsidR="0094231E" w:rsidRPr="00DD10DF" w:rsidRDefault="0094231E" w:rsidP="00701471">
            <w:pPr>
              <w:spacing w:line="360" w:lineRule="auto"/>
              <w:rPr>
                <w:color w:val="000000"/>
                <w:lang w:val="es-MX" w:eastAsia="es-MX"/>
              </w:rPr>
            </w:pPr>
          </w:p>
        </w:tc>
      </w:tr>
    </w:tbl>
    <w:p w14:paraId="45E8C941" w14:textId="497C6C6D" w:rsidR="0094231E" w:rsidRDefault="0094231E" w:rsidP="007A57D5">
      <w:pPr>
        <w:pStyle w:val="Ridecuerpodetexto"/>
        <w:spacing w:after="0"/>
        <w:jc w:val="center"/>
        <w:rPr>
          <w:lang w:val="es-ES"/>
        </w:rPr>
      </w:pPr>
      <w:r w:rsidRPr="004513CC">
        <w:rPr>
          <w:lang w:val="es-ES"/>
        </w:rPr>
        <w:t xml:space="preserve">Fuente: </w:t>
      </w:r>
      <w:r w:rsidR="00B960FA">
        <w:rPr>
          <w:lang w:val="es-ES"/>
        </w:rPr>
        <w:t>E</w:t>
      </w:r>
      <w:r w:rsidR="00B960FA" w:rsidRPr="004513CC">
        <w:rPr>
          <w:lang w:val="es-ES"/>
        </w:rPr>
        <w:t xml:space="preserve">laboración </w:t>
      </w:r>
      <w:r w:rsidRPr="004513CC">
        <w:rPr>
          <w:lang w:val="es-ES"/>
        </w:rPr>
        <w:t xml:space="preserve">propia </w:t>
      </w:r>
      <w:r w:rsidR="00B960FA">
        <w:rPr>
          <w:lang w:val="es-ES"/>
        </w:rPr>
        <w:t>con base en Inegi</w:t>
      </w:r>
      <w:r w:rsidRPr="004513CC">
        <w:rPr>
          <w:lang w:val="es-ES"/>
        </w:rPr>
        <w:t xml:space="preserve"> </w:t>
      </w:r>
      <w:r w:rsidR="00B960FA">
        <w:rPr>
          <w:lang w:val="es-ES"/>
        </w:rPr>
        <w:t>(</w:t>
      </w:r>
      <w:r w:rsidRPr="004513CC">
        <w:rPr>
          <w:lang w:val="es-ES"/>
        </w:rPr>
        <w:t>2017</w:t>
      </w:r>
      <w:r w:rsidR="00B960FA">
        <w:rPr>
          <w:lang w:val="es-ES"/>
        </w:rPr>
        <w:t>)</w:t>
      </w:r>
    </w:p>
    <w:p w14:paraId="455867EA" w14:textId="6B975F6F" w:rsidR="00560725" w:rsidRDefault="00560725" w:rsidP="007A57D5">
      <w:pPr>
        <w:pStyle w:val="Ridecuerpodetexto"/>
        <w:spacing w:after="0"/>
        <w:jc w:val="center"/>
        <w:rPr>
          <w:lang w:val="es-ES"/>
        </w:rPr>
      </w:pPr>
    </w:p>
    <w:p w14:paraId="293526F4" w14:textId="77777777" w:rsidR="00560725" w:rsidRPr="004513CC" w:rsidRDefault="00560725" w:rsidP="007A57D5">
      <w:pPr>
        <w:pStyle w:val="Ridecuerpodetexto"/>
        <w:spacing w:after="0"/>
        <w:jc w:val="center"/>
        <w:rPr>
          <w:lang w:val="es-ES"/>
        </w:rPr>
      </w:pPr>
    </w:p>
    <w:p w14:paraId="0B2A31E2" w14:textId="3200C448" w:rsidR="00882427" w:rsidRPr="004513CC" w:rsidRDefault="00882427" w:rsidP="00701471">
      <w:pPr>
        <w:pStyle w:val="Ridecuerpodetextodos"/>
        <w:spacing w:after="0"/>
      </w:pPr>
      <w:r w:rsidRPr="004513CC">
        <w:lastRenderedPageBreak/>
        <w:t xml:space="preserve">Las tablas de datos </w:t>
      </w:r>
      <w:r w:rsidR="00A13ED8" w:rsidRPr="004513CC">
        <w:t xml:space="preserve">de viajes </w:t>
      </w:r>
      <w:r w:rsidRPr="004513CC">
        <w:t xml:space="preserve">de la </w:t>
      </w:r>
      <w:r w:rsidR="006840E2">
        <w:t>EOD</w:t>
      </w:r>
      <w:r w:rsidRPr="004513CC">
        <w:t xml:space="preserve"> 2017</w:t>
      </w:r>
      <w:r w:rsidR="00A13ED8" w:rsidRPr="004513CC">
        <w:t>, que incluyen los distritos de origen y destino de esos viajes, el género, el estrato socioeconómico y el tipo de transporte</w:t>
      </w:r>
      <w:r w:rsidR="0081563C" w:rsidRPr="004513CC">
        <w:t>,</w:t>
      </w:r>
      <w:r w:rsidRPr="004513CC">
        <w:t xml:space="preserve"> se obtuvieron de la página web del Inegi y los archivos que contienen los mapas de la </w:t>
      </w:r>
      <w:r w:rsidR="00D75D3E">
        <w:t>ZMVM</w:t>
      </w:r>
      <w:r w:rsidRPr="004513CC">
        <w:t xml:space="preserve"> se obtuvieron de la página </w:t>
      </w:r>
      <w:r w:rsidR="00142C62" w:rsidRPr="004513CC">
        <w:t>web del Grupo de Investigación en Ingeniería de Transporte y Logística de la Universidad Nacional Autónoma de México</w:t>
      </w:r>
      <w:r w:rsidR="00B960FA">
        <w:t xml:space="preserve"> (UNAM)</w:t>
      </w:r>
      <w:r w:rsidR="0081563C" w:rsidRPr="004513CC">
        <w:t xml:space="preserve">. </w:t>
      </w:r>
    </w:p>
    <w:p w14:paraId="02B4065C" w14:textId="6FF4B88E" w:rsidR="00882427" w:rsidRPr="004513CC" w:rsidRDefault="00882427" w:rsidP="00701471">
      <w:pPr>
        <w:pStyle w:val="Ridecuerpodetextodos"/>
        <w:spacing w:after="0"/>
      </w:pPr>
      <w:r w:rsidRPr="004513CC">
        <w:t xml:space="preserve">Con los datos obtenidos de la EOD 2017, se elaboraron las tablas de datos por </w:t>
      </w:r>
      <w:r w:rsidR="0081563C" w:rsidRPr="004513CC">
        <w:t xml:space="preserve">cada </w:t>
      </w:r>
      <w:r w:rsidRPr="004513CC">
        <w:t>variable</w:t>
      </w:r>
      <w:r w:rsidR="007C1770" w:rsidRPr="004513CC">
        <w:t>:</w:t>
      </w:r>
      <w:r w:rsidRPr="004513CC">
        <w:t xml:space="preserve"> dependiente</w:t>
      </w:r>
      <w:r w:rsidR="00095383">
        <w:t xml:space="preserve"> =</w:t>
      </w:r>
      <w:r w:rsidR="00F305BD" w:rsidRPr="004513CC">
        <w:t xml:space="preserve"> </w:t>
      </w:r>
      <w:r w:rsidR="00095383">
        <w:t>M</w:t>
      </w:r>
      <w:r w:rsidR="00095383" w:rsidRPr="004513CC">
        <w:t>ovilidad</w:t>
      </w:r>
      <w:r w:rsidR="00B960FA">
        <w:t>;</w:t>
      </w:r>
      <w:r w:rsidR="00B960FA" w:rsidRPr="004513CC">
        <w:t xml:space="preserve"> </w:t>
      </w:r>
      <w:r w:rsidR="007C1770" w:rsidRPr="004513CC">
        <w:t>independientes</w:t>
      </w:r>
      <w:r w:rsidR="00095383">
        <w:t xml:space="preserve"> =</w:t>
      </w:r>
      <w:r w:rsidR="00095383" w:rsidRPr="004513CC">
        <w:t xml:space="preserve"> </w:t>
      </w:r>
      <w:r w:rsidRPr="004513CC">
        <w:t>Viajes por género, Viajes por estrato socioeconómico y Viajes por tipo de transporte</w:t>
      </w:r>
      <w:r w:rsidR="00E75683" w:rsidRPr="004513CC">
        <w:t xml:space="preserve">, como se observa en la </w:t>
      </w:r>
      <w:r w:rsidR="00095383">
        <w:t>t</w:t>
      </w:r>
      <w:r w:rsidR="00095383" w:rsidRPr="004513CC">
        <w:t xml:space="preserve">abla </w:t>
      </w:r>
      <w:r w:rsidR="003F5E20" w:rsidRPr="004513CC">
        <w:t>5</w:t>
      </w:r>
      <w:r w:rsidR="00095383">
        <w:t>.</w:t>
      </w:r>
    </w:p>
    <w:p w14:paraId="4F2055BD" w14:textId="77777777" w:rsidR="00095ADE" w:rsidRDefault="00095ADE" w:rsidP="007A57D5">
      <w:pPr>
        <w:pStyle w:val="Ridecuerpodetextodos"/>
        <w:spacing w:after="0"/>
        <w:ind w:firstLine="0"/>
      </w:pPr>
    </w:p>
    <w:p w14:paraId="24C87DC7" w14:textId="6D891681" w:rsidR="00A96B08" w:rsidRPr="004513CC" w:rsidRDefault="00387DC8" w:rsidP="007A57D5">
      <w:pPr>
        <w:pStyle w:val="Ridecuerpodetextodos"/>
        <w:spacing w:after="0"/>
        <w:ind w:firstLine="0"/>
        <w:jc w:val="center"/>
      </w:pPr>
      <w:r w:rsidRPr="007A57D5">
        <w:rPr>
          <w:b/>
          <w:bCs/>
        </w:rPr>
        <w:t>Tabla 5</w:t>
      </w:r>
      <w:r w:rsidR="00E2481A" w:rsidRPr="004513CC">
        <w:t>.</w:t>
      </w:r>
      <w:r w:rsidR="00D75D3E">
        <w:t xml:space="preserve"> </w:t>
      </w:r>
      <w:r w:rsidR="00885069" w:rsidRPr="004513CC">
        <w:t>Variables</w:t>
      </w:r>
    </w:p>
    <w:tbl>
      <w:tblPr>
        <w:tblStyle w:val="Tablaconcuadrcula"/>
        <w:tblW w:w="100" w:type="dxa"/>
        <w:jc w:val="center"/>
        <w:tblLook w:val="0420" w:firstRow="1" w:lastRow="0" w:firstColumn="0" w:lastColumn="0" w:noHBand="0" w:noVBand="1"/>
      </w:tblPr>
      <w:tblGrid>
        <w:gridCol w:w="1776"/>
        <w:gridCol w:w="2002"/>
        <w:gridCol w:w="1270"/>
        <w:gridCol w:w="1763"/>
        <w:gridCol w:w="1203"/>
      </w:tblGrid>
      <w:tr w:rsidR="00387DC8" w:rsidRPr="00DD10DF" w14:paraId="3CDFE7DD" w14:textId="77777777" w:rsidTr="007A57D5">
        <w:trPr>
          <w:trHeight w:val="617"/>
          <w:jc w:val="center"/>
        </w:trPr>
        <w:tc>
          <w:tcPr>
            <w:tcW w:w="20" w:type="dxa"/>
            <w:hideMark/>
          </w:tcPr>
          <w:p w14:paraId="14CD8DEA" w14:textId="19073A4D" w:rsidR="00387DC8" w:rsidRPr="00DD10DF" w:rsidRDefault="00413A1F" w:rsidP="00701471">
            <w:pPr>
              <w:spacing w:line="360" w:lineRule="auto"/>
            </w:pPr>
            <w:r w:rsidRPr="00DD10DF">
              <w:t>Variable</w:t>
            </w:r>
          </w:p>
        </w:tc>
        <w:tc>
          <w:tcPr>
            <w:tcW w:w="20" w:type="dxa"/>
            <w:hideMark/>
          </w:tcPr>
          <w:p w14:paraId="2CC9FB3D" w14:textId="50952823" w:rsidR="00387DC8" w:rsidRPr="00DD10DF" w:rsidRDefault="00413A1F" w:rsidP="00701471">
            <w:pPr>
              <w:spacing w:line="360" w:lineRule="auto"/>
            </w:pPr>
            <w:r w:rsidRPr="00DD10DF">
              <w:t>Conceptualización</w:t>
            </w:r>
          </w:p>
        </w:tc>
        <w:tc>
          <w:tcPr>
            <w:tcW w:w="20" w:type="dxa"/>
            <w:hideMark/>
          </w:tcPr>
          <w:p w14:paraId="5BB81399" w14:textId="5AB886F7" w:rsidR="00387DC8" w:rsidRPr="00DD10DF" w:rsidRDefault="00413A1F" w:rsidP="00701471">
            <w:pPr>
              <w:spacing w:line="360" w:lineRule="auto"/>
            </w:pPr>
            <w:r w:rsidRPr="00DD10DF">
              <w:t>Dimensión</w:t>
            </w:r>
          </w:p>
        </w:tc>
        <w:tc>
          <w:tcPr>
            <w:tcW w:w="20" w:type="dxa"/>
            <w:hideMark/>
          </w:tcPr>
          <w:p w14:paraId="3FD4B683" w14:textId="550518E1" w:rsidR="00387DC8" w:rsidRPr="00DD10DF" w:rsidRDefault="00413A1F" w:rsidP="00701471">
            <w:pPr>
              <w:spacing w:line="360" w:lineRule="auto"/>
            </w:pPr>
            <w:r w:rsidRPr="00DD10DF">
              <w:t>Indicador</w:t>
            </w:r>
          </w:p>
        </w:tc>
        <w:tc>
          <w:tcPr>
            <w:tcW w:w="20" w:type="dxa"/>
            <w:hideMark/>
          </w:tcPr>
          <w:p w14:paraId="5E6AA8F0" w14:textId="4A309653" w:rsidR="00387DC8" w:rsidRPr="00DD10DF" w:rsidRDefault="00413A1F" w:rsidP="00701471">
            <w:pPr>
              <w:spacing w:line="360" w:lineRule="auto"/>
            </w:pPr>
            <w:r w:rsidRPr="00DD10DF">
              <w:t>Parámetro de Medición</w:t>
            </w:r>
          </w:p>
        </w:tc>
      </w:tr>
      <w:tr w:rsidR="00387DC8" w:rsidRPr="00DD10DF" w14:paraId="2386BA20" w14:textId="77777777" w:rsidTr="007A57D5">
        <w:trPr>
          <w:trHeight w:val="617"/>
          <w:jc w:val="center"/>
        </w:trPr>
        <w:tc>
          <w:tcPr>
            <w:tcW w:w="20" w:type="dxa"/>
            <w:hideMark/>
          </w:tcPr>
          <w:p w14:paraId="74CED99B" w14:textId="0EA9319D" w:rsidR="00387DC8" w:rsidRPr="00DD10DF" w:rsidRDefault="00413A1F" w:rsidP="00701471">
            <w:pPr>
              <w:spacing w:line="360" w:lineRule="auto"/>
            </w:pPr>
            <w:r w:rsidRPr="00DD10DF">
              <w:t>Movilidad</w:t>
            </w:r>
          </w:p>
        </w:tc>
        <w:tc>
          <w:tcPr>
            <w:tcW w:w="20" w:type="dxa"/>
            <w:hideMark/>
          </w:tcPr>
          <w:p w14:paraId="3E7F04B9" w14:textId="1CD563AF" w:rsidR="00387DC8" w:rsidRPr="00DD10DF" w:rsidRDefault="00413A1F" w:rsidP="00701471">
            <w:pPr>
              <w:spacing w:line="360" w:lineRule="auto"/>
            </w:pPr>
            <w:r w:rsidRPr="00DD10DF">
              <w:t>Variable dependiente</w:t>
            </w:r>
          </w:p>
          <w:p w14:paraId="29E4F8F6" w14:textId="653F7DB5" w:rsidR="00387DC8" w:rsidRPr="00DD10DF" w:rsidRDefault="00413A1F" w:rsidP="00701471">
            <w:pPr>
              <w:spacing w:line="360" w:lineRule="auto"/>
            </w:pPr>
            <w:r w:rsidRPr="00DD10DF">
              <w:t>(</w:t>
            </w:r>
            <w:r w:rsidR="007A57D5" w:rsidRPr="00DD10DF">
              <w:t>d</w:t>
            </w:r>
            <w:r w:rsidRPr="00DD10DF">
              <w:t>esplazamiento)</w:t>
            </w:r>
          </w:p>
        </w:tc>
        <w:tc>
          <w:tcPr>
            <w:tcW w:w="20" w:type="dxa"/>
            <w:hideMark/>
          </w:tcPr>
          <w:p w14:paraId="502FC158" w14:textId="7C8473FB" w:rsidR="00387DC8" w:rsidRPr="00DD10DF" w:rsidRDefault="00413A1F" w:rsidP="00701471">
            <w:pPr>
              <w:spacing w:line="360" w:lineRule="auto"/>
            </w:pPr>
            <w:r w:rsidRPr="00DD10DF">
              <w:t>CDMX-ZMVM</w:t>
            </w:r>
          </w:p>
        </w:tc>
        <w:tc>
          <w:tcPr>
            <w:tcW w:w="20" w:type="dxa"/>
            <w:hideMark/>
          </w:tcPr>
          <w:p w14:paraId="53192DDA" w14:textId="4CF8E963" w:rsidR="00387DC8" w:rsidRPr="00DD10DF" w:rsidRDefault="00413A1F" w:rsidP="00701471">
            <w:pPr>
              <w:spacing w:line="360" w:lineRule="auto"/>
            </w:pPr>
            <w:r w:rsidRPr="00DD10DF">
              <w:t>Desplazamiento</w:t>
            </w:r>
          </w:p>
        </w:tc>
        <w:tc>
          <w:tcPr>
            <w:tcW w:w="20" w:type="dxa"/>
            <w:hideMark/>
          </w:tcPr>
          <w:p w14:paraId="0800D8B8" w14:textId="28FBCF8B" w:rsidR="00387DC8" w:rsidRPr="00DD10DF" w:rsidRDefault="00413A1F" w:rsidP="00701471">
            <w:pPr>
              <w:spacing w:line="360" w:lineRule="auto"/>
            </w:pPr>
            <w:r w:rsidRPr="00DD10DF">
              <w:t>EOD 2017</w:t>
            </w:r>
          </w:p>
        </w:tc>
      </w:tr>
      <w:tr w:rsidR="00387DC8" w:rsidRPr="00DD10DF" w14:paraId="2D6FA799" w14:textId="77777777" w:rsidTr="007A57D5">
        <w:trPr>
          <w:trHeight w:val="617"/>
          <w:jc w:val="center"/>
        </w:trPr>
        <w:tc>
          <w:tcPr>
            <w:tcW w:w="20" w:type="dxa"/>
            <w:hideMark/>
          </w:tcPr>
          <w:p w14:paraId="029F28B5" w14:textId="6B5A6F33" w:rsidR="00387DC8" w:rsidRPr="00DD10DF" w:rsidRDefault="00413A1F" w:rsidP="00701471">
            <w:pPr>
              <w:spacing w:line="360" w:lineRule="auto"/>
            </w:pPr>
            <w:r w:rsidRPr="00DD10DF">
              <w:t>Gasto</w:t>
            </w:r>
          </w:p>
        </w:tc>
        <w:tc>
          <w:tcPr>
            <w:tcW w:w="20" w:type="dxa"/>
            <w:hideMark/>
          </w:tcPr>
          <w:p w14:paraId="2EE95B62" w14:textId="34DB89BE" w:rsidR="00387DC8" w:rsidRPr="00DD10DF" w:rsidRDefault="00413A1F" w:rsidP="00701471">
            <w:pPr>
              <w:spacing w:line="360" w:lineRule="auto"/>
            </w:pPr>
            <w:r w:rsidRPr="00DD10DF">
              <w:t xml:space="preserve">Variable </w:t>
            </w:r>
            <w:r w:rsidR="007A57D5" w:rsidRPr="00DD10DF">
              <w:t>i</w:t>
            </w:r>
            <w:r w:rsidRPr="00DD10DF">
              <w:t>ndependiente</w:t>
            </w:r>
          </w:p>
          <w:p w14:paraId="496377D9" w14:textId="657C18DA" w:rsidR="00387DC8" w:rsidRPr="00DD10DF" w:rsidRDefault="00413A1F" w:rsidP="00701471">
            <w:pPr>
              <w:spacing w:line="360" w:lineRule="auto"/>
            </w:pPr>
            <w:r w:rsidRPr="00DD10DF">
              <w:t>(</w:t>
            </w:r>
            <w:r w:rsidR="009126C5" w:rsidRPr="00DD10DF">
              <w:t>i</w:t>
            </w:r>
            <w:r w:rsidR="000160BE" w:rsidRPr="00DD10DF">
              <w:t>nversi</w:t>
            </w:r>
            <w:r w:rsidR="009126C5" w:rsidRPr="00DD10DF">
              <w:t>ó</w:t>
            </w:r>
            <w:r w:rsidR="000160BE" w:rsidRPr="00DD10DF">
              <w:t>n</w:t>
            </w:r>
            <w:r w:rsidRPr="00DD10DF">
              <w:t xml:space="preserve"> </w:t>
            </w:r>
            <w:r w:rsidR="007A57D5" w:rsidRPr="00DD10DF">
              <w:t>m</w:t>
            </w:r>
            <w:r w:rsidRPr="00DD10DF">
              <w:t>onetaria)</w:t>
            </w:r>
          </w:p>
        </w:tc>
        <w:tc>
          <w:tcPr>
            <w:tcW w:w="20" w:type="dxa"/>
            <w:hideMark/>
          </w:tcPr>
          <w:p w14:paraId="07F9A7FC" w14:textId="17AF0366" w:rsidR="00387DC8" w:rsidRPr="00DD10DF" w:rsidRDefault="00413A1F" w:rsidP="00701471">
            <w:pPr>
              <w:spacing w:line="360" w:lineRule="auto"/>
            </w:pPr>
            <w:r w:rsidRPr="00DD10DF">
              <w:t>Ídem</w:t>
            </w:r>
          </w:p>
        </w:tc>
        <w:tc>
          <w:tcPr>
            <w:tcW w:w="20" w:type="dxa"/>
            <w:hideMark/>
          </w:tcPr>
          <w:p w14:paraId="0FAE3475" w14:textId="4EE4524C" w:rsidR="00387DC8" w:rsidRPr="00DD10DF" w:rsidRDefault="00413A1F" w:rsidP="00701471">
            <w:pPr>
              <w:spacing w:line="360" w:lineRule="auto"/>
            </w:pPr>
            <w:r w:rsidRPr="00DD10DF">
              <w:t>Público</w:t>
            </w:r>
          </w:p>
          <w:p w14:paraId="291F320A" w14:textId="3D1049B5" w:rsidR="00387DC8" w:rsidRPr="00DD10DF" w:rsidRDefault="00413A1F" w:rsidP="00701471">
            <w:pPr>
              <w:spacing w:line="360" w:lineRule="auto"/>
            </w:pPr>
            <w:r w:rsidRPr="00DD10DF">
              <w:t>Privado</w:t>
            </w:r>
          </w:p>
        </w:tc>
        <w:tc>
          <w:tcPr>
            <w:tcW w:w="20" w:type="dxa"/>
            <w:hideMark/>
          </w:tcPr>
          <w:p w14:paraId="2CCF72B0" w14:textId="4489585F" w:rsidR="00387DC8" w:rsidRPr="00DD10DF" w:rsidRDefault="007A57D5" w:rsidP="00701471">
            <w:pPr>
              <w:spacing w:line="360" w:lineRule="auto"/>
            </w:pPr>
            <w:r w:rsidRPr="00DD10DF">
              <w:t>Ídem</w:t>
            </w:r>
          </w:p>
        </w:tc>
      </w:tr>
      <w:tr w:rsidR="00387DC8" w:rsidRPr="00DD10DF" w14:paraId="7A4F1F90" w14:textId="77777777" w:rsidTr="007A57D5">
        <w:trPr>
          <w:trHeight w:val="617"/>
          <w:jc w:val="center"/>
        </w:trPr>
        <w:tc>
          <w:tcPr>
            <w:tcW w:w="20" w:type="dxa"/>
            <w:hideMark/>
          </w:tcPr>
          <w:p w14:paraId="2F7D745F" w14:textId="458D19CE" w:rsidR="00387DC8" w:rsidRPr="00DD10DF" w:rsidRDefault="00413A1F" w:rsidP="00701471">
            <w:pPr>
              <w:spacing w:line="360" w:lineRule="auto"/>
            </w:pPr>
            <w:r w:rsidRPr="00DD10DF">
              <w:t>Género</w:t>
            </w:r>
          </w:p>
        </w:tc>
        <w:tc>
          <w:tcPr>
            <w:tcW w:w="20" w:type="dxa"/>
            <w:hideMark/>
          </w:tcPr>
          <w:p w14:paraId="7AE6278A" w14:textId="2058D86B" w:rsidR="00387DC8" w:rsidRPr="00DD10DF" w:rsidRDefault="00413A1F" w:rsidP="00701471">
            <w:pPr>
              <w:spacing w:line="360" w:lineRule="auto"/>
            </w:pPr>
            <w:r w:rsidRPr="00DD10DF">
              <w:t xml:space="preserve">Variable </w:t>
            </w:r>
            <w:r w:rsidR="007A57D5" w:rsidRPr="00DD10DF">
              <w:t>i</w:t>
            </w:r>
            <w:r w:rsidRPr="00DD10DF">
              <w:t>ndependiente</w:t>
            </w:r>
          </w:p>
          <w:p w14:paraId="6A87E0D3" w14:textId="784C0BFC" w:rsidR="00387DC8" w:rsidRPr="00DD10DF" w:rsidRDefault="00413A1F" w:rsidP="00701471">
            <w:pPr>
              <w:spacing w:line="360" w:lineRule="auto"/>
            </w:pPr>
            <w:r w:rsidRPr="00DD10DF">
              <w:t>(</w:t>
            </w:r>
            <w:r w:rsidR="007A57D5" w:rsidRPr="00DD10DF">
              <w:t>g</w:t>
            </w:r>
            <w:r w:rsidRPr="00DD10DF">
              <w:t xml:space="preserve">énero </w:t>
            </w:r>
            <w:r w:rsidR="007A57D5" w:rsidRPr="00DD10DF">
              <w:t>h</w:t>
            </w:r>
            <w:r w:rsidRPr="00DD10DF">
              <w:t>umano)</w:t>
            </w:r>
          </w:p>
        </w:tc>
        <w:tc>
          <w:tcPr>
            <w:tcW w:w="20" w:type="dxa"/>
            <w:hideMark/>
          </w:tcPr>
          <w:p w14:paraId="79C8FD0E" w14:textId="295D07C5" w:rsidR="00387DC8" w:rsidRPr="00DD10DF" w:rsidRDefault="007A57D5" w:rsidP="00701471">
            <w:pPr>
              <w:spacing w:line="360" w:lineRule="auto"/>
            </w:pPr>
            <w:r w:rsidRPr="00DD10DF">
              <w:t>Ídem</w:t>
            </w:r>
          </w:p>
        </w:tc>
        <w:tc>
          <w:tcPr>
            <w:tcW w:w="20" w:type="dxa"/>
            <w:hideMark/>
          </w:tcPr>
          <w:p w14:paraId="2EA0EC56" w14:textId="3E013D4C" w:rsidR="00387DC8" w:rsidRPr="00DD10DF" w:rsidRDefault="00413A1F" w:rsidP="00701471">
            <w:pPr>
              <w:spacing w:line="360" w:lineRule="auto"/>
            </w:pPr>
            <w:r w:rsidRPr="00DD10DF">
              <w:t>Hombre</w:t>
            </w:r>
          </w:p>
          <w:p w14:paraId="6E976898" w14:textId="2697AB7D" w:rsidR="00387DC8" w:rsidRPr="00DD10DF" w:rsidRDefault="00413A1F" w:rsidP="00701471">
            <w:pPr>
              <w:spacing w:line="360" w:lineRule="auto"/>
            </w:pPr>
            <w:r w:rsidRPr="00DD10DF">
              <w:t>Mujer</w:t>
            </w:r>
          </w:p>
        </w:tc>
        <w:tc>
          <w:tcPr>
            <w:tcW w:w="20" w:type="dxa"/>
            <w:hideMark/>
          </w:tcPr>
          <w:p w14:paraId="419488C1" w14:textId="5C8FD0F0" w:rsidR="00387DC8" w:rsidRPr="00DD10DF" w:rsidRDefault="007A57D5" w:rsidP="00701471">
            <w:pPr>
              <w:spacing w:line="360" w:lineRule="auto"/>
            </w:pPr>
            <w:r w:rsidRPr="00DD10DF">
              <w:t>Ídem</w:t>
            </w:r>
          </w:p>
        </w:tc>
      </w:tr>
      <w:tr w:rsidR="00387DC8" w:rsidRPr="00DD10DF" w14:paraId="79603C74" w14:textId="77777777" w:rsidTr="007A57D5">
        <w:trPr>
          <w:trHeight w:val="617"/>
          <w:jc w:val="center"/>
        </w:trPr>
        <w:tc>
          <w:tcPr>
            <w:tcW w:w="20" w:type="dxa"/>
            <w:hideMark/>
          </w:tcPr>
          <w:p w14:paraId="487AD425" w14:textId="54DB7D32" w:rsidR="00387DC8" w:rsidRPr="00DD10DF" w:rsidRDefault="00413A1F" w:rsidP="00701471">
            <w:pPr>
              <w:spacing w:line="360" w:lineRule="auto"/>
            </w:pPr>
            <w:r w:rsidRPr="00DD10DF">
              <w:t xml:space="preserve">Estrato </w:t>
            </w:r>
            <w:r w:rsidR="007A57D5" w:rsidRPr="00DD10DF">
              <w:t>s</w:t>
            </w:r>
            <w:r w:rsidRPr="00DD10DF">
              <w:t>ocioeconómico</w:t>
            </w:r>
          </w:p>
        </w:tc>
        <w:tc>
          <w:tcPr>
            <w:tcW w:w="20" w:type="dxa"/>
            <w:hideMark/>
          </w:tcPr>
          <w:p w14:paraId="2B295A99" w14:textId="18E5F91F" w:rsidR="00387DC8" w:rsidRPr="00DD10DF" w:rsidRDefault="00413A1F" w:rsidP="00701471">
            <w:pPr>
              <w:spacing w:line="360" w:lineRule="auto"/>
            </w:pPr>
            <w:r w:rsidRPr="00DD10DF">
              <w:t xml:space="preserve">Variable </w:t>
            </w:r>
            <w:r w:rsidR="007A57D5" w:rsidRPr="00DD10DF">
              <w:t>i</w:t>
            </w:r>
            <w:r w:rsidRPr="00DD10DF">
              <w:t>ndependiente</w:t>
            </w:r>
          </w:p>
          <w:p w14:paraId="6C855A2C" w14:textId="565EF771" w:rsidR="00387DC8" w:rsidRPr="00DD10DF" w:rsidRDefault="00413A1F" w:rsidP="00701471">
            <w:pPr>
              <w:spacing w:line="360" w:lineRule="auto"/>
            </w:pPr>
            <w:r w:rsidRPr="00DD10DF">
              <w:t>(</w:t>
            </w:r>
            <w:r w:rsidR="007A57D5" w:rsidRPr="00DD10DF">
              <w:t>c</w:t>
            </w:r>
            <w:r w:rsidRPr="00DD10DF">
              <w:t xml:space="preserve">lasificación </w:t>
            </w:r>
            <w:r w:rsidR="007A57D5" w:rsidRPr="00DD10DF">
              <w:t>e</w:t>
            </w:r>
            <w:r w:rsidRPr="00DD10DF">
              <w:t>stratificada)</w:t>
            </w:r>
          </w:p>
        </w:tc>
        <w:tc>
          <w:tcPr>
            <w:tcW w:w="20" w:type="dxa"/>
            <w:hideMark/>
          </w:tcPr>
          <w:p w14:paraId="52E14BD6" w14:textId="25014742" w:rsidR="00387DC8" w:rsidRPr="00DD10DF" w:rsidRDefault="007A57D5" w:rsidP="00701471">
            <w:pPr>
              <w:spacing w:line="360" w:lineRule="auto"/>
            </w:pPr>
            <w:r w:rsidRPr="00DD10DF">
              <w:t>Ídem</w:t>
            </w:r>
          </w:p>
        </w:tc>
        <w:tc>
          <w:tcPr>
            <w:tcW w:w="20" w:type="dxa"/>
            <w:hideMark/>
          </w:tcPr>
          <w:p w14:paraId="28272257" w14:textId="3FD3D6FF" w:rsidR="00387DC8" w:rsidRPr="00DD10DF" w:rsidRDefault="00413A1F" w:rsidP="00701471">
            <w:pPr>
              <w:spacing w:line="360" w:lineRule="auto"/>
              <w:rPr>
                <w:lang w:val="es-MX"/>
              </w:rPr>
            </w:pPr>
            <w:r w:rsidRPr="00DD10DF">
              <w:rPr>
                <w:lang w:val="es-MX"/>
              </w:rPr>
              <w:t>Bajo</w:t>
            </w:r>
          </w:p>
          <w:p w14:paraId="005D3608" w14:textId="0BFFED85" w:rsidR="00387DC8" w:rsidRPr="00DD10DF" w:rsidRDefault="00413A1F" w:rsidP="00701471">
            <w:pPr>
              <w:spacing w:line="360" w:lineRule="auto"/>
              <w:rPr>
                <w:lang w:val="es-MX"/>
              </w:rPr>
            </w:pPr>
            <w:r w:rsidRPr="00DD10DF">
              <w:rPr>
                <w:lang w:val="es-MX"/>
              </w:rPr>
              <w:t>Medio-</w:t>
            </w:r>
            <w:r w:rsidR="007A57D5" w:rsidRPr="00DD10DF">
              <w:rPr>
                <w:lang w:val="es-MX"/>
              </w:rPr>
              <w:t>b</w:t>
            </w:r>
            <w:r w:rsidRPr="00DD10DF">
              <w:rPr>
                <w:lang w:val="es-MX"/>
              </w:rPr>
              <w:t>ajo</w:t>
            </w:r>
          </w:p>
          <w:p w14:paraId="12EE7CE4" w14:textId="7E82732A" w:rsidR="00387DC8" w:rsidRPr="00DD10DF" w:rsidRDefault="00413A1F" w:rsidP="00701471">
            <w:pPr>
              <w:spacing w:line="360" w:lineRule="auto"/>
              <w:rPr>
                <w:lang w:val="es-MX"/>
              </w:rPr>
            </w:pPr>
            <w:r w:rsidRPr="00DD10DF">
              <w:rPr>
                <w:lang w:val="es-MX"/>
              </w:rPr>
              <w:t>Medio-</w:t>
            </w:r>
            <w:r w:rsidR="007A57D5" w:rsidRPr="00DD10DF">
              <w:rPr>
                <w:lang w:val="es-MX"/>
              </w:rPr>
              <w:t>a</w:t>
            </w:r>
            <w:r w:rsidRPr="00DD10DF">
              <w:rPr>
                <w:lang w:val="es-MX"/>
              </w:rPr>
              <w:t>lto</w:t>
            </w:r>
          </w:p>
          <w:p w14:paraId="623A0235" w14:textId="398BC320" w:rsidR="00387DC8" w:rsidRPr="00DD10DF" w:rsidRDefault="00413A1F" w:rsidP="00701471">
            <w:pPr>
              <w:spacing w:line="360" w:lineRule="auto"/>
              <w:rPr>
                <w:lang w:val="es-MX"/>
              </w:rPr>
            </w:pPr>
            <w:r w:rsidRPr="00DD10DF">
              <w:rPr>
                <w:lang w:val="es-MX"/>
              </w:rPr>
              <w:t>Alto</w:t>
            </w:r>
          </w:p>
        </w:tc>
        <w:tc>
          <w:tcPr>
            <w:tcW w:w="20" w:type="dxa"/>
            <w:hideMark/>
          </w:tcPr>
          <w:p w14:paraId="6673891E" w14:textId="07B6BA51" w:rsidR="00387DC8" w:rsidRPr="00DD10DF" w:rsidRDefault="007A57D5" w:rsidP="00701471">
            <w:pPr>
              <w:spacing w:line="360" w:lineRule="auto"/>
            </w:pPr>
            <w:r w:rsidRPr="00DD10DF">
              <w:t>Ídem</w:t>
            </w:r>
          </w:p>
        </w:tc>
      </w:tr>
      <w:tr w:rsidR="00387DC8" w:rsidRPr="00DD10DF" w14:paraId="489AA39C" w14:textId="77777777" w:rsidTr="007A57D5">
        <w:trPr>
          <w:trHeight w:val="617"/>
          <w:jc w:val="center"/>
        </w:trPr>
        <w:tc>
          <w:tcPr>
            <w:tcW w:w="20" w:type="dxa"/>
            <w:hideMark/>
          </w:tcPr>
          <w:p w14:paraId="7BFC384E" w14:textId="193D284B" w:rsidR="00387DC8" w:rsidRPr="00DD10DF" w:rsidRDefault="00413A1F" w:rsidP="00701471">
            <w:pPr>
              <w:spacing w:line="360" w:lineRule="auto"/>
            </w:pPr>
            <w:r w:rsidRPr="00DD10DF">
              <w:rPr>
                <w:rFonts w:eastAsiaTheme="minorEastAsia"/>
              </w:rPr>
              <w:t xml:space="preserve">Tipo </w:t>
            </w:r>
            <w:r w:rsidR="007A57D5" w:rsidRPr="00DD10DF">
              <w:rPr>
                <w:rFonts w:eastAsiaTheme="minorEastAsia"/>
              </w:rPr>
              <w:t>d</w:t>
            </w:r>
            <w:r w:rsidRPr="00DD10DF">
              <w:rPr>
                <w:rFonts w:eastAsiaTheme="minorEastAsia"/>
              </w:rPr>
              <w:t xml:space="preserve">e </w:t>
            </w:r>
            <w:r w:rsidR="007A57D5" w:rsidRPr="00DD10DF">
              <w:rPr>
                <w:rFonts w:eastAsiaTheme="minorEastAsia"/>
              </w:rPr>
              <w:t>t</w:t>
            </w:r>
            <w:r w:rsidRPr="00DD10DF">
              <w:rPr>
                <w:rFonts w:eastAsiaTheme="minorEastAsia"/>
              </w:rPr>
              <w:t>ransporte</w:t>
            </w:r>
          </w:p>
        </w:tc>
        <w:tc>
          <w:tcPr>
            <w:tcW w:w="20" w:type="dxa"/>
            <w:hideMark/>
          </w:tcPr>
          <w:p w14:paraId="16090671" w14:textId="4EED6F8D" w:rsidR="00387DC8" w:rsidRPr="00DD10DF" w:rsidRDefault="00413A1F" w:rsidP="00701471">
            <w:pPr>
              <w:spacing w:line="360" w:lineRule="auto"/>
            </w:pPr>
            <w:r w:rsidRPr="00DD10DF">
              <w:rPr>
                <w:rFonts w:eastAsiaTheme="minorEastAsia"/>
              </w:rPr>
              <w:t xml:space="preserve">Variable </w:t>
            </w:r>
            <w:r w:rsidR="007A57D5" w:rsidRPr="00DD10DF">
              <w:rPr>
                <w:rFonts w:eastAsiaTheme="minorEastAsia"/>
              </w:rPr>
              <w:t>i</w:t>
            </w:r>
            <w:r w:rsidRPr="00DD10DF">
              <w:rPr>
                <w:rFonts w:eastAsiaTheme="minorEastAsia"/>
              </w:rPr>
              <w:t>ndependiente</w:t>
            </w:r>
          </w:p>
          <w:p w14:paraId="7348EB7F" w14:textId="5E30B078" w:rsidR="00387DC8" w:rsidRPr="00DD10DF" w:rsidRDefault="00413A1F" w:rsidP="00701471">
            <w:pPr>
              <w:spacing w:line="360" w:lineRule="auto"/>
            </w:pPr>
            <w:r w:rsidRPr="00DD10DF">
              <w:rPr>
                <w:rFonts w:eastAsiaTheme="minorEastAsia"/>
              </w:rPr>
              <w:t>(Modalidad Vehicular))</w:t>
            </w:r>
          </w:p>
        </w:tc>
        <w:tc>
          <w:tcPr>
            <w:tcW w:w="20" w:type="dxa"/>
            <w:hideMark/>
          </w:tcPr>
          <w:p w14:paraId="4F7F6E28" w14:textId="461A42F3" w:rsidR="00387DC8" w:rsidRPr="00DD10DF" w:rsidRDefault="007A57D5" w:rsidP="00701471">
            <w:pPr>
              <w:spacing w:line="360" w:lineRule="auto"/>
            </w:pPr>
            <w:r w:rsidRPr="00DD10DF">
              <w:t>Ídem</w:t>
            </w:r>
          </w:p>
        </w:tc>
        <w:tc>
          <w:tcPr>
            <w:tcW w:w="20" w:type="dxa"/>
            <w:hideMark/>
          </w:tcPr>
          <w:p w14:paraId="66B1DAA8" w14:textId="22913F6A" w:rsidR="00387DC8" w:rsidRPr="00DD10DF" w:rsidRDefault="00413A1F" w:rsidP="00701471">
            <w:pPr>
              <w:spacing w:line="360" w:lineRule="auto"/>
            </w:pPr>
            <w:r w:rsidRPr="00DD10DF">
              <w:rPr>
                <w:rFonts w:eastAsiaTheme="minorEastAsia"/>
              </w:rPr>
              <w:t>Público</w:t>
            </w:r>
          </w:p>
          <w:p w14:paraId="501E4EF9" w14:textId="182854B5" w:rsidR="00387DC8" w:rsidRPr="00DD10DF" w:rsidRDefault="00413A1F" w:rsidP="00701471">
            <w:pPr>
              <w:spacing w:line="360" w:lineRule="auto"/>
            </w:pPr>
            <w:r w:rsidRPr="00DD10DF">
              <w:rPr>
                <w:rFonts w:eastAsiaTheme="minorEastAsia"/>
              </w:rPr>
              <w:t>Privado</w:t>
            </w:r>
          </w:p>
          <w:p w14:paraId="35C88E89" w14:textId="4BCF6121" w:rsidR="00387DC8" w:rsidRPr="00DD10DF" w:rsidRDefault="00413A1F" w:rsidP="00701471">
            <w:pPr>
              <w:spacing w:line="360" w:lineRule="auto"/>
            </w:pPr>
            <w:r w:rsidRPr="00DD10DF">
              <w:rPr>
                <w:rFonts w:eastAsiaTheme="minorEastAsia"/>
              </w:rPr>
              <w:t>Mixto</w:t>
            </w:r>
          </w:p>
          <w:p w14:paraId="6A10DCB5" w14:textId="172F3C6B" w:rsidR="00387DC8" w:rsidRPr="00DD10DF" w:rsidRDefault="00413A1F" w:rsidP="00701471">
            <w:pPr>
              <w:spacing w:line="360" w:lineRule="auto"/>
            </w:pPr>
            <w:r w:rsidRPr="00DD10DF">
              <w:rPr>
                <w:rFonts w:eastAsiaTheme="minorEastAsia"/>
              </w:rPr>
              <w:t>Bicicleta</w:t>
            </w:r>
          </w:p>
        </w:tc>
        <w:tc>
          <w:tcPr>
            <w:tcW w:w="20" w:type="dxa"/>
            <w:hideMark/>
          </w:tcPr>
          <w:p w14:paraId="23EFFBC6" w14:textId="773318E5" w:rsidR="00387DC8" w:rsidRPr="00DD10DF" w:rsidRDefault="007A57D5" w:rsidP="00701471">
            <w:pPr>
              <w:spacing w:line="360" w:lineRule="auto"/>
            </w:pPr>
            <w:r w:rsidRPr="00DD10DF">
              <w:t>Ídem</w:t>
            </w:r>
          </w:p>
        </w:tc>
      </w:tr>
    </w:tbl>
    <w:p w14:paraId="010CE2B3" w14:textId="39C44ADF" w:rsidR="00E75683" w:rsidRPr="004513CC" w:rsidRDefault="00E75683" w:rsidP="00413A1F">
      <w:pPr>
        <w:pStyle w:val="Ridecuerpodetextodos"/>
        <w:spacing w:after="0"/>
        <w:ind w:firstLine="0"/>
        <w:jc w:val="center"/>
      </w:pPr>
      <w:r w:rsidRPr="004513CC">
        <w:t>Fuente: Elaboración propia</w:t>
      </w:r>
    </w:p>
    <w:p w14:paraId="6221FF21" w14:textId="77777777" w:rsidR="005F13F3" w:rsidRPr="001C7584" w:rsidRDefault="005F13F3" w:rsidP="00DD10DF">
      <w:pPr>
        <w:pStyle w:val="Pie"/>
        <w:spacing w:after="0" w:line="360" w:lineRule="auto"/>
        <w:jc w:val="center"/>
        <w:rPr>
          <w:b/>
          <w:sz w:val="32"/>
          <w:szCs w:val="32"/>
        </w:rPr>
      </w:pPr>
      <w:r w:rsidRPr="001C7584">
        <w:rPr>
          <w:b/>
          <w:sz w:val="32"/>
          <w:szCs w:val="32"/>
        </w:rPr>
        <w:lastRenderedPageBreak/>
        <w:t>Resultados</w:t>
      </w:r>
    </w:p>
    <w:p w14:paraId="4D458BC0" w14:textId="211878ED" w:rsidR="005F13F3" w:rsidRDefault="005F13F3" w:rsidP="00413A1F">
      <w:pPr>
        <w:pStyle w:val="Pie"/>
        <w:spacing w:after="0" w:line="360" w:lineRule="auto"/>
        <w:ind w:firstLine="708"/>
        <w:rPr>
          <w:sz w:val="24"/>
        </w:rPr>
      </w:pPr>
      <w:r w:rsidRPr="004513CC">
        <w:rPr>
          <w:sz w:val="24"/>
        </w:rPr>
        <w:t xml:space="preserve">Se utilizó el análisis correlacional de Pearson </w:t>
      </w:r>
      <w:r w:rsidR="00EC3060">
        <w:rPr>
          <w:sz w:val="24"/>
        </w:rPr>
        <w:t xml:space="preserve">con la ayuda del </w:t>
      </w:r>
      <w:r w:rsidRPr="001C7584">
        <w:rPr>
          <w:i/>
          <w:iCs/>
          <w:sz w:val="24"/>
        </w:rPr>
        <w:t>software</w:t>
      </w:r>
      <w:r w:rsidRPr="004513CC">
        <w:rPr>
          <w:sz w:val="24"/>
        </w:rPr>
        <w:t xml:space="preserve"> IBM SPSS v</w:t>
      </w:r>
      <w:r w:rsidR="00EC3060">
        <w:rPr>
          <w:sz w:val="24"/>
        </w:rPr>
        <w:t>ersión</w:t>
      </w:r>
      <w:r w:rsidRPr="004513CC">
        <w:rPr>
          <w:sz w:val="24"/>
        </w:rPr>
        <w:t xml:space="preserve"> 22</w:t>
      </w:r>
      <w:r w:rsidR="00EC3060">
        <w:rPr>
          <w:sz w:val="24"/>
        </w:rPr>
        <w:t>.</w:t>
      </w:r>
      <w:r w:rsidR="00EC3060" w:rsidRPr="004513CC">
        <w:rPr>
          <w:sz w:val="24"/>
        </w:rPr>
        <w:t xml:space="preserve"> </w:t>
      </w:r>
      <w:r w:rsidR="00EC3060">
        <w:rPr>
          <w:sz w:val="24"/>
        </w:rPr>
        <w:t>E</w:t>
      </w:r>
      <w:r w:rsidR="00EC3060" w:rsidRPr="004513CC">
        <w:rPr>
          <w:sz w:val="24"/>
        </w:rPr>
        <w:t xml:space="preserve">l </w:t>
      </w:r>
      <w:r w:rsidRPr="004513CC">
        <w:rPr>
          <w:sz w:val="24"/>
        </w:rPr>
        <w:t>resultado que se obtuvo se observa en la tabla 6</w:t>
      </w:r>
      <w:r w:rsidR="00EC3060">
        <w:rPr>
          <w:sz w:val="24"/>
        </w:rPr>
        <w:t>.</w:t>
      </w:r>
    </w:p>
    <w:p w14:paraId="580318E0" w14:textId="77777777" w:rsidR="00413A1F" w:rsidRPr="004513CC" w:rsidRDefault="00413A1F" w:rsidP="00701471">
      <w:pPr>
        <w:pStyle w:val="Pie"/>
        <w:spacing w:after="0" w:line="360" w:lineRule="auto"/>
        <w:rPr>
          <w:sz w:val="24"/>
        </w:rPr>
      </w:pPr>
    </w:p>
    <w:p w14:paraId="000F1AC6" w14:textId="3BB58883" w:rsidR="005F13F3" w:rsidRPr="004513CC" w:rsidRDefault="005F13F3" w:rsidP="00413A1F">
      <w:pPr>
        <w:pStyle w:val="Pie"/>
        <w:spacing w:after="0" w:line="360" w:lineRule="auto"/>
        <w:jc w:val="center"/>
        <w:rPr>
          <w:sz w:val="24"/>
        </w:rPr>
      </w:pPr>
      <w:r w:rsidRPr="00413A1F">
        <w:rPr>
          <w:b/>
          <w:bCs/>
          <w:sz w:val="24"/>
        </w:rPr>
        <w:t>Tabla 6</w:t>
      </w:r>
      <w:r w:rsidR="00E2481A" w:rsidRPr="004513CC">
        <w:rPr>
          <w:sz w:val="24"/>
        </w:rPr>
        <w:t>.</w:t>
      </w:r>
      <w:r w:rsidR="00D75D3E">
        <w:rPr>
          <w:sz w:val="24"/>
        </w:rPr>
        <w:t xml:space="preserve"> </w:t>
      </w:r>
      <w:r w:rsidRPr="004513CC">
        <w:rPr>
          <w:sz w:val="24"/>
        </w:rPr>
        <w:t>Correlación de variables</w:t>
      </w:r>
      <w:r w:rsidR="00EC3060">
        <w:rPr>
          <w:sz w:val="24"/>
        </w:rPr>
        <w:t>: c</w:t>
      </w:r>
      <w:r w:rsidR="00EC3060" w:rsidRPr="004513CC">
        <w:rPr>
          <w:sz w:val="24"/>
        </w:rPr>
        <w:t xml:space="preserve">oeficiente </w:t>
      </w:r>
      <w:r w:rsidRPr="004513CC">
        <w:rPr>
          <w:sz w:val="24"/>
        </w:rPr>
        <w:t>Pearson</w:t>
      </w:r>
    </w:p>
    <w:tbl>
      <w:tblPr>
        <w:tblStyle w:val="Tablaconcuadrcula"/>
        <w:tblW w:w="8940" w:type="dxa"/>
        <w:jc w:val="center"/>
        <w:tblLook w:val="04A0" w:firstRow="1" w:lastRow="0" w:firstColumn="1" w:lastColumn="0" w:noHBand="0" w:noVBand="1"/>
      </w:tblPr>
      <w:tblGrid>
        <w:gridCol w:w="1256"/>
        <w:gridCol w:w="1349"/>
        <w:gridCol w:w="1256"/>
        <w:gridCol w:w="1256"/>
        <w:gridCol w:w="916"/>
        <w:gridCol w:w="1069"/>
        <w:gridCol w:w="916"/>
        <w:gridCol w:w="1043"/>
        <w:gridCol w:w="1003"/>
        <w:gridCol w:w="916"/>
      </w:tblGrid>
      <w:tr w:rsidR="009230C0" w:rsidRPr="00EC3060" w14:paraId="21D71808" w14:textId="77777777" w:rsidTr="001C7584">
        <w:trPr>
          <w:trHeight w:val="480"/>
          <w:jc w:val="center"/>
        </w:trPr>
        <w:tc>
          <w:tcPr>
            <w:tcW w:w="2820" w:type="dxa"/>
            <w:gridSpan w:val="2"/>
            <w:hideMark/>
          </w:tcPr>
          <w:p w14:paraId="54698EE8" w14:textId="77777777" w:rsidR="009230C0" w:rsidRPr="00DD10DF" w:rsidRDefault="009230C0" w:rsidP="00701471">
            <w:pPr>
              <w:spacing w:line="360" w:lineRule="auto"/>
              <w:rPr>
                <w:color w:val="000000"/>
                <w:lang w:val="es-MX" w:eastAsia="es-MX"/>
              </w:rPr>
            </w:pPr>
            <w:r w:rsidRPr="00DD10DF">
              <w:rPr>
                <w:color w:val="000000"/>
                <w:lang w:val="es-MX" w:eastAsia="es-MX"/>
              </w:rPr>
              <w:t> </w:t>
            </w:r>
          </w:p>
        </w:tc>
        <w:tc>
          <w:tcPr>
            <w:tcW w:w="1071" w:type="dxa"/>
            <w:hideMark/>
          </w:tcPr>
          <w:p w14:paraId="709C4B1F" w14:textId="77777777" w:rsidR="009230C0" w:rsidRPr="00DD10DF" w:rsidRDefault="009230C0" w:rsidP="00701471">
            <w:pPr>
              <w:spacing w:line="360" w:lineRule="auto"/>
              <w:jc w:val="center"/>
              <w:rPr>
                <w:color w:val="000000"/>
                <w:lang w:eastAsia="es-MX"/>
              </w:rPr>
            </w:pPr>
            <w:r w:rsidRPr="00DD10DF">
              <w:rPr>
                <w:color w:val="000000"/>
                <w:lang w:eastAsia="es-MX"/>
              </w:rPr>
              <w:t>Transporte público</w:t>
            </w:r>
          </w:p>
        </w:tc>
        <w:tc>
          <w:tcPr>
            <w:tcW w:w="914" w:type="dxa"/>
            <w:hideMark/>
          </w:tcPr>
          <w:p w14:paraId="36FAD33B" w14:textId="77777777" w:rsidR="009230C0" w:rsidRPr="00DD10DF" w:rsidRDefault="009230C0" w:rsidP="00701471">
            <w:pPr>
              <w:spacing w:line="360" w:lineRule="auto"/>
              <w:jc w:val="center"/>
              <w:rPr>
                <w:color w:val="000000"/>
                <w:lang w:eastAsia="es-MX"/>
              </w:rPr>
            </w:pPr>
            <w:r w:rsidRPr="00DD10DF">
              <w:rPr>
                <w:color w:val="000000"/>
                <w:lang w:eastAsia="es-MX"/>
              </w:rPr>
              <w:t>Transporte privado</w:t>
            </w:r>
          </w:p>
        </w:tc>
        <w:tc>
          <w:tcPr>
            <w:tcW w:w="709" w:type="dxa"/>
            <w:hideMark/>
          </w:tcPr>
          <w:p w14:paraId="4F8658B9" w14:textId="77777777" w:rsidR="009230C0" w:rsidRPr="00DD10DF" w:rsidRDefault="009230C0" w:rsidP="00701471">
            <w:pPr>
              <w:spacing w:line="360" w:lineRule="auto"/>
              <w:jc w:val="center"/>
              <w:rPr>
                <w:color w:val="000000"/>
                <w:lang w:eastAsia="es-MX"/>
              </w:rPr>
            </w:pPr>
            <w:r w:rsidRPr="00DD10DF">
              <w:rPr>
                <w:color w:val="000000"/>
                <w:lang w:eastAsia="es-MX"/>
              </w:rPr>
              <w:t>Mixto</w:t>
            </w:r>
          </w:p>
        </w:tc>
        <w:tc>
          <w:tcPr>
            <w:tcW w:w="850" w:type="dxa"/>
            <w:hideMark/>
          </w:tcPr>
          <w:p w14:paraId="70068653" w14:textId="77777777" w:rsidR="009230C0" w:rsidRPr="00DD10DF" w:rsidRDefault="009230C0" w:rsidP="00701471">
            <w:pPr>
              <w:spacing w:line="360" w:lineRule="auto"/>
              <w:jc w:val="center"/>
              <w:rPr>
                <w:color w:val="000000"/>
                <w:lang w:eastAsia="es-MX"/>
              </w:rPr>
            </w:pPr>
            <w:r w:rsidRPr="00DD10DF">
              <w:rPr>
                <w:color w:val="000000"/>
                <w:lang w:eastAsia="es-MX"/>
              </w:rPr>
              <w:t>Bicicleta</w:t>
            </w:r>
          </w:p>
        </w:tc>
        <w:tc>
          <w:tcPr>
            <w:tcW w:w="530" w:type="dxa"/>
            <w:hideMark/>
          </w:tcPr>
          <w:p w14:paraId="455C052E" w14:textId="77777777" w:rsidR="009230C0" w:rsidRPr="00DD10DF" w:rsidRDefault="009230C0" w:rsidP="00701471">
            <w:pPr>
              <w:spacing w:line="360" w:lineRule="auto"/>
              <w:jc w:val="center"/>
              <w:rPr>
                <w:color w:val="000000"/>
                <w:lang w:eastAsia="es-MX"/>
              </w:rPr>
            </w:pPr>
            <w:r w:rsidRPr="00DD10DF">
              <w:rPr>
                <w:color w:val="000000"/>
                <w:lang w:eastAsia="es-MX"/>
              </w:rPr>
              <w:t>Otro</w:t>
            </w:r>
          </w:p>
        </w:tc>
        <w:tc>
          <w:tcPr>
            <w:tcW w:w="745" w:type="dxa"/>
            <w:hideMark/>
          </w:tcPr>
          <w:p w14:paraId="763F8642" w14:textId="77777777" w:rsidR="009230C0" w:rsidRPr="00DD10DF" w:rsidRDefault="009230C0" w:rsidP="00701471">
            <w:pPr>
              <w:spacing w:line="360" w:lineRule="auto"/>
              <w:jc w:val="center"/>
              <w:rPr>
                <w:color w:val="000000"/>
                <w:lang w:eastAsia="es-MX"/>
              </w:rPr>
            </w:pPr>
            <w:r w:rsidRPr="00DD10DF">
              <w:rPr>
                <w:color w:val="000000"/>
                <w:lang w:eastAsia="es-MX"/>
              </w:rPr>
              <w:t>Caminar</w:t>
            </w:r>
          </w:p>
        </w:tc>
        <w:tc>
          <w:tcPr>
            <w:tcW w:w="710" w:type="dxa"/>
            <w:hideMark/>
          </w:tcPr>
          <w:p w14:paraId="7E0E75ED" w14:textId="77777777" w:rsidR="009230C0" w:rsidRPr="00DD10DF" w:rsidRDefault="009230C0" w:rsidP="00701471">
            <w:pPr>
              <w:spacing w:line="360" w:lineRule="auto"/>
              <w:jc w:val="center"/>
              <w:rPr>
                <w:color w:val="000000"/>
                <w:lang w:eastAsia="es-MX"/>
              </w:rPr>
            </w:pPr>
            <w:r w:rsidRPr="00DD10DF">
              <w:rPr>
                <w:color w:val="000000"/>
                <w:lang w:eastAsia="es-MX"/>
              </w:rPr>
              <w:t>Hombre</w:t>
            </w:r>
          </w:p>
        </w:tc>
        <w:tc>
          <w:tcPr>
            <w:tcW w:w="591" w:type="dxa"/>
            <w:hideMark/>
          </w:tcPr>
          <w:p w14:paraId="0BCF114B" w14:textId="77777777" w:rsidR="009230C0" w:rsidRPr="00DD10DF" w:rsidRDefault="009230C0" w:rsidP="00701471">
            <w:pPr>
              <w:spacing w:line="360" w:lineRule="auto"/>
              <w:jc w:val="center"/>
              <w:rPr>
                <w:color w:val="000000"/>
                <w:lang w:eastAsia="es-MX"/>
              </w:rPr>
            </w:pPr>
            <w:r w:rsidRPr="00DD10DF">
              <w:rPr>
                <w:color w:val="000000"/>
                <w:lang w:eastAsia="es-MX"/>
              </w:rPr>
              <w:t>Mujer</w:t>
            </w:r>
          </w:p>
        </w:tc>
      </w:tr>
      <w:tr w:rsidR="009230C0" w:rsidRPr="00EC3060" w14:paraId="37C625FA" w14:textId="77777777" w:rsidTr="001C7584">
        <w:trPr>
          <w:trHeight w:val="316"/>
          <w:jc w:val="center"/>
        </w:trPr>
        <w:tc>
          <w:tcPr>
            <w:tcW w:w="935" w:type="dxa"/>
            <w:vMerge w:val="restart"/>
            <w:hideMark/>
          </w:tcPr>
          <w:p w14:paraId="53C19DB5" w14:textId="77777777" w:rsidR="009230C0" w:rsidRPr="00DD10DF" w:rsidRDefault="009230C0" w:rsidP="00701471">
            <w:pPr>
              <w:spacing w:line="360" w:lineRule="auto"/>
              <w:rPr>
                <w:color w:val="000000"/>
                <w:lang w:eastAsia="es-MX"/>
              </w:rPr>
            </w:pPr>
            <w:r w:rsidRPr="00DD10DF">
              <w:rPr>
                <w:color w:val="000000"/>
                <w:lang w:eastAsia="es-MX"/>
              </w:rPr>
              <w:t>Bajo</w:t>
            </w:r>
          </w:p>
        </w:tc>
        <w:tc>
          <w:tcPr>
            <w:tcW w:w="1885" w:type="dxa"/>
            <w:hideMark/>
          </w:tcPr>
          <w:p w14:paraId="45CC0870" w14:textId="77777777" w:rsidR="009230C0" w:rsidRPr="00DD10DF" w:rsidRDefault="009230C0" w:rsidP="00701471">
            <w:pPr>
              <w:spacing w:line="360" w:lineRule="auto"/>
              <w:rPr>
                <w:color w:val="000000"/>
                <w:lang w:eastAsia="es-MX"/>
              </w:rPr>
            </w:pPr>
            <w:r w:rsidRPr="00DD10DF">
              <w:rPr>
                <w:color w:val="000000"/>
                <w:lang w:eastAsia="es-MX"/>
              </w:rPr>
              <w:t>Correlación de Pearson</w:t>
            </w:r>
          </w:p>
        </w:tc>
        <w:tc>
          <w:tcPr>
            <w:tcW w:w="1071" w:type="dxa"/>
            <w:noWrap/>
            <w:hideMark/>
          </w:tcPr>
          <w:p w14:paraId="3F6C88CE" w14:textId="38547E1A"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29</w:t>
            </w:r>
          </w:p>
        </w:tc>
        <w:tc>
          <w:tcPr>
            <w:tcW w:w="914" w:type="dxa"/>
            <w:noWrap/>
            <w:hideMark/>
          </w:tcPr>
          <w:p w14:paraId="41C911B1" w14:textId="7EC85CA4" w:rsidR="009230C0" w:rsidRPr="00DD10DF" w:rsidRDefault="009230C0" w:rsidP="00701471">
            <w:pPr>
              <w:spacing w:line="360" w:lineRule="auto"/>
              <w:jc w:val="right"/>
              <w:rPr>
                <w:color w:val="000000"/>
                <w:lang w:eastAsia="es-MX"/>
              </w:rPr>
            </w:pPr>
            <w:r w:rsidRPr="00DD10DF">
              <w:rPr>
                <w:color w:val="000000"/>
                <w:lang w:eastAsia="es-MX"/>
              </w:rPr>
              <w:t>-</w:t>
            </w:r>
            <w:r w:rsidR="00EC3060" w:rsidRPr="00DD10DF">
              <w:rPr>
                <w:color w:val="000000"/>
                <w:lang w:eastAsia="es-MX"/>
              </w:rPr>
              <w:t>0</w:t>
            </w:r>
            <w:r w:rsidRPr="00DD10DF">
              <w:rPr>
                <w:color w:val="000000"/>
                <w:lang w:eastAsia="es-MX"/>
              </w:rPr>
              <w:t>.072</w:t>
            </w:r>
          </w:p>
        </w:tc>
        <w:tc>
          <w:tcPr>
            <w:tcW w:w="709" w:type="dxa"/>
            <w:noWrap/>
            <w:hideMark/>
          </w:tcPr>
          <w:p w14:paraId="59B87862" w14:textId="166C81FB" w:rsidR="009230C0" w:rsidRPr="00DD10DF" w:rsidRDefault="009230C0" w:rsidP="00701471">
            <w:pPr>
              <w:spacing w:line="360" w:lineRule="auto"/>
              <w:jc w:val="right"/>
              <w:rPr>
                <w:color w:val="000000"/>
                <w:lang w:eastAsia="es-MX"/>
              </w:rPr>
            </w:pPr>
            <w:r w:rsidRPr="00DD10DF">
              <w:rPr>
                <w:color w:val="000000"/>
                <w:lang w:eastAsia="es-MX"/>
              </w:rPr>
              <w:t>-</w:t>
            </w:r>
            <w:r w:rsidR="00EC3060" w:rsidRPr="00DD10DF">
              <w:rPr>
                <w:color w:val="000000"/>
                <w:lang w:eastAsia="es-MX"/>
              </w:rPr>
              <w:t>0</w:t>
            </w:r>
            <w:r w:rsidRPr="00DD10DF">
              <w:rPr>
                <w:color w:val="000000"/>
                <w:lang w:eastAsia="es-MX"/>
              </w:rPr>
              <w:t>.036</w:t>
            </w:r>
          </w:p>
        </w:tc>
        <w:tc>
          <w:tcPr>
            <w:tcW w:w="850" w:type="dxa"/>
            <w:noWrap/>
            <w:hideMark/>
          </w:tcPr>
          <w:p w14:paraId="14EF3394" w14:textId="6A23F91B"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120</w:t>
            </w:r>
          </w:p>
        </w:tc>
        <w:tc>
          <w:tcPr>
            <w:tcW w:w="530" w:type="dxa"/>
            <w:noWrap/>
            <w:hideMark/>
          </w:tcPr>
          <w:p w14:paraId="379A5E6D" w14:textId="50E374C8"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162</w:t>
            </w:r>
          </w:p>
        </w:tc>
        <w:tc>
          <w:tcPr>
            <w:tcW w:w="745" w:type="dxa"/>
            <w:noWrap/>
            <w:hideMark/>
          </w:tcPr>
          <w:p w14:paraId="38255523" w14:textId="16C0B8C4" w:rsidR="009230C0" w:rsidRPr="00DD10DF" w:rsidRDefault="00EC3060" w:rsidP="00701471">
            <w:pPr>
              <w:spacing w:line="360" w:lineRule="auto"/>
              <w:jc w:val="right"/>
              <w:rPr>
                <w:color w:val="000000"/>
                <w:lang w:eastAsia="es-MX"/>
              </w:rPr>
            </w:pPr>
            <w:r w:rsidRPr="00DD10DF">
              <w:rPr>
                <w:i/>
                <w:iCs/>
                <w:color w:val="000000"/>
                <w:lang w:eastAsia="es-MX"/>
              </w:rPr>
              <w:t>0</w:t>
            </w:r>
            <w:r w:rsidR="009230C0" w:rsidRPr="00DD10DF">
              <w:rPr>
                <w:i/>
                <w:iCs/>
                <w:color w:val="000000"/>
                <w:lang w:eastAsia="es-MX"/>
              </w:rPr>
              <w:t>.327</w:t>
            </w:r>
            <w:r w:rsidR="009230C0" w:rsidRPr="00DD10DF">
              <w:rPr>
                <w:color w:val="000000"/>
                <w:vertAlign w:val="superscript"/>
                <w:lang w:eastAsia="es-MX"/>
              </w:rPr>
              <w:t>**</w:t>
            </w:r>
          </w:p>
        </w:tc>
        <w:tc>
          <w:tcPr>
            <w:tcW w:w="710" w:type="dxa"/>
            <w:noWrap/>
            <w:hideMark/>
          </w:tcPr>
          <w:p w14:paraId="0B3FFBE1" w14:textId="4702C2E0"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57</w:t>
            </w:r>
          </w:p>
        </w:tc>
        <w:tc>
          <w:tcPr>
            <w:tcW w:w="591" w:type="dxa"/>
            <w:noWrap/>
            <w:hideMark/>
          </w:tcPr>
          <w:p w14:paraId="30AEAA40" w14:textId="757E56B7"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80</w:t>
            </w:r>
          </w:p>
        </w:tc>
      </w:tr>
      <w:tr w:rsidR="009230C0" w:rsidRPr="00EC3060" w14:paraId="6219DF5B" w14:textId="77777777" w:rsidTr="001C7584">
        <w:trPr>
          <w:trHeight w:val="225"/>
          <w:jc w:val="center"/>
        </w:trPr>
        <w:tc>
          <w:tcPr>
            <w:tcW w:w="935" w:type="dxa"/>
            <w:vMerge/>
            <w:hideMark/>
          </w:tcPr>
          <w:p w14:paraId="47ABC1A9" w14:textId="77777777" w:rsidR="009230C0" w:rsidRPr="00DD10DF" w:rsidRDefault="009230C0" w:rsidP="00701471">
            <w:pPr>
              <w:spacing w:line="360" w:lineRule="auto"/>
              <w:rPr>
                <w:color w:val="000000"/>
                <w:lang w:eastAsia="es-MX"/>
              </w:rPr>
            </w:pPr>
          </w:p>
        </w:tc>
        <w:tc>
          <w:tcPr>
            <w:tcW w:w="1885" w:type="dxa"/>
            <w:hideMark/>
          </w:tcPr>
          <w:p w14:paraId="23314212" w14:textId="77777777" w:rsidR="009230C0" w:rsidRPr="00DD10DF" w:rsidRDefault="009230C0" w:rsidP="00701471">
            <w:pPr>
              <w:spacing w:line="360" w:lineRule="auto"/>
              <w:rPr>
                <w:color w:val="000000"/>
                <w:lang w:eastAsia="es-MX"/>
              </w:rPr>
            </w:pPr>
            <w:r w:rsidRPr="00DD10DF">
              <w:rPr>
                <w:color w:val="000000"/>
                <w:lang w:eastAsia="es-MX"/>
              </w:rPr>
              <w:t>Sig. (bilateral)</w:t>
            </w:r>
          </w:p>
        </w:tc>
        <w:tc>
          <w:tcPr>
            <w:tcW w:w="1071" w:type="dxa"/>
            <w:noWrap/>
            <w:hideMark/>
          </w:tcPr>
          <w:p w14:paraId="33C05F91" w14:textId="42D3D05F"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731</w:t>
            </w:r>
          </w:p>
        </w:tc>
        <w:tc>
          <w:tcPr>
            <w:tcW w:w="914" w:type="dxa"/>
            <w:noWrap/>
            <w:hideMark/>
          </w:tcPr>
          <w:p w14:paraId="761F0BE6" w14:textId="12F4FE4C"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394</w:t>
            </w:r>
          </w:p>
        </w:tc>
        <w:tc>
          <w:tcPr>
            <w:tcW w:w="709" w:type="dxa"/>
            <w:noWrap/>
            <w:hideMark/>
          </w:tcPr>
          <w:p w14:paraId="201868AC" w14:textId="44EC4890"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672</w:t>
            </w:r>
          </w:p>
        </w:tc>
        <w:tc>
          <w:tcPr>
            <w:tcW w:w="850" w:type="dxa"/>
            <w:noWrap/>
            <w:hideMark/>
          </w:tcPr>
          <w:p w14:paraId="63745A89" w14:textId="79EDB96B"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156</w:t>
            </w:r>
          </w:p>
        </w:tc>
        <w:tc>
          <w:tcPr>
            <w:tcW w:w="530" w:type="dxa"/>
            <w:noWrap/>
            <w:hideMark/>
          </w:tcPr>
          <w:p w14:paraId="01C221A0" w14:textId="334F204E"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125</w:t>
            </w:r>
          </w:p>
        </w:tc>
        <w:tc>
          <w:tcPr>
            <w:tcW w:w="745" w:type="dxa"/>
            <w:noWrap/>
            <w:hideMark/>
          </w:tcPr>
          <w:p w14:paraId="0F90A12A" w14:textId="49DBFCAD"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10" w:type="dxa"/>
            <w:noWrap/>
            <w:hideMark/>
          </w:tcPr>
          <w:p w14:paraId="3A8377EA" w14:textId="1904D22B"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502</w:t>
            </w:r>
          </w:p>
        </w:tc>
        <w:tc>
          <w:tcPr>
            <w:tcW w:w="591" w:type="dxa"/>
            <w:noWrap/>
            <w:hideMark/>
          </w:tcPr>
          <w:p w14:paraId="609C2A91" w14:textId="60B4277A"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345</w:t>
            </w:r>
          </w:p>
        </w:tc>
      </w:tr>
      <w:tr w:rsidR="009230C0" w:rsidRPr="00EC3060" w14:paraId="03B81C06" w14:textId="77777777" w:rsidTr="001C7584">
        <w:trPr>
          <w:trHeight w:val="240"/>
          <w:jc w:val="center"/>
        </w:trPr>
        <w:tc>
          <w:tcPr>
            <w:tcW w:w="935" w:type="dxa"/>
            <w:vMerge/>
            <w:hideMark/>
          </w:tcPr>
          <w:p w14:paraId="159A885E" w14:textId="77777777" w:rsidR="009230C0" w:rsidRPr="00DD10DF" w:rsidRDefault="009230C0" w:rsidP="00701471">
            <w:pPr>
              <w:spacing w:line="360" w:lineRule="auto"/>
              <w:rPr>
                <w:color w:val="000000"/>
                <w:lang w:eastAsia="es-MX"/>
              </w:rPr>
            </w:pPr>
          </w:p>
        </w:tc>
        <w:tc>
          <w:tcPr>
            <w:tcW w:w="1885" w:type="dxa"/>
            <w:hideMark/>
          </w:tcPr>
          <w:p w14:paraId="646E3D9C" w14:textId="77777777" w:rsidR="009230C0" w:rsidRPr="00DD10DF" w:rsidRDefault="009230C0" w:rsidP="00701471">
            <w:pPr>
              <w:spacing w:line="360" w:lineRule="auto"/>
              <w:rPr>
                <w:i/>
                <w:iCs/>
                <w:color w:val="000000"/>
                <w:lang w:eastAsia="es-MX"/>
              </w:rPr>
            </w:pPr>
            <w:r w:rsidRPr="00DD10DF">
              <w:rPr>
                <w:i/>
                <w:iCs/>
                <w:color w:val="000000"/>
                <w:lang w:eastAsia="es-MX"/>
              </w:rPr>
              <w:t>N</w:t>
            </w:r>
          </w:p>
        </w:tc>
        <w:tc>
          <w:tcPr>
            <w:tcW w:w="1071" w:type="dxa"/>
            <w:noWrap/>
            <w:hideMark/>
          </w:tcPr>
          <w:p w14:paraId="743E841A" w14:textId="77777777" w:rsidR="009230C0" w:rsidRPr="00DD10DF" w:rsidRDefault="009230C0" w:rsidP="00701471">
            <w:pPr>
              <w:spacing w:line="360" w:lineRule="auto"/>
              <w:jc w:val="right"/>
              <w:rPr>
                <w:color w:val="000000"/>
                <w:lang w:eastAsia="es-MX"/>
              </w:rPr>
            </w:pPr>
            <w:r w:rsidRPr="00DD10DF">
              <w:rPr>
                <w:color w:val="000000"/>
                <w:lang w:eastAsia="es-MX"/>
              </w:rPr>
              <w:t>143</w:t>
            </w:r>
          </w:p>
        </w:tc>
        <w:tc>
          <w:tcPr>
            <w:tcW w:w="914" w:type="dxa"/>
            <w:noWrap/>
            <w:hideMark/>
          </w:tcPr>
          <w:p w14:paraId="1D5ED202" w14:textId="77777777" w:rsidR="009230C0" w:rsidRPr="00DD10DF" w:rsidRDefault="009230C0" w:rsidP="00701471">
            <w:pPr>
              <w:spacing w:line="360" w:lineRule="auto"/>
              <w:jc w:val="right"/>
              <w:rPr>
                <w:color w:val="000000"/>
                <w:lang w:eastAsia="es-MX"/>
              </w:rPr>
            </w:pPr>
            <w:r w:rsidRPr="00DD10DF">
              <w:rPr>
                <w:color w:val="000000"/>
                <w:lang w:eastAsia="es-MX"/>
              </w:rPr>
              <w:t>143</w:t>
            </w:r>
          </w:p>
        </w:tc>
        <w:tc>
          <w:tcPr>
            <w:tcW w:w="709" w:type="dxa"/>
            <w:noWrap/>
            <w:hideMark/>
          </w:tcPr>
          <w:p w14:paraId="59AB543E" w14:textId="77777777" w:rsidR="009230C0" w:rsidRPr="00DD10DF" w:rsidRDefault="009230C0" w:rsidP="00701471">
            <w:pPr>
              <w:spacing w:line="360" w:lineRule="auto"/>
              <w:jc w:val="right"/>
              <w:rPr>
                <w:color w:val="000000"/>
                <w:lang w:eastAsia="es-MX"/>
              </w:rPr>
            </w:pPr>
            <w:r w:rsidRPr="00DD10DF">
              <w:rPr>
                <w:color w:val="000000"/>
                <w:lang w:eastAsia="es-MX"/>
              </w:rPr>
              <w:t>142</w:t>
            </w:r>
          </w:p>
        </w:tc>
        <w:tc>
          <w:tcPr>
            <w:tcW w:w="850" w:type="dxa"/>
            <w:noWrap/>
            <w:hideMark/>
          </w:tcPr>
          <w:p w14:paraId="1CCBAD3C" w14:textId="77777777" w:rsidR="009230C0" w:rsidRPr="00DD10DF" w:rsidRDefault="009230C0" w:rsidP="00701471">
            <w:pPr>
              <w:spacing w:line="360" w:lineRule="auto"/>
              <w:jc w:val="right"/>
              <w:rPr>
                <w:color w:val="000000"/>
                <w:lang w:eastAsia="es-MX"/>
              </w:rPr>
            </w:pPr>
            <w:r w:rsidRPr="00DD10DF">
              <w:rPr>
                <w:color w:val="000000"/>
                <w:lang w:eastAsia="es-MX"/>
              </w:rPr>
              <w:t>141</w:t>
            </w:r>
          </w:p>
        </w:tc>
        <w:tc>
          <w:tcPr>
            <w:tcW w:w="530" w:type="dxa"/>
            <w:noWrap/>
            <w:hideMark/>
          </w:tcPr>
          <w:p w14:paraId="4CC1A10D" w14:textId="77777777" w:rsidR="009230C0" w:rsidRPr="00DD10DF" w:rsidRDefault="009230C0" w:rsidP="00701471">
            <w:pPr>
              <w:spacing w:line="360" w:lineRule="auto"/>
              <w:jc w:val="right"/>
              <w:rPr>
                <w:color w:val="000000"/>
                <w:lang w:eastAsia="es-MX"/>
              </w:rPr>
            </w:pPr>
            <w:r w:rsidRPr="00DD10DF">
              <w:rPr>
                <w:color w:val="000000"/>
                <w:lang w:eastAsia="es-MX"/>
              </w:rPr>
              <w:t>91</w:t>
            </w:r>
          </w:p>
        </w:tc>
        <w:tc>
          <w:tcPr>
            <w:tcW w:w="745" w:type="dxa"/>
            <w:noWrap/>
            <w:hideMark/>
          </w:tcPr>
          <w:p w14:paraId="3B4C49C9" w14:textId="77777777" w:rsidR="009230C0" w:rsidRPr="00DD10DF" w:rsidRDefault="009230C0" w:rsidP="00701471">
            <w:pPr>
              <w:spacing w:line="360" w:lineRule="auto"/>
              <w:jc w:val="right"/>
              <w:rPr>
                <w:color w:val="000000"/>
                <w:lang w:eastAsia="es-MX"/>
              </w:rPr>
            </w:pPr>
            <w:r w:rsidRPr="00DD10DF">
              <w:rPr>
                <w:color w:val="000000"/>
                <w:lang w:eastAsia="es-MX"/>
              </w:rPr>
              <w:t>143</w:t>
            </w:r>
          </w:p>
        </w:tc>
        <w:tc>
          <w:tcPr>
            <w:tcW w:w="710" w:type="dxa"/>
            <w:noWrap/>
            <w:hideMark/>
          </w:tcPr>
          <w:p w14:paraId="78B78A98" w14:textId="77777777" w:rsidR="009230C0" w:rsidRPr="00DD10DF" w:rsidRDefault="009230C0" w:rsidP="00701471">
            <w:pPr>
              <w:spacing w:line="360" w:lineRule="auto"/>
              <w:jc w:val="right"/>
              <w:rPr>
                <w:color w:val="000000"/>
                <w:lang w:eastAsia="es-MX"/>
              </w:rPr>
            </w:pPr>
            <w:r w:rsidRPr="00DD10DF">
              <w:rPr>
                <w:color w:val="000000"/>
                <w:lang w:eastAsia="es-MX"/>
              </w:rPr>
              <w:t>143</w:t>
            </w:r>
          </w:p>
        </w:tc>
        <w:tc>
          <w:tcPr>
            <w:tcW w:w="591" w:type="dxa"/>
            <w:noWrap/>
            <w:hideMark/>
          </w:tcPr>
          <w:p w14:paraId="344CDC9C" w14:textId="77777777" w:rsidR="009230C0" w:rsidRPr="00DD10DF" w:rsidRDefault="009230C0" w:rsidP="00701471">
            <w:pPr>
              <w:spacing w:line="360" w:lineRule="auto"/>
              <w:jc w:val="right"/>
              <w:rPr>
                <w:color w:val="000000"/>
                <w:lang w:eastAsia="es-MX"/>
              </w:rPr>
            </w:pPr>
            <w:r w:rsidRPr="00DD10DF">
              <w:rPr>
                <w:color w:val="000000"/>
                <w:lang w:eastAsia="es-MX"/>
              </w:rPr>
              <w:t>143</w:t>
            </w:r>
          </w:p>
        </w:tc>
      </w:tr>
      <w:tr w:rsidR="009230C0" w:rsidRPr="00EC3060" w14:paraId="7242FAC0" w14:textId="77777777" w:rsidTr="001C7584">
        <w:trPr>
          <w:trHeight w:val="338"/>
          <w:jc w:val="center"/>
        </w:trPr>
        <w:tc>
          <w:tcPr>
            <w:tcW w:w="935" w:type="dxa"/>
            <w:vMerge w:val="restart"/>
            <w:hideMark/>
          </w:tcPr>
          <w:p w14:paraId="4917D35E" w14:textId="77777777" w:rsidR="009230C0" w:rsidRPr="00DD10DF" w:rsidRDefault="009230C0" w:rsidP="00701471">
            <w:pPr>
              <w:spacing w:line="360" w:lineRule="auto"/>
              <w:rPr>
                <w:color w:val="000000"/>
                <w:lang w:eastAsia="es-MX"/>
              </w:rPr>
            </w:pPr>
            <w:r w:rsidRPr="00DD10DF">
              <w:rPr>
                <w:color w:val="000000"/>
                <w:lang w:eastAsia="es-MX"/>
              </w:rPr>
              <w:t>Medio bajo</w:t>
            </w:r>
          </w:p>
        </w:tc>
        <w:tc>
          <w:tcPr>
            <w:tcW w:w="1885" w:type="dxa"/>
            <w:hideMark/>
          </w:tcPr>
          <w:p w14:paraId="3214980A" w14:textId="77777777" w:rsidR="009230C0" w:rsidRPr="00DD10DF" w:rsidRDefault="009230C0" w:rsidP="00701471">
            <w:pPr>
              <w:spacing w:line="360" w:lineRule="auto"/>
              <w:rPr>
                <w:color w:val="000000"/>
                <w:lang w:eastAsia="es-MX"/>
              </w:rPr>
            </w:pPr>
            <w:r w:rsidRPr="00DD10DF">
              <w:rPr>
                <w:color w:val="000000"/>
                <w:lang w:eastAsia="es-MX"/>
              </w:rPr>
              <w:t>Correlación de Pearson</w:t>
            </w:r>
          </w:p>
        </w:tc>
        <w:tc>
          <w:tcPr>
            <w:tcW w:w="1071" w:type="dxa"/>
            <w:noWrap/>
            <w:hideMark/>
          </w:tcPr>
          <w:p w14:paraId="5B1977C5" w14:textId="51F674FA"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629</w:t>
            </w:r>
            <w:r w:rsidR="009230C0" w:rsidRPr="00DD10DF">
              <w:rPr>
                <w:i/>
                <w:iCs/>
                <w:color w:val="000000"/>
                <w:vertAlign w:val="superscript"/>
                <w:lang w:eastAsia="es-MX"/>
              </w:rPr>
              <w:t>**</w:t>
            </w:r>
          </w:p>
        </w:tc>
        <w:tc>
          <w:tcPr>
            <w:tcW w:w="914" w:type="dxa"/>
            <w:noWrap/>
            <w:hideMark/>
          </w:tcPr>
          <w:p w14:paraId="7B14ACFC" w14:textId="6632160D"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368</w:t>
            </w:r>
            <w:r w:rsidR="009230C0" w:rsidRPr="00DD10DF">
              <w:rPr>
                <w:i/>
                <w:iCs/>
                <w:color w:val="000000"/>
                <w:vertAlign w:val="superscript"/>
                <w:lang w:eastAsia="es-MX"/>
              </w:rPr>
              <w:t>**</w:t>
            </w:r>
          </w:p>
        </w:tc>
        <w:tc>
          <w:tcPr>
            <w:tcW w:w="709" w:type="dxa"/>
            <w:noWrap/>
            <w:hideMark/>
          </w:tcPr>
          <w:p w14:paraId="633D3961" w14:textId="1B56D666"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368</w:t>
            </w:r>
            <w:r w:rsidR="009230C0" w:rsidRPr="00DD10DF">
              <w:rPr>
                <w:i/>
                <w:iCs/>
                <w:color w:val="000000"/>
                <w:vertAlign w:val="superscript"/>
                <w:lang w:eastAsia="es-MX"/>
              </w:rPr>
              <w:t>**</w:t>
            </w:r>
          </w:p>
        </w:tc>
        <w:tc>
          <w:tcPr>
            <w:tcW w:w="850" w:type="dxa"/>
            <w:noWrap/>
            <w:hideMark/>
          </w:tcPr>
          <w:p w14:paraId="3ECF2591" w14:textId="4B14C4AD"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504</w:t>
            </w:r>
            <w:r w:rsidR="009230C0" w:rsidRPr="00DD10DF">
              <w:rPr>
                <w:i/>
                <w:iCs/>
                <w:color w:val="000000"/>
                <w:vertAlign w:val="superscript"/>
                <w:lang w:eastAsia="es-MX"/>
              </w:rPr>
              <w:t>**</w:t>
            </w:r>
          </w:p>
        </w:tc>
        <w:tc>
          <w:tcPr>
            <w:tcW w:w="530" w:type="dxa"/>
            <w:noWrap/>
            <w:hideMark/>
          </w:tcPr>
          <w:p w14:paraId="2BE0F1A9" w14:textId="71F893F9"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481</w:t>
            </w:r>
            <w:r w:rsidR="009230C0" w:rsidRPr="00DD10DF">
              <w:rPr>
                <w:i/>
                <w:iCs/>
                <w:color w:val="000000"/>
                <w:vertAlign w:val="superscript"/>
                <w:lang w:eastAsia="es-MX"/>
              </w:rPr>
              <w:t>**</w:t>
            </w:r>
          </w:p>
        </w:tc>
        <w:tc>
          <w:tcPr>
            <w:tcW w:w="745" w:type="dxa"/>
            <w:noWrap/>
            <w:hideMark/>
          </w:tcPr>
          <w:p w14:paraId="6FA3ACE5" w14:textId="25957366"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720</w:t>
            </w:r>
            <w:r w:rsidR="009230C0" w:rsidRPr="00DD10DF">
              <w:rPr>
                <w:i/>
                <w:iCs/>
                <w:color w:val="000000"/>
                <w:vertAlign w:val="superscript"/>
                <w:lang w:eastAsia="es-MX"/>
              </w:rPr>
              <w:t>**</w:t>
            </w:r>
          </w:p>
        </w:tc>
        <w:tc>
          <w:tcPr>
            <w:tcW w:w="710" w:type="dxa"/>
            <w:noWrap/>
            <w:hideMark/>
          </w:tcPr>
          <w:p w14:paraId="752CB87C" w14:textId="628B4B08"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668</w:t>
            </w:r>
            <w:r w:rsidR="009230C0" w:rsidRPr="00DD10DF">
              <w:rPr>
                <w:i/>
                <w:iCs/>
                <w:color w:val="000000"/>
                <w:vertAlign w:val="superscript"/>
                <w:lang w:eastAsia="es-MX"/>
              </w:rPr>
              <w:t>**</w:t>
            </w:r>
          </w:p>
        </w:tc>
        <w:tc>
          <w:tcPr>
            <w:tcW w:w="591" w:type="dxa"/>
            <w:noWrap/>
            <w:hideMark/>
          </w:tcPr>
          <w:p w14:paraId="4FAE7172" w14:textId="049352F8"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697</w:t>
            </w:r>
            <w:r w:rsidR="009230C0" w:rsidRPr="00DD10DF">
              <w:rPr>
                <w:i/>
                <w:iCs/>
                <w:color w:val="000000"/>
                <w:vertAlign w:val="superscript"/>
                <w:lang w:eastAsia="es-MX"/>
              </w:rPr>
              <w:t>**</w:t>
            </w:r>
          </w:p>
        </w:tc>
      </w:tr>
      <w:tr w:rsidR="009230C0" w:rsidRPr="00EC3060" w14:paraId="1DB84A5A" w14:textId="77777777" w:rsidTr="001C7584">
        <w:trPr>
          <w:trHeight w:val="225"/>
          <w:jc w:val="center"/>
        </w:trPr>
        <w:tc>
          <w:tcPr>
            <w:tcW w:w="935" w:type="dxa"/>
            <w:vMerge/>
            <w:hideMark/>
          </w:tcPr>
          <w:p w14:paraId="0E9A9DE0" w14:textId="77777777" w:rsidR="009230C0" w:rsidRPr="00DD10DF" w:rsidRDefault="009230C0" w:rsidP="00701471">
            <w:pPr>
              <w:spacing w:line="360" w:lineRule="auto"/>
              <w:rPr>
                <w:color w:val="000000"/>
                <w:lang w:eastAsia="es-MX"/>
              </w:rPr>
            </w:pPr>
          </w:p>
        </w:tc>
        <w:tc>
          <w:tcPr>
            <w:tcW w:w="1885" w:type="dxa"/>
            <w:hideMark/>
          </w:tcPr>
          <w:p w14:paraId="5CA7533F" w14:textId="77777777" w:rsidR="009230C0" w:rsidRPr="00DD10DF" w:rsidRDefault="009230C0" w:rsidP="00701471">
            <w:pPr>
              <w:spacing w:line="360" w:lineRule="auto"/>
              <w:rPr>
                <w:color w:val="000000"/>
                <w:lang w:eastAsia="es-MX"/>
              </w:rPr>
            </w:pPr>
            <w:r w:rsidRPr="00DD10DF">
              <w:rPr>
                <w:color w:val="000000"/>
                <w:lang w:eastAsia="es-MX"/>
              </w:rPr>
              <w:t>Sig. (bilateral)</w:t>
            </w:r>
          </w:p>
        </w:tc>
        <w:tc>
          <w:tcPr>
            <w:tcW w:w="1071" w:type="dxa"/>
            <w:noWrap/>
            <w:hideMark/>
          </w:tcPr>
          <w:p w14:paraId="1A316C8F" w14:textId="4575CEA0"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914" w:type="dxa"/>
            <w:noWrap/>
            <w:hideMark/>
          </w:tcPr>
          <w:p w14:paraId="751E672A" w14:textId="3E5BB9FA"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09" w:type="dxa"/>
            <w:noWrap/>
            <w:hideMark/>
          </w:tcPr>
          <w:p w14:paraId="2A689F75" w14:textId="19FF148E"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850" w:type="dxa"/>
            <w:noWrap/>
            <w:hideMark/>
          </w:tcPr>
          <w:p w14:paraId="0ABA263F" w14:textId="7FEC21DB"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530" w:type="dxa"/>
            <w:noWrap/>
            <w:hideMark/>
          </w:tcPr>
          <w:p w14:paraId="2259F117" w14:textId="360216DB"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45" w:type="dxa"/>
            <w:noWrap/>
            <w:hideMark/>
          </w:tcPr>
          <w:p w14:paraId="6F82CDA7" w14:textId="4A43128E"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10" w:type="dxa"/>
            <w:noWrap/>
            <w:hideMark/>
          </w:tcPr>
          <w:p w14:paraId="081878C1" w14:textId="33EFDD3D"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591" w:type="dxa"/>
            <w:noWrap/>
            <w:hideMark/>
          </w:tcPr>
          <w:p w14:paraId="2DDD4BF9" w14:textId="44A727E1"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r>
      <w:tr w:rsidR="009230C0" w:rsidRPr="00EC3060" w14:paraId="5B18961E" w14:textId="77777777" w:rsidTr="001C7584">
        <w:trPr>
          <w:trHeight w:val="240"/>
          <w:jc w:val="center"/>
        </w:trPr>
        <w:tc>
          <w:tcPr>
            <w:tcW w:w="935" w:type="dxa"/>
            <w:vMerge/>
            <w:hideMark/>
          </w:tcPr>
          <w:p w14:paraId="42092FB1" w14:textId="77777777" w:rsidR="009230C0" w:rsidRPr="00DD10DF" w:rsidRDefault="009230C0" w:rsidP="00701471">
            <w:pPr>
              <w:spacing w:line="360" w:lineRule="auto"/>
              <w:rPr>
                <w:color w:val="000000"/>
                <w:lang w:eastAsia="es-MX"/>
              </w:rPr>
            </w:pPr>
          </w:p>
        </w:tc>
        <w:tc>
          <w:tcPr>
            <w:tcW w:w="1885" w:type="dxa"/>
            <w:hideMark/>
          </w:tcPr>
          <w:p w14:paraId="757780B3" w14:textId="77777777" w:rsidR="009230C0" w:rsidRPr="00DD10DF" w:rsidRDefault="009230C0" w:rsidP="00701471">
            <w:pPr>
              <w:spacing w:line="360" w:lineRule="auto"/>
              <w:rPr>
                <w:i/>
                <w:iCs/>
                <w:color w:val="000000"/>
                <w:lang w:eastAsia="es-MX"/>
              </w:rPr>
            </w:pPr>
            <w:r w:rsidRPr="00DD10DF">
              <w:rPr>
                <w:i/>
                <w:iCs/>
                <w:color w:val="000000"/>
                <w:lang w:eastAsia="es-MX"/>
              </w:rPr>
              <w:t>N</w:t>
            </w:r>
          </w:p>
        </w:tc>
        <w:tc>
          <w:tcPr>
            <w:tcW w:w="1071" w:type="dxa"/>
            <w:noWrap/>
            <w:hideMark/>
          </w:tcPr>
          <w:p w14:paraId="04914659"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914" w:type="dxa"/>
            <w:noWrap/>
            <w:hideMark/>
          </w:tcPr>
          <w:p w14:paraId="5444666C"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709" w:type="dxa"/>
            <w:noWrap/>
            <w:hideMark/>
          </w:tcPr>
          <w:p w14:paraId="5F1A2FE0"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c>
          <w:tcPr>
            <w:tcW w:w="850" w:type="dxa"/>
            <w:noWrap/>
            <w:hideMark/>
          </w:tcPr>
          <w:p w14:paraId="0AAB7AC5" w14:textId="77777777" w:rsidR="009230C0" w:rsidRPr="00DD10DF" w:rsidRDefault="009230C0" w:rsidP="00701471">
            <w:pPr>
              <w:spacing w:line="360" w:lineRule="auto"/>
              <w:jc w:val="right"/>
              <w:rPr>
                <w:color w:val="000000"/>
                <w:lang w:eastAsia="es-MX"/>
              </w:rPr>
            </w:pPr>
            <w:r w:rsidRPr="00DD10DF">
              <w:rPr>
                <w:color w:val="000000"/>
                <w:lang w:eastAsia="es-MX"/>
              </w:rPr>
              <w:t>192</w:t>
            </w:r>
          </w:p>
        </w:tc>
        <w:tc>
          <w:tcPr>
            <w:tcW w:w="530" w:type="dxa"/>
            <w:noWrap/>
            <w:hideMark/>
          </w:tcPr>
          <w:p w14:paraId="6F919B99" w14:textId="77777777" w:rsidR="009230C0" w:rsidRPr="00DD10DF" w:rsidRDefault="009230C0" w:rsidP="00701471">
            <w:pPr>
              <w:spacing w:line="360" w:lineRule="auto"/>
              <w:jc w:val="right"/>
              <w:rPr>
                <w:color w:val="000000"/>
                <w:lang w:eastAsia="es-MX"/>
              </w:rPr>
            </w:pPr>
            <w:r w:rsidRPr="00DD10DF">
              <w:rPr>
                <w:color w:val="000000"/>
                <w:lang w:eastAsia="es-MX"/>
              </w:rPr>
              <w:t>123</w:t>
            </w:r>
          </w:p>
        </w:tc>
        <w:tc>
          <w:tcPr>
            <w:tcW w:w="745" w:type="dxa"/>
            <w:noWrap/>
            <w:hideMark/>
          </w:tcPr>
          <w:p w14:paraId="400B3A16"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710" w:type="dxa"/>
            <w:noWrap/>
            <w:hideMark/>
          </w:tcPr>
          <w:p w14:paraId="09C0416D"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591" w:type="dxa"/>
            <w:noWrap/>
            <w:hideMark/>
          </w:tcPr>
          <w:p w14:paraId="2F9AA780"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r>
      <w:tr w:rsidR="009230C0" w:rsidRPr="00EC3060" w14:paraId="57196230" w14:textId="77777777" w:rsidTr="001C7584">
        <w:trPr>
          <w:trHeight w:val="336"/>
          <w:jc w:val="center"/>
        </w:trPr>
        <w:tc>
          <w:tcPr>
            <w:tcW w:w="935" w:type="dxa"/>
            <w:vMerge w:val="restart"/>
            <w:hideMark/>
          </w:tcPr>
          <w:p w14:paraId="5943D4B7" w14:textId="77777777" w:rsidR="009230C0" w:rsidRPr="00DD10DF" w:rsidRDefault="009230C0" w:rsidP="00701471">
            <w:pPr>
              <w:spacing w:line="360" w:lineRule="auto"/>
              <w:rPr>
                <w:color w:val="000000"/>
                <w:lang w:eastAsia="es-MX"/>
              </w:rPr>
            </w:pPr>
            <w:r w:rsidRPr="00DD10DF">
              <w:rPr>
                <w:color w:val="000000"/>
                <w:lang w:eastAsia="es-MX"/>
              </w:rPr>
              <w:t>Medio alto</w:t>
            </w:r>
          </w:p>
        </w:tc>
        <w:tc>
          <w:tcPr>
            <w:tcW w:w="1885" w:type="dxa"/>
            <w:hideMark/>
          </w:tcPr>
          <w:p w14:paraId="1A4445D4" w14:textId="77777777" w:rsidR="009230C0" w:rsidRPr="00DD10DF" w:rsidRDefault="009230C0" w:rsidP="00701471">
            <w:pPr>
              <w:spacing w:line="360" w:lineRule="auto"/>
              <w:rPr>
                <w:color w:val="000000"/>
                <w:lang w:eastAsia="es-MX"/>
              </w:rPr>
            </w:pPr>
            <w:r w:rsidRPr="00DD10DF">
              <w:rPr>
                <w:color w:val="000000"/>
                <w:lang w:eastAsia="es-MX"/>
              </w:rPr>
              <w:t>Correlación de Pearson</w:t>
            </w:r>
          </w:p>
        </w:tc>
        <w:tc>
          <w:tcPr>
            <w:tcW w:w="1071" w:type="dxa"/>
            <w:noWrap/>
            <w:hideMark/>
          </w:tcPr>
          <w:p w14:paraId="48378538" w14:textId="2A36DC05"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771</w:t>
            </w:r>
            <w:r w:rsidR="009230C0" w:rsidRPr="00DD10DF">
              <w:rPr>
                <w:i/>
                <w:iCs/>
                <w:color w:val="000000"/>
                <w:vertAlign w:val="superscript"/>
                <w:lang w:eastAsia="es-MX"/>
              </w:rPr>
              <w:t>**</w:t>
            </w:r>
          </w:p>
        </w:tc>
        <w:tc>
          <w:tcPr>
            <w:tcW w:w="914" w:type="dxa"/>
            <w:noWrap/>
            <w:hideMark/>
          </w:tcPr>
          <w:p w14:paraId="14FE9FD2" w14:textId="126063F8"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703</w:t>
            </w:r>
            <w:r w:rsidR="009230C0" w:rsidRPr="00DD10DF">
              <w:rPr>
                <w:i/>
                <w:iCs/>
                <w:color w:val="000000"/>
                <w:vertAlign w:val="superscript"/>
                <w:lang w:eastAsia="es-MX"/>
              </w:rPr>
              <w:t>**</w:t>
            </w:r>
          </w:p>
        </w:tc>
        <w:tc>
          <w:tcPr>
            <w:tcW w:w="709" w:type="dxa"/>
            <w:noWrap/>
            <w:hideMark/>
          </w:tcPr>
          <w:p w14:paraId="0745F30A" w14:textId="068C6924"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599</w:t>
            </w:r>
            <w:r w:rsidR="009230C0" w:rsidRPr="00DD10DF">
              <w:rPr>
                <w:i/>
                <w:iCs/>
                <w:color w:val="000000"/>
                <w:vertAlign w:val="superscript"/>
                <w:lang w:eastAsia="es-MX"/>
              </w:rPr>
              <w:t>**</w:t>
            </w:r>
          </w:p>
        </w:tc>
        <w:tc>
          <w:tcPr>
            <w:tcW w:w="850" w:type="dxa"/>
            <w:noWrap/>
            <w:hideMark/>
          </w:tcPr>
          <w:p w14:paraId="21897F81" w14:textId="6996D9CD"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56</w:t>
            </w:r>
          </w:p>
        </w:tc>
        <w:tc>
          <w:tcPr>
            <w:tcW w:w="530" w:type="dxa"/>
            <w:noWrap/>
            <w:hideMark/>
          </w:tcPr>
          <w:p w14:paraId="32ED4C89" w14:textId="3F6B72D0"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201</w:t>
            </w:r>
            <w:r w:rsidR="009230C0" w:rsidRPr="00DD10DF">
              <w:rPr>
                <w:i/>
                <w:iCs/>
                <w:color w:val="000000"/>
                <w:vertAlign w:val="superscript"/>
                <w:lang w:eastAsia="es-MX"/>
              </w:rPr>
              <w:t>*</w:t>
            </w:r>
          </w:p>
        </w:tc>
        <w:tc>
          <w:tcPr>
            <w:tcW w:w="745" w:type="dxa"/>
            <w:noWrap/>
            <w:hideMark/>
          </w:tcPr>
          <w:p w14:paraId="549DE0FC" w14:textId="7B17C0D8"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114</w:t>
            </w:r>
          </w:p>
        </w:tc>
        <w:tc>
          <w:tcPr>
            <w:tcW w:w="710" w:type="dxa"/>
            <w:noWrap/>
            <w:hideMark/>
          </w:tcPr>
          <w:p w14:paraId="47CD0CBF" w14:textId="3AD6CD20"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738</w:t>
            </w:r>
            <w:r w:rsidR="009230C0" w:rsidRPr="00DD10DF">
              <w:rPr>
                <w:i/>
                <w:iCs/>
                <w:color w:val="000000"/>
                <w:vertAlign w:val="superscript"/>
                <w:lang w:eastAsia="es-MX"/>
              </w:rPr>
              <w:t>**</w:t>
            </w:r>
          </w:p>
        </w:tc>
        <w:tc>
          <w:tcPr>
            <w:tcW w:w="591" w:type="dxa"/>
            <w:noWrap/>
            <w:hideMark/>
          </w:tcPr>
          <w:p w14:paraId="206ED621" w14:textId="1559F4F5"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712</w:t>
            </w:r>
            <w:r w:rsidR="009230C0" w:rsidRPr="00DD10DF">
              <w:rPr>
                <w:i/>
                <w:iCs/>
                <w:color w:val="000000"/>
                <w:vertAlign w:val="superscript"/>
                <w:lang w:eastAsia="es-MX"/>
              </w:rPr>
              <w:t>**</w:t>
            </w:r>
          </w:p>
        </w:tc>
      </w:tr>
      <w:tr w:rsidR="009230C0" w:rsidRPr="00EC3060" w14:paraId="4A58008B" w14:textId="77777777" w:rsidTr="001C7584">
        <w:trPr>
          <w:trHeight w:val="225"/>
          <w:jc w:val="center"/>
        </w:trPr>
        <w:tc>
          <w:tcPr>
            <w:tcW w:w="935" w:type="dxa"/>
            <w:vMerge/>
            <w:hideMark/>
          </w:tcPr>
          <w:p w14:paraId="03D8C01B" w14:textId="77777777" w:rsidR="009230C0" w:rsidRPr="00DD10DF" w:rsidRDefault="009230C0" w:rsidP="00701471">
            <w:pPr>
              <w:spacing w:line="360" w:lineRule="auto"/>
              <w:rPr>
                <w:color w:val="000000"/>
                <w:lang w:eastAsia="es-MX"/>
              </w:rPr>
            </w:pPr>
          </w:p>
        </w:tc>
        <w:tc>
          <w:tcPr>
            <w:tcW w:w="1885" w:type="dxa"/>
            <w:hideMark/>
          </w:tcPr>
          <w:p w14:paraId="2D4E782B" w14:textId="77777777" w:rsidR="009230C0" w:rsidRPr="00DD10DF" w:rsidRDefault="009230C0" w:rsidP="00701471">
            <w:pPr>
              <w:spacing w:line="360" w:lineRule="auto"/>
              <w:rPr>
                <w:color w:val="000000"/>
                <w:lang w:eastAsia="es-MX"/>
              </w:rPr>
            </w:pPr>
            <w:r w:rsidRPr="00DD10DF">
              <w:rPr>
                <w:color w:val="000000"/>
                <w:lang w:eastAsia="es-MX"/>
              </w:rPr>
              <w:t>Sig. (bilateral)</w:t>
            </w:r>
          </w:p>
        </w:tc>
        <w:tc>
          <w:tcPr>
            <w:tcW w:w="1071" w:type="dxa"/>
            <w:noWrap/>
            <w:hideMark/>
          </w:tcPr>
          <w:p w14:paraId="3664D17A" w14:textId="756D81AC"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914" w:type="dxa"/>
            <w:noWrap/>
            <w:hideMark/>
          </w:tcPr>
          <w:p w14:paraId="54C51694" w14:textId="084A05D2"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09" w:type="dxa"/>
            <w:noWrap/>
            <w:hideMark/>
          </w:tcPr>
          <w:p w14:paraId="27FFFCC4" w14:textId="7F60BE0D"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850" w:type="dxa"/>
            <w:noWrap/>
            <w:hideMark/>
          </w:tcPr>
          <w:p w14:paraId="2290AC3E" w14:textId="50A9A2C0"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443</w:t>
            </w:r>
          </w:p>
        </w:tc>
        <w:tc>
          <w:tcPr>
            <w:tcW w:w="530" w:type="dxa"/>
            <w:noWrap/>
            <w:hideMark/>
          </w:tcPr>
          <w:p w14:paraId="232C937A" w14:textId="262F7E26"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26</w:t>
            </w:r>
          </w:p>
        </w:tc>
        <w:tc>
          <w:tcPr>
            <w:tcW w:w="745" w:type="dxa"/>
            <w:noWrap/>
            <w:hideMark/>
          </w:tcPr>
          <w:p w14:paraId="002277B5" w14:textId="26D8F758"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110</w:t>
            </w:r>
          </w:p>
        </w:tc>
        <w:tc>
          <w:tcPr>
            <w:tcW w:w="710" w:type="dxa"/>
            <w:noWrap/>
            <w:hideMark/>
          </w:tcPr>
          <w:p w14:paraId="4556F9B3" w14:textId="5D4B37C4"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591" w:type="dxa"/>
            <w:noWrap/>
            <w:hideMark/>
          </w:tcPr>
          <w:p w14:paraId="34B6228B" w14:textId="0BC184DC"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r>
      <w:tr w:rsidR="009230C0" w:rsidRPr="00EC3060" w14:paraId="22B6D828" w14:textId="77777777" w:rsidTr="001C7584">
        <w:trPr>
          <w:trHeight w:val="240"/>
          <w:jc w:val="center"/>
        </w:trPr>
        <w:tc>
          <w:tcPr>
            <w:tcW w:w="935" w:type="dxa"/>
            <w:vMerge/>
            <w:hideMark/>
          </w:tcPr>
          <w:p w14:paraId="2D19AA5E" w14:textId="77777777" w:rsidR="009230C0" w:rsidRPr="00DD10DF" w:rsidRDefault="009230C0" w:rsidP="00701471">
            <w:pPr>
              <w:spacing w:line="360" w:lineRule="auto"/>
              <w:rPr>
                <w:color w:val="000000"/>
                <w:lang w:eastAsia="es-MX"/>
              </w:rPr>
            </w:pPr>
          </w:p>
        </w:tc>
        <w:tc>
          <w:tcPr>
            <w:tcW w:w="1885" w:type="dxa"/>
            <w:hideMark/>
          </w:tcPr>
          <w:p w14:paraId="4CA991C5" w14:textId="77777777" w:rsidR="009230C0" w:rsidRPr="00DD10DF" w:rsidRDefault="009230C0" w:rsidP="00701471">
            <w:pPr>
              <w:spacing w:line="360" w:lineRule="auto"/>
              <w:rPr>
                <w:i/>
                <w:iCs/>
                <w:color w:val="000000"/>
                <w:lang w:eastAsia="es-MX"/>
              </w:rPr>
            </w:pPr>
            <w:r w:rsidRPr="00DD10DF">
              <w:rPr>
                <w:i/>
                <w:iCs/>
                <w:color w:val="000000"/>
                <w:lang w:eastAsia="es-MX"/>
              </w:rPr>
              <w:t>N</w:t>
            </w:r>
          </w:p>
        </w:tc>
        <w:tc>
          <w:tcPr>
            <w:tcW w:w="1071" w:type="dxa"/>
            <w:noWrap/>
            <w:hideMark/>
          </w:tcPr>
          <w:p w14:paraId="204A0032"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914" w:type="dxa"/>
            <w:noWrap/>
            <w:hideMark/>
          </w:tcPr>
          <w:p w14:paraId="51F63888"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709" w:type="dxa"/>
            <w:noWrap/>
            <w:hideMark/>
          </w:tcPr>
          <w:p w14:paraId="6DE3A659"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c>
          <w:tcPr>
            <w:tcW w:w="850" w:type="dxa"/>
            <w:noWrap/>
            <w:hideMark/>
          </w:tcPr>
          <w:p w14:paraId="5171A894" w14:textId="77777777" w:rsidR="009230C0" w:rsidRPr="00DD10DF" w:rsidRDefault="009230C0" w:rsidP="00701471">
            <w:pPr>
              <w:spacing w:line="360" w:lineRule="auto"/>
              <w:jc w:val="right"/>
              <w:rPr>
                <w:color w:val="000000"/>
                <w:lang w:eastAsia="es-MX"/>
              </w:rPr>
            </w:pPr>
            <w:r w:rsidRPr="00DD10DF">
              <w:rPr>
                <w:color w:val="000000"/>
                <w:lang w:eastAsia="es-MX"/>
              </w:rPr>
              <w:t>192</w:t>
            </w:r>
          </w:p>
        </w:tc>
        <w:tc>
          <w:tcPr>
            <w:tcW w:w="530" w:type="dxa"/>
            <w:noWrap/>
            <w:hideMark/>
          </w:tcPr>
          <w:p w14:paraId="105D2689" w14:textId="77777777" w:rsidR="009230C0" w:rsidRPr="00DD10DF" w:rsidRDefault="009230C0" w:rsidP="00701471">
            <w:pPr>
              <w:spacing w:line="360" w:lineRule="auto"/>
              <w:jc w:val="right"/>
              <w:rPr>
                <w:color w:val="000000"/>
                <w:lang w:eastAsia="es-MX"/>
              </w:rPr>
            </w:pPr>
            <w:r w:rsidRPr="00DD10DF">
              <w:rPr>
                <w:color w:val="000000"/>
                <w:lang w:eastAsia="es-MX"/>
              </w:rPr>
              <w:t>123</w:t>
            </w:r>
          </w:p>
        </w:tc>
        <w:tc>
          <w:tcPr>
            <w:tcW w:w="745" w:type="dxa"/>
            <w:noWrap/>
            <w:hideMark/>
          </w:tcPr>
          <w:p w14:paraId="609C1768"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710" w:type="dxa"/>
            <w:noWrap/>
            <w:hideMark/>
          </w:tcPr>
          <w:p w14:paraId="5F3ACF1D"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591" w:type="dxa"/>
            <w:noWrap/>
            <w:hideMark/>
          </w:tcPr>
          <w:p w14:paraId="6E287FAC"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r>
      <w:tr w:rsidR="009230C0" w:rsidRPr="00EC3060" w14:paraId="09B42E8F" w14:textId="77777777" w:rsidTr="001C7584">
        <w:trPr>
          <w:trHeight w:val="334"/>
          <w:jc w:val="center"/>
        </w:trPr>
        <w:tc>
          <w:tcPr>
            <w:tcW w:w="935" w:type="dxa"/>
            <w:vMerge w:val="restart"/>
            <w:hideMark/>
          </w:tcPr>
          <w:p w14:paraId="5B8F34F2" w14:textId="77777777" w:rsidR="009230C0" w:rsidRPr="00DD10DF" w:rsidRDefault="009230C0" w:rsidP="00701471">
            <w:pPr>
              <w:spacing w:line="360" w:lineRule="auto"/>
              <w:rPr>
                <w:color w:val="000000"/>
                <w:lang w:eastAsia="es-MX"/>
              </w:rPr>
            </w:pPr>
            <w:r w:rsidRPr="00DD10DF">
              <w:rPr>
                <w:color w:val="000000"/>
                <w:lang w:eastAsia="es-MX"/>
              </w:rPr>
              <w:t>Alto</w:t>
            </w:r>
          </w:p>
        </w:tc>
        <w:tc>
          <w:tcPr>
            <w:tcW w:w="1885" w:type="dxa"/>
            <w:hideMark/>
          </w:tcPr>
          <w:p w14:paraId="1FEF0D85" w14:textId="77777777" w:rsidR="009230C0" w:rsidRPr="00DD10DF" w:rsidRDefault="009230C0" w:rsidP="00701471">
            <w:pPr>
              <w:spacing w:line="360" w:lineRule="auto"/>
              <w:rPr>
                <w:color w:val="000000"/>
                <w:lang w:eastAsia="es-MX"/>
              </w:rPr>
            </w:pPr>
            <w:r w:rsidRPr="00DD10DF">
              <w:rPr>
                <w:color w:val="000000"/>
                <w:lang w:eastAsia="es-MX"/>
              </w:rPr>
              <w:t>Correlación de Pearson</w:t>
            </w:r>
          </w:p>
        </w:tc>
        <w:tc>
          <w:tcPr>
            <w:tcW w:w="1071" w:type="dxa"/>
            <w:noWrap/>
            <w:hideMark/>
          </w:tcPr>
          <w:p w14:paraId="30E6667B" w14:textId="34289E93"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614</w:t>
            </w:r>
            <w:r w:rsidR="009230C0" w:rsidRPr="00DD10DF">
              <w:rPr>
                <w:i/>
                <w:iCs/>
                <w:color w:val="000000"/>
                <w:vertAlign w:val="superscript"/>
                <w:lang w:eastAsia="es-MX"/>
              </w:rPr>
              <w:t>**</w:t>
            </w:r>
          </w:p>
        </w:tc>
        <w:tc>
          <w:tcPr>
            <w:tcW w:w="914" w:type="dxa"/>
            <w:noWrap/>
            <w:hideMark/>
          </w:tcPr>
          <w:p w14:paraId="11F65B3F" w14:textId="3CF8A740"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875</w:t>
            </w:r>
            <w:r w:rsidR="009230C0" w:rsidRPr="00DD10DF">
              <w:rPr>
                <w:i/>
                <w:iCs/>
                <w:color w:val="000000"/>
                <w:vertAlign w:val="superscript"/>
                <w:lang w:eastAsia="es-MX"/>
              </w:rPr>
              <w:t>**</w:t>
            </w:r>
          </w:p>
        </w:tc>
        <w:tc>
          <w:tcPr>
            <w:tcW w:w="709" w:type="dxa"/>
            <w:noWrap/>
            <w:hideMark/>
          </w:tcPr>
          <w:p w14:paraId="33173C35" w14:textId="7F89FA65"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569</w:t>
            </w:r>
            <w:r w:rsidR="009230C0" w:rsidRPr="00DD10DF">
              <w:rPr>
                <w:i/>
                <w:iCs/>
                <w:color w:val="000000"/>
                <w:vertAlign w:val="superscript"/>
                <w:lang w:eastAsia="es-MX"/>
              </w:rPr>
              <w:t>**</w:t>
            </w:r>
          </w:p>
        </w:tc>
        <w:tc>
          <w:tcPr>
            <w:tcW w:w="850" w:type="dxa"/>
            <w:noWrap/>
            <w:hideMark/>
          </w:tcPr>
          <w:p w14:paraId="1D6D7933" w14:textId="2AFD6023"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20</w:t>
            </w:r>
          </w:p>
        </w:tc>
        <w:tc>
          <w:tcPr>
            <w:tcW w:w="530" w:type="dxa"/>
            <w:noWrap/>
            <w:hideMark/>
          </w:tcPr>
          <w:p w14:paraId="0BCF58FF" w14:textId="2F082100" w:rsidR="009230C0" w:rsidRPr="00DD10DF" w:rsidRDefault="00EC3060" w:rsidP="00701471">
            <w:pPr>
              <w:spacing w:line="360" w:lineRule="auto"/>
              <w:jc w:val="right"/>
              <w:rPr>
                <w:color w:val="000000"/>
                <w:lang w:eastAsia="es-MX"/>
              </w:rPr>
            </w:pPr>
            <w:r w:rsidRPr="00DD10DF">
              <w:rPr>
                <w:i/>
                <w:iCs/>
                <w:color w:val="000000"/>
                <w:lang w:eastAsia="es-MX"/>
              </w:rPr>
              <w:t>0</w:t>
            </w:r>
            <w:r w:rsidR="009230C0" w:rsidRPr="00DD10DF">
              <w:rPr>
                <w:i/>
                <w:iCs/>
                <w:color w:val="000000"/>
                <w:lang w:eastAsia="es-MX"/>
              </w:rPr>
              <w:t>.192</w:t>
            </w:r>
            <w:r w:rsidR="009230C0" w:rsidRPr="00DD10DF">
              <w:rPr>
                <w:color w:val="000000"/>
                <w:vertAlign w:val="superscript"/>
                <w:lang w:eastAsia="es-MX"/>
              </w:rPr>
              <w:t>*</w:t>
            </w:r>
          </w:p>
        </w:tc>
        <w:tc>
          <w:tcPr>
            <w:tcW w:w="745" w:type="dxa"/>
            <w:noWrap/>
            <w:hideMark/>
          </w:tcPr>
          <w:p w14:paraId="2C95DC58" w14:textId="74B1B03A" w:rsidR="009230C0" w:rsidRPr="00DD10DF" w:rsidRDefault="009230C0" w:rsidP="00701471">
            <w:pPr>
              <w:spacing w:line="360" w:lineRule="auto"/>
              <w:jc w:val="right"/>
              <w:rPr>
                <w:color w:val="000000"/>
                <w:lang w:eastAsia="es-MX"/>
              </w:rPr>
            </w:pPr>
            <w:r w:rsidRPr="00DD10DF">
              <w:rPr>
                <w:color w:val="000000"/>
                <w:lang w:eastAsia="es-MX"/>
              </w:rPr>
              <w:t>-</w:t>
            </w:r>
            <w:r w:rsidR="00EC3060" w:rsidRPr="00DD10DF">
              <w:rPr>
                <w:color w:val="000000"/>
                <w:lang w:eastAsia="es-MX"/>
              </w:rPr>
              <w:t>0</w:t>
            </w:r>
            <w:r w:rsidRPr="00DD10DF">
              <w:rPr>
                <w:color w:val="000000"/>
                <w:lang w:eastAsia="es-MX"/>
              </w:rPr>
              <w:t>.092</w:t>
            </w:r>
          </w:p>
        </w:tc>
        <w:tc>
          <w:tcPr>
            <w:tcW w:w="710" w:type="dxa"/>
            <w:noWrap/>
            <w:hideMark/>
          </w:tcPr>
          <w:p w14:paraId="0C32EE2B" w14:textId="027FF502"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651</w:t>
            </w:r>
            <w:r w:rsidR="009230C0" w:rsidRPr="00DD10DF">
              <w:rPr>
                <w:i/>
                <w:iCs/>
                <w:color w:val="000000"/>
                <w:vertAlign w:val="superscript"/>
                <w:lang w:eastAsia="es-MX"/>
              </w:rPr>
              <w:t>**</w:t>
            </w:r>
          </w:p>
        </w:tc>
        <w:tc>
          <w:tcPr>
            <w:tcW w:w="591" w:type="dxa"/>
            <w:noWrap/>
            <w:hideMark/>
          </w:tcPr>
          <w:p w14:paraId="18E7A511" w14:textId="6926EFDF"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625</w:t>
            </w:r>
            <w:r w:rsidR="009230C0" w:rsidRPr="00DD10DF">
              <w:rPr>
                <w:i/>
                <w:iCs/>
                <w:color w:val="000000"/>
                <w:vertAlign w:val="superscript"/>
                <w:lang w:eastAsia="es-MX"/>
              </w:rPr>
              <w:t>**</w:t>
            </w:r>
          </w:p>
        </w:tc>
      </w:tr>
      <w:tr w:rsidR="009230C0" w:rsidRPr="00EC3060" w14:paraId="38F9EB9B" w14:textId="77777777" w:rsidTr="001C7584">
        <w:trPr>
          <w:trHeight w:val="225"/>
          <w:jc w:val="center"/>
        </w:trPr>
        <w:tc>
          <w:tcPr>
            <w:tcW w:w="935" w:type="dxa"/>
            <w:vMerge/>
            <w:hideMark/>
          </w:tcPr>
          <w:p w14:paraId="606ACBF6" w14:textId="77777777" w:rsidR="009230C0" w:rsidRPr="00DD10DF" w:rsidRDefault="009230C0" w:rsidP="00701471">
            <w:pPr>
              <w:spacing w:line="360" w:lineRule="auto"/>
              <w:rPr>
                <w:color w:val="000000"/>
                <w:lang w:eastAsia="es-MX"/>
              </w:rPr>
            </w:pPr>
          </w:p>
        </w:tc>
        <w:tc>
          <w:tcPr>
            <w:tcW w:w="1885" w:type="dxa"/>
            <w:hideMark/>
          </w:tcPr>
          <w:p w14:paraId="7C1F760E" w14:textId="77777777" w:rsidR="009230C0" w:rsidRPr="00DD10DF" w:rsidRDefault="009230C0" w:rsidP="00701471">
            <w:pPr>
              <w:spacing w:line="360" w:lineRule="auto"/>
              <w:rPr>
                <w:color w:val="000000"/>
                <w:lang w:eastAsia="es-MX"/>
              </w:rPr>
            </w:pPr>
            <w:r w:rsidRPr="00DD10DF">
              <w:rPr>
                <w:color w:val="000000"/>
                <w:lang w:eastAsia="es-MX"/>
              </w:rPr>
              <w:t>Sig. (bilateral)</w:t>
            </w:r>
          </w:p>
        </w:tc>
        <w:tc>
          <w:tcPr>
            <w:tcW w:w="1071" w:type="dxa"/>
            <w:noWrap/>
            <w:hideMark/>
          </w:tcPr>
          <w:p w14:paraId="5E00E12F" w14:textId="70503266"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914" w:type="dxa"/>
            <w:noWrap/>
            <w:hideMark/>
          </w:tcPr>
          <w:p w14:paraId="62CBA9B4" w14:textId="60993E78"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09" w:type="dxa"/>
            <w:noWrap/>
            <w:hideMark/>
          </w:tcPr>
          <w:p w14:paraId="3A3A523B" w14:textId="57F85ADE"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850" w:type="dxa"/>
            <w:noWrap/>
            <w:hideMark/>
          </w:tcPr>
          <w:p w14:paraId="6A71743A" w14:textId="651C7ADA"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781</w:t>
            </w:r>
          </w:p>
        </w:tc>
        <w:tc>
          <w:tcPr>
            <w:tcW w:w="530" w:type="dxa"/>
            <w:noWrap/>
            <w:hideMark/>
          </w:tcPr>
          <w:p w14:paraId="1D84CA43" w14:textId="4FA4EF4F"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35</w:t>
            </w:r>
          </w:p>
        </w:tc>
        <w:tc>
          <w:tcPr>
            <w:tcW w:w="745" w:type="dxa"/>
            <w:noWrap/>
            <w:hideMark/>
          </w:tcPr>
          <w:p w14:paraId="0A50231E" w14:textId="06ABA4C9"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199</w:t>
            </w:r>
          </w:p>
        </w:tc>
        <w:tc>
          <w:tcPr>
            <w:tcW w:w="710" w:type="dxa"/>
            <w:noWrap/>
            <w:hideMark/>
          </w:tcPr>
          <w:p w14:paraId="3F5FE0E8" w14:textId="2E31E54C"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591" w:type="dxa"/>
            <w:noWrap/>
            <w:hideMark/>
          </w:tcPr>
          <w:p w14:paraId="5C440829" w14:textId="609B5CC5"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r>
      <w:tr w:rsidR="009230C0" w:rsidRPr="00EC3060" w14:paraId="66E9826C" w14:textId="77777777" w:rsidTr="001C7584">
        <w:trPr>
          <w:trHeight w:val="240"/>
          <w:jc w:val="center"/>
        </w:trPr>
        <w:tc>
          <w:tcPr>
            <w:tcW w:w="935" w:type="dxa"/>
            <w:vMerge/>
            <w:hideMark/>
          </w:tcPr>
          <w:p w14:paraId="66D0638F" w14:textId="77777777" w:rsidR="009230C0" w:rsidRPr="00DD10DF" w:rsidRDefault="009230C0" w:rsidP="00701471">
            <w:pPr>
              <w:spacing w:line="360" w:lineRule="auto"/>
              <w:rPr>
                <w:color w:val="000000"/>
                <w:lang w:eastAsia="es-MX"/>
              </w:rPr>
            </w:pPr>
          </w:p>
        </w:tc>
        <w:tc>
          <w:tcPr>
            <w:tcW w:w="1885" w:type="dxa"/>
            <w:hideMark/>
          </w:tcPr>
          <w:p w14:paraId="63886560" w14:textId="77777777" w:rsidR="009230C0" w:rsidRPr="00DD10DF" w:rsidRDefault="009230C0" w:rsidP="00701471">
            <w:pPr>
              <w:spacing w:line="360" w:lineRule="auto"/>
              <w:rPr>
                <w:i/>
                <w:iCs/>
                <w:color w:val="000000"/>
                <w:lang w:eastAsia="es-MX"/>
              </w:rPr>
            </w:pPr>
            <w:r w:rsidRPr="00DD10DF">
              <w:rPr>
                <w:i/>
                <w:iCs/>
                <w:color w:val="000000"/>
                <w:lang w:eastAsia="es-MX"/>
              </w:rPr>
              <w:t>N</w:t>
            </w:r>
          </w:p>
        </w:tc>
        <w:tc>
          <w:tcPr>
            <w:tcW w:w="1071" w:type="dxa"/>
            <w:noWrap/>
            <w:hideMark/>
          </w:tcPr>
          <w:p w14:paraId="02A5FA75"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c>
          <w:tcPr>
            <w:tcW w:w="914" w:type="dxa"/>
            <w:noWrap/>
            <w:hideMark/>
          </w:tcPr>
          <w:p w14:paraId="3486012B"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c>
          <w:tcPr>
            <w:tcW w:w="709" w:type="dxa"/>
            <w:noWrap/>
            <w:hideMark/>
          </w:tcPr>
          <w:p w14:paraId="13E79DFA" w14:textId="77777777" w:rsidR="009230C0" w:rsidRPr="00DD10DF" w:rsidRDefault="009230C0" w:rsidP="00701471">
            <w:pPr>
              <w:spacing w:line="360" w:lineRule="auto"/>
              <w:jc w:val="right"/>
              <w:rPr>
                <w:color w:val="000000"/>
                <w:lang w:eastAsia="es-MX"/>
              </w:rPr>
            </w:pPr>
            <w:r w:rsidRPr="00DD10DF">
              <w:rPr>
                <w:color w:val="000000"/>
                <w:lang w:eastAsia="es-MX"/>
              </w:rPr>
              <w:t>194</w:t>
            </w:r>
          </w:p>
        </w:tc>
        <w:tc>
          <w:tcPr>
            <w:tcW w:w="850" w:type="dxa"/>
            <w:noWrap/>
            <w:hideMark/>
          </w:tcPr>
          <w:p w14:paraId="37A431A6" w14:textId="77777777" w:rsidR="009230C0" w:rsidRPr="00DD10DF" w:rsidRDefault="009230C0" w:rsidP="00701471">
            <w:pPr>
              <w:spacing w:line="360" w:lineRule="auto"/>
              <w:jc w:val="right"/>
              <w:rPr>
                <w:color w:val="000000"/>
                <w:lang w:eastAsia="es-MX"/>
              </w:rPr>
            </w:pPr>
            <w:r w:rsidRPr="00DD10DF">
              <w:rPr>
                <w:color w:val="000000"/>
                <w:lang w:eastAsia="es-MX"/>
              </w:rPr>
              <w:t>191</w:t>
            </w:r>
          </w:p>
        </w:tc>
        <w:tc>
          <w:tcPr>
            <w:tcW w:w="530" w:type="dxa"/>
            <w:noWrap/>
            <w:hideMark/>
          </w:tcPr>
          <w:p w14:paraId="31117F21" w14:textId="77777777" w:rsidR="009230C0" w:rsidRPr="00DD10DF" w:rsidRDefault="009230C0" w:rsidP="00701471">
            <w:pPr>
              <w:spacing w:line="360" w:lineRule="auto"/>
              <w:jc w:val="right"/>
              <w:rPr>
                <w:color w:val="000000"/>
                <w:lang w:eastAsia="es-MX"/>
              </w:rPr>
            </w:pPr>
            <w:r w:rsidRPr="00DD10DF">
              <w:rPr>
                <w:color w:val="000000"/>
                <w:lang w:eastAsia="es-MX"/>
              </w:rPr>
              <w:t>122</w:t>
            </w:r>
          </w:p>
        </w:tc>
        <w:tc>
          <w:tcPr>
            <w:tcW w:w="745" w:type="dxa"/>
            <w:noWrap/>
            <w:hideMark/>
          </w:tcPr>
          <w:p w14:paraId="0746D5F4"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c>
          <w:tcPr>
            <w:tcW w:w="710" w:type="dxa"/>
            <w:noWrap/>
            <w:hideMark/>
          </w:tcPr>
          <w:p w14:paraId="438AB7A0"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c>
          <w:tcPr>
            <w:tcW w:w="591" w:type="dxa"/>
            <w:noWrap/>
            <w:hideMark/>
          </w:tcPr>
          <w:p w14:paraId="3BB341A1"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r>
      <w:tr w:rsidR="009230C0" w:rsidRPr="00EC3060" w14:paraId="68A2E1A6" w14:textId="77777777" w:rsidTr="001C7584">
        <w:trPr>
          <w:trHeight w:val="332"/>
          <w:jc w:val="center"/>
        </w:trPr>
        <w:tc>
          <w:tcPr>
            <w:tcW w:w="935" w:type="dxa"/>
            <w:vMerge w:val="restart"/>
            <w:hideMark/>
          </w:tcPr>
          <w:p w14:paraId="273D4745" w14:textId="77777777" w:rsidR="009230C0" w:rsidRPr="00DD10DF" w:rsidRDefault="009230C0" w:rsidP="00701471">
            <w:pPr>
              <w:spacing w:line="360" w:lineRule="auto"/>
              <w:rPr>
                <w:color w:val="000000"/>
                <w:lang w:eastAsia="es-MX"/>
              </w:rPr>
            </w:pPr>
            <w:r w:rsidRPr="00DD10DF">
              <w:rPr>
                <w:color w:val="000000"/>
                <w:lang w:eastAsia="es-MX"/>
              </w:rPr>
              <w:t>Transporte público</w:t>
            </w:r>
          </w:p>
        </w:tc>
        <w:tc>
          <w:tcPr>
            <w:tcW w:w="1885" w:type="dxa"/>
            <w:hideMark/>
          </w:tcPr>
          <w:p w14:paraId="74E3FA54" w14:textId="77777777" w:rsidR="009230C0" w:rsidRPr="00DD10DF" w:rsidRDefault="009230C0" w:rsidP="00701471">
            <w:pPr>
              <w:spacing w:line="360" w:lineRule="auto"/>
              <w:rPr>
                <w:color w:val="000000"/>
                <w:lang w:eastAsia="es-MX"/>
              </w:rPr>
            </w:pPr>
            <w:r w:rsidRPr="00DD10DF">
              <w:rPr>
                <w:color w:val="000000"/>
                <w:lang w:eastAsia="es-MX"/>
              </w:rPr>
              <w:t>Correlación de Pearson</w:t>
            </w:r>
          </w:p>
        </w:tc>
        <w:tc>
          <w:tcPr>
            <w:tcW w:w="1071" w:type="dxa"/>
            <w:noWrap/>
            <w:hideMark/>
          </w:tcPr>
          <w:p w14:paraId="690767AB" w14:textId="77777777" w:rsidR="009230C0" w:rsidRPr="00DD10DF" w:rsidRDefault="009230C0" w:rsidP="00701471">
            <w:pPr>
              <w:spacing w:line="360" w:lineRule="auto"/>
              <w:jc w:val="right"/>
              <w:rPr>
                <w:color w:val="000000"/>
                <w:lang w:eastAsia="es-MX"/>
              </w:rPr>
            </w:pPr>
            <w:r w:rsidRPr="00DD10DF">
              <w:rPr>
                <w:color w:val="000000"/>
                <w:lang w:eastAsia="es-MX"/>
              </w:rPr>
              <w:t>1</w:t>
            </w:r>
          </w:p>
        </w:tc>
        <w:tc>
          <w:tcPr>
            <w:tcW w:w="914" w:type="dxa"/>
            <w:noWrap/>
            <w:hideMark/>
          </w:tcPr>
          <w:p w14:paraId="5C20EE66" w14:textId="0E6A8E5B"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825</w:t>
            </w:r>
            <w:r w:rsidR="009230C0" w:rsidRPr="00DD10DF">
              <w:rPr>
                <w:color w:val="000000"/>
                <w:vertAlign w:val="superscript"/>
                <w:lang w:eastAsia="es-MX"/>
              </w:rPr>
              <w:t>**</w:t>
            </w:r>
          </w:p>
        </w:tc>
        <w:tc>
          <w:tcPr>
            <w:tcW w:w="709" w:type="dxa"/>
            <w:noWrap/>
            <w:hideMark/>
          </w:tcPr>
          <w:p w14:paraId="7666B2BE" w14:textId="47567E87"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722</w:t>
            </w:r>
            <w:r w:rsidR="009230C0" w:rsidRPr="00DD10DF">
              <w:rPr>
                <w:color w:val="000000"/>
                <w:vertAlign w:val="superscript"/>
                <w:lang w:eastAsia="es-MX"/>
              </w:rPr>
              <w:t>**</w:t>
            </w:r>
          </w:p>
        </w:tc>
        <w:tc>
          <w:tcPr>
            <w:tcW w:w="850" w:type="dxa"/>
            <w:noWrap/>
            <w:hideMark/>
          </w:tcPr>
          <w:p w14:paraId="5CE40E3F" w14:textId="708FF052"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255</w:t>
            </w:r>
            <w:r w:rsidR="009230C0" w:rsidRPr="00DD10DF">
              <w:rPr>
                <w:color w:val="000000"/>
                <w:vertAlign w:val="superscript"/>
                <w:lang w:eastAsia="es-MX"/>
              </w:rPr>
              <w:t>**</w:t>
            </w:r>
          </w:p>
        </w:tc>
        <w:tc>
          <w:tcPr>
            <w:tcW w:w="530" w:type="dxa"/>
            <w:noWrap/>
            <w:hideMark/>
          </w:tcPr>
          <w:p w14:paraId="34035E08" w14:textId="7662B79B"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405</w:t>
            </w:r>
            <w:r w:rsidR="009230C0" w:rsidRPr="00DD10DF">
              <w:rPr>
                <w:color w:val="000000"/>
                <w:vertAlign w:val="superscript"/>
                <w:lang w:eastAsia="es-MX"/>
              </w:rPr>
              <w:t>**</w:t>
            </w:r>
          </w:p>
        </w:tc>
        <w:tc>
          <w:tcPr>
            <w:tcW w:w="745" w:type="dxa"/>
            <w:noWrap/>
            <w:hideMark/>
          </w:tcPr>
          <w:p w14:paraId="003B15E7" w14:textId="7BB8FE99"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360</w:t>
            </w:r>
            <w:r w:rsidR="009230C0" w:rsidRPr="00DD10DF">
              <w:rPr>
                <w:color w:val="000000"/>
                <w:vertAlign w:val="superscript"/>
                <w:lang w:eastAsia="es-MX"/>
              </w:rPr>
              <w:t>**</w:t>
            </w:r>
          </w:p>
        </w:tc>
        <w:tc>
          <w:tcPr>
            <w:tcW w:w="710" w:type="dxa"/>
            <w:noWrap/>
            <w:hideMark/>
          </w:tcPr>
          <w:p w14:paraId="75C3ECD9" w14:textId="30A18736"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982</w:t>
            </w:r>
            <w:r w:rsidR="009230C0" w:rsidRPr="00DD10DF">
              <w:rPr>
                <w:i/>
                <w:iCs/>
                <w:color w:val="000000"/>
                <w:vertAlign w:val="superscript"/>
                <w:lang w:eastAsia="es-MX"/>
              </w:rPr>
              <w:t>**</w:t>
            </w:r>
          </w:p>
        </w:tc>
        <w:tc>
          <w:tcPr>
            <w:tcW w:w="591" w:type="dxa"/>
            <w:noWrap/>
            <w:hideMark/>
          </w:tcPr>
          <w:p w14:paraId="786227EF" w14:textId="21BFA722"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948</w:t>
            </w:r>
            <w:r w:rsidR="009230C0" w:rsidRPr="00DD10DF">
              <w:rPr>
                <w:i/>
                <w:iCs/>
                <w:color w:val="000000"/>
                <w:vertAlign w:val="superscript"/>
                <w:lang w:eastAsia="es-MX"/>
              </w:rPr>
              <w:t>**</w:t>
            </w:r>
          </w:p>
        </w:tc>
      </w:tr>
      <w:tr w:rsidR="009230C0" w:rsidRPr="00EC3060" w14:paraId="12A88D6E" w14:textId="77777777" w:rsidTr="001C7584">
        <w:trPr>
          <w:trHeight w:val="225"/>
          <w:jc w:val="center"/>
        </w:trPr>
        <w:tc>
          <w:tcPr>
            <w:tcW w:w="935" w:type="dxa"/>
            <w:vMerge/>
            <w:hideMark/>
          </w:tcPr>
          <w:p w14:paraId="4BB797D0" w14:textId="77777777" w:rsidR="009230C0" w:rsidRPr="00DD10DF" w:rsidRDefault="009230C0" w:rsidP="00701471">
            <w:pPr>
              <w:spacing w:line="360" w:lineRule="auto"/>
              <w:rPr>
                <w:color w:val="000000"/>
                <w:lang w:eastAsia="es-MX"/>
              </w:rPr>
            </w:pPr>
          </w:p>
        </w:tc>
        <w:tc>
          <w:tcPr>
            <w:tcW w:w="1885" w:type="dxa"/>
            <w:hideMark/>
          </w:tcPr>
          <w:p w14:paraId="5D47DFBA" w14:textId="77777777" w:rsidR="009230C0" w:rsidRPr="00DD10DF" w:rsidRDefault="009230C0" w:rsidP="00701471">
            <w:pPr>
              <w:spacing w:line="360" w:lineRule="auto"/>
              <w:rPr>
                <w:color w:val="000000"/>
                <w:lang w:eastAsia="es-MX"/>
              </w:rPr>
            </w:pPr>
            <w:r w:rsidRPr="00DD10DF">
              <w:rPr>
                <w:color w:val="000000"/>
                <w:lang w:eastAsia="es-MX"/>
              </w:rPr>
              <w:t>Sig. (bilateral)</w:t>
            </w:r>
          </w:p>
        </w:tc>
        <w:tc>
          <w:tcPr>
            <w:tcW w:w="1071" w:type="dxa"/>
            <w:hideMark/>
          </w:tcPr>
          <w:p w14:paraId="295EC241" w14:textId="77777777" w:rsidR="009230C0" w:rsidRPr="00DD10DF" w:rsidRDefault="009230C0" w:rsidP="00701471">
            <w:pPr>
              <w:spacing w:line="360" w:lineRule="auto"/>
              <w:rPr>
                <w:color w:val="000000"/>
                <w:lang w:eastAsia="es-MX"/>
              </w:rPr>
            </w:pPr>
            <w:r w:rsidRPr="00DD10DF">
              <w:rPr>
                <w:color w:val="000000"/>
                <w:lang w:eastAsia="es-MX"/>
              </w:rPr>
              <w:t> </w:t>
            </w:r>
          </w:p>
        </w:tc>
        <w:tc>
          <w:tcPr>
            <w:tcW w:w="914" w:type="dxa"/>
            <w:noWrap/>
            <w:hideMark/>
          </w:tcPr>
          <w:p w14:paraId="334F0FBB" w14:textId="132FCEB7"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09" w:type="dxa"/>
            <w:noWrap/>
            <w:hideMark/>
          </w:tcPr>
          <w:p w14:paraId="7B1B43C9" w14:textId="217F4074"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850" w:type="dxa"/>
            <w:noWrap/>
            <w:hideMark/>
          </w:tcPr>
          <w:p w14:paraId="60046177" w14:textId="564DBA67"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530" w:type="dxa"/>
            <w:noWrap/>
            <w:hideMark/>
          </w:tcPr>
          <w:p w14:paraId="231BFE5B" w14:textId="69E684A5"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45" w:type="dxa"/>
            <w:noWrap/>
            <w:hideMark/>
          </w:tcPr>
          <w:p w14:paraId="03F9A0A9" w14:textId="53A5BD6F"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10" w:type="dxa"/>
            <w:noWrap/>
            <w:hideMark/>
          </w:tcPr>
          <w:p w14:paraId="1A951E55" w14:textId="469D7015"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591" w:type="dxa"/>
            <w:noWrap/>
            <w:hideMark/>
          </w:tcPr>
          <w:p w14:paraId="65B9596D" w14:textId="72A64A8F"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r>
      <w:tr w:rsidR="009230C0" w:rsidRPr="00EC3060" w14:paraId="691F659C" w14:textId="77777777" w:rsidTr="001C7584">
        <w:trPr>
          <w:trHeight w:val="240"/>
          <w:jc w:val="center"/>
        </w:trPr>
        <w:tc>
          <w:tcPr>
            <w:tcW w:w="935" w:type="dxa"/>
            <w:vMerge/>
            <w:hideMark/>
          </w:tcPr>
          <w:p w14:paraId="67467ED7" w14:textId="77777777" w:rsidR="009230C0" w:rsidRPr="00DD10DF" w:rsidRDefault="009230C0" w:rsidP="00701471">
            <w:pPr>
              <w:spacing w:line="360" w:lineRule="auto"/>
              <w:rPr>
                <w:color w:val="000000"/>
                <w:lang w:eastAsia="es-MX"/>
              </w:rPr>
            </w:pPr>
          </w:p>
        </w:tc>
        <w:tc>
          <w:tcPr>
            <w:tcW w:w="1885" w:type="dxa"/>
            <w:hideMark/>
          </w:tcPr>
          <w:p w14:paraId="167CDBB2" w14:textId="77777777" w:rsidR="009230C0" w:rsidRPr="00DD10DF" w:rsidRDefault="009230C0" w:rsidP="00701471">
            <w:pPr>
              <w:spacing w:line="360" w:lineRule="auto"/>
              <w:rPr>
                <w:i/>
                <w:iCs/>
                <w:color w:val="000000"/>
                <w:lang w:eastAsia="es-MX"/>
              </w:rPr>
            </w:pPr>
            <w:r w:rsidRPr="00DD10DF">
              <w:rPr>
                <w:i/>
                <w:iCs/>
                <w:color w:val="000000"/>
                <w:lang w:eastAsia="es-MX"/>
              </w:rPr>
              <w:t>N</w:t>
            </w:r>
          </w:p>
        </w:tc>
        <w:tc>
          <w:tcPr>
            <w:tcW w:w="1071" w:type="dxa"/>
            <w:noWrap/>
            <w:hideMark/>
          </w:tcPr>
          <w:p w14:paraId="4F04EA1E"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914" w:type="dxa"/>
            <w:noWrap/>
            <w:hideMark/>
          </w:tcPr>
          <w:p w14:paraId="0A96726B"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709" w:type="dxa"/>
            <w:noWrap/>
            <w:hideMark/>
          </w:tcPr>
          <w:p w14:paraId="48B02D77"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c>
          <w:tcPr>
            <w:tcW w:w="850" w:type="dxa"/>
            <w:noWrap/>
            <w:hideMark/>
          </w:tcPr>
          <w:p w14:paraId="29CD09B8" w14:textId="77777777" w:rsidR="009230C0" w:rsidRPr="00DD10DF" w:rsidRDefault="009230C0" w:rsidP="00701471">
            <w:pPr>
              <w:spacing w:line="360" w:lineRule="auto"/>
              <w:jc w:val="right"/>
              <w:rPr>
                <w:color w:val="000000"/>
                <w:lang w:eastAsia="es-MX"/>
              </w:rPr>
            </w:pPr>
            <w:r w:rsidRPr="00DD10DF">
              <w:rPr>
                <w:color w:val="000000"/>
                <w:lang w:eastAsia="es-MX"/>
              </w:rPr>
              <w:t>192</w:t>
            </w:r>
          </w:p>
        </w:tc>
        <w:tc>
          <w:tcPr>
            <w:tcW w:w="530" w:type="dxa"/>
            <w:noWrap/>
            <w:hideMark/>
          </w:tcPr>
          <w:p w14:paraId="39FAA95E" w14:textId="77777777" w:rsidR="009230C0" w:rsidRPr="00DD10DF" w:rsidRDefault="009230C0" w:rsidP="00701471">
            <w:pPr>
              <w:spacing w:line="360" w:lineRule="auto"/>
              <w:jc w:val="right"/>
              <w:rPr>
                <w:color w:val="000000"/>
                <w:lang w:eastAsia="es-MX"/>
              </w:rPr>
            </w:pPr>
            <w:r w:rsidRPr="00DD10DF">
              <w:rPr>
                <w:color w:val="000000"/>
                <w:lang w:eastAsia="es-MX"/>
              </w:rPr>
              <w:t>123</w:t>
            </w:r>
          </w:p>
        </w:tc>
        <w:tc>
          <w:tcPr>
            <w:tcW w:w="745" w:type="dxa"/>
            <w:noWrap/>
            <w:hideMark/>
          </w:tcPr>
          <w:p w14:paraId="60404699"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710" w:type="dxa"/>
            <w:noWrap/>
            <w:hideMark/>
          </w:tcPr>
          <w:p w14:paraId="1CE1586A"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591" w:type="dxa"/>
            <w:noWrap/>
            <w:hideMark/>
          </w:tcPr>
          <w:p w14:paraId="0C09A584"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r>
      <w:tr w:rsidR="009230C0" w:rsidRPr="00EC3060" w14:paraId="40CDA566" w14:textId="77777777" w:rsidTr="001C7584">
        <w:trPr>
          <w:trHeight w:val="330"/>
          <w:jc w:val="center"/>
        </w:trPr>
        <w:tc>
          <w:tcPr>
            <w:tcW w:w="935" w:type="dxa"/>
            <w:vMerge w:val="restart"/>
            <w:hideMark/>
          </w:tcPr>
          <w:p w14:paraId="7489F566" w14:textId="77777777" w:rsidR="009230C0" w:rsidRPr="00DD10DF" w:rsidRDefault="009230C0" w:rsidP="00701471">
            <w:pPr>
              <w:spacing w:line="360" w:lineRule="auto"/>
              <w:rPr>
                <w:color w:val="000000"/>
                <w:lang w:eastAsia="es-MX"/>
              </w:rPr>
            </w:pPr>
            <w:r w:rsidRPr="00DD10DF">
              <w:rPr>
                <w:color w:val="000000"/>
                <w:lang w:eastAsia="es-MX"/>
              </w:rPr>
              <w:lastRenderedPageBreak/>
              <w:t>Transporte privado</w:t>
            </w:r>
          </w:p>
        </w:tc>
        <w:tc>
          <w:tcPr>
            <w:tcW w:w="1885" w:type="dxa"/>
            <w:hideMark/>
          </w:tcPr>
          <w:p w14:paraId="6B984130" w14:textId="77777777" w:rsidR="009230C0" w:rsidRPr="00DD10DF" w:rsidRDefault="009230C0" w:rsidP="00701471">
            <w:pPr>
              <w:spacing w:line="360" w:lineRule="auto"/>
              <w:rPr>
                <w:color w:val="000000"/>
                <w:lang w:eastAsia="es-MX"/>
              </w:rPr>
            </w:pPr>
            <w:r w:rsidRPr="00DD10DF">
              <w:rPr>
                <w:color w:val="000000"/>
                <w:lang w:eastAsia="es-MX"/>
              </w:rPr>
              <w:t>Correlación de Pearson</w:t>
            </w:r>
          </w:p>
        </w:tc>
        <w:tc>
          <w:tcPr>
            <w:tcW w:w="1071" w:type="dxa"/>
            <w:noWrap/>
            <w:hideMark/>
          </w:tcPr>
          <w:p w14:paraId="4B09C772" w14:textId="7ECBA95E"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825</w:t>
            </w:r>
            <w:r w:rsidR="009230C0" w:rsidRPr="00DD10DF">
              <w:rPr>
                <w:color w:val="000000"/>
                <w:vertAlign w:val="superscript"/>
                <w:lang w:eastAsia="es-MX"/>
              </w:rPr>
              <w:t>**</w:t>
            </w:r>
          </w:p>
        </w:tc>
        <w:tc>
          <w:tcPr>
            <w:tcW w:w="914" w:type="dxa"/>
            <w:noWrap/>
            <w:hideMark/>
          </w:tcPr>
          <w:p w14:paraId="513547BD" w14:textId="77777777" w:rsidR="009230C0" w:rsidRPr="00DD10DF" w:rsidRDefault="009230C0" w:rsidP="00701471">
            <w:pPr>
              <w:spacing w:line="360" w:lineRule="auto"/>
              <w:jc w:val="right"/>
              <w:rPr>
                <w:color w:val="000000"/>
                <w:lang w:eastAsia="es-MX"/>
              </w:rPr>
            </w:pPr>
            <w:r w:rsidRPr="00DD10DF">
              <w:rPr>
                <w:color w:val="000000"/>
                <w:lang w:eastAsia="es-MX"/>
              </w:rPr>
              <w:t>1</w:t>
            </w:r>
          </w:p>
        </w:tc>
        <w:tc>
          <w:tcPr>
            <w:tcW w:w="709" w:type="dxa"/>
            <w:noWrap/>
            <w:hideMark/>
          </w:tcPr>
          <w:p w14:paraId="040E0A03" w14:textId="08D5F025"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709</w:t>
            </w:r>
            <w:r w:rsidR="009230C0" w:rsidRPr="00DD10DF">
              <w:rPr>
                <w:color w:val="000000"/>
                <w:vertAlign w:val="superscript"/>
                <w:lang w:eastAsia="es-MX"/>
              </w:rPr>
              <w:t>**</w:t>
            </w:r>
          </w:p>
        </w:tc>
        <w:tc>
          <w:tcPr>
            <w:tcW w:w="850" w:type="dxa"/>
            <w:noWrap/>
            <w:hideMark/>
          </w:tcPr>
          <w:p w14:paraId="29A2BB3B" w14:textId="0C6ED606"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184</w:t>
            </w:r>
            <w:r w:rsidR="009230C0" w:rsidRPr="00DD10DF">
              <w:rPr>
                <w:color w:val="000000"/>
                <w:vertAlign w:val="superscript"/>
                <w:lang w:eastAsia="es-MX"/>
              </w:rPr>
              <w:t>*</w:t>
            </w:r>
          </w:p>
        </w:tc>
        <w:tc>
          <w:tcPr>
            <w:tcW w:w="530" w:type="dxa"/>
            <w:noWrap/>
            <w:hideMark/>
          </w:tcPr>
          <w:p w14:paraId="62F58B5E" w14:textId="18159CD2"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359</w:t>
            </w:r>
            <w:r w:rsidR="009230C0" w:rsidRPr="00DD10DF">
              <w:rPr>
                <w:color w:val="000000"/>
                <w:vertAlign w:val="superscript"/>
                <w:lang w:eastAsia="es-MX"/>
              </w:rPr>
              <w:t>**</w:t>
            </w:r>
          </w:p>
        </w:tc>
        <w:tc>
          <w:tcPr>
            <w:tcW w:w="745" w:type="dxa"/>
            <w:noWrap/>
            <w:hideMark/>
          </w:tcPr>
          <w:p w14:paraId="00F07330" w14:textId="0760D12E"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77</w:t>
            </w:r>
          </w:p>
        </w:tc>
        <w:tc>
          <w:tcPr>
            <w:tcW w:w="710" w:type="dxa"/>
            <w:noWrap/>
            <w:hideMark/>
          </w:tcPr>
          <w:p w14:paraId="237FAA58" w14:textId="77C45686"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867</w:t>
            </w:r>
            <w:r w:rsidR="009230C0" w:rsidRPr="00DD10DF">
              <w:rPr>
                <w:i/>
                <w:iCs/>
                <w:color w:val="000000"/>
                <w:vertAlign w:val="superscript"/>
                <w:lang w:eastAsia="es-MX"/>
              </w:rPr>
              <w:t>**</w:t>
            </w:r>
          </w:p>
        </w:tc>
        <w:tc>
          <w:tcPr>
            <w:tcW w:w="591" w:type="dxa"/>
            <w:noWrap/>
            <w:hideMark/>
          </w:tcPr>
          <w:p w14:paraId="73B6A465" w14:textId="3883EACC"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834</w:t>
            </w:r>
            <w:r w:rsidR="009230C0" w:rsidRPr="00DD10DF">
              <w:rPr>
                <w:i/>
                <w:iCs/>
                <w:color w:val="000000"/>
                <w:vertAlign w:val="superscript"/>
                <w:lang w:eastAsia="es-MX"/>
              </w:rPr>
              <w:t>**</w:t>
            </w:r>
          </w:p>
        </w:tc>
      </w:tr>
      <w:tr w:rsidR="009230C0" w:rsidRPr="00EC3060" w14:paraId="20BEDFB3" w14:textId="77777777" w:rsidTr="001C7584">
        <w:trPr>
          <w:trHeight w:val="225"/>
          <w:jc w:val="center"/>
        </w:trPr>
        <w:tc>
          <w:tcPr>
            <w:tcW w:w="935" w:type="dxa"/>
            <w:vMerge/>
            <w:hideMark/>
          </w:tcPr>
          <w:p w14:paraId="2C4F0F1A" w14:textId="77777777" w:rsidR="009230C0" w:rsidRPr="00DD10DF" w:rsidRDefault="009230C0" w:rsidP="00701471">
            <w:pPr>
              <w:spacing w:line="360" w:lineRule="auto"/>
              <w:rPr>
                <w:color w:val="000000"/>
                <w:lang w:eastAsia="es-MX"/>
              </w:rPr>
            </w:pPr>
          </w:p>
        </w:tc>
        <w:tc>
          <w:tcPr>
            <w:tcW w:w="1885" w:type="dxa"/>
            <w:hideMark/>
          </w:tcPr>
          <w:p w14:paraId="70031223" w14:textId="77777777" w:rsidR="009230C0" w:rsidRPr="00DD10DF" w:rsidRDefault="009230C0" w:rsidP="00701471">
            <w:pPr>
              <w:spacing w:line="360" w:lineRule="auto"/>
              <w:rPr>
                <w:color w:val="000000"/>
                <w:lang w:eastAsia="es-MX"/>
              </w:rPr>
            </w:pPr>
            <w:r w:rsidRPr="00DD10DF">
              <w:rPr>
                <w:color w:val="000000"/>
                <w:lang w:eastAsia="es-MX"/>
              </w:rPr>
              <w:t>Sig. (bilateral)</w:t>
            </w:r>
          </w:p>
        </w:tc>
        <w:tc>
          <w:tcPr>
            <w:tcW w:w="1071" w:type="dxa"/>
            <w:noWrap/>
            <w:hideMark/>
          </w:tcPr>
          <w:p w14:paraId="40DBC3AC" w14:textId="3D4C6BAB"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914" w:type="dxa"/>
            <w:hideMark/>
          </w:tcPr>
          <w:p w14:paraId="49EE7A2C" w14:textId="77777777" w:rsidR="009230C0" w:rsidRPr="00DD10DF" w:rsidRDefault="009230C0" w:rsidP="00701471">
            <w:pPr>
              <w:spacing w:line="360" w:lineRule="auto"/>
              <w:rPr>
                <w:color w:val="000000"/>
                <w:lang w:eastAsia="es-MX"/>
              </w:rPr>
            </w:pPr>
            <w:r w:rsidRPr="00DD10DF">
              <w:rPr>
                <w:color w:val="000000"/>
                <w:lang w:eastAsia="es-MX"/>
              </w:rPr>
              <w:t> </w:t>
            </w:r>
          </w:p>
        </w:tc>
        <w:tc>
          <w:tcPr>
            <w:tcW w:w="709" w:type="dxa"/>
            <w:noWrap/>
            <w:hideMark/>
          </w:tcPr>
          <w:p w14:paraId="5CD1B7E9" w14:textId="4E00A5E3"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850" w:type="dxa"/>
            <w:noWrap/>
            <w:hideMark/>
          </w:tcPr>
          <w:p w14:paraId="74893BE2" w14:textId="1E0FF5C2"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11</w:t>
            </w:r>
          </w:p>
        </w:tc>
        <w:tc>
          <w:tcPr>
            <w:tcW w:w="530" w:type="dxa"/>
            <w:noWrap/>
            <w:hideMark/>
          </w:tcPr>
          <w:p w14:paraId="4FCB4FED" w14:textId="060FFA8C"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45" w:type="dxa"/>
            <w:noWrap/>
            <w:hideMark/>
          </w:tcPr>
          <w:p w14:paraId="45C616A2" w14:textId="12E211FF"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281</w:t>
            </w:r>
          </w:p>
        </w:tc>
        <w:tc>
          <w:tcPr>
            <w:tcW w:w="710" w:type="dxa"/>
            <w:noWrap/>
            <w:hideMark/>
          </w:tcPr>
          <w:p w14:paraId="5B5F0F07" w14:textId="5A6B59B1"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591" w:type="dxa"/>
            <w:noWrap/>
            <w:hideMark/>
          </w:tcPr>
          <w:p w14:paraId="68D07900" w14:textId="3DA282AF"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r>
      <w:tr w:rsidR="009230C0" w:rsidRPr="00EC3060" w14:paraId="56D3F27F" w14:textId="77777777" w:rsidTr="001C7584">
        <w:trPr>
          <w:trHeight w:val="240"/>
          <w:jc w:val="center"/>
        </w:trPr>
        <w:tc>
          <w:tcPr>
            <w:tcW w:w="935" w:type="dxa"/>
            <w:vMerge/>
            <w:hideMark/>
          </w:tcPr>
          <w:p w14:paraId="5598A2AE" w14:textId="77777777" w:rsidR="009230C0" w:rsidRPr="00DD10DF" w:rsidRDefault="009230C0" w:rsidP="00701471">
            <w:pPr>
              <w:spacing w:line="360" w:lineRule="auto"/>
              <w:rPr>
                <w:color w:val="000000"/>
                <w:lang w:eastAsia="es-MX"/>
              </w:rPr>
            </w:pPr>
          </w:p>
        </w:tc>
        <w:tc>
          <w:tcPr>
            <w:tcW w:w="1885" w:type="dxa"/>
            <w:hideMark/>
          </w:tcPr>
          <w:p w14:paraId="5BA5C015" w14:textId="77777777" w:rsidR="009230C0" w:rsidRPr="00DD10DF" w:rsidRDefault="009230C0" w:rsidP="00701471">
            <w:pPr>
              <w:spacing w:line="360" w:lineRule="auto"/>
              <w:rPr>
                <w:i/>
                <w:iCs/>
                <w:color w:val="000000"/>
                <w:lang w:eastAsia="es-MX"/>
              </w:rPr>
            </w:pPr>
            <w:r w:rsidRPr="00DD10DF">
              <w:rPr>
                <w:i/>
                <w:iCs/>
                <w:color w:val="000000"/>
                <w:lang w:eastAsia="es-MX"/>
              </w:rPr>
              <w:t>N</w:t>
            </w:r>
          </w:p>
        </w:tc>
        <w:tc>
          <w:tcPr>
            <w:tcW w:w="1071" w:type="dxa"/>
            <w:noWrap/>
            <w:hideMark/>
          </w:tcPr>
          <w:p w14:paraId="00C6BB6D"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914" w:type="dxa"/>
            <w:noWrap/>
            <w:hideMark/>
          </w:tcPr>
          <w:p w14:paraId="6310F73F"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709" w:type="dxa"/>
            <w:noWrap/>
            <w:hideMark/>
          </w:tcPr>
          <w:p w14:paraId="1CEA2400"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c>
          <w:tcPr>
            <w:tcW w:w="850" w:type="dxa"/>
            <w:noWrap/>
            <w:hideMark/>
          </w:tcPr>
          <w:p w14:paraId="5D73D975" w14:textId="77777777" w:rsidR="009230C0" w:rsidRPr="00DD10DF" w:rsidRDefault="009230C0" w:rsidP="00701471">
            <w:pPr>
              <w:spacing w:line="360" w:lineRule="auto"/>
              <w:jc w:val="right"/>
              <w:rPr>
                <w:color w:val="000000"/>
                <w:lang w:eastAsia="es-MX"/>
              </w:rPr>
            </w:pPr>
            <w:r w:rsidRPr="00DD10DF">
              <w:rPr>
                <w:color w:val="000000"/>
                <w:lang w:eastAsia="es-MX"/>
              </w:rPr>
              <w:t>192</w:t>
            </w:r>
          </w:p>
        </w:tc>
        <w:tc>
          <w:tcPr>
            <w:tcW w:w="530" w:type="dxa"/>
            <w:noWrap/>
            <w:hideMark/>
          </w:tcPr>
          <w:p w14:paraId="406A45F4" w14:textId="77777777" w:rsidR="009230C0" w:rsidRPr="00DD10DF" w:rsidRDefault="009230C0" w:rsidP="00701471">
            <w:pPr>
              <w:spacing w:line="360" w:lineRule="auto"/>
              <w:jc w:val="right"/>
              <w:rPr>
                <w:color w:val="000000"/>
                <w:lang w:eastAsia="es-MX"/>
              </w:rPr>
            </w:pPr>
            <w:r w:rsidRPr="00DD10DF">
              <w:rPr>
                <w:color w:val="000000"/>
                <w:lang w:eastAsia="es-MX"/>
              </w:rPr>
              <w:t>123</w:t>
            </w:r>
          </w:p>
        </w:tc>
        <w:tc>
          <w:tcPr>
            <w:tcW w:w="745" w:type="dxa"/>
            <w:noWrap/>
            <w:hideMark/>
          </w:tcPr>
          <w:p w14:paraId="480A836C"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710" w:type="dxa"/>
            <w:noWrap/>
            <w:hideMark/>
          </w:tcPr>
          <w:p w14:paraId="5660A1A5"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591" w:type="dxa"/>
            <w:noWrap/>
            <w:hideMark/>
          </w:tcPr>
          <w:p w14:paraId="542627DC"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r>
      <w:tr w:rsidR="009230C0" w:rsidRPr="00EC3060" w14:paraId="4717E012" w14:textId="77777777" w:rsidTr="001C7584">
        <w:trPr>
          <w:trHeight w:val="341"/>
          <w:jc w:val="center"/>
        </w:trPr>
        <w:tc>
          <w:tcPr>
            <w:tcW w:w="935" w:type="dxa"/>
            <w:vMerge w:val="restart"/>
            <w:hideMark/>
          </w:tcPr>
          <w:p w14:paraId="1C0AC83B" w14:textId="77777777" w:rsidR="009230C0" w:rsidRPr="00DD10DF" w:rsidRDefault="009230C0" w:rsidP="00701471">
            <w:pPr>
              <w:spacing w:line="360" w:lineRule="auto"/>
              <w:rPr>
                <w:color w:val="000000"/>
                <w:lang w:eastAsia="es-MX"/>
              </w:rPr>
            </w:pPr>
            <w:r w:rsidRPr="00DD10DF">
              <w:rPr>
                <w:color w:val="000000"/>
                <w:lang w:eastAsia="es-MX"/>
              </w:rPr>
              <w:t>Mixto</w:t>
            </w:r>
          </w:p>
        </w:tc>
        <w:tc>
          <w:tcPr>
            <w:tcW w:w="1885" w:type="dxa"/>
            <w:hideMark/>
          </w:tcPr>
          <w:p w14:paraId="64B04DF5" w14:textId="77777777" w:rsidR="009230C0" w:rsidRPr="00DD10DF" w:rsidRDefault="009230C0" w:rsidP="00701471">
            <w:pPr>
              <w:spacing w:line="360" w:lineRule="auto"/>
              <w:rPr>
                <w:color w:val="000000"/>
                <w:lang w:eastAsia="es-MX"/>
              </w:rPr>
            </w:pPr>
            <w:r w:rsidRPr="00DD10DF">
              <w:rPr>
                <w:color w:val="000000"/>
                <w:lang w:eastAsia="es-MX"/>
              </w:rPr>
              <w:t>Correlación de Pearson</w:t>
            </w:r>
          </w:p>
        </w:tc>
        <w:tc>
          <w:tcPr>
            <w:tcW w:w="1071" w:type="dxa"/>
            <w:noWrap/>
            <w:hideMark/>
          </w:tcPr>
          <w:p w14:paraId="5AAB97A1" w14:textId="2E679517"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722</w:t>
            </w:r>
            <w:r w:rsidR="009230C0" w:rsidRPr="00DD10DF">
              <w:rPr>
                <w:color w:val="000000"/>
                <w:vertAlign w:val="superscript"/>
                <w:lang w:eastAsia="es-MX"/>
              </w:rPr>
              <w:t>**</w:t>
            </w:r>
          </w:p>
        </w:tc>
        <w:tc>
          <w:tcPr>
            <w:tcW w:w="914" w:type="dxa"/>
            <w:noWrap/>
            <w:hideMark/>
          </w:tcPr>
          <w:p w14:paraId="03E4DD59" w14:textId="1DC2B991"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709</w:t>
            </w:r>
            <w:r w:rsidR="009230C0" w:rsidRPr="00DD10DF">
              <w:rPr>
                <w:color w:val="000000"/>
                <w:vertAlign w:val="superscript"/>
                <w:lang w:eastAsia="es-MX"/>
              </w:rPr>
              <w:t>**</w:t>
            </w:r>
          </w:p>
        </w:tc>
        <w:tc>
          <w:tcPr>
            <w:tcW w:w="709" w:type="dxa"/>
            <w:noWrap/>
            <w:hideMark/>
          </w:tcPr>
          <w:p w14:paraId="7E0C5B59" w14:textId="77777777" w:rsidR="009230C0" w:rsidRPr="00DD10DF" w:rsidRDefault="009230C0" w:rsidP="00701471">
            <w:pPr>
              <w:spacing w:line="360" w:lineRule="auto"/>
              <w:jc w:val="right"/>
              <w:rPr>
                <w:color w:val="000000"/>
                <w:lang w:eastAsia="es-MX"/>
              </w:rPr>
            </w:pPr>
            <w:r w:rsidRPr="00DD10DF">
              <w:rPr>
                <w:color w:val="000000"/>
                <w:lang w:eastAsia="es-MX"/>
              </w:rPr>
              <w:t>1</w:t>
            </w:r>
          </w:p>
        </w:tc>
        <w:tc>
          <w:tcPr>
            <w:tcW w:w="850" w:type="dxa"/>
            <w:noWrap/>
            <w:hideMark/>
          </w:tcPr>
          <w:p w14:paraId="3B195221" w14:textId="1F0C7E36"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166</w:t>
            </w:r>
            <w:r w:rsidR="009230C0" w:rsidRPr="00DD10DF">
              <w:rPr>
                <w:color w:val="000000"/>
                <w:vertAlign w:val="superscript"/>
                <w:lang w:eastAsia="es-MX"/>
              </w:rPr>
              <w:t>*</w:t>
            </w:r>
          </w:p>
        </w:tc>
        <w:tc>
          <w:tcPr>
            <w:tcW w:w="530" w:type="dxa"/>
            <w:noWrap/>
            <w:hideMark/>
          </w:tcPr>
          <w:p w14:paraId="55708BF0" w14:textId="569582AC"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275</w:t>
            </w:r>
            <w:r w:rsidR="009230C0" w:rsidRPr="00DD10DF">
              <w:rPr>
                <w:color w:val="000000"/>
                <w:vertAlign w:val="superscript"/>
                <w:lang w:eastAsia="es-MX"/>
              </w:rPr>
              <w:t>**</w:t>
            </w:r>
          </w:p>
        </w:tc>
        <w:tc>
          <w:tcPr>
            <w:tcW w:w="745" w:type="dxa"/>
            <w:noWrap/>
            <w:hideMark/>
          </w:tcPr>
          <w:p w14:paraId="59B548C2" w14:textId="4CE86C68"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90</w:t>
            </w:r>
          </w:p>
        </w:tc>
        <w:tc>
          <w:tcPr>
            <w:tcW w:w="710" w:type="dxa"/>
            <w:noWrap/>
            <w:hideMark/>
          </w:tcPr>
          <w:p w14:paraId="1AB51AC3" w14:textId="6BFBFCD7"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713</w:t>
            </w:r>
            <w:r w:rsidR="009230C0" w:rsidRPr="00DD10DF">
              <w:rPr>
                <w:i/>
                <w:iCs/>
                <w:color w:val="000000"/>
                <w:vertAlign w:val="superscript"/>
                <w:lang w:eastAsia="es-MX"/>
              </w:rPr>
              <w:t>**</w:t>
            </w:r>
          </w:p>
        </w:tc>
        <w:tc>
          <w:tcPr>
            <w:tcW w:w="591" w:type="dxa"/>
            <w:noWrap/>
            <w:hideMark/>
          </w:tcPr>
          <w:p w14:paraId="30D06DFA" w14:textId="41C563EB"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688</w:t>
            </w:r>
            <w:r w:rsidR="009230C0" w:rsidRPr="00DD10DF">
              <w:rPr>
                <w:i/>
                <w:iCs/>
                <w:color w:val="000000"/>
                <w:vertAlign w:val="superscript"/>
                <w:lang w:eastAsia="es-MX"/>
              </w:rPr>
              <w:t>**</w:t>
            </w:r>
          </w:p>
        </w:tc>
      </w:tr>
      <w:tr w:rsidR="009230C0" w:rsidRPr="00EC3060" w14:paraId="04C2D0F8" w14:textId="77777777" w:rsidTr="001C7584">
        <w:trPr>
          <w:trHeight w:val="225"/>
          <w:jc w:val="center"/>
        </w:trPr>
        <w:tc>
          <w:tcPr>
            <w:tcW w:w="935" w:type="dxa"/>
            <w:vMerge/>
            <w:hideMark/>
          </w:tcPr>
          <w:p w14:paraId="79FBDA9E" w14:textId="77777777" w:rsidR="009230C0" w:rsidRPr="00DD10DF" w:rsidRDefault="009230C0" w:rsidP="00701471">
            <w:pPr>
              <w:spacing w:line="360" w:lineRule="auto"/>
              <w:rPr>
                <w:color w:val="000000"/>
                <w:lang w:eastAsia="es-MX"/>
              </w:rPr>
            </w:pPr>
          </w:p>
        </w:tc>
        <w:tc>
          <w:tcPr>
            <w:tcW w:w="1885" w:type="dxa"/>
            <w:hideMark/>
          </w:tcPr>
          <w:p w14:paraId="4DFED58F" w14:textId="77777777" w:rsidR="009230C0" w:rsidRPr="00DD10DF" w:rsidRDefault="009230C0" w:rsidP="00701471">
            <w:pPr>
              <w:spacing w:line="360" w:lineRule="auto"/>
              <w:rPr>
                <w:color w:val="000000"/>
                <w:lang w:eastAsia="es-MX"/>
              </w:rPr>
            </w:pPr>
            <w:r w:rsidRPr="00DD10DF">
              <w:rPr>
                <w:color w:val="000000"/>
                <w:lang w:eastAsia="es-MX"/>
              </w:rPr>
              <w:t>Sig. (bilateral)</w:t>
            </w:r>
          </w:p>
        </w:tc>
        <w:tc>
          <w:tcPr>
            <w:tcW w:w="1071" w:type="dxa"/>
            <w:noWrap/>
            <w:hideMark/>
          </w:tcPr>
          <w:p w14:paraId="4453BA06" w14:textId="2053790C"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914" w:type="dxa"/>
            <w:noWrap/>
            <w:hideMark/>
          </w:tcPr>
          <w:p w14:paraId="5B14414F" w14:textId="55464AC8"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09" w:type="dxa"/>
            <w:hideMark/>
          </w:tcPr>
          <w:p w14:paraId="331A5854" w14:textId="77777777" w:rsidR="009230C0" w:rsidRPr="00DD10DF" w:rsidRDefault="009230C0" w:rsidP="00701471">
            <w:pPr>
              <w:spacing w:line="360" w:lineRule="auto"/>
              <w:rPr>
                <w:color w:val="000000"/>
                <w:lang w:eastAsia="es-MX"/>
              </w:rPr>
            </w:pPr>
            <w:r w:rsidRPr="00DD10DF">
              <w:rPr>
                <w:color w:val="000000"/>
                <w:lang w:eastAsia="es-MX"/>
              </w:rPr>
              <w:t> </w:t>
            </w:r>
          </w:p>
        </w:tc>
        <w:tc>
          <w:tcPr>
            <w:tcW w:w="850" w:type="dxa"/>
            <w:noWrap/>
            <w:hideMark/>
          </w:tcPr>
          <w:p w14:paraId="14BB662F" w14:textId="4C6913D0"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22</w:t>
            </w:r>
          </w:p>
        </w:tc>
        <w:tc>
          <w:tcPr>
            <w:tcW w:w="530" w:type="dxa"/>
            <w:noWrap/>
            <w:hideMark/>
          </w:tcPr>
          <w:p w14:paraId="744BE07A" w14:textId="7E883B02"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2</w:t>
            </w:r>
          </w:p>
        </w:tc>
        <w:tc>
          <w:tcPr>
            <w:tcW w:w="745" w:type="dxa"/>
            <w:noWrap/>
            <w:hideMark/>
          </w:tcPr>
          <w:p w14:paraId="1DEFAC7F" w14:textId="1EB5852C"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209</w:t>
            </w:r>
          </w:p>
        </w:tc>
        <w:tc>
          <w:tcPr>
            <w:tcW w:w="710" w:type="dxa"/>
            <w:noWrap/>
            <w:hideMark/>
          </w:tcPr>
          <w:p w14:paraId="0EB94780" w14:textId="42B07492"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591" w:type="dxa"/>
            <w:noWrap/>
            <w:hideMark/>
          </w:tcPr>
          <w:p w14:paraId="74F8B849" w14:textId="2E59FDF5"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r>
      <w:tr w:rsidR="009230C0" w:rsidRPr="00EC3060" w14:paraId="4D05CAFF" w14:textId="77777777" w:rsidTr="001C7584">
        <w:trPr>
          <w:trHeight w:val="240"/>
          <w:jc w:val="center"/>
        </w:trPr>
        <w:tc>
          <w:tcPr>
            <w:tcW w:w="935" w:type="dxa"/>
            <w:vMerge/>
            <w:hideMark/>
          </w:tcPr>
          <w:p w14:paraId="40D764BA" w14:textId="77777777" w:rsidR="009230C0" w:rsidRPr="00DD10DF" w:rsidRDefault="009230C0" w:rsidP="00701471">
            <w:pPr>
              <w:spacing w:line="360" w:lineRule="auto"/>
              <w:rPr>
                <w:color w:val="000000"/>
                <w:lang w:eastAsia="es-MX"/>
              </w:rPr>
            </w:pPr>
          </w:p>
        </w:tc>
        <w:tc>
          <w:tcPr>
            <w:tcW w:w="1885" w:type="dxa"/>
            <w:hideMark/>
          </w:tcPr>
          <w:p w14:paraId="22401AF9" w14:textId="77777777" w:rsidR="009230C0" w:rsidRPr="00DD10DF" w:rsidRDefault="009230C0" w:rsidP="00701471">
            <w:pPr>
              <w:spacing w:line="360" w:lineRule="auto"/>
              <w:rPr>
                <w:i/>
                <w:iCs/>
                <w:color w:val="000000"/>
                <w:lang w:eastAsia="es-MX"/>
              </w:rPr>
            </w:pPr>
            <w:r w:rsidRPr="00DD10DF">
              <w:rPr>
                <w:i/>
                <w:iCs/>
                <w:color w:val="000000"/>
                <w:lang w:eastAsia="es-MX"/>
              </w:rPr>
              <w:t>N</w:t>
            </w:r>
          </w:p>
        </w:tc>
        <w:tc>
          <w:tcPr>
            <w:tcW w:w="1071" w:type="dxa"/>
            <w:noWrap/>
            <w:hideMark/>
          </w:tcPr>
          <w:p w14:paraId="10578F69"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c>
          <w:tcPr>
            <w:tcW w:w="914" w:type="dxa"/>
            <w:noWrap/>
            <w:hideMark/>
          </w:tcPr>
          <w:p w14:paraId="0A257787"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c>
          <w:tcPr>
            <w:tcW w:w="709" w:type="dxa"/>
            <w:noWrap/>
            <w:hideMark/>
          </w:tcPr>
          <w:p w14:paraId="5A673B5A"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c>
          <w:tcPr>
            <w:tcW w:w="850" w:type="dxa"/>
            <w:noWrap/>
            <w:hideMark/>
          </w:tcPr>
          <w:p w14:paraId="455CC635" w14:textId="77777777" w:rsidR="009230C0" w:rsidRPr="00DD10DF" w:rsidRDefault="009230C0" w:rsidP="00701471">
            <w:pPr>
              <w:spacing w:line="360" w:lineRule="auto"/>
              <w:jc w:val="right"/>
              <w:rPr>
                <w:color w:val="000000"/>
                <w:lang w:eastAsia="es-MX"/>
              </w:rPr>
            </w:pPr>
            <w:r w:rsidRPr="00DD10DF">
              <w:rPr>
                <w:color w:val="000000"/>
                <w:lang w:eastAsia="es-MX"/>
              </w:rPr>
              <w:t>191</w:t>
            </w:r>
          </w:p>
        </w:tc>
        <w:tc>
          <w:tcPr>
            <w:tcW w:w="530" w:type="dxa"/>
            <w:noWrap/>
            <w:hideMark/>
          </w:tcPr>
          <w:p w14:paraId="132CC948" w14:textId="77777777" w:rsidR="009230C0" w:rsidRPr="00DD10DF" w:rsidRDefault="009230C0" w:rsidP="00701471">
            <w:pPr>
              <w:spacing w:line="360" w:lineRule="auto"/>
              <w:jc w:val="right"/>
              <w:rPr>
                <w:color w:val="000000"/>
                <w:lang w:eastAsia="es-MX"/>
              </w:rPr>
            </w:pPr>
            <w:r w:rsidRPr="00DD10DF">
              <w:rPr>
                <w:color w:val="000000"/>
                <w:lang w:eastAsia="es-MX"/>
              </w:rPr>
              <w:t>122</w:t>
            </w:r>
          </w:p>
        </w:tc>
        <w:tc>
          <w:tcPr>
            <w:tcW w:w="745" w:type="dxa"/>
            <w:noWrap/>
            <w:hideMark/>
          </w:tcPr>
          <w:p w14:paraId="38328375"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c>
          <w:tcPr>
            <w:tcW w:w="710" w:type="dxa"/>
            <w:noWrap/>
            <w:hideMark/>
          </w:tcPr>
          <w:p w14:paraId="04E9F11B"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c>
          <w:tcPr>
            <w:tcW w:w="591" w:type="dxa"/>
            <w:noWrap/>
            <w:hideMark/>
          </w:tcPr>
          <w:p w14:paraId="1DD344DE"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r>
      <w:tr w:rsidR="009230C0" w:rsidRPr="00EC3060" w14:paraId="2D83D8A4" w14:textId="77777777" w:rsidTr="001C7584">
        <w:trPr>
          <w:trHeight w:val="340"/>
          <w:jc w:val="center"/>
        </w:trPr>
        <w:tc>
          <w:tcPr>
            <w:tcW w:w="935" w:type="dxa"/>
            <w:vMerge w:val="restart"/>
            <w:hideMark/>
          </w:tcPr>
          <w:p w14:paraId="72496403" w14:textId="77777777" w:rsidR="009230C0" w:rsidRPr="00DD10DF" w:rsidRDefault="009230C0" w:rsidP="00701471">
            <w:pPr>
              <w:spacing w:line="360" w:lineRule="auto"/>
              <w:rPr>
                <w:color w:val="000000"/>
                <w:lang w:eastAsia="es-MX"/>
              </w:rPr>
            </w:pPr>
            <w:r w:rsidRPr="00DD10DF">
              <w:rPr>
                <w:color w:val="000000"/>
                <w:lang w:eastAsia="es-MX"/>
              </w:rPr>
              <w:t>Bicicleta</w:t>
            </w:r>
          </w:p>
        </w:tc>
        <w:tc>
          <w:tcPr>
            <w:tcW w:w="1885" w:type="dxa"/>
            <w:hideMark/>
          </w:tcPr>
          <w:p w14:paraId="048EBCF5" w14:textId="77777777" w:rsidR="009230C0" w:rsidRPr="00DD10DF" w:rsidRDefault="009230C0" w:rsidP="00701471">
            <w:pPr>
              <w:spacing w:line="360" w:lineRule="auto"/>
              <w:rPr>
                <w:color w:val="000000"/>
                <w:lang w:eastAsia="es-MX"/>
              </w:rPr>
            </w:pPr>
            <w:r w:rsidRPr="00DD10DF">
              <w:rPr>
                <w:color w:val="000000"/>
                <w:lang w:eastAsia="es-MX"/>
              </w:rPr>
              <w:t>Correlación de Pearson</w:t>
            </w:r>
          </w:p>
        </w:tc>
        <w:tc>
          <w:tcPr>
            <w:tcW w:w="1071" w:type="dxa"/>
            <w:noWrap/>
            <w:hideMark/>
          </w:tcPr>
          <w:p w14:paraId="72F3ABD6" w14:textId="659608A8"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255</w:t>
            </w:r>
            <w:r w:rsidR="009230C0" w:rsidRPr="00DD10DF">
              <w:rPr>
                <w:color w:val="000000"/>
                <w:vertAlign w:val="superscript"/>
                <w:lang w:eastAsia="es-MX"/>
              </w:rPr>
              <w:t>**</w:t>
            </w:r>
          </w:p>
        </w:tc>
        <w:tc>
          <w:tcPr>
            <w:tcW w:w="914" w:type="dxa"/>
            <w:noWrap/>
            <w:hideMark/>
          </w:tcPr>
          <w:p w14:paraId="091430B9" w14:textId="5179702D"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184</w:t>
            </w:r>
            <w:r w:rsidR="009230C0" w:rsidRPr="00DD10DF">
              <w:rPr>
                <w:color w:val="000000"/>
                <w:vertAlign w:val="superscript"/>
                <w:lang w:eastAsia="es-MX"/>
              </w:rPr>
              <w:t>*</w:t>
            </w:r>
          </w:p>
        </w:tc>
        <w:tc>
          <w:tcPr>
            <w:tcW w:w="709" w:type="dxa"/>
            <w:noWrap/>
            <w:hideMark/>
          </w:tcPr>
          <w:p w14:paraId="669DE5F9" w14:textId="2DB640D2"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166</w:t>
            </w:r>
            <w:r w:rsidR="009230C0" w:rsidRPr="00DD10DF">
              <w:rPr>
                <w:color w:val="000000"/>
                <w:vertAlign w:val="superscript"/>
                <w:lang w:eastAsia="es-MX"/>
              </w:rPr>
              <w:t>*</w:t>
            </w:r>
          </w:p>
        </w:tc>
        <w:tc>
          <w:tcPr>
            <w:tcW w:w="850" w:type="dxa"/>
            <w:noWrap/>
            <w:hideMark/>
          </w:tcPr>
          <w:p w14:paraId="528C6735" w14:textId="77777777" w:rsidR="009230C0" w:rsidRPr="00DD10DF" w:rsidRDefault="009230C0" w:rsidP="00701471">
            <w:pPr>
              <w:spacing w:line="360" w:lineRule="auto"/>
              <w:jc w:val="right"/>
              <w:rPr>
                <w:color w:val="000000"/>
                <w:lang w:eastAsia="es-MX"/>
              </w:rPr>
            </w:pPr>
            <w:r w:rsidRPr="00DD10DF">
              <w:rPr>
                <w:color w:val="000000"/>
                <w:lang w:eastAsia="es-MX"/>
              </w:rPr>
              <w:t>1</w:t>
            </w:r>
          </w:p>
        </w:tc>
        <w:tc>
          <w:tcPr>
            <w:tcW w:w="530" w:type="dxa"/>
            <w:noWrap/>
            <w:hideMark/>
          </w:tcPr>
          <w:p w14:paraId="6F604FB7" w14:textId="6B9F11AB"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365</w:t>
            </w:r>
            <w:r w:rsidR="009230C0" w:rsidRPr="00DD10DF">
              <w:rPr>
                <w:color w:val="000000"/>
                <w:vertAlign w:val="superscript"/>
                <w:lang w:eastAsia="es-MX"/>
              </w:rPr>
              <w:t>**</w:t>
            </w:r>
          </w:p>
        </w:tc>
        <w:tc>
          <w:tcPr>
            <w:tcW w:w="745" w:type="dxa"/>
            <w:noWrap/>
            <w:hideMark/>
          </w:tcPr>
          <w:p w14:paraId="5CDF1C29" w14:textId="4BA701D6"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444</w:t>
            </w:r>
            <w:r w:rsidR="009230C0" w:rsidRPr="00DD10DF">
              <w:rPr>
                <w:color w:val="000000"/>
                <w:vertAlign w:val="superscript"/>
                <w:lang w:eastAsia="es-MX"/>
              </w:rPr>
              <w:t>**</w:t>
            </w:r>
          </w:p>
        </w:tc>
        <w:tc>
          <w:tcPr>
            <w:tcW w:w="710" w:type="dxa"/>
            <w:noWrap/>
            <w:hideMark/>
          </w:tcPr>
          <w:p w14:paraId="76483452" w14:textId="5FE73550"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329</w:t>
            </w:r>
            <w:r w:rsidR="009230C0" w:rsidRPr="00DD10DF">
              <w:rPr>
                <w:i/>
                <w:iCs/>
                <w:color w:val="000000"/>
                <w:vertAlign w:val="superscript"/>
                <w:lang w:eastAsia="es-MX"/>
              </w:rPr>
              <w:t>**</w:t>
            </w:r>
          </w:p>
        </w:tc>
        <w:tc>
          <w:tcPr>
            <w:tcW w:w="591" w:type="dxa"/>
            <w:noWrap/>
            <w:hideMark/>
          </w:tcPr>
          <w:p w14:paraId="4B0C2F6A" w14:textId="204FB298"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375</w:t>
            </w:r>
            <w:r w:rsidR="009230C0" w:rsidRPr="00DD10DF">
              <w:rPr>
                <w:i/>
                <w:iCs/>
                <w:color w:val="000000"/>
                <w:vertAlign w:val="superscript"/>
                <w:lang w:eastAsia="es-MX"/>
              </w:rPr>
              <w:t>**</w:t>
            </w:r>
          </w:p>
        </w:tc>
      </w:tr>
      <w:tr w:rsidR="009230C0" w:rsidRPr="00EC3060" w14:paraId="538F5FC6" w14:textId="77777777" w:rsidTr="001C7584">
        <w:trPr>
          <w:trHeight w:val="225"/>
          <w:jc w:val="center"/>
        </w:trPr>
        <w:tc>
          <w:tcPr>
            <w:tcW w:w="935" w:type="dxa"/>
            <w:vMerge/>
            <w:hideMark/>
          </w:tcPr>
          <w:p w14:paraId="361ACAF8" w14:textId="77777777" w:rsidR="009230C0" w:rsidRPr="00DD10DF" w:rsidRDefault="009230C0" w:rsidP="00701471">
            <w:pPr>
              <w:spacing w:line="360" w:lineRule="auto"/>
              <w:rPr>
                <w:color w:val="000000"/>
                <w:lang w:eastAsia="es-MX"/>
              </w:rPr>
            </w:pPr>
          </w:p>
        </w:tc>
        <w:tc>
          <w:tcPr>
            <w:tcW w:w="1885" w:type="dxa"/>
            <w:hideMark/>
          </w:tcPr>
          <w:p w14:paraId="3CE95932" w14:textId="77777777" w:rsidR="009230C0" w:rsidRPr="00DD10DF" w:rsidRDefault="009230C0" w:rsidP="00701471">
            <w:pPr>
              <w:spacing w:line="360" w:lineRule="auto"/>
              <w:rPr>
                <w:color w:val="000000"/>
                <w:lang w:eastAsia="es-MX"/>
              </w:rPr>
            </w:pPr>
            <w:r w:rsidRPr="00DD10DF">
              <w:rPr>
                <w:color w:val="000000"/>
                <w:lang w:eastAsia="es-MX"/>
              </w:rPr>
              <w:t>Sig. (bilateral)</w:t>
            </w:r>
          </w:p>
        </w:tc>
        <w:tc>
          <w:tcPr>
            <w:tcW w:w="1071" w:type="dxa"/>
            <w:noWrap/>
            <w:hideMark/>
          </w:tcPr>
          <w:p w14:paraId="5F0FA97B" w14:textId="5BFD5B21"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914" w:type="dxa"/>
            <w:noWrap/>
            <w:hideMark/>
          </w:tcPr>
          <w:p w14:paraId="76E5B71C" w14:textId="1D01AC1E"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11</w:t>
            </w:r>
          </w:p>
        </w:tc>
        <w:tc>
          <w:tcPr>
            <w:tcW w:w="709" w:type="dxa"/>
            <w:noWrap/>
            <w:hideMark/>
          </w:tcPr>
          <w:p w14:paraId="65AEAECC" w14:textId="26A39507"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22</w:t>
            </w:r>
          </w:p>
        </w:tc>
        <w:tc>
          <w:tcPr>
            <w:tcW w:w="850" w:type="dxa"/>
            <w:hideMark/>
          </w:tcPr>
          <w:p w14:paraId="7974AB3C" w14:textId="77777777" w:rsidR="009230C0" w:rsidRPr="00DD10DF" w:rsidRDefault="009230C0" w:rsidP="00701471">
            <w:pPr>
              <w:spacing w:line="360" w:lineRule="auto"/>
              <w:rPr>
                <w:color w:val="000000"/>
                <w:lang w:eastAsia="es-MX"/>
              </w:rPr>
            </w:pPr>
            <w:r w:rsidRPr="00DD10DF">
              <w:rPr>
                <w:color w:val="000000"/>
                <w:lang w:eastAsia="es-MX"/>
              </w:rPr>
              <w:t> </w:t>
            </w:r>
          </w:p>
        </w:tc>
        <w:tc>
          <w:tcPr>
            <w:tcW w:w="530" w:type="dxa"/>
            <w:noWrap/>
            <w:hideMark/>
          </w:tcPr>
          <w:p w14:paraId="0BDA28EB" w14:textId="66DA159A"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45" w:type="dxa"/>
            <w:noWrap/>
            <w:hideMark/>
          </w:tcPr>
          <w:p w14:paraId="4B606642" w14:textId="2AA5263C"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10" w:type="dxa"/>
            <w:noWrap/>
            <w:hideMark/>
          </w:tcPr>
          <w:p w14:paraId="4C3FD63B" w14:textId="7E3C9134"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591" w:type="dxa"/>
            <w:noWrap/>
            <w:hideMark/>
          </w:tcPr>
          <w:p w14:paraId="480A709F" w14:textId="6A11B8E0"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r>
      <w:tr w:rsidR="009230C0" w:rsidRPr="00EC3060" w14:paraId="44BB4D8C" w14:textId="77777777" w:rsidTr="001C7584">
        <w:trPr>
          <w:trHeight w:val="240"/>
          <w:jc w:val="center"/>
        </w:trPr>
        <w:tc>
          <w:tcPr>
            <w:tcW w:w="935" w:type="dxa"/>
            <w:vMerge/>
            <w:hideMark/>
          </w:tcPr>
          <w:p w14:paraId="3E5A0ADE" w14:textId="77777777" w:rsidR="009230C0" w:rsidRPr="00DD10DF" w:rsidRDefault="009230C0" w:rsidP="00701471">
            <w:pPr>
              <w:spacing w:line="360" w:lineRule="auto"/>
              <w:rPr>
                <w:color w:val="000000"/>
                <w:lang w:eastAsia="es-MX"/>
              </w:rPr>
            </w:pPr>
          </w:p>
        </w:tc>
        <w:tc>
          <w:tcPr>
            <w:tcW w:w="1885" w:type="dxa"/>
            <w:hideMark/>
          </w:tcPr>
          <w:p w14:paraId="1F5FBB9F" w14:textId="77777777" w:rsidR="009230C0" w:rsidRPr="00DD10DF" w:rsidRDefault="009230C0" w:rsidP="00701471">
            <w:pPr>
              <w:spacing w:line="360" w:lineRule="auto"/>
              <w:rPr>
                <w:i/>
                <w:iCs/>
                <w:color w:val="000000"/>
                <w:lang w:eastAsia="es-MX"/>
              </w:rPr>
            </w:pPr>
            <w:r w:rsidRPr="00DD10DF">
              <w:rPr>
                <w:i/>
                <w:iCs/>
                <w:color w:val="000000"/>
                <w:lang w:eastAsia="es-MX"/>
              </w:rPr>
              <w:t>N</w:t>
            </w:r>
          </w:p>
        </w:tc>
        <w:tc>
          <w:tcPr>
            <w:tcW w:w="1071" w:type="dxa"/>
            <w:noWrap/>
            <w:hideMark/>
          </w:tcPr>
          <w:p w14:paraId="36AD757D" w14:textId="77777777" w:rsidR="009230C0" w:rsidRPr="00DD10DF" w:rsidRDefault="009230C0" w:rsidP="00701471">
            <w:pPr>
              <w:spacing w:line="360" w:lineRule="auto"/>
              <w:jc w:val="right"/>
              <w:rPr>
                <w:color w:val="000000"/>
                <w:lang w:eastAsia="es-MX"/>
              </w:rPr>
            </w:pPr>
            <w:r w:rsidRPr="00DD10DF">
              <w:rPr>
                <w:color w:val="000000"/>
                <w:lang w:eastAsia="es-MX"/>
              </w:rPr>
              <w:t>192</w:t>
            </w:r>
          </w:p>
        </w:tc>
        <w:tc>
          <w:tcPr>
            <w:tcW w:w="914" w:type="dxa"/>
            <w:noWrap/>
            <w:hideMark/>
          </w:tcPr>
          <w:p w14:paraId="37811520" w14:textId="77777777" w:rsidR="009230C0" w:rsidRPr="00DD10DF" w:rsidRDefault="009230C0" w:rsidP="00701471">
            <w:pPr>
              <w:spacing w:line="360" w:lineRule="auto"/>
              <w:jc w:val="right"/>
              <w:rPr>
                <w:color w:val="000000"/>
                <w:lang w:eastAsia="es-MX"/>
              </w:rPr>
            </w:pPr>
            <w:r w:rsidRPr="00DD10DF">
              <w:rPr>
                <w:color w:val="000000"/>
                <w:lang w:eastAsia="es-MX"/>
              </w:rPr>
              <w:t>192</w:t>
            </w:r>
          </w:p>
        </w:tc>
        <w:tc>
          <w:tcPr>
            <w:tcW w:w="709" w:type="dxa"/>
            <w:noWrap/>
            <w:hideMark/>
          </w:tcPr>
          <w:p w14:paraId="6E1448DC" w14:textId="77777777" w:rsidR="009230C0" w:rsidRPr="00DD10DF" w:rsidRDefault="009230C0" w:rsidP="00701471">
            <w:pPr>
              <w:spacing w:line="360" w:lineRule="auto"/>
              <w:jc w:val="right"/>
              <w:rPr>
                <w:color w:val="000000"/>
                <w:lang w:eastAsia="es-MX"/>
              </w:rPr>
            </w:pPr>
            <w:r w:rsidRPr="00DD10DF">
              <w:rPr>
                <w:color w:val="000000"/>
                <w:lang w:eastAsia="es-MX"/>
              </w:rPr>
              <w:t>191</w:t>
            </w:r>
          </w:p>
        </w:tc>
        <w:tc>
          <w:tcPr>
            <w:tcW w:w="850" w:type="dxa"/>
            <w:noWrap/>
            <w:hideMark/>
          </w:tcPr>
          <w:p w14:paraId="1B3C10C4" w14:textId="77777777" w:rsidR="009230C0" w:rsidRPr="00DD10DF" w:rsidRDefault="009230C0" w:rsidP="00701471">
            <w:pPr>
              <w:spacing w:line="360" w:lineRule="auto"/>
              <w:jc w:val="right"/>
              <w:rPr>
                <w:color w:val="000000"/>
                <w:lang w:eastAsia="es-MX"/>
              </w:rPr>
            </w:pPr>
            <w:r w:rsidRPr="00DD10DF">
              <w:rPr>
                <w:color w:val="000000"/>
                <w:lang w:eastAsia="es-MX"/>
              </w:rPr>
              <w:t>192</w:t>
            </w:r>
          </w:p>
        </w:tc>
        <w:tc>
          <w:tcPr>
            <w:tcW w:w="530" w:type="dxa"/>
            <w:noWrap/>
            <w:hideMark/>
          </w:tcPr>
          <w:p w14:paraId="6A5BF7F5" w14:textId="77777777" w:rsidR="009230C0" w:rsidRPr="00DD10DF" w:rsidRDefault="009230C0" w:rsidP="00701471">
            <w:pPr>
              <w:spacing w:line="360" w:lineRule="auto"/>
              <w:jc w:val="right"/>
              <w:rPr>
                <w:color w:val="000000"/>
                <w:lang w:eastAsia="es-MX"/>
              </w:rPr>
            </w:pPr>
            <w:r w:rsidRPr="00DD10DF">
              <w:rPr>
                <w:color w:val="000000"/>
                <w:lang w:eastAsia="es-MX"/>
              </w:rPr>
              <w:t>120</w:t>
            </w:r>
          </w:p>
        </w:tc>
        <w:tc>
          <w:tcPr>
            <w:tcW w:w="745" w:type="dxa"/>
            <w:noWrap/>
            <w:hideMark/>
          </w:tcPr>
          <w:p w14:paraId="65445A27" w14:textId="77777777" w:rsidR="009230C0" w:rsidRPr="00DD10DF" w:rsidRDefault="009230C0" w:rsidP="00701471">
            <w:pPr>
              <w:spacing w:line="360" w:lineRule="auto"/>
              <w:jc w:val="right"/>
              <w:rPr>
                <w:color w:val="000000"/>
                <w:lang w:eastAsia="es-MX"/>
              </w:rPr>
            </w:pPr>
            <w:r w:rsidRPr="00DD10DF">
              <w:rPr>
                <w:color w:val="000000"/>
                <w:lang w:eastAsia="es-MX"/>
              </w:rPr>
              <w:t>192</w:t>
            </w:r>
          </w:p>
        </w:tc>
        <w:tc>
          <w:tcPr>
            <w:tcW w:w="710" w:type="dxa"/>
            <w:noWrap/>
            <w:hideMark/>
          </w:tcPr>
          <w:p w14:paraId="0A437671" w14:textId="77777777" w:rsidR="009230C0" w:rsidRPr="00DD10DF" w:rsidRDefault="009230C0" w:rsidP="00701471">
            <w:pPr>
              <w:spacing w:line="360" w:lineRule="auto"/>
              <w:jc w:val="right"/>
              <w:rPr>
                <w:color w:val="000000"/>
                <w:lang w:eastAsia="es-MX"/>
              </w:rPr>
            </w:pPr>
            <w:r w:rsidRPr="00DD10DF">
              <w:rPr>
                <w:color w:val="000000"/>
                <w:lang w:eastAsia="es-MX"/>
              </w:rPr>
              <w:t>192</w:t>
            </w:r>
          </w:p>
        </w:tc>
        <w:tc>
          <w:tcPr>
            <w:tcW w:w="591" w:type="dxa"/>
            <w:noWrap/>
            <w:hideMark/>
          </w:tcPr>
          <w:p w14:paraId="59239295" w14:textId="77777777" w:rsidR="009230C0" w:rsidRPr="00DD10DF" w:rsidRDefault="009230C0" w:rsidP="00701471">
            <w:pPr>
              <w:spacing w:line="360" w:lineRule="auto"/>
              <w:jc w:val="right"/>
              <w:rPr>
                <w:color w:val="000000"/>
                <w:lang w:eastAsia="es-MX"/>
              </w:rPr>
            </w:pPr>
            <w:r w:rsidRPr="00DD10DF">
              <w:rPr>
                <w:color w:val="000000"/>
                <w:lang w:eastAsia="es-MX"/>
              </w:rPr>
              <w:t>192</w:t>
            </w:r>
          </w:p>
        </w:tc>
      </w:tr>
      <w:tr w:rsidR="009230C0" w:rsidRPr="00EC3060" w14:paraId="5A8624EF" w14:textId="77777777" w:rsidTr="001C7584">
        <w:trPr>
          <w:trHeight w:val="338"/>
          <w:jc w:val="center"/>
        </w:trPr>
        <w:tc>
          <w:tcPr>
            <w:tcW w:w="935" w:type="dxa"/>
            <w:vMerge w:val="restart"/>
            <w:hideMark/>
          </w:tcPr>
          <w:p w14:paraId="609AD185" w14:textId="77777777" w:rsidR="009230C0" w:rsidRPr="00DD10DF" w:rsidRDefault="009230C0" w:rsidP="00701471">
            <w:pPr>
              <w:spacing w:line="360" w:lineRule="auto"/>
              <w:rPr>
                <w:color w:val="000000"/>
                <w:lang w:eastAsia="es-MX"/>
              </w:rPr>
            </w:pPr>
            <w:r w:rsidRPr="00DD10DF">
              <w:rPr>
                <w:color w:val="000000"/>
                <w:lang w:eastAsia="es-MX"/>
              </w:rPr>
              <w:t>Otro</w:t>
            </w:r>
          </w:p>
        </w:tc>
        <w:tc>
          <w:tcPr>
            <w:tcW w:w="1885" w:type="dxa"/>
            <w:hideMark/>
          </w:tcPr>
          <w:p w14:paraId="2E64B71B" w14:textId="77777777" w:rsidR="009230C0" w:rsidRPr="00DD10DF" w:rsidRDefault="009230C0" w:rsidP="00701471">
            <w:pPr>
              <w:spacing w:line="360" w:lineRule="auto"/>
              <w:rPr>
                <w:color w:val="000000"/>
                <w:lang w:eastAsia="es-MX"/>
              </w:rPr>
            </w:pPr>
            <w:r w:rsidRPr="00DD10DF">
              <w:rPr>
                <w:color w:val="000000"/>
                <w:lang w:eastAsia="es-MX"/>
              </w:rPr>
              <w:t>Correlación de Pearson</w:t>
            </w:r>
          </w:p>
        </w:tc>
        <w:tc>
          <w:tcPr>
            <w:tcW w:w="1071" w:type="dxa"/>
            <w:noWrap/>
            <w:hideMark/>
          </w:tcPr>
          <w:p w14:paraId="68D14DD7" w14:textId="50723826"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405</w:t>
            </w:r>
            <w:r w:rsidR="009230C0" w:rsidRPr="00DD10DF">
              <w:rPr>
                <w:color w:val="000000"/>
                <w:vertAlign w:val="superscript"/>
                <w:lang w:eastAsia="es-MX"/>
              </w:rPr>
              <w:t>**</w:t>
            </w:r>
          </w:p>
        </w:tc>
        <w:tc>
          <w:tcPr>
            <w:tcW w:w="914" w:type="dxa"/>
            <w:noWrap/>
            <w:hideMark/>
          </w:tcPr>
          <w:p w14:paraId="40A41270" w14:textId="19E9283E"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359</w:t>
            </w:r>
            <w:r w:rsidR="009230C0" w:rsidRPr="00DD10DF">
              <w:rPr>
                <w:color w:val="000000"/>
                <w:vertAlign w:val="superscript"/>
                <w:lang w:eastAsia="es-MX"/>
              </w:rPr>
              <w:t>**</w:t>
            </w:r>
          </w:p>
        </w:tc>
        <w:tc>
          <w:tcPr>
            <w:tcW w:w="709" w:type="dxa"/>
            <w:noWrap/>
            <w:hideMark/>
          </w:tcPr>
          <w:p w14:paraId="71642AA7" w14:textId="010BAA1C"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275</w:t>
            </w:r>
            <w:r w:rsidR="009230C0" w:rsidRPr="00DD10DF">
              <w:rPr>
                <w:color w:val="000000"/>
                <w:vertAlign w:val="superscript"/>
                <w:lang w:eastAsia="es-MX"/>
              </w:rPr>
              <w:t>**</w:t>
            </w:r>
          </w:p>
        </w:tc>
        <w:tc>
          <w:tcPr>
            <w:tcW w:w="850" w:type="dxa"/>
            <w:noWrap/>
            <w:hideMark/>
          </w:tcPr>
          <w:p w14:paraId="2AC52BF3" w14:textId="7F7C3519"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365</w:t>
            </w:r>
            <w:r w:rsidR="009230C0" w:rsidRPr="00DD10DF">
              <w:rPr>
                <w:color w:val="000000"/>
                <w:vertAlign w:val="superscript"/>
                <w:lang w:eastAsia="es-MX"/>
              </w:rPr>
              <w:t>**</w:t>
            </w:r>
          </w:p>
        </w:tc>
        <w:tc>
          <w:tcPr>
            <w:tcW w:w="530" w:type="dxa"/>
            <w:noWrap/>
            <w:hideMark/>
          </w:tcPr>
          <w:p w14:paraId="6933D6AD" w14:textId="77777777" w:rsidR="009230C0" w:rsidRPr="00DD10DF" w:rsidRDefault="009230C0" w:rsidP="00701471">
            <w:pPr>
              <w:spacing w:line="360" w:lineRule="auto"/>
              <w:jc w:val="right"/>
              <w:rPr>
                <w:color w:val="000000"/>
                <w:lang w:eastAsia="es-MX"/>
              </w:rPr>
            </w:pPr>
            <w:r w:rsidRPr="00DD10DF">
              <w:rPr>
                <w:color w:val="000000"/>
                <w:lang w:eastAsia="es-MX"/>
              </w:rPr>
              <w:t>1</w:t>
            </w:r>
          </w:p>
        </w:tc>
        <w:tc>
          <w:tcPr>
            <w:tcW w:w="745" w:type="dxa"/>
            <w:noWrap/>
            <w:hideMark/>
          </w:tcPr>
          <w:p w14:paraId="04BF9D0B" w14:textId="2D750382"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349</w:t>
            </w:r>
            <w:r w:rsidR="009230C0" w:rsidRPr="00DD10DF">
              <w:rPr>
                <w:color w:val="000000"/>
                <w:vertAlign w:val="superscript"/>
                <w:lang w:eastAsia="es-MX"/>
              </w:rPr>
              <w:t>**</w:t>
            </w:r>
          </w:p>
        </w:tc>
        <w:tc>
          <w:tcPr>
            <w:tcW w:w="710" w:type="dxa"/>
            <w:noWrap/>
            <w:hideMark/>
          </w:tcPr>
          <w:p w14:paraId="45F85B94" w14:textId="52693767"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451</w:t>
            </w:r>
            <w:r w:rsidR="009230C0" w:rsidRPr="00DD10DF">
              <w:rPr>
                <w:i/>
                <w:iCs/>
                <w:color w:val="000000"/>
                <w:vertAlign w:val="superscript"/>
                <w:lang w:eastAsia="es-MX"/>
              </w:rPr>
              <w:t>**</w:t>
            </w:r>
          </w:p>
        </w:tc>
        <w:tc>
          <w:tcPr>
            <w:tcW w:w="591" w:type="dxa"/>
            <w:noWrap/>
            <w:hideMark/>
          </w:tcPr>
          <w:p w14:paraId="63DE1986" w14:textId="21E1F1B3"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440</w:t>
            </w:r>
            <w:r w:rsidR="009230C0" w:rsidRPr="00DD10DF">
              <w:rPr>
                <w:i/>
                <w:iCs/>
                <w:color w:val="000000"/>
                <w:vertAlign w:val="superscript"/>
                <w:lang w:eastAsia="es-MX"/>
              </w:rPr>
              <w:t>**</w:t>
            </w:r>
          </w:p>
        </w:tc>
      </w:tr>
      <w:tr w:rsidR="009230C0" w:rsidRPr="00EC3060" w14:paraId="4FA779F7" w14:textId="77777777" w:rsidTr="001C7584">
        <w:trPr>
          <w:trHeight w:val="225"/>
          <w:jc w:val="center"/>
        </w:trPr>
        <w:tc>
          <w:tcPr>
            <w:tcW w:w="935" w:type="dxa"/>
            <w:vMerge/>
            <w:hideMark/>
          </w:tcPr>
          <w:p w14:paraId="6743DD4F" w14:textId="77777777" w:rsidR="009230C0" w:rsidRPr="00DD10DF" w:rsidRDefault="009230C0" w:rsidP="00701471">
            <w:pPr>
              <w:spacing w:line="360" w:lineRule="auto"/>
              <w:rPr>
                <w:color w:val="000000"/>
                <w:lang w:eastAsia="es-MX"/>
              </w:rPr>
            </w:pPr>
          </w:p>
        </w:tc>
        <w:tc>
          <w:tcPr>
            <w:tcW w:w="1885" w:type="dxa"/>
            <w:hideMark/>
          </w:tcPr>
          <w:p w14:paraId="318DFC89" w14:textId="77777777" w:rsidR="009230C0" w:rsidRPr="00DD10DF" w:rsidRDefault="009230C0" w:rsidP="00701471">
            <w:pPr>
              <w:spacing w:line="360" w:lineRule="auto"/>
              <w:rPr>
                <w:color w:val="000000"/>
                <w:lang w:eastAsia="es-MX"/>
              </w:rPr>
            </w:pPr>
            <w:r w:rsidRPr="00DD10DF">
              <w:rPr>
                <w:color w:val="000000"/>
                <w:lang w:eastAsia="es-MX"/>
              </w:rPr>
              <w:t>Sig. (bilateral)</w:t>
            </w:r>
          </w:p>
        </w:tc>
        <w:tc>
          <w:tcPr>
            <w:tcW w:w="1071" w:type="dxa"/>
            <w:noWrap/>
            <w:hideMark/>
          </w:tcPr>
          <w:p w14:paraId="2F1DEFA2" w14:textId="53B9E87E"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914" w:type="dxa"/>
            <w:noWrap/>
            <w:hideMark/>
          </w:tcPr>
          <w:p w14:paraId="2A7EE7DB" w14:textId="5EF2D069"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09" w:type="dxa"/>
            <w:noWrap/>
            <w:hideMark/>
          </w:tcPr>
          <w:p w14:paraId="61917368" w14:textId="2B92B810"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2</w:t>
            </w:r>
          </w:p>
        </w:tc>
        <w:tc>
          <w:tcPr>
            <w:tcW w:w="850" w:type="dxa"/>
            <w:noWrap/>
            <w:hideMark/>
          </w:tcPr>
          <w:p w14:paraId="24053520" w14:textId="04F3BA6B"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530" w:type="dxa"/>
            <w:hideMark/>
          </w:tcPr>
          <w:p w14:paraId="76D3C604" w14:textId="77777777" w:rsidR="009230C0" w:rsidRPr="00DD10DF" w:rsidRDefault="009230C0" w:rsidP="00701471">
            <w:pPr>
              <w:spacing w:line="360" w:lineRule="auto"/>
              <w:rPr>
                <w:color w:val="000000"/>
                <w:lang w:eastAsia="es-MX"/>
              </w:rPr>
            </w:pPr>
            <w:r w:rsidRPr="00DD10DF">
              <w:rPr>
                <w:color w:val="000000"/>
                <w:lang w:eastAsia="es-MX"/>
              </w:rPr>
              <w:t> </w:t>
            </w:r>
          </w:p>
        </w:tc>
        <w:tc>
          <w:tcPr>
            <w:tcW w:w="745" w:type="dxa"/>
            <w:noWrap/>
            <w:hideMark/>
          </w:tcPr>
          <w:p w14:paraId="35608CE7" w14:textId="2E373CD0"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10" w:type="dxa"/>
            <w:noWrap/>
            <w:hideMark/>
          </w:tcPr>
          <w:p w14:paraId="540A40B9" w14:textId="4ECBA073"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591" w:type="dxa"/>
            <w:noWrap/>
            <w:hideMark/>
          </w:tcPr>
          <w:p w14:paraId="2861EC00" w14:textId="261E3DA8"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r>
      <w:tr w:rsidR="009230C0" w:rsidRPr="00EC3060" w14:paraId="60FBD666" w14:textId="77777777" w:rsidTr="001C7584">
        <w:trPr>
          <w:trHeight w:val="240"/>
          <w:jc w:val="center"/>
        </w:trPr>
        <w:tc>
          <w:tcPr>
            <w:tcW w:w="935" w:type="dxa"/>
            <w:vMerge/>
            <w:hideMark/>
          </w:tcPr>
          <w:p w14:paraId="66FEDAE2" w14:textId="77777777" w:rsidR="009230C0" w:rsidRPr="00DD10DF" w:rsidRDefault="009230C0" w:rsidP="00701471">
            <w:pPr>
              <w:spacing w:line="360" w:lineRule="auto"/>
              <w:rPr>
                <w:color w:val="000000"/>
                <w:lang w:eastAsia="es-MX"/>
              </w:rPr>
            </w:pPr>
          </w:p>
        </w:tc>
        <w:tc>
          <w:tcPr>
            <w:tcW w:w="1885" w:type="dxa"/>
            <w:hideMark/>
          </w:tcPr>
          <w:p w14:paraId="5A200E5B" w14:textId="77777777" w:rsidR="009230C0" w:rsidRPr="00DD10DF" w:rsidRDefault="009230C0" w:rsidP="00701471">
            <w:pPr>
              <w:spacing w:line="360" w:lineRule="auto"/>
              <w:rPr>
                <w:color w:val="000000"/>
                <w:lang w:eastAsia="es-MX"/>
              </w:rPr>
            </w:pPr>
            <w:r w:rsidRPr="00DD10DF">
              <w:rPr>
                <w:color w:val="000000"/>
                <w:lang w:eastAsia="es-MX"/>
              </w:rPr>
              <w:t>N</w:t>
            </w:r>
          </w:p>
        </w:tc>
        <w:tc>
          <w:tcPr>
            <w:tcW w:w="1071" w:type="dxa"/>
            <w:noWrap/>
            <w:hideMark/>
          </w:tcPr>
          <w:p w14:paraId="1AD3955F" w14:textId="77777777" w:rsidR="009230C0" w:rsidRPr="00DD10DF" w:rsidRDefault="009230C0" w:rsidP="00701471">
            <w:pPr>
              <w:spacing w:line="360" w:lineRule="auto"/>
              <w:jc w:val="right"/>
              <w:rPr>
                <w:color w:val="000000"/>
                <w:lang w:eastAsia="es-MX"/>
              </w:rPr>
            </w:pPr>
            <w:r w:rsidRPr="00DD10DF">
              <w:rPr>
                <w:color w:val="000000"/>
                <w:lang w:eastAsia="es-MX"/>
              </w:rPr>
              <w:t>123</w:t>
            </w:r>
          </w:p>
        </w:tc>
        <w:tc>
          <w:tcPr>
            <w:tcW w:w="914" w:type="dxa"/>
            <w:noWrap/>
            <w:hideMark/>
          </w:tcPr>
          <w:p w14:paraId="42162EF5" w14:textId="77777777" w:rsidR="009230C0" w:rsidRPr="00DD10DF" w:rsidRDefault="009230C0" w:rsidP="00701471">
            <w:pPr>
              <w:spacing w:line="360" w:lineRule="auto"/>
              <w:jc w:val="right"/>
              <w:rPr>
                <w:color w:val="000000"/>
                <w:lang w:eastAsia="es-MX"/>
              </w:rPr>
            </w:pPr>
            <w:r w:rsidRPr="00DD10DF">
              <w:rPr>
                <w:color w:val="000000"/>
                <w:lang w:eastAsia="es-MX"/>
              </w:rPr>
              <w:t>123</w:t>
            </w:r>
          </w:p>
        </w:tc>
        <w:tc>
          <w:tcPr>
            <w:tcW w:w="709" w:type="dxa"/>
            <w:noWrap/>
            <w:hideMark/>
          </w:tcPr>
          <w:p w14:paraId="681457D9" w14:textId="77777777" w:rsidR="009230C0" w:rsidRPr="00DD10DF" w:rsidRDefault="009230C0" w:rsidP="00701471">
            <w:pPr>
              <w:spacing w:line="360" w:lineRule="auto"/>
              <w:jc w:val="right"/>
              <w:rPr>
                <w:color w:val="000000"/>
                <w:lang w:eastAsia="es-MX"/>
              </w:rPr>
            </w:pPr>
            <w:r w:rsidRPr="00DD10DF">
              <w:rPr>
                <w:color w:val="000000"/>
                <w:lang w:eastAsia="es-MX"/>
              </w:rPr>
              <w:t>122</w:t>
            </w:r>
          </w:p>
        </w:tc>
        <w:tc>
          <w:tcPr>
            <w:tcW w:w="850" w:type="dxa"/>
            <w:noWrap/>
            <w:hideMark/>
          </w:tcPr>
          <w:p w14:paraId="6F7B20C8" w14:textId="77777777" w:rsidR="009230C0" w:rsidRPr="00DD10DF" w:rsidRDefault="009230C0" w:rsidP="00701471">
            <w:pPr>
              <w:spacing w:line="360" w:lineRule="auto"/>
              <w:jc w:val="right"/>
              <w:rPr>
                <w:color w:val="000000"/>
                <w:lang w:eastAsia="es-MX"/>
              </w:rPr>
            </w:pPr>
            <w:r w:rsidRPr="00DD10DF">
              <w:rPr>
                <w:color w:val="000000"/>
                <w:lang w:eastAsia="es-MX"/>
              </w:rPr>
              <w:t>120</w:t>
            </w:r>
          </w:p>
        </w:tc>
        <w:tc>
          <w:tcPr>
            <w:tcW w:w="530" w:type="dxa"/>
            <w:noWrap/>
            <w:hideMark/>
          </w:tcPr>
          <w:p w14:paraId="61A589A5" w14:textId="77777777" w:rsidR="009230C0" w:rsidRPr="00DD10DF" w:rsidRDefault="009230C0" w:rsidP="00701471">
            <w:pPr>
              <w:spacing w:line="360" w:lineRule="auto"/>
              <w:jc w:val="right"/>
              <w:rPr>
                <w:color w:val="000000"/>
                <w:lang w:eastAsia="es-MX"/>
              </w:rPr>
            </w:pPr>
            <w:r w:rsidRPr="00DD10DF">
              <w:rPr>
                <w:color w:val="000000"/>
                <w:lang w:eastAsia="es-MX"/>
              </w:rPr>
              <w:t>123</w:t>
            </w:r>
          </w:p>
        </w:tc>
        <w:tc>
          <w:tcPr>
            <w:tcW w:w="745" w:type="dxa"/>
            <w:noWrap/>
            <w:hideMark/>
          </w:tcPr>
          <w:p w14:paraId="269E7BD9" w14:textId="77777777" w:rsidR="009230C0" w:rsidRPr="00DD10DF" w:rsidRDefault="009230C0" w:rsidP="00701471">
            <w:pPr>
              <w:spacing w:line="360" w:lineRule="auto"/>
              <w:jc w:val="right"/>
              <w:rPr>
                <w:color w:val="000000"/>
                <w:lang w:eastAsia="es-MX"/>
              </w:rPr>
            </w:pPr>
            <w:r w:rsidRPr="00DD10DF">
              <w:rPr>
                <w:color w:val="000000"/>
                <w:lang w:eastAsia="es-MX"/>
              </w:rPr>
              <w:t>123</w:t>
            </w:r>
          </w:p>
        </w:tc>
        <w:tc>
          <w:tcPr>
            <w:tcW w:w="710" w:type="dxa"/>
            <w:noWrap/>
            <w:hideMark/>
          </w:tcPr>
          <w:p w14:paraId="290205CE" w14:textId="77777777" w:rsidR="009230C0" w:rsidRPr="00DD10DF" w:rsidRDefault="009230C0" w:rsidP="00701471">
            <w:pPr>
              <w:spacing w:line="360" w:lineRule="auto"/>
              <w:jc w:val="right"/>
              <w:rPr>
                <w:color w:val="000000"/>
                <w:lang w:eastAsia="es-MX"/>
              </w:rPr>
            </w:pPr>
            <w:r w:rsidRPr="00DD10DF">
              <w:rPr>
                <w:color w:val="000000"/>
                <w:lang w:eastAsia="es-MX"/>
              </w:rPr>
              <w:t>123</w:t>
            </w:r>
          </w:p>
        </w:tc>
        <w:tc>
          <w:tcPr>
            <w:tcW w:w="591" w:type="dxa"/>
            <w:noWrap/>
            <w:hideMark/>
          </w:tcPr>
          <w:p w14:paraId="4DA57EBC" w14:textId="77777777" w:rsidR="009230C0" w:rsidRPr="00DD10DF" w:rsidRDefault="009230C0" w:rsidP="00701471">
            <w:pPr>
              <w:spacing w:line="360" w:lineRule="auto"/>
              <w:jc w:val="right"/>
              <w:rPr>
                <w:color w:val="000000"/>
                <w:lang w:eastAsia="es-MX"/>
              </w:rPr>
            </w:pPr>
            <w:r w:rsidRPr="00DD10DF">
              <w:rPr>
                <w:color w:val="000000"/>
                <w:lang w:eastAsia="es-MX"/>
              </w:rPr>
              <w:t>123</w:t>
            </w:r>
          </w:p>
        </w:tc>
      </w:tr>
      <w:tr w:rsidR="009230C0" w:rsidRPr="00EC3060" w14:paraId="196E309E" w14:textId="77777777" w:rsidTr="001C7584">
        <w:trPr>
          <w:trHeight w:val="336"/>
          <w:jc w:val="center"/>
        </w:trPr>
        <w:tc>
          <w:tcPr>
            <w:tcW w:w="935" w:type="dxa"/>
            <w:vMerge w:val="restart"/>
            <w:hideMark/>
          </w:tcPr>
          <w:p w14:paraId="385CFAAB" w14:textId="77777777" w:rsidR="009230C0" w:rsidRPr="00DD10DF" w:rsidRDefault="009230C0" w:rsidP="00701471">
            <w:pPr>
              <w:spacing w:line="360" w:lineRule="auto"/>
              <w:rPr>
                <w:color w:val="000000"/>
                <w:lang w:eastAsia="es-MX"/>
              </w:rPr>
            </w:pPr>
            <w:r w:rsidRPr="00DD10DF">
              <w:rPr>
                <w:color w:val="000000"/>
                <w:lang w:eastAsia="es-MX"/>
              </w:rPr>
              <w:t>Caminar</w:t>
            </w:r>
          </w:p>
        </w:tc>
        <w:tc>
          <w:tcPr>
            <w:tcW w:w="1885" w:type="dxa"/>
            <w:hideMark/>
          </w:tcPr>
          <w:p w14:paraId="62095660" w14:textId="77777777" w:rsidR="009230C0" w:rsidRPr="00DD10DF" w:rsidRDefault="009230C0" w:rsidP="00701471">
            <w:pPr>
              <w:spacing w:line="360" w:lineRule="auto"/>
              <w:rPr>
                <w:color w:val="000000"/>
                <w:lang w:eastAsia="es-MX"/>
              </w:rPr>
            </w:pPr>
            <w:r w:rsidRPr="00DD10DF">
              <w:rPr>
                <w:color w:val="000000"/>
                <w:lang w:eastAsia="es-MX"/>
              </w:rPr>
              <w:t>Correlación de Pearson</w:t>
            </w:r>
          </w:p>
        </w:tc>
        <w:tc>
          <w:tcPr>
            <w:tcW w:w="1071" w:type="dxa"/>
            <w:noWrap/>
            <w:hideMark/>
          </w:tcPr>
          <w:p w14:paraId="1B437C11" w14:textId="3AFBF500"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360</w:t>
            </w:r>
            <w:r w:rsidR="009230C0" w:rsidRPr="00DD10DF">
              <w:rPr>
                <w:color w:val="000000"/>
                <w:vertAlign w:val="superscript"/>
                <w:lang w:eastAsia="es-MX"/>
              </w:rPr>
              <w:t>**</w:t>
            </w:r>
          </w:p>
        </w:tc>
        <w:tc>
          <w:tcPr>
            <w:tcW w:w="914" w:type="dxa"/>
            <w:noWrap/>
            <w:hideMark/>
          </w:tcPr>
          <w:p w14:paraId="06FB4DD4" w14:textId="41458104"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77</w:t>
            </w:r>
          </w:p>
        </w:tc>
        <w:tc>
          <w:tcPr>
            <w:tcW w:w="709" w:type="dxa"/>
            <w:noWrap/>
            <w:hideMark/>
          </w:tcPr>
          <w:p w14:paraId="71E57396" w14:textId="78DC467E"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90</w:t>
            </w:r>
          </w:p>
        </w:tc>
        <w:tc>
          <w:tcPr>
            <w:tcW w:w="850" w:type="dxa"/>
            <w:noWrap/>
            <w:hideMark/>
          </w:tcPr>
          <w:p w14:paraId="0A903CD4" w14:textId="501FEE64"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444</w:t>
            </w:r>
            <w:r w:rsidR="009230C0" w:rsidRPr="00DD10DF">
              <w:rPr>
                <w:color w:val="000000"/>
                <w:vertAlign w:val="superscript"/>
                <w:lang w:eastAsia="es-MX"/>
              </w:rPr>
              <w:t>**</w:t>
            </w:r>
          </w:p>
        </w:tc>
        <w:tc>
          <w:tcPr>
            <w:tcW w:w="530" w:type="dxa"/>
            <w:noWrap/>
            <w:hideMark/>
          </w:tcPr>
          <w:p w14:paraId="5A7A43E4" w14:textId="55B3935F"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349</w:t>
            </w:r>
            <w:r w:rsidR="009230C0" w:rsidRPr="00DD10DF">
              <w:rPr>
                <w:color w:val="000000"/>
                <w:vertAlign w:val="superscript"/>
                <w:lang w:eastAsia="es-MX"/>
              </w:rPr>
              <w:t>**</w:t>
            </w:r>
          </w:p>
        </w:tc>
        <w:tc>
          <w:tcPr>
            <w:tcW w:w="745" w:type="dxa"/>
            <w:noWrap/>
            <w:hideMark/>
          </w:tcPr>
          <w:p w14:paraId="1F8B687B" w14:textId="77777777" w:rsidR="009230C0" w:rsidRPr="00DD10DF" w:rsidRDefault="009230C0" w:rsidP="00701471">
            <w:pPr>
              <w:spacing w:line="360" w:lineRule="auto"/>
              <w:jc w:val="right"/>
              <w:rPr>
                <w:color w:val="000000"/>
                <w:lang w:eastAsia="es-MX"/>
              </w:rPr>
            </w:pPr>
            <w:r w:rsidRPr="00DD10DF">
              <w:rPr>
                <w:color w:val="000000"/>
                <w:lang w:eastAsia="es-MX"/>
              </w:rPr>
              <w:t>1</w:t>
            </w:r>
          </w:p>
        </w:tc>
        <w:tc>
          <w:tcPr>
            <w:tcW w:w="710" w:type="dxa"/>
            <w:noWrap/>
            <w:hideMark/>
          </w:tcPr>
          <w:p w14:paraId="42340AAE" w14:textId="2B6606D5"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427</w:t>
            </w:r>
            <w:r w:rsidR="009230C0" w:rsidRPr="00DD10DF">
              <w:rPr>
                <w:i/>
                <w:iCs/>
                <w:color w:val="000000"/>
                <w:vertAlign w:val="superscript"/>
                <w:lang w:eastAsia="es-MX"/>
              </w:rPr>
              <w:t>**</w:t>
            </w:r>
          </w:p>
        </w:tc>
        <w:tc>
          <w:tcPr>
            <w:tcW w:w="591" w:type="dxa"/>
            <w:noWrap/>
            <w:hideMark/>
          </w:tcPr>
          <w:p w14:paraId="618A8070" w14:textId="271113C1" w:rsidR="009230C0" w:rsidRPr="00DD10DF" w:rsidRDefault="00EC3060" w:rsidP="00701471">
            <w:pPr>
              <w:spacing w:line="360" w:lineRule="auto"/>
              <w:jc w:val="right"/>
              <w:rPr>
                <w:i/>
                <w:iCs/>
                <w:color w:val="000000"/>
                <w:lang w:eastAsia="es-MX"/>
              </w:rPr>
            </w:pPr>
            <w:r w:rsidRPr="00DD10DF">
              <w:rPr>
                <w:i/>
                <w:iCs/>
                <w:color w:val="000000"/>
                <w:lang w:eastAsia="es-MX"/>
              </w:rPr>
              <w:t>0</w:t>
            </w:r>
            <w:r w:rsidR="009230C0" w:rsidRPr="00DD10DF">
              <w:rPr>
                <w:i/>
                <w:iCs/>
                <w:color w:val="000000"/>
                <w:lang w:eastAsia="es-MX"/>
              </w:rPr>
              <w:t>.546</w:t>
            </w:r>
            <w:r w:rsidR="009230C0" w:rsidRPr="00DD10DF">
              <w:rPr>
                <w:i/>
                <w:iCs/>
                <w:color w:val="000000"/>
                <w:vertAlign w:val="superscript"/>
                <w:lang w:eastAsia="es-MX"/>
              </w:rPr>
              <w:t>**</w:t>
            </w:r>
          </w:p>
        </w:tc>
      </w:tr>
      <w:tr w:rsidR="009230C0" w:rsidRPr="00EC3060" w14:paraId="63A88766" w14:textId="77777777" w:rsidTr="001C7584">
        <w:trPr>
          <w:trHeight w:val="225"/>
          <w:jc w:val="center"/>
        </w:trPr>
        <w:tc>
          <w:tcPr>
            <w:tcW w:w="935" w:type="dxa"/>
            <w:vMerge/>
            <w:hideMark/>
          </w:tcPr>
          <w:p w14:paraId="334BCE67" w14:textId="77777777" w:rsidR="009230C0" w:rsidRPr="00DD10DF" w:rsidRDefault="009230C0" w:rsidP="00701471">
            <w:pPr>
              <w:spacing w:line="360" w:lineRule="auto"/>
              <w:rPr>
                <w:color w:val="000000"/>
                <w:lang w:eastAsia="es-MX"/>
              </w:rPr>
            </w:pPr>
          </w:p>
        </w:tc>
        <w:tc>
          <w:tcPr>
            <w:tcW w:w="1885" w:type="dxa"/>
            <w:hideMark/>
          </w:tcPr>
          <w:p w14:paraId="7E3A1750" w14:textId="77777777" w:rsidR="009230C0" w:rsidRPr="00DD10DF" w:rsidRDefault="009230C0" w:rsidP="00701471">
            <w:pPr>
              <w:spacing w:line="360" w:lineRule="auto"/>
              <w:rPr>
                <w:color w:val="000000"/>
                <w:lang w:eastAsia="es-MX"/>
              </w:rPr>
            </w:pPr>
            <w:r w:rsidRPr="00DD10DF">
              <w:rPr>
                <w:color w:val="000000"/>
                <w:lang w:eastAsia="es-MX"/>
              </w:rPr>
              <w:t>Sig. (bilateral)</w:t>
            </w:r>
          </w:p>
        </w:tc>
        <w:tc>
          <w:tcPr>
            <w:tcW w:w="1071" w:type="dxa"/>
            <w:noWrap/>
            <w:hideMark/>
          </w:tcPr>
          <w:p w14:paraId="159D465C" w14:textId="154D8471"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914" w:type="dxa"/>
            <w:noWrap/>
            <w:hideMark/>
          </w:tcPr>
          <w:p w14:paraId="4DA0F949" w14:textId="1AE08E4E"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281</w:t>
            </w:r>
          </w:p>
        </w:tc>
        <w:tc>
          <w:tcPr>
            <w:tcW w:w="709" w:type="dxa"/>
            <w:noWrap/>
            <w:hideMark/>
          </w:tcPr>
          <w:p w14:paraId="33883266" w14:textId="63A2190B"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209</w:t>
            </w:r>
          </w:p>
        </w:tc>
        <w:tc>
          <w:tcPr>
            <w:tcW w:w="850" w:type="dxa"/>
            <w:noWrap/>
            <w:hideMark/>
          </w:tcPr>
          <w:p w14:paraId="0B023478" w14:textId="63ED2D73"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530" w:type="dxa"/>
            <w:noWrap/>
            <w:hideMark/>
          </w:tcPr>
          <w:p w14:paraId="6EA3A905" w14:textId="0AEBD3EA"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45" w:type="dxa"/>
            <w:hideMark/>
          </w:tcPr>
          <w:p w14:paraId="17982552" w14:textId="77777777" w:rsidR="009230C0" w:rsidRPr="00DD10DF" w:rsidRDefault="009230C0" w:rsidP="00701471">
            <w:pPr>
              <w:spacing w:line="360" w:lineRule="auto"/>
              <w:rPr>
                <w:color w:val="000000"/>
                <w:lang w:eastAsia="es-MX"/>
              </w:rPr>
            </w:pPr>
            <w:r w:rsidRPr="00DD10DF">
              <w:rPr>
                <w:color w:val="000000"/>
                <w:lang w:eastAsia="es-MX"/>
              </w:rPr>
              <w:t> </w:t>
            </w:r>
          </w:p>
        </w:tc>
        <w:tc>
          <w:tcPr>
            <w:tcW w:w="710" w:type="dxa"/>
            <w:noWrap/>
            <w:hideMark/>
          </w:tcPr>
          <w:p w14:paraId="42DC820C" w14:textId="1FC79472"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591" w:type="dxa"/>
            <w:noWrap/>
            <w:hideMark/>
          </w:tcPr>
          <w:p w14:paraId="2075D63C" w14:textId="3F0B48F3"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r>
      <w:tr w:rsidR="009230C0" w:rsidRPr="00EC3060" w14:paraId="717D82A0" w14:textId="77777777" w:rsidTr="001C7584">
        <w:trPr>
          <w:trHeight w:val="225"/>
          <w:jc w:val="center"/>
        </w:trPr>
        <w:tc>
          <w:tcPr>
            <w:tcW w:w="935" w:type="dxa"/>
            <w:vMerge/>
            <w:hideMark/>
          </w:tcPr>
          <w:p w14:paraId="535F3875" w14:textId="77777777" w:rsidR="009230C0" w:rsidRPr="00DD10DF" w:rsidRDefault="009230C0" w:rsidP="00701471">
            <w:pPr>
              <w:spacing w:line="360" w:lineRule="auto"/>
              <w:rPr>
                <w:color w:val="000000"/>
                <w:lang w:eastAsia="es-MX"/>
              </w:rPr>
            </w:pPr>
          </w:p>
        </w:tc>
        <w:tc>
          <w:tcPr>
            <w:tcW w:w="1885" w:type="dxa"/>
            <w:hideMark/>
          </w:tcPr>
          <w:p w14:paraId="0705C9A2" w14:textId="77777777" w:rsidR="009230C0" w:rsidRPr="00DD10DF" w:rsidRDefault="009230C0" w:rsidP="00701471">
            <w:pPr>
              <w:spacing w:line="360" w:lineRule="auto"/>
              <w:rPr>
                <w:i/>
                <w:iCs/>
                <w:color w:val="000000"/>
                <w:lang w:eastAsia="es-MX"/>
              </w:rPr>
            </w:pPr>
            <w:r w:rsidRPr="00DD10DF">
              <w:rPr>
                <w:i/>
                <w:iCs/>
                <w:color w:val="000000"/>
                <w:lang w:eastAsia="es-MX"/>
              </w:rPr>
              <w:t>N</w:t>
            </w:r>
          </w:p>
        </w:tc>
        <w:tc>
          <w:tcPr>
            <w:tcW w:w="1071" w:type="dxa"/>
            <w:noWrap/>
            <w:hideMark/>
          </w:tcPr>
          <w:p w14:paraId="0414F943"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914" w:type="dxa"/>
            <w:noWrap/>
            <w:hideMark/>
          </w:tcPr>
          <w:p w14:paraId="33AB35AA"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709" w:type="dxa"/>
            <w:noWrap/>
            <w:hideMark/>
          </w:tcPr>
          <w:p w14:paraId="4A3688AF"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c>
          <w:tcPr>
            <w:tcW w:w="850" w:type="dxa"/>
            <w:noWrap/>
            <w:hideMark/>
          </w:tcPr>
          <w:p w14:paraId="292677D2" w14:textId="77777777" w:rsidR="009230C0" w:rsidRPr="00DD10DF" w:rsidRDefault="009230C0" w:rsidP="00701471">
            <w:pPr>
              <w:spacing w:line="360" w:lineRule="auto"/>
              <w:jc w:val="right"/>
              <w:rPr>
                <w:color w:val="000000"/>
                <w:lang w:eastAsia="es-MX"/>
              </w:rPr>
            </w:pPr>
            <w:r w:rsidRPr="00DD10DF">
              <w:rPr>
                <w:color w:val="000000"/>
                <w:lang w:eastAsia="es-MX"/>
              </w:rPr>
              <w:t>192</w:t>
            </w:r>
          </w:p>
        </w:tc>
        <w:tc>
          <w:tcPr>
            <w:tcW w:w="530" w:type="dxa"/>
            <w:noWrap/>
            <w:hideMark/>
          </w:tcPr>
          <w:p w14:paraId="43CF6963" w14:textId="77777777" w:rsidR="009230C0" w:rsidRPr="00DD10DF" w:rsidRDefault="009230C0" w:rsidP="00701471">
            <w:pPr>
              <w:spacing w:line="360" w:lineRule="auto"/>
              <w:jc w:val="right"/>
              <w:rPr>
                <w:color w:val="000000"/>
                <w:lang w:eastAsia="es-MX"/>
              </w:rPr>
            </w:pPr>
            <w:r w:rsidRPr="00DD10DF">
              <w:rPr>
                <w:color w:val="000000"/>
                <w:lang w:eastAsia="es-MX"/>
              </w:rPr>
              <w:t>123</w:t>
            </w:r>
          </w:p>
        </w:tc>
        <w:tc>
          <w:tcPr>
            <w:tcW w:w="745" w:type="dxa"/>
            <w:noWrap/>
            <w:hideMark/>
          </w:tcPr>
          <w:p w14:paraId="070ADA5A"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710" w:type="dxa"/>
            <w:noWrap/>
            <w:hideMark/>
          </w:tcPr>
          <w:p w14:paraId="46676AF0"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591" w:type="dxa"/>
            <w:noWrap/>
            <w:hideMark/>
          </w:tcPr>
          <w:p w14:paraId="087E5487"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r>
      <w:tr w:rsidR="009230C0" w:rsidRPr="00EC3060" w14:paraId="37BBAD0F" w14:textId="77777777" w:rsidTr="001C7584">
        <w:trPr>
          <w:trHeight w:val="357"/>
          <w:jc w:val="center"/>
        </w:trPr>
        <w:tc>
          <w:tcPr>
            <w:tcW w:w="935" w:type="dxa"/>
            <w:vMerge w:val="restart"/>
            <w:hideMark/>
          </w:tcPr>
          <w:p w14:paraId="77092E2E" w14:textId="77777777" w:rsidR="009230C0" w:rsidRPr="00DD10DF" w:rsidRDefault="009230C0" w:rsidP="00701471">
            <w:pPr>
              <w:spacing w:line="360" w:lineRule="auto"/>
              <w:rPr>
                <w:color w:val="000000"/>
                <w:lang w:eastAsia="es-MX"/>
              </w:rPr>
            </w:pPr>
            <w:r w:rsidRPr="00DD10DF">
              <w:rPr>
                <w:color w:val="000000"/>
                <w:lang w:eastAsia="es-MX"/>
              </w:rPr>
              <w:t>Hombre</w:t>
            </w:r>
          </w:p>
        </w:tc>
        <w:tc>
          <w:tcPr>
            <w:tcW w:w="1885" w:type="dxa"/>
            <w:hideMark/>
          </w:tcPr>
          <w:p w14:paraId="363D96DE" w14:textId="77777777" w:rsidR="009230C0" w:rsidRPr="00DD10DF" w:rsidRDefault="009230C0" w:rsidP="00701471">
            <w:pPr>
              <w:spacing w:line="360" w:lineRule="auto"/>
              <w:rPr>
                <w:color w:val="000000"/>
                <w:lang w:eastAsia="es-MX"/>
              </w:rPr>
            </w:pPr>
            <w:r w:rsidRPr="00DD10DF">
              <w:rPr>
                <w:color w:val="000000"/>
                <w:lang w:eastAsia="es-MX"/>
              </w:rPr>
              <w:t>Correlación de Pearson</w:t>
            </w:r>
          </w:p>
        </w:tc>
        <w:tc>
          <w:tcPr>
            <w:tcW w:w="1071" w:type="dxa"/>
            <w:noWrap/>
            <w:hideMark/>
          </w:tcPr>
          <w:p w14:paraId="73D19BBC" w14:textId="225A31C5"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982</w:t>
            </w:r>
            <w:r w:rsidR="009230C0" w:rsidRPr="00DD10DF">
              <w:rPr>
                <w:color w:val="000000"/>
                <w:vertAlign w:val="superscript"/>
                <w:lang w:eastAsia="es-MX"/>
              </w:rPr>
              <w:t>**</w:t>
            </w:r>
          </w:p>
        </w:tc>
        <w:tc>
          <w:tcPr>
            <w:tcW w:w="914" w:type="dxa"/>
            <w:noWrap/>
            <w:hideMark/>
          </w:tcPr>
          <w:p w14:paraId="4B507A60" w14:textId="6314D11E"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867</w:t>
            </w:r>
            <w:r w:rsidR="009230C0" w:rsidRPr="00DD10DF">
              <w:rPr>
                <w:color w:val="000000"/>
                <w:vertAlign w:val="superscript"/>
                <w:lang w:eastAsia="es-MX"/>
              </w:rPr>
              <w:t>**</w:t>
            </w:r>
          </w:p>
        </w:tc>
        <w:tc>
          <w:tcPr>
            <w:tcW w:w="709" w:type="dxa"/>
            <w:noWrap/>
            <w:hideMark/>
          </w:tcPr>
          <w:p w14:paraId="6973911C" w14:textId="78A9B81F"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713</w:t>
            </w:r>
            <w:r w:rsidR="009230C0" w:rsidRPr="00DD10DF">
              <w:rPr>
                <w:color w:val="000000"/>
                <w:vertAlign w:val="superscript"/>
                <w:lang w:eastAsia="es-MX"/>
              </w:rPr>
              <w:t>**</w:t>
            </w:r>
          </w:p>
        </w:tc>
        <w:tc>
          <w:tcPr>
            <w:tcW w:w="850" w:type="dxa"/>
            <w:noWrap/>
            <w:hideMark/>
          </w:tcPr>
          <w:p w14:paraId="1192D004" w14:textId="0DE23947"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329</w:t>
            </w:r>
            <w:r w:rsidR="009230C0" w:rsidRPr="00DD10DF">
              <w:rPr>
                <w:color w:val="000000"/>
                <w:vertAlign w:val="superscript"/>
                <w:lang w:eastAsia="es-MX"/>
              </w:rPr>
              <w:t>**</w:t>
            </w:r>
          </w:p>
        </w:tc>
        <w:tc>
          <w:tcPr>
            <w:tcW w:w="530" w:type="dxa"/>
            <w:noWrap/>
            <w:hideMark/>
          </w:tcPr>
          <w:p w14:paraId="4842F20F" w14:textId="1E8BECAE"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451</w:t>
            </w:r>
            <w:r w:rsidR="009230C0" w:rsidRPr="00DD10DF">
              <w:rPr>
                <w:color w:val="000000"/>
                <w:vertAlign w:val="superscript"/>
                <w:lang w:eastAsia="es-MX"/>
              </w:rPr>
              <w:t>**</w:t>
            </w:r>
          </w:p>
        </w:tc>
        <w:tc>
          <w:tcPr>
            <w:tcW w:w="745" w:type="dxa"/>
            <w:noWrap/>
            <w:hideMark/>
          </w:tcPr>
          <w:p w14:paraId="4B4D03AA" w14:textId="51D14231"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427</w:t>
            </w:r>
            <w:r w:rsidR="009230C0" w:rsidRPr="00DD10DF">
              <w:rPr>
                <w:color w:val="000000"/>
                <w:vertAlign w:val="superscript"/>
                <w:lang w:eastAsia="es-MX"/>
              </w:rPr>
              <w:t>**</w:t>
            </w:r>
          </w:p>
        </w:tc>
        <w:tc>
          <w:tcPr>
            <w:tcW w:w="710" w:type="dxa"/>
            <w:noWrap/>
            <w:hideMark/>
          </w:tcPr>
          <w:p w14:paraId="64925EE8" w14:textId="77777777" w:rsidR="009230C0" w:rsidRPr="00DD10DF" w:rsidRDefault="009230C0" w:rsidP="00701471">
            <w:pPr>
              <w:spacing w:line="360" w:lineRule="auto"/>
              <w:jc w:val="right"/>
              <w:rPr>
                <w:color w:val="000000"/>
                <w:lang w:eastAsia="es-MX"/>
              </w:rPr>
            </w:pPr>
            <w:r w:rsidRPr="00DD10DF">
              <w:rPr>
                <w:color w:val="000000"/>
                <w:lang w:eastAsia="es-MX"/>
              </w:rPr>
              <w:t>1</w:t>
            </w:r>
          </w:p>
        </w:tc>
        <w:tc>
          <w:tcPr>
            <w:tcW w:w="591" w:type="dxa"/>
            <w:noWrap/>
            <w:hideMark/>
          </w:tcPr>
          <w:p w14:paraId="5E4FD56D" w14:textId="211E5540"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972</w:t>
            </w:r>
            <w:r w:rsidR="009230C0" w:rsidRPr="00DD10DF">
              <w:rPr>
                <w:color w:val="000000"/>
                <w:vertAlign w:val="superscript"/>
                <w:lang w:eastAsia="es-MX"/>
              </w:rPr>
              <w:t>**</w:t>
            </w:r>
          </w:p>
        </w:tc>
      </w:tr>
      <w:tr w:rsidR="009230C0" w:rsidRPr="00EC3060" w14:paraId="55A5E508" w14:textId="77777777" w:rsidTr="001C7584">
        <w:trPr>
          <w:trHeight w:val="225"/>
          <w:jc w:val="center"/>
        </w:trPr>
        <w:tc>
          <w:tcPr>
            <w:tcW w:w="935" w:type="dxa"/>
            <w:vMerge/>
            <w:hideMark/>
          </w:tcPr>
          <w:p w14:paraId="35EAF8F5" w14:textId="77777777" w:rsidR="009230C0" w:rsidRPr="00DD10DF" w:rsidRDefault="009230C0" w:rsidP="00701471">
            <w:pPr>
              <w:spacing w:line="360" w:lineRule="auto"/>
              <w:rPr>
                <w:color w:val="000000"/>
                <w:lang w:eastAsia="es-MX"/>
              </w:rPr>
            </w:pPr>
          </w:p>
        </w:tc>
        <w:tc>
          <w:tcPr>
            <w:tcW w:w="1885" w:type="dxa"/>
            <w:hideMark/>
          </w:tcPr>
          <w:p w14:paraId="125DA70C" w14:textId="77777777" w:rsidR="009230C0" w:rsidRPr="00DD10DF" w:rsidRDefault="009230C0" w:rsidP="00701471">
            <w:pPr>
              <w:spacing w:line="360" w:lineRule="auto"/>
              <w:rPr>
                <w:color w:val="000000"/>
                <w:lang w:eastAsia="es-MX"/>
              </w:rPr>
            </w:pPr>
            <w:r w:rsidRPr="00DD10DF">
              <w:rPr>
                <w:color w:val="000000"/>
                <w:lang w:eastAsia="es-MX"/>
              </w:rPr>
              <w:t>Sig. (bilateral)</w:t>
            </w:r>
          </w:p>
        </w:tc>
        <w:tc>
          <w:tcPr>
            <w:tcW w:w="1071" w:type="dxa"/>
            <w:noWrap/>
            <w:hideMark/>
          </w:tcPr>
          <w:p w14:paraId="2DDE3B3F" w14:textId="44507F3B"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914" w:type="dxa"/>
            <w:noWrap/>
            <w:hideMark/>
          </w:tcPr>
          <w:p w14:paraId="4193A918" w14:textId="59164454"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09" w:type="dxa"/>
            <w:noWrap/>
            <w:hideMark/>
          </w:tcPr>
          <w:p w14:paraId="58CAC2F4" w14:textId="07B8B41B"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850" w:type="dxa"/>
            <w:noWrap/>
            <w:hideMark/>
          </w:tcPr>
          <w:p w14:paraId="75A5DE2F" w14:textId="0D279EA7"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530" w:type="dxa"/>
            <w:noWrap/>
            <w:hideMark/>
          </w:tcPr>
          <w:p w14:paraId="77499F37" w14:textId="7547C361"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45" w:type="dxa"/>
            <w:noWrap/>
            <w:hideMark/>
          </w:tcPr>
          <w:p w14:paraId="5E6E01C8" w14:textId="1D86B28B"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10" w:type="dxa"/>
            <w:hideMark/>
          </w:tcPr>
          <w:p w14:paraId="3D4738C9" w14:textId="77777777" w:rsidR="009230C0" w:rsidRPr="00DD10DF" w:rsidRDefault="009230C0" w:rsidP="00701471">
            <w:pPr>
              <w:spacing w:line="360" w:lineRule="auto"/>
              <w:rPr>
                <w:color w:val="000000"/>
                <w:lang w:eastAsia="es-MX"/>
              </w:rPr>
            </w:pPr>
            <w:r w:rsidRPr="00DD10DF">
              <w:rPr>
                <w:color w:val="000000"/>
                <w:lang w:eastAsia="es-MX"/>
              </w:rPr>
              <w:t> </w:t>
            </w:r>
          </w:p>
        </w:tc>
        <w:tc>
          <w:tcPr>
            <w:tcW w:w="591" w:type="dxa"/>
            <w:noWrap/>
            <w:hideMark/>
          </w:tcPr>
          <w:p w14:paraId="705A5CC5" w14:textId="4BFD7F55"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r>
      <w:tr w:rsidR="009230C0" w:rsidRPr="00EC3060" w14:paraId="7CAEB2A1" w14:textId="77777777" w:rsidTr="001C7584">
        <w:trPr>
          <w:trHeight w:val="225"/>
          <w:jc w:val="center"/>
        </w:trPr>
        <w:tc>
          <w:tcPr>
            <w:tcW w:w="935" w:type="dxa"/>
            <w:vMerge/>
            <w:hideMark/>
          </w:tcPr>
          <w:p w14:paraId="58503A4C" w14:textId="77777777" w:rsidR="009230C0" w:rsidRPr="00DD10DF" w:rsidRDefault="009230C0" w:rsidP="00701471">
            <w:pPr>
              <w:spacing w:line="360" w:lineRule="auto"/>
              <w:rPr>
                <w:color w:val="000000"/>
                <w:lang w:eastAsia="es-MX"/>
              </w:rPr>
            </w:pPr>
          </w:p>
        </w:tc>
        <w:tc>
          <w:tcPr>
            <w:tcW w:w="1885" w:type="dxa"/>
            <w:hideMark/>
          </w:tcPr>
          <w:p w14:paraId="18D96003" w14:textId="77777777" w:rsidR="009230C0" w:rsidRPr="00DD10DF" w:rsidRDefault="009230C0" w:rsidP="00701471">
            <w:pPr>
              <w:spacing w:line="360" w:lineRule="auto"/>
              <w:rPr>
                <w:i/>
                <w:iCs/>
                <w:color w:val="000000"/>
                <w:lang w:eastAsia="es-MX"/>
              </w:rPr>
            </w:pPr>
            <w:r w:rsidRPr="00DD10DF">
              <w:rPr>
                <w:i/>
                <w:iCs/>
                <w:color w:val="000000"/>
                <w:lang w:eastAsia="es-MX"/>
              </w:rPr>
              <w:t>N</w:t>
            </w:r>
          </w:p>
        </w:tc>
        <w:tc>
          <w:tcPr>
            <w:tcW w:w="1071" w:type="dxa"/>
            <w:noWrap/>
            <w:hideMark/>
          </w:tcPr>
          <w:p w14:paraId="664503DE"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914" w:type="dxa"/>
            <w:noWrap/>
            <w:hideMark/>
          </w:tcPr>
          <w:p w14:paraId="00B23F02"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709" w:type="dxa"/>
            <w:noWrap/>
            <w:hideMark/>
          </w:tcPr>
          <w:p w14:paraId="5127DDA8"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c>
          <w:tcPr>
            <w:tcW w:w="850" w:type="dxa"/>
            <w:noWrap/>
            <w:hideMark/>
          </w:tcPr>
          <w:p w14:paraId="016F5D23" w14:textId="77777777" w:rsidR="009230C0" w:rsidRPr="00DD10DF" w:rsidRDefault="009230C0" w:rsidP="00701471">
            <w:pPr>
              <w:spacing w:line="360" w:lineRule="auto"/>
              <w:jc w:val="right"/>
              <w:rPr>
                <w:color w:val="000000"/>
                <w:lang w:eastAsia="es-MX"/>
              </w:rPr>
            </w:pPr>
            <w:r w:rsidRPr="00DD10DF">
              <w:rPr>
                <w:color w:val="000000"/>
                <w:lang w:eastAsia="es-MX"/>
              </w:rPr>
              <w:t>192</w:t>
            </w:r>
          </w:p>
        </w:tc>
        <w:tc>
          <w:tcPr>
            <w:tcW w:w="530" w:type="dxa"/>
            <w:noWrap/>
            <w:hideMark/>
          </w:tcPr>
          <w:p w14:paraId="2854C442" w14:textId="77777777" w:rsidR="009230C0" w:rsidRPr="00DD10DF" w:rsidRDefault="009230C0" w:rsidP="00701471">
            <w:pPr>
              <w:spacing w:line="360" w:lineRule="auto"/>
              <w:jc w:val="right"/>
              <w:rPr>
                <w:color w:val="000000"/>
                <w:lang w:eastAsia="es-MX"/>
              </w:rPr>
            </w:pPr>
            <w:r w:rsidRPr="00DD10DF">
              <w:rPr>
                <w:color w:val="000000"/>
                <w:lang w:eastAsia="es-MX"/>
              </w:rPr>
              <w:t>123</w:t>
            </w:r>
          </w:p>
        </w:tc>
        <w:tc>
          <w:tcPr>
            <w:tcW w:w="745" w:type="dxa"/>
            <w:noWrap/>
            <w:hideMark/>
          </w:tcPr>
          <w:p w14:paraId="56F9E8D3"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710" w:type="dxa"/>
            <w:noWrap/>
            <w:hideMark/>
          </w:tcPr>
          <w:p w14:paraId="4C65CB9E"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591" w:type="dxa"/>
            <w:noWrap/>
            <w:hideMark/>
          </w:tcPr>
          <w:p w14:paraId="78415033"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r>
      <w:tr w:rsidR="009230C0" w:rsidRPr="00EC3060" w14:paraId="5FB263F9" w14:textId="77777777" w:rsidTr="001C7584">
        <w:trPr>
          <w:trHeight w:val="450"/>
          <w:jc w:val="center"/>
        </w:trPr>
        <w:tc>
          <w:tcPr>
            <w:tcW w:w="935" w:type="dxa"/>
            <w:vMerge w:val="restart"/>
            <w:hideMark/>
          </w:tcPr>
          <w:p w14:paraId="5507BF4D" w14:textId="77777777" w:rsidR="009230C0" w:rsidRPr="00DD10DF" w:rsidRDefault="009230C0" w:rsidP="00701471">
            <w:pPr>
              <w:spacing w:line="360" w:lineRule="auto"/>
              <w:rPr>
                <w:color w:val="000000"/>
                <w:lang w:eastAsia="es-MX"/>
              </w:rPr>
            </w:pPr>
            <w:r w:rsidRPr="00DD10DF">
              <w:rPr>
                <w:color w:val="000000"/>
                <w:lang w:eastAsia="es-MX"/>
              </w:rPr>
              <w:t>Mujer</w:t>
            </w:r>
          </w:p>
        </w:tc>
        <w:tc>
          <w:tcPr>
            <w:tcW w:w="1885" w:type="dxa"/>
            <w:hideMark/>
          </w:tcPr>
          <w:p w14:paraId="2542CDB5" w14:textId="77777777" w:rsidR="009230C0" w:rsidRPr="00DD10DF" w:rsidRDefault="009230C0" w:rsidP="00701471">
            <w:pPr>
              <w:spacing w:line="360" w:lineRule="auto"/>
              <w:rPr>
                <w:color w:val="000000"/>
                <w:lang w:eastAsia="es-MX"/>
              </w:rPr>
            </w:pPr>
            <w:r w:rsidRPr="00DD10DF">
              <w:rPr>
                <w:color w:val="000000"/>
                <w:lang w:eastAsia="es-MX"/>
              </w:rPr>
              <w:t>Correlación de Pearson</w:t>
            </w:r>
          </w:p>
        </w:tc>
        <w:tc>
          <w:tcPr>
            <w:tcW w:w="1071" w:type="dxa"/>
            <w:noWrap/>
            <w:hideMark/>
          </w:tcPr>
          <w:p w14:paraId="0EDA5F57" w14:textId="0D57898E"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948</w:t>
            </w:r>
            <w:r w:rsidR="009230C0" w:rsidRPr="00DD10DF">
              <w:rPr>
                <w:color w:val="000000"/>
                <w:vertAlign w:val="superscript"/>
                <w:lang w:eastAsia="es-MX"/>
              </w:rPr>
              <w:t>**</w:t>
            </w:r>
          </w:p>
        </w:tc>
        <w:tc>
          <w:tcPr>
            <w:tcW w:w="914" w:type="dxa"/>
            <w:noWrap/>
            <w:hideMark/>
          </w:tcPr>
          <w:p w14:paraId="6A884420" w14:textId="3D13943D"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834</w:t>
            </w:r>
            <w:r w:rsidR="009230C0" w:rsidRPr="00DD10DF">
              <w:rPr>
                <w:color w:val="000000"/>
                <w:vertAlign w:val="superscript"/>
                <w:lang w:eastAsia="es-MX"/>
              </w:rPr>
              <w:t>**</w:t>
            </w:r>
          </w:p>
        </w:tc>
        <w:tc>
          <w:tcPr>
            <w:tcW w:w="709" w:type="dxa"/>
            <w:noWrap/>
            <w:hideMark/>
          </w:tcPr>
          <w:p w14:paraId="08AA7052" w14:textId="081DC977"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688</w:t>
            </w:r>
            <w:r w:rsidR="009230C0" w:rsidRPr="00DD10DF">
              <w:rPr>
                <w:color w:val="000000"/>
                <w:vertAlign w:val="superscript"/>
                <w:lang w:eastAsia="es-MX"/>
              </w:rPr>
              <w:t>**</w:t>
            </w:r>
          </w:p>
        </w:tc>
        <w:tc>
          <w:tcPr>
            <w:tcW w:w="850" w:type="dxa"/>
            <w:noWrap/>
            <w:hideMark/>
          </w:tcPr>
          <w:p w14:paraId="0DA3B476" w14:textId="25FE3403"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375</w:t>
            </w:r>
            <w:r w:rsidR="009230C0" w:rsidRPr="00DD10DF">
              <w:rPr>
                <w:color w:val="000000"/>
                <w:vertAlign w:val="superscript"/>
                <w:lang w:eastAsia="es-MX"/>
              </w:rPr>
              <w:t>**</w:t>
            </w:r>
          </w:p>
        </w:tc>
        <w:tc>
          <w:tcPr>
            <w:tcW w:w="530" w:type="dxa"/>
            <w:noWrap/>
            <w:hideMark/>
          </w:tcPr>
          <w:p w14:paraId="5C4ECEF5" w14:textId="21DEE505"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440</w:t>
            </w:r>
            <w:r w:rsidR="009230C0" w:rsidRPr="00DD10DF">
              <w:rPr>
                <w:color w:val="000000"/>
                <w:vertAlign w:val="superscript"/>
                <w:lang w:eastAsia="es-MX"/>
              </w:rPr>
              <w:t>**</w:t>
            </w:r>
          </w:p>
        </w:tc>
        <w:tc>
          <w:tcPr>
            <w:tcW w:w="745" w:type="dxa"/>
            <w:noWrap/>
            <w:hideMark/>
          </w:tcPr>
          <w:p w14:paraId="566680C4" w14:textId="666CD2FB"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546</w:t>
            </w:r>
            <w:r w:rsidR="009230C0" w:rsidRPr="00DD10DF">
              <w:rPr>
                <w:color w:val="000000"/>
                <w:vertAlign w:val="superscript"/>
                <w:lang w:eastAsia="es-MX"/>
              </w:rPr>
              <w:t>**</w:t>
            </w:r>
          </w:p>
        </w:tc>
        <w:tc>
          <w:tcPr>
            <w:tcW w:w="710" w:type="dxa"/>
            <w:noWrap/>
            <w:hideMark/>
          </w:tcPr>
          <w:p w14:paraId="3566D165" w14:textId="4BB415A3"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972</w:t>
            </w:r>
            <w:r w:rsidR="009230C0" w:rsidRPr="00DD10DF">
              <w:rPr>
                <w:color w:val="000000"/>
                <w:vertAlign w:val="superscript"/>
                <w:lang w:eastAsia="es-MX"/>
              </w:rPr>
              <w:t>**</w:t>
            </w:r>
          </w:p>
        </w:tc>
        <w:tc>
          <w:tcPr>
            <w:tcW w:w="591" w:type="dxa"/>
            <w:noWrap/>
            <w:hideMark/>
          </w:tcPr>
          <w:p w14:paraId="447BE2A3" w14:textId="77777777" w:rsidR="009230C0" w:rsidRPr="00DD10DF" w:rsidRDefault="009230C0" w:rsidP="00701471">
            <w:pPr>
              <w:spacing w:line="360" w:lineRule="auto"/>
              <w:jc w:val="right"/>
              <w:rPr>
                <w:color w:val="000000"/>
                <w:lang w:eastAsia="es-MX"/>
              </w:rPr>
            </w:pPr>
            <w:r w:rsidRPr="00DD10DF">
              <w:rPr>
                <w:color w:val="000000"/>
                <w:lang w:eastAsia="es-MX"/>
              </w:rPr>
              <w:t>1</w:t>
            </w:r>
          </w:p>
        </w:tc>
      </w:tr>
      <w:tr w:rsidR="009230C0" w:rsidRPr="00EC3060" w14:paraId="55BCAEC8" w14:textId="77777777" w:rsidTr="001C7584">
        <w:trPr>
          <w:trHeight w:val="225"/>
          <w:jc w:val="center"/>
        </w:trPr>
        <w:tc>
          <w:tcPr>
            <w:tcW w:w="935" w:type="dxa"/>
            <w:vMerge/>
            <w:hideMark/>
          </w:tcPr>
          <w:p w14:paraId="59B242B6" w14:textId="77777777" w:rsidR="009230C0" w:rsidRPr="00DD10DF" w:rsidRDefault="009230C0" w:rsidP="00701471">
            <w:pPr>
              <w:spacing w:line="360" w:lineRule="auto"/>
              <w:rPr>
                <w:color w:val="000000"/>
                <w:lang w:eastAsia="es-MX"/>
              </w:rPr>
            </w:pPr>
          </w:p>
        </w:tc>
        <w:tc>
          <w:tcPr>
            <w:tcW w:w="1885" w:type="dxa"/>
            <w:hideMark/>
          </w:tcPr>
          <w:p w14:paraId="26B6389B" w14:textId="77777777" w:rsidR="009230C0" w:rsidRPr="00DD10DF" w:rsidRDefault="009230C0" w:rsidP="00701471">
            <w:pPr>
              <w:spacing w:line="360" w:lineRule="auto"/>
              <w:rPr>
                <w:color w:val="000000"/>
                <w:lang w:eastAsia="es-MX"/>
              </w:rPr>
            </w:pPr>
            <w:r w:rsidRPr="00DD10DF">
              <w:rPr>
                <w:color w:val="000000"/>
                <w:lang w:eastAsia="es-MX"/>
              </w:rPr>
              <w:t>Sig. (bilateral)</w:t>
            </w:r>
          </w:p>
        </w:tc>
        <w:tc>
          <w:tcPr>
            <w:tcW w:w="1071" w:type="dxa"/>
            <w:noWrap/>
            <w:hideMark/>
          </w:tcPr>
          <w:p w14:paraId="37A648C8" w14:textId="30BC9BEB"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914" w:type="dxa"/>
            <w:noWrap/>
            <w:hideMark/>
          </w:tcPr>
          <w:p w14:paraId="0142FC86" w14:textId="7EDCBDD9"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09" w:type="dxa"/>
            <w:noWrap/>
            <w:hideMark/>
          </w:tcPr>
          <w:p w14:paraId="01DE4852" w14:textId="23889DDE"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850" w:type="dxa"/>
            <w:noWrap/>
            <w:hideMark/>
          </w:tcPr>
          <w:p w14:paraId="478928A3" w14:textId="5ED082F2"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530" w:type="dxa"/>
            <w:noWrap/>
            <w:hideMark/>
          </w:tcPr>
          <w:p w14:paraId="73E8D90D" w14:textId="4F5B77CD"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45" w:type="dxa"/>
            <w:noWrap/>
            <w:hideMark/>
          </w:tcPr>
          <w:p w14:paraId="46DBC587" w14:textId="07AB5068"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710" w:type="dxa"/>
            <w:noWrap/>
            <w:hideMark/>
          </w:tcPr>
          <w:p w14:paraId="7835A4FB" w14:textId="1EDD49EF" w:rsidR="009230C0" w:rsidRPr="00DD10DF" w:rsidRDefault="00EC3060" w:rsidP="00701471">
            <w:pPr>
              <w:spacing w:line="360" w:lineRule="auto"/>
              <w:jc w:val="right"/>
              <w:rPr>
                <w:color w:val="000000"/>
                <w:lang w:eastAsia="es-MX"/>
              </w:rPr>
            </w:pPr>
            <w:r w:rsidRPr="00DD10DF">
              <w:rPr>
                <w:color w:val="000000"/>
                <w:lang w:eastAsia="es-MX"/>
              </w:rPr>
              <w:t>0</w:t>
            </w:r>
            <w:r w:rsidR="009230C0" w:rsidRPr="00DD10DF">
              <w:rPr>
                <w:color w:val="000000"/>
                <w:lang w:eastAsia="es-MX"/>
              </w:rPr>
              <w:t>.000</w:t>
            </w:r>
          </w:p>
        </w:tc>
        <w:tc>
          <w:tcPr>
            <w:tcW w:w="591" w:type="dxa"/>
            <w:hideMark/>
          </w:tcPr>
          <w:p w14:paraId="3D072253" w14:textId="77777777" w:rsidR="009230C0" w:rsidRPr="00DD10DF" w:rsidRDefault="009230C0" w:rsidP="00701471">
            <w:pPr>
              <w:spacing w:line="360" w:lineRule="auto"/>
              <w:rPr>
                <w:color w:val="000000"/>
                <w:lang w:eastAsia="es-MX"/>
              </w:rPr>
            </w:pPr>
            <w:r w:rsidRPr="00DD10DF">
              <w:rPr>
                <w:color w:val="000000"/>
                <w:lang w:eastAsia="es-MX"/>
              </w:rPr>
              <w:t> </w:t>
            </w:r>
          </w:p>
        </w:tc>
      </w:tr>
      <w:tr w:rsidR="009230C0" w:rsidRPr="00EC3060" w14:paraId="178BF5FE" w14:textId="77777777" w:rsidTr="001C7584">
        <w:trPr>
          <w:trHeight w:val="240"/>
          <w:jc w:val="center"/>
        </w:trPr>
        <w:tc>
          <w:tcPr>
            <w:tcW w:w="935" w:type="dxa"/>
            <w:vMerge/>
            <w:hideMark/>
          </w:tcPr>
          <w:p w14:paraId="428A0653" w14:textId="77777777" w:rsidR="009230C0" w:rsidRPr="00DD10DF" w:rsidRDefault="009230C0" w:rsidP="00701471">
            <w:pPr>
              <w:spacing w:line="360" w:lineRule="auto"/>
              <w:rPr>
                <w:color w:val="000000"/>
                <w:lang w:eastAsia="es-MX"/>
              </w:rPr>
            </w:pPr>
          </w:p>
        </w:tc>
        <w:tc>
          <w:tcPr>
            <w:tcW w:w="1885" w:type="dxa"/>
            <w:hideMark/>
          </w:tcPr>
          <w:p w14:paraId="4421658F" w14:textId="77777777" w:rsidR="009230C0" w:rsidRPr="00DD10DF" w:rsidRDefault="009230C0" w:rsidP="00701471">
            <w:pPr>
              <w:spacing w:line="360" w:lineRule="auto"/>
              <w:rPr>
                <w:i/>
                <w:iCs/>
                <w:color w:val="000000"/>
                <w:lang w:eastAsia="es-MX"/>
              </w:rPr>
            </w:pPr>
            <w:r w:rsidRPr="00DD10DF">
              <w:rPr>
                <w:i/>
                <w:iCs/>
                <w:color w:val="000000"/>
                <w:lang w:eastAsia="es-MX"/>
              </w:rPr>
              <w:t>N</w:t>
            </w:r>
          </w:p>
        </w:tc>
        <w:tc>
          <w:tcPr>
            <w:tcW w:w="1071" w:type="dxa"/>
            <w:noWrap/>
            <w:hideMark/>
          </w:tcPr>
          <w:p w14:paraId="5041FCC2"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914" w:type="dxa"/>
            <w:noWrap/>
            <w:hideMark/>
          </w:tcPr>
          <w:p w14:paraId="0E8A8834"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709" w:type="dxa"/>
            <w:noWrap/>
            <w:hideMark/>
          </w:tcPr>
          <w:p w14:paraId="7397F1AD" w14:textId="77777777" w:rsidR="009230C0" w:rsidRPr="00DD10DF" w:rsidRDefault="009230C0" w:rsidP="00701471">
            <w:pPr>
              <w:spacing w:line="360" w:lineRule="auto"/>
              <w:jc w:val="right"/>
              <w:rPr>
                <w:color w:val="000000"/>
                <w:lang w:eastAsia="es-MX"/>
              </w:rPr>
            </w:pPr>
            <w:r w:rsidRPr="00DD10DF">
              <w:rPr>
                <w:color w:val="000000"/>
                <w:lang w:eastAsia="es-MX"/>
              </w:rPr>
              <w:t>195</w:t>
            </w:r>
          </w:p>
        </w:tc>
        <w:tc>
          <w:tcPr>
            <w:tcW w:w="850" w:type="dxa"/>
            <w:noWrap/>
            <w:hideMark/>
          </w:tcPr>
          <w:p w14:paraId="271F824B" w14:textId="77777777" w:rsidR="009230C0" w:rsidRPr="00DD10DF" w:rsidRDefault="009230C0" w:rsidP="00701471">
            <w:pPr>
              <w:spacing w:line="360" w:lineRule="auto"/>
              <w:jc w:val="right"/>
              <w:rPr>
                <w:color w:val="000000"/>
                <w:lang w:eastAsia="es-MX"/>
              </w:rPr>
            </w:pPr>
            <w:r w:rsidRPr="00DD10DF">
              <w:rPr>
                <w:color w:val="000000"/>
                <w:lang w:eastAsia="es-MX"/>
              </w:rPr>
              <w:t>192</w:t>
            </w:r>
          </w:p>
        </w:tc>
        <w:tc>
          <w:tcPr>
            <w:tcW w:w="530" w:type="dxa"/>
            <w:noWrap/>
            <w:hideMark/>
          </w:tcPr>
          <w:p w14:paraId="7ED6483D" w14:textId="77777777" w:rsidR="009230C0" w:rsidRPr="00DD10DF" w:rsidRDefault="009230C0" w:rsidP="00701471">
            <w:pPr>
              <w:spacing w:line="360" w:lineRule="auto"/>
              <w:jc w:val="right"/>
              <w:rPr>
                <w:color w:val="000000"/>
                <w:lang w:eastAsia="es-MX"/>
              </w:rPr>
            </w:pPr>
            <w:r w:rsidRPr="00DD10DF">
              <w:rPr>
                <w:color w:val="000000"/>
                <w:lang w:eastAsia="es-MX"/>
              </w:rPr>
              <w:t>123</w:t>
            </w:r>
          </w:p>
        </w:tc>
        <w:tc>
          <w:tcPr>
            <w:tcW w:w="745" w:type="dxa"/>
            <w:noWrap/>
            <w:hideMark/>
          </w:tcPr>
          <w:p w14:paraId="7D9E59EC"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710" w:type="dxa"/>
            <w:noWrap/>
            <w:hideMark/>
          </w:tcPr>
          <w:p w14:paraId="3EECA60D"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c>
          <w:tcPr>
            <w:tcW w:w="591" w:type="dxa"/>
            <w:noWrap/>
            <w:hideMark/>
          </w:tcPr>
          <w:p w14:paraId="17AB092E" w14:textId="77777777" w:rsidR="009230C0" w:rsidRPr="00DD10DF" w:rsidRDefault="009230C0" w:rsidP="00701471">
            <w:pPr>
              <w:spacing w:line="360" w:lineRule="auto"/>
              <w:jc w:val="right"/>
              <w:rPr>
                <w:color w:val="000000"/>
                <w:lang w:eastAsia="es-MX"/>
              </w:rPr>
            </w:pPr>
            <w:r w:rsidRPr="00DD10DF">
              <w:rPr>
                <w:color w:val="000000"/>
                <w:lang w:eastAsia="es-MX"/>
              </w:rPr>
              <w:t>196</w:t>
            </w:r>
          </w:p>
        </w:tc>
      </w:tr>
    </w:tbl>
    <w:p w14:paraId="6F78AA05" w14:textId="1A055352" w:rsidR="009230C0" w:rsidRPr="00DD10DF" w:rsidRDefault="009230C0" w:rsidP="00DD10DF">
      <w:pPr>
        <w:spacing w:line="360" w:lineRule="auto"/>
        <w:jc w:val="center"/>
        <w:rPr>
          <w:color w:val="000000"/>
          <w:lang w:val="es-MX" w:eastAsia="es-MX"/>
        </w:rPr>
      </w:pPr>
      <w:r w:rsidRPr="00DD10DF">
        <w:rPr>
          <w:color w:val="000000"/>
          <w:lang w:val="es-MX" w:eastAsia="es-MX"/>
        </w:rPr>
        <w:t>*La correlación es significativa en el nivel 0</w:t>
      </w:r>
      <w:r w:rsidR="00EC3060" w:rsidRPr="00DD10DF">
        <w:rPr>
          <w:color w:val="000000"/>
          <w:lang w:val="es-MX" w:eastAsia="es-MX"/>
        </w:rPr>
        <w:t>.</w:t>
      </w:r>
      <w:r w:rsidRPr="00DD10DF">
        <w:rPr>
          <w:color w:val="000000"/>
          <w:lang w:val="es-MX" w:eastAsia="es-MX"/>
        </w:rPr>
        <w:t>05 (</w:t>
      </w:r>
      <w:r w:rsidR="00EC3060" w:rsidRPr="00DD10DF">
        <w:rPr>
          <w:color w:val="000000"/>
          <w:lang w:val="es-MX" w:eastAsia="es-MX"/>
        </w:rPr>
        <w:t xml:space="preserve">dos </w:t>
      </w:r>
      <w:r w:rsidRPr="00DD10DF">
        <w:rPr>
          <w:color w:val="000000"/>
          <w:lang w:val="es-MX" w:eastAsia="es-MX"/>
        </w:rPr>
        <w:t>colas).</w:t>
      </w:r>
      <w:r w:rsidR="0014072F" w:rsidRPr="00DD10DF">
        <w:rPr>
          <w:color w:val="000000"/>
          <w:lang w:val="es-MX" w:eastAsia="es-MX"/>
        </w:rPr>
        <w:t xml:space="preserve"> </w:t>
      </w:r>
      <w:r w:rsidRPr="00DD10DF">
        <w:rPr>
          <w:color w:val="000000"/>
          <w:lang w:val="es-MX" w:eastAsia="es-MX"/>
        </w:rPr>
        <w:t>**La correlación es significativa en el nivel 0</w:t>
      </w:r>
      <w:r w:rsidR="00EC3060" w:rsidRPr="00DD10DF">
        <w:rPr>
          <w:color w:val="000000"/>
          <w:lang w:val="es-MX" w:eastAsia="es-MX"/>
        </w:rPr>
        <w:t>.</w:t>
      </w:r>
      <w:r w:rsidRPr="00DD10DF">
        <w:rPr>
          <w:color w:val="000000"/>
          <w:lang w:val="es-MX" w:eastAsia="es-MX"/>
        </w:rPr>
        <w:t>01 (</w:t>
      </w:r>
      <w:r w:rsidR="00EC3060" w:rsidRPr="00DD10DF">
        <w:rPr>
          <w:color w:val="000000"/>
          <w:lang w:val="es-MX" w:eastAsia="es-MX"/>
        </w:rPr>
        <w:t xml:space="preserve">dos </w:t>
      </w:r>
      <w:r w:rsidRPr="00DD10DF">
        <w:rPr>
          <w:color w:val="000000"/>
          <w:lang w:val="es-MX" w:eastAsia="es-MX"/>
        </w:rPr>
        <w:t>colas).</w:t>
      </w:r>
    </w:p>
    <w:p w14:paraId="58EAF402" w14:textId="583B2218" w:rsidR="005F13F3" w:rsidRPr="001C7584" w:rsidRDefault="005F13F3" w:rsidP="00413A1F">
      <w:pPr>
        <w:pStyle w:val="Pie"/>
        <w:spacing w:after="0" w:line="360" w:lineRule="auto"/>
        <w:jc w:val="center"/>
        <w:rPr>
          <w:sz w:val="24"/>
        </w:rPr>
      </w:pPr>
      <w:r w:rsidRPr="001C7584">
        <w:rPr>
          <w:sz w:val="24"/>
        </w:rPr>
        <w:t>Fuente: Elaboración propia</w:t>
      </w:r>
    </w:p>
    <w:p w14:paraId="40CA52F0" w14:textId="4C090443" w:rsidR="00B6521E" w:rsidRPr="004513CC" w:rsidRDefault="00DD514B" w:rsidP="00413A1F">
      <w:pPr>
        <w:pStyle w:val="Pie"/>
        <w:spacing w:after="0" w:line="360" w:lineRule="auto"/>
        <w:ind w:firstLine="708"/>
        <w:rPr>
          <w:sz w:val="24"/>
        </w:rPr>
      </w:pPr>
      <w:r w:rsidRPr="004513CC">
        <w:rPr>
          <w:sz w:val="24"/>
        </w:rPr>
        <w:t>En</w:t>
      </w:r>
      <w:r w:rsidR="00B6521E" w:rsidRPr="004513CC">
        <w:rPr>
          <w:sz w:val="24"/>
        </w:rPr>
        <w:t xml:space="preserve"> la correlación </w:t>
      </w:r>
      <w:r w:rsidRPr="004513CC">
        <w:rPr>
          <w:sz w:val="24"/>
        </w:rPr>
        <w:t>es visible</w:t>
      </w:r>
      <w:r w:rsidR="00EC3060">
        <w:rPr>
          <w:sz w:val="24"/>
        </w:rPr>
        <w:t>,</w:t>
      </w:r>
      <w:r w:rsidRPr="004513CC">
        <w:rPr>
          <w:sz w:val="24"/>
        </w:rPr>
        <w:t xml:space="preserve"> referente</w:t>
      </w:r>
      <w:r w:rsidR="00B6521E" w:rsidRPr="004513CC">
        <w:rPr>
          <w:sz w:val="24"/>
        </w:rPr>
        <w:t xml:space="preserve"> a</w:t>
      </w:r>
      <w:r w:rsidRPr="004513CC">
        <w:rPr>
          <w:sz w:val="24"/>
        </w:rPr>
        <w:t>l</w:t>
      </w:r>
      <w:r w:rsidR="00B6521E" w:rsidRPr="004513CC">
        <w:rPr>
          <w:sz w:val="24"/>
        </w:rPr>
        <w:t xml:space="preserve"> género, </w:t>
      </w:r>
      <w:r w:rsidRPr="004513CC">
        <w:rPr>
          <w:sz w:val="24"/>
        </w:rPr>
        <w:t xml:space="preserve">que </w:t>
      </w:r>
      <w:r w:rsidR="00B6521E" w:rsidRPr="004513CC">
        <w:rPr>
          <w:sz w:val="24"/>
        </w:rPr>
        <w:t>las mujeres (</w:t>
      </w:r>
      <w:r w:rsidR="00EC3060">
        <w:rPr>
          <w:sz w:val="24"/>
        </w:rPr>
        <w:t>0</w:t>
      </w:r>
      <w:r w:rsidR="00B6521E" w:rsidRPr="004513CC">
        <w:rPr>
          <w:sz w:val="24"/>
        </w:rPr>
        <w:t>.697) realizan más viajes que los hombres (</w:t>
      </w:r>
      <w:r w:rsidR="00EC3060">
        <w:rPr>
          <w:sz w:val="24"/>
        </w:rPr>
        <w:t>0</w:t>
      </w:r>
      <w:r w:rsidR="00B6521E" w:rsidRPr="004513CC">
        <w:rPr>
          <w:sz w:val="24"/>
        </w:rPr>
        <w:t xml:space="preserve">.668), principalmente </w:t>
      </w:r>
      <w:r w:rsidRPr="004513CC">
        <w:rPr>
          <w:sz w:val="24"/>
        </w:rPr>
        <w:t>en</w:t>
      </w:r>
      <w:r w:rsidR="00B6521E" w:rsidRPr="004513CC">
        <w:rPr>
          <w:sz w:val="24"/>
        </w:rPr>
        <w:t xml:space="preserve"> los estratos </w:t>
      </w:r>
      <w:r w:rsidR="00EC3060">
        <w:rPr>
          <w:sz w:val="24"/>
        </w:rPr>
        <w:t>b</w:t>
      </w:r>
      <w:r w:rsidR="00B6521E" w:rsidRPr="004513CC">
        <w:rPr>
          <w:sz w:val="24"/>
        </w:rPr>
        <w:t>ajo (</w:t>
      </w:r>
      <w:r w:rsidR="00EC3060">
        <w:rPr>
          <w:sz w:val="24"/>
        </w:rPr>
        <w:t>0</w:t>
      </w:r>
      <w:r w:rsidR="00B6521E" w:rsidRPr="004513CC">
        <w:rPr>
          <w:sz w:val="24"/>
        </w:rPr>
        <w:t xml:space="preserve">.327) y </w:t>
      </w:r>
      <w:r w:rsidR="00EC3060">
        <w:rPr>
          <w:sz w:val="24"/>
        </w:rPr>
        <w:t>m</w:t>
      </w:r>
      <w:r w:rsidR="00B6521E" w:rsidRPr="004513CC">
        <w:rPr>
          <w:sz w:val="24"/>
        </w:rPr>
        <w:t>edio bajo (</w:t>
      </w:r>
      <w:r w:rsidR="00EC3060">
        <w:rPr>
          <w:sz w:val="24"/>
        </w:rPr>
        <w:t>0</w:t>
      </w:r>
      <w:r w:rsidR="00B6521E" w:rsidRPr="004513CC">
        <w:rPr>
          <w:sz w:val="24"/>
        </w:rPr>
        <w:t>.720)</w:t>
      </w:r>
      <w:r w:rsidRPr="004513CC">
        <w:rPr>
          <w:sz w:val="24"/>
        </w:rPr>
        <w:t>.</w:t>
      </w:r>
      <w:r w:rsidR="00D75D3E">
        <w:rPr>
          <w:sz w:val="24"/>
        </w:rPr>
        <w:t xml:space="preserve"> </w:t>
      </w:r>
      <w:r w:rsidR="00B6521E" w:rsidRPr="004513CC">
        <w:rPr>
          <w:sz w:val="24"/>
        </w:rPr>
        <w:t>En los estratos medio alto (</w:t>
      </w:r>
      <w:r w:rsidR="000160BE">
        <w:rPr>
          <w:sz w:val="24"/>
        </w:rPr>
        <w:t>0</w:t>
      </w:r>
      <w:r w:rsidR="00B6521E" w:rsidRPr="004513CC">
        <w:rPr>
          <w:sz w:val="24"/>
        </w:rPr>
        <w:t>.703) y alto (</w:t>
      </w:r>
      <w:r w:rsidR="000160BE">
        <w:rPr>
          <w:sz w:val="24"/>
        </w:rPr>
        <w:t>0</w:t>
      </w:r>
      <w:r w:rsidR="00B6521E" w:rsidRPr="004513CC">
        <w:rPr>
          <w:sz w:val="24"/>
        </w:rPr>
        <w:t xml:space="preserve">.875) se utiliza más el </w:t>
      </w:r>
      <w:r w:rsidR="004E4F61" w:rsidRPr="004513CC">
        <w:rPr>
          <w:sz w:val="24"/>
        </w:rPr>
        <w:t xml:space="preserve">transporte </w:t>
      </w:r>
      <w:r w:rsidR="00B6521E" w:rsidRPr="004513CC">
        <w:rPr>
          <w:sz w:val="24"/>
        </w:rPr>
        <w:t>privado.</w:t>
      </w:r>
    </w:p>
    <w:p w14:paraId="385B499F" w14:textId="225B4F55" w:rsidR="005F13F3" w:rsidRPr="004513CC" w:rsidRDefault="005F13F3" w:rsidP="00413A1F">
      <w:pPr>
        <w:pStyle w:val="Pie"/>
        <w:spacing w:after="0" w:line="360" w:lineRule="auto"/>
        <w:ind w:firstLine="708"/>
        <w:rPr>
          <w:sz w:val="24"/>
        </w:rPr>
      </w:pPr>
      <w:r w:rsidRPr="004513CC">
        <w:rPr>
          <w:sz w:val="24"/>
        </w:rPr>
        <w:t>Como se puede observar, en el análisis descriptivo la relación se presentó</w:t>
      </w:r>
      <w:r w:rsidR="004E4F61" w:rsidRPr="004513CC">
        <w:rPr>
          <w:sz w:val="24"/>
        </w:rPr>
        <w:t xml:space="preserve"> con una</w:t>
      </w:r>
      <w:r w:rsidR="00B6521E" w:rsidRPr="004513CC">
        <w:rPr>
          <w:sz w:val="24"/>
        </w:rPr>
        <w:t xml:space="preserve"> mayor incidencia de la </w:t>
      </w:r>
      <w:r w:rsidR="004E4F61" w:rsidRPr="004513CC">
        <w:rPr>
          <w:sz w:val="24"/>
        </w:rPr>
        <w:t>mujer</w:t>
      </w:r>
      <w:r w:rsidR="000160BE">
        <w:rPr>
          <w:sz w:val="24"/>
        </w:rPr>
        <w:t>,</w:t>
      </w:r>
      <w:r w:rsidR="004E4F61" w:rsidRPr="004513CC">
        <w:rPr>
          <w:sz w:val="24"/>
        </w:rPr>
        <w:t xml:space="preserve"> ya</w:t>
      </w:r>
      <w:r w:rsidR="00B6521E" w:rsidRPr="004513CC">
        <w:rPr>
          <w:sz w:val="24"/>
        </w:rPr>
        <w:t xml:space="preserve"> que realiza </w:t>
      </w:r>
      <w:r w:rsidR="004E4F61" w:rsidRPr="004513CC">
        <w:rPr>
          <w:sz w:val="24"/>
        </w:rPr>
        <w:t>una activa ocurrencia de</w:t>
      </w:r>
      <w:r w:rsidR="00B6521E" w:rsidRPr="004513CC">
        <w:rPr>
          <w:sz w:val="24"/>
        </w:rPr>
        <w:t xml:space="preserve"> movilidad</w:t>
      </w:r>
      <w:r w:rsidR="004E4F61" w:rsidRPr="004513CC">
        <w:rPr>
          <w:sz w:val="24"/>
        </w:rPr>
        <w:t>,</w:t>
      </w:r>
      <w:r w:rsidR="00B6521E" w:rsidRPr="004513CC">
        <w:rPr>
          <w:sz w:val="24"/>
        </w:rPr>
        <w:t xml:space="preserve"> pero en </w:t>
      </w:r>
      <w:r w:rsidR="004E4F61" w:rsidRPr="004513CC">
        <w:rPr>
          <w:sz w:val="24"/>
        </w:rPr>
        <w:t>una menor extensión</w:t>
      </w:r>
      <w:r w:rsidR="00B6521E" w:rsidRPr="004513CC">
        <w:rPr>
          <w:sz w:val="24"/>
        </w:rPr>
        <w:t xml:space="preserve"> de desplazamiento y en el estrato medio bajo</w:t>
      </w:r>
      <w:r w:rsidR="004E4F61" w:rsidRPr="004513CC">
        <w:rPr>
          <w:sz w:val="24"/>
        </w:rPr>
        <w:t xml:space="preserve">, donde se </w:t>
      </w:r>
      <w:r w:rsidR="00E3311B" w:rsidRPr="004513CC">
        <w:rPr>
          <w:sz w:val="24"/>
        </w:rPr>
        <w:t>aprecia</w:t>
      </w:r>
      <w:r w:rsidR="00317475">
        <w:rPr>
          <w:sz w:val="24"/>
        </w:rPr>
        <w:t xml:space="preserve"> más</w:t>
      </w:r>
      <w:r w:rsidR="00B6521E" w:rsidRPr="004513CC">
        <w:rPr>
          <w:sz w:val="24"/>
        </w:rPr>
        <w:t>.</w:t>
      </w:r>
    </w:p>
    <w:p w14:paraId="21241EAC" w14:textId="77777777" w:rsidR="005F13F3" w:rsidRPr="004513CC" w:rsidRDefault="005F13F3" w:rsidP="00701471">
      <w:pPr>
        <w:pStyle w:val="Pie"/>
        <w:spacing w:after="0" w:line="360" w:lineRule="auto"/>
        <w:rPr>
          <w:sz w:val="24"/>
        </w:rPr>
      </w:pPr>
    </w:p>
    <w:p w14:paraId="669E667E" w14:textId="75FC7FC6" w:rsidR="00CC6F38" w:rsidRPr="004513CC" w:rsidRDefault="005F13F3" w:rsidP="00413A1F">
      <w:pPr>
        <w:pStyle w:val="Pie"/>
        <w:spacing w:after="0" w:line="360" w:lineRule="auto"/>
        <w:jc w:val="center"/>
        <w:rPr>
          <w:sz w:val="24"/>
        </w:rPr>
      </w:pPr>
      <w:r w:rsidRPr="00413A1F">
        <w:rPr>
          <w:b/>
          <w:bCs/>
          <w:sz w:val="24"/>
        </w:rPr>
        <w:t>Tabla 7</w:t>
      </w:r>
      <w:r w:rsidR="00E2481A" w:rsidRPr="004513CC">
        <w:rPr>
          <w:sz w:val="24"/>
        </w:rPr>
        <w:t>.</w:t>
      </w:r>
      <w:r w:rsidR="00D75D3E">
        <w:rPr>
          <w:sz w:val="24"/>
        </w:rPr>
        <w:t xml:space="preserve"> </w:t>
      </w:r>
      <w:r w:rsidRPr="004513CC">
        <w:rPr>
          <w:sz w:val="24"/>
        </w:rPr>
        <w:t>Análisis descriptivo e inferencial</w:t>
      </w:r>
    </w:p>
    <w:tbl>
      <w:tblPr>
        <w:tblStyle w:val="Tablaconcuadrcula"/>
        <w:tblW w:w="0" w:type="auto"/>
        <w:jc w:val="center"/>
        <w:tblLook w:val="04A0" w:firstRow="1" w:lastRow="0" w:firstColumn="1" w:lastColumn="0" w:noHBand="0" w:noVBand="1"/>
      </w:tblPr>
      <w:tblGrid>
        <w:gridCol w:w="2207"/>
        <w:gridCol w:w="1757"/>
        <w:gridCol w:w="1843"/>
        <w:gridCol w:w="1134"/>
      </w:tblGrid>
      <w:tr w:rsidR="00CC6F38" w:rsidRPr="00DD10DF" w14:paraId="7E3673C9" w14:textId="77777777" w:rsidTr="00413A1F">
        <w:trPr>
          <w:jc w:val="center"/>
        </w:trPr>
        <w:tc>
          <w:tcPr>
            <w:tcW w:w="2207" w:type="dxa"/>
          </w:tcPr>
          <w:p w14:paraId="240E3A66" w14:textId="77777777" w:rsidR="00CC6F38" w:rsidRPr="00DD10DF" w:rsidRDefault="00CC6F38" w:rsidP="00701471">
            <w:pPr>
              <w:spacing w:line="360" w:lineRule="auto"/>
              <w:jc w:val="center"/>
              <w:rPr>
                <w:bCs/>
                <w:lang w:val="es-MX"/>
              </w:rPr>
            </w:pPr>
          </w:p>
        </w:tc>
        <w:tc>
          <w:tcPr>
            <w:tcW w:w="1757" w:type="dxa"/>
          </w:tcPr>
          <w:p w14:paraId="50E331AC" w14:textId="77777777" w:rsidR="00CC6F38" w:rsidRPr="00DD10DF" w:rsidRDefault="00CC6F38" w:rsidP="00701471">
            <w:pPr>
              <w:spacing w:line="360" w:lineRule="auto"/>
              <w:jc w:val="center"/>
              <w:rPr>
                <w:bCs/>
              </w:rPr>
            </w:pPr>
            <w:r w:rsidRPr="00DD10DF">
              <w:rPr>
                <w:bCs/>
              </w:rPr>
              <w:t>Media</w:t>
            </w:r>
          </w:p>
        </w:tc>
        <w:tc>
          <w:tcPr>
            <w:tcW w:w="1843" w:type="dxa"/>
          </w:tcPr>
          <w:p w14:paraId="36F56C6D" w14:textId="77777777" w:rsidR="00CC6F38" w:rsidRPr="00DD10DF" w:rsidRDefault="00CC6F38" w:rsidP="00701471">
            <w:pPr>
              <w:spacing w:line="360" w:lineRule="auto"/>
              <w:jc w:val="center"/>
              <w:rPr>
                <w:bCs/>
              </w:rPr>
            </w:pPr>
            <w:r w:rsidRPr="00DD10DF">
              <w:rPr>
                <w:bCs/>
              </w:rPr>
              <w:t>Desviación</w:t>
            </w:r>
          </w:p>
          <w:p w14:paraId="004D5C61" w14:textId="10F54B98" w:rsidR="00CC6F38" w:rsidRPr="00DD10DF" w:rsidRDefault="000160BE" w:rsidP="00701471">
            <w:pPr>
              <w:spacing w:line="360" w:lineRule="auto"/>
              <w:jc w:val="center"/>
              <w:rPr>
                <w:bCs/>
              </w:rPr>
            </w:pPr>
            <w:r w:rsidRPr="00DD10DF">
              <w:rPr>
                <w:bCs/>
              </w:rPr>
              <w:t>e</w:t>
            </w:r>
            <w:r w:rsidR="00CC6F38" w:rsidRPr="00DD10DF">
              <w:rPr>
                <w:bCs/>
              </w:rPr>
              <w:t>stándar</w:t>
            </w:r>
          </w:p>
        </w:tc>
        <w:tc>
          <w:tcPr>
            <w:tcW w:w="1134" w:type="dxa"/>
          </w:tcPr>
          <w:p w14:paraId="6537B4CE" w14:textId="77777777" w:rsidR="00CC6F38" w:rsidRPr="00DD10DF" w:rsidRDefault="00CC6F38" w:rsidP="00701471">
            <w:pPr>
              <w:spacing w:line="360" w:lineRule="auto"/>
              <w:jc w:val="center"/>
              <w:rPr>
                <w:bCs/>
                <w:i/>
                <w:iCs/>
              </w:rPr>
            </w:pPr>
            <w:r w:rsidRPr="00DD10DF">
              <w:rPr>
                <w:bCs/>
                <w:i/>
                <w:iCs/>
              </w:rPr>
              <w:t>N</w:t>
            </w:r>
          </w:p>
          <w:p w14:paraId="32DDB35B" w14:textId="3C9CC4D3" w:rsidR="000160BE" w:rsidRPr="00DD10DF" w:rsidRDefault="000160BE" w:rsidP="001C7584">
            <w:pPr>
              <w:rPr>
                <w:bCs/>
              </w:rPr>
            </w:pPr>
          </w:p>
        </w:tc>
      </w:tr>
      <w:tr w:rsidR="00CC6F38" w:rsidRPr="00DD10DF" w14:paraId="79165ED6" w14:textId="77777777" w:rsidTr="00413A1F">
        <w:trPr>
          <w:jc w:val="center"/>
        </w:trPr>
        <w:tc>
          <w:tcPr>
            <w:tcW w:w="2207" w:type="dxa"/>
          </w:tcPr>
          <w:p w14:paraId="0A04EA6C" w14:textId="77777777" w:rsidR="00CC6F38" w:rsidRPr="00DD10DF" w:rsidRDefault="00CC6F38" w:rsidP="00701471">
            <w:pPr>
              <w:spacing w:line="360" w:lineRule="auto"/>
              <w:rPr>
                <w:bCs/>
              </w:rPr>
            </w:pPr>
            <w:r w:rsidRPr="00DD10DF">
              <w:rPr>
                <w:bCs/>
              </w:rPr>
              <w:t>Bajo</w:t>
            </w:r>
          </w:p>
        </w:tc>
        <w:tc>
          <w:tcPr>
            <w:tcW w:w="1757" w:type="dxa"/>
          </w:tcPr>
          <w:p w14:paraId="79A1E335" w14:textId="77777777" w:rsidR="00CC6F38" w:rsidRPr="00DD10DF" w:rsidRDefault="00CC6F38" w:rsidP="00701471">
            <w:pPr>
              <w:spacing w:line="360" w:lineRule="auto"/>
              <w:jc w:val="right"/>
              <w:rPr>
                <w:bCs/>
              </w:rPr>
            </w:pPr>
            <w:r w:rsidRPr="00DD10DF">
              <w:rPr>
                <w:bCs/>
              </w:rPr>
              <w:t>2194.23</w:t>
            </w:r>
          </w:p>
        </w:tc>
        <w:tc>
          <w:tcPr>
            <w:tcW w:w="1843" w:type="dxa"/>
          </w:tcPr>
          <w:p w14:paraId="52966E60" w14:textId="77777777" w:rsidR="00CC6F38" w:rsidRPr="00DD10DF" w:rsidRDefault="00CC6F38" w:rsidP="00701471">
            <w:pPr>
              <w:spacing w:line="360" w:lineRule="auto"/>
              <w:jc w:val="right"/>
              <w:rPr>
                <w:bCs/>
              </w:rPr>
            </w:pPr>
            <w:r w:rsidRPr="00DD10DF">
              <w:rPr>
                <w:bCs/>
              </w:rPr>
              <w:t>5392.704</w:t>
            </w:r>
          </w:p>
        </w:tc>
        <w:tc>
          <w:tcPr>
            <w:tcW w:w="1134" w:type="dxa"/>
          </w:tcPr>
          <w:p w14:paraId="7015381B" w14:textId="77777777" w:rsidR="00CC6F38" w:rsidRPr="00DD10DF" w:rsidRDefault="00CC6F38" w:rsidP="00701471">
            <w:pPr>
              <w:spacing w:line="360" w:lineRule="auto"/>
              <w:jc w:val="right"/>
              <w:rPr>
                <w:bCs/>
              </w:rPr>
            </w:pPr>
            <w:r w:rsidRPr="00DD10DF">
              <w:rPr>
                <w:bCs/>
              </w:rPr>
              <w:t>143</w:t>
            </w:r>
          </w:p>
        </w:tc>
      </w:tr>
      <w:tr w:rsidR="00CC6F38" w:rsidRPr="00DD10DF" w14:paraId="3290B62E" w14:textId="77777777" w:rsidTr="00413A1F">
        <w:trPr>
          <w:jc w:val="center"/>
        </w:trPr>
        <w:tc>
          <w:tcPr>
            <w:tcW w:w="2207" w:type="dxa"/>
          </w:tcPr>
          <w:p w14:paraId="6A4141D5" w14:textId="77777777" w:rsidR="00CC6F38" w:rsidRPr="00DD10DF" w:rsidRDefault="00CC6F38" w:rsidP="00701471">
            <w:pPr>
              <w:spacing w:line="360" w:lineRule="auto"/>
              <w:rPr>
                <w:bCs/>
              </w:rPr>
            </w:pPr>
            <w:r w:rsidRPr="00DD10DF">
              <w:rPr>
                <w:bCs/>
              </w:rPr>
              <w:t>Medio-bajo</w:t>
            </w:r>
          </w:p>
        </w:tc>
        <w:tc>
          <w:tcPr>
            <w:tcW w:w="1757" w:type="dxa"/>
          </w:tcPr>
          <w:p w14:paraId="64877F97" w14:textId="77777777" w:rsidR="00CC6F38" w:rsidRPr="00DD10DF" w:rsidRDefault="00CC6F38" w:rsidP="00701471">
            <w:pPr>
              <w:spacing w:line="360" w:lineRule="auto"/>
              <w:jc w:val="right"/>
              <w:rPr>
                <w:bCs/>
              </w:rPr>
            </w:pPr>
            <w:r w:rsidRPr="00DD10DF">
              <w:rPr>
                <w:bCs/>
              </w:rPr>
              <w:t>96143.29</w:t>
            </w:r>
          </w:p>
        </w:tc>
        <w:tc>
          <w:tcPr>
            <w:tcW w:w="1843" w:type="dxa"/>
          </w:tcPr>
          <w:p w14:paraId="3D369D52" w14:textId="77777777" w:rsidR="00CC6F38" w:rsidRPr="00DD10DF" w:rsidRDefault="00CC6F38" w:rsidP="00701471">
            <w:pPr>
              <w:spacing w:line="360" w:lineRule="auto"/>
              <w:jc w:val="right"/>
              <w:rPr>
                <w:bCs/>
              </w:rPr>
            </w:pPr>
            <w:r w:rsidRPr="00DD10DF">
              <w:rPr>
                <w:bCs/>
              </w:rPr>
              <w:t>63747.075</w:t>
            </w:r>
          </w:p>
        </w:tc>
        <w:tc>
          <w:tcPr>
            <w:tcW w:w="1134" w:type="dxa"/>
          </w:tcPr>
          <w:p w14:paraId="733E27FB" w14:textId="77777777" w:rsidR="00CC6F38" w:rsidRPr="00DD10DF" w:rsidRDefault="00CC6F38" w:rsidP="00701471">
            <w:pPr>
              <w:spacing w:line="360" w:lineRule="auto"/>
              <w:jc w:val="right"/>
              <w:rPr>
                <w:bCs/>
              </w:rPr>
            </w:pPr>
            <w:r w:rsidRPr="00DD10DF">
              <w:rPr>
                <w:bCs/>
              </w:rPr>
              <w:t>196</w:t>
            </w:r>
          </w:p>
        </w:tc>
      </w:tr>
      <w:tr w:rsidR="00CC6F38" w:rsidRPr="00DD10DF" w14:paraId="7A537E2C" w14:textId="77777777" w:rsidTr="00413A1F">
        <w:trPr>
          <w:jc w:val="center"/>
        </w:trPr>
        <w:tc>
          <w:tcPr>
            <w:tcW w:w="2207" w:type="dxa"/>
          </w:tcPr>
          <w:p w14:paraId="74A9CF0F" w14:textId="77777777" w:rsidR="00CC6F38" w:rsidRPr="00DD10DF" w:rsidRDefault="00CC6F38" w:rsidP="00701471">
            <w:pPr>
              <w:spacing w:line="360" w:lineRule="auto"/>
              <w:rPr>
                <w:bCs/>
              </w:rPr>
            </w:pPr>
            <w:r w:rsidRPr="00DD10DF">
              <w:rPr>
                <w:bCs/>
              </w:rPr>
              <w:t>Medio-alto</w:t>
            </w:r>
          </w:p>
        </w:tc>
        <w:tc>
          <w:tcPr>
            <w:tcW w:w="1757" w:type="dxa"/>
          </w:tcPr>
          <w:p w14:paraId="3179762D" w14:textId="77777777" w:rsidR="00CC6F38" w:rsidRPr="00DD10DF" w:rsidRDefault="00CC6F38" w:rsidP="00701471">
            <w:pPr>
              <w:spacing w:line="360" w:lineRule="auto"/>
              <w:jc w:val="right"/>
              <w:rPr>
                <w:bCs/>
              </w:rPr>
            </w:pPr>
            <w:r w:rsidRPr="00DD10DF">
              <w:rPr>
                <w:bCs/>
              </w:rPr>
              <w:t>54958.26</w:t>
            </w:r>
          </w:p>
        </w:tc>
        <w:tc>
          <w:tcPr>
            <w:tcW w:w="1843" w:type="dxa"/>
          </w:tcPr>
          <w:p w14:paraId="1BB75C6A" w14:textId="77777777" w:rsidR="00CC6F38" w:rsidRPr="00DD10DF" w:rsidRDefault="00CC6F38" w:rsidP="00701471">
            <w:pPr>
              <w:spacing w:line="360" w:lineRule="auto"/>
              <w:jc w:val="right"/>
              <w:rPr>
                <w:bCs/>
              </w:rPr>
            </w:pPr>
            <w:r w:rsidRPr="00DD10DF">
              <w:rPr>
                <w:bCs/>
              </w:rPr>
              <w:t>51835.664</w:t>
            </w:r>
          </w:p>
        </w:tc>
        <w:tc>
          <w:tcPr>
            <w:tcW w:w="1134" w:type="dxa"/>
          </w:tcPr>
          <w:p w14:paraId="64610D98" w14:textId="77777777" w:rsidR="00CC6F38" w:rsidRPr="00DD10DF" w:rsidRDefault="00CC6F38" w:rsidP="00701471">
            <w:pPr>
              <w:spacing w:line="360" w:lineRule="auto"/>
              <w:jc w:val="right"/>
              <w:rPr>
                <w:bCs/>
              </w:rPr>
            </w:pPr>
            <w:r w:rsidRPr="00DD10DF">
              <w:rPr>
                <w:bCs/>
              </w:rPr>
              <w:t>196</w:t>
            </w:r>
          </w:p>
        </w:tc>
      </w:tr>
      <w:tr w:rsidR="00CC6F38" w:rsidRPr="00DD10DF" w14:paraId="16ABBBD7" w14:textId="77777777" w:rsidTr="00413A1F">
        <w:trPr>
          <w:jc w:val="center"/>
        </w:trPr>
        <w:tc>
          <w:tcPr>
            <w:tcW w:w="2207" w:type="dxa"/>
          </w:tcPr>
          <w:p w14:paraId="701C44C9" w14:textId="77777777" w:rsidR="00CC6F38" w:rsidRPr="00DD10DF" w:rsidRDefault="00CC6F38" w:rsidP="00701471">
            <w:pPr>
              <w:spacing w:line="360" w:lineRule="auto"/>
              <w:rPr>
                <w:bCs/>
              </w:rPr>
            </w:pPr>
            <w:r w:rsidRPr="00DD10DF">
              <w:rPr>
                <w:bCs/>
              </w:rPr>
              <w:t>Alto</w:t>
            </w:r>
          </w:p>
        </w:tc>
        <w:tc>
          <w:tcPr>
            <w:tcW w:w="1757" w:type="dxa"/>
          </w:tcPr>
          <w:p w14:paraId="0787B4F4" w14:textId="77777777" w:rsidR="00CC6F38" w:rsidRPr="00DD10DF" w:rsidRDefault="00CC6F38" w:rsidP="00701471">
            <w:pPr>
              <w:spacing w:line="360" w:lineRule="auto"/>
              <w:jc w:val="right"/>
              <w:rPr>
                <w:bCs/>
              </w:rPr>
            </w:pPr>
            <w:r w:rsidRPr="00DD10DF">
              <w:rPr>
                <w:bCs/>
              </w:rPr>
              <w:t>23773.40</w:t>
            </w:r>
          </w:p>
        </w:tc>
        <w:tc>
          <w:tcPr>
            <w:tcW w:w="1843" w:type="dxa"/>
          </w:tcPr>
          <w:p w14:paraId="7C35B7B3" w14:textId="77777777" w:rsidR="00CC6F38" w:rsidRPr="00DD10DF" w:rsidRDefault="00CC6F38" w:rsidP="00701471">
            <w:pPr>
              <w:spacing w:line="360" w:lineRule="auto"/>
              <w:jc w:val="right"/>
              <w:rPr>
                <w:bCs/>
              </w:rPr>
            </w:pPr>
            <w:r w:rsidRPr="00DD10DF">
              <w:rPr>
                <w:bCs/>
              </w:rPr>
              <w:t>33403.027</w:t>
            </w:r>
          </w:p>
        </w:tc>
        <w:tc>
          <w:tcPr>
            <w:tcW w:w="1134" w:type="dxa"/>
          </w:tcPr>
          <w:p w14:paraId="33D53DAC" w14:textId="77777777" w:rsidR="00CC6F38" w:rsidRPr="00DD10DF" w:rsidRDefault="00CC6F38" w:rsidP="00701471">
            <w:pPr>
              <w:spacing w:line="360" w:lineRule="auto"/>
              <w:jc w:val="right"/>
              <w:rPr>
                <w:bCs/>
              </w:rPr>
            </w:pPr>
            <w:r w:rsidRPr="00DD10DF">
              <w:rPr>
                <w:bCs/>
              </w:rPr>
              <w:t>195</w:t>
            </w:r>
          </w:p>
        </w:tc>
      </w:tr>
      <w:tr w:rsidR="00CC6F38" w:rsidRPr="00DD10DF" w14:paraId="03C13FC4" w14:textId="77777777" w:rsidTr="00413A1F">
        <w:trPr>
          <w:jc w:val="center"/>
        </w:trPr>
        <w:tc>
          <w:tcPr>
            <w:tcW w:w="2207" w:type="dxa"/>
          </w:tcPr>
          <w:p w14:paraId="5551DE1A" w14:textId="77777777" w:rsidR="00CC6F38" w:rsidRPr="00DD10DF" w:rsidRDefault="00CC6F38" w:rsidP="00701471">
            <w:pPr>
              <w:spacing w:line="360" w:lineRule="auto"/>
              <w:rPr>
                <w:bCs/>
              </w:rPr>
            </w:pPr>
            <w:r w:rsidRPr="00DD10DF">
              <w:rPr>
                <w:bCs/>
              </w:rPr>
              <w:t>Transporte público</w:t>
            </w:r>
          </w:p>
        </w:tc>
        <w:tc>
          <w:tcPr>
            <w:tcW w:w="1757" w:type="dxa"/>
          </w:tcPr>
          <w:p w14:paraId="40C271B9" w14:textId="77777777" w:rsidR="00CC6F38" w:rsidRPr="00DD10DF" w:rsidRDefault="00CC6F38" w:rsidP="00701471">
            <w:pPr>
              <w:spacing w:line="360" w:lineRule="auto"/>
              <w:jc w:val="right"/>
              <w:rPr>
                <w:bCs/>
              </w:rPr>
            </w:pPr>
            <w:r w:rsidRPr="00DD10DF">
              <w:rPr>
                <w:bCs/>
              </w:rPr>
              <w:t>78382.97</w:t>
            </w:r>
          </w:p>
        </w:tc>
        <w:tc>
          <w:tcPr>
            <w:tcW w:w="1843" w:type="dxa"/>
          </w:tcPr>
          <w:p w14:paraId="7E919DB8" w14:textId="77777777" w:rsidR="00CC6F38" w:rsidRPr="00DD10DF" w:rsidRDefault="00CC6F38" w:rsidP="00701471">
            <w:pPr>
              <w:spacing w:line="360" w:lineRule="auto"/>
              <w:jc w:val="right"/>
              <w:rPr>
                <w:bCs/>
              </w:rPr>
            </w:pPr>
            <w:r w:rsidRPr="00DD10DF">
              <w:rPr>
                <w:bCs/>
              </w:rPr>
              <w:t>62658.501</w:t>
            </w:r>
          </w:p>
        </w:tc>
        <w:tc>
          <w:tcPr>
            <w:tcW w:w="1134" w:type="dxa"/>
          </w:tcPr>
          <w:p w14:paraId="335CA20B" w14:textId="77777777" w:rsidR="00CC6F38" w:rsidRPr="00DD10DF" w:rsidRDefault="00CC6F38" w:rsidP="00701471">
            <w:pPr>
              <w:spacing w:line="360" w:lineRule="auto"/>
              <w:jc w:val="right"/>
              <w:rPr>
                <w:bCs/>
              </w:rPr>
            </w:pPr>
            <w:r w:rsidRPr="00DD10DF">
              <w:rPr>
                <w:bCs/>
              </w:rPr>
              <w:t>196</w:t>
            </w:r>
          </w:p>
        </w:tc>
      </w:tr>
      <w:tr w:rsidR="00CC6F38" w:rsidRPr="00DD10DF" w14:paraId="4FC654AE" w14:textId="77777777" w:rsidTr="00413A1F">
        <w:trPr>
          <w:jc w:val="center"/>
        </w:trPr>
        <w:tc>
          <w:tcPr>
            <w:tcW w:w="2207" w:type="dxa"/>
          </w:tcPr>
          <w:p w14:paraId="27B7E56C" w14:textId="77777777" w:rsidR="00CC6F38" w:rsidRPr="00DD10DF" w:rsidRDefault="00CC6F38" w:rsidP="00701471">
            <w:pPr>
              <w:spacing w:line="360" w:lineRule="auto"/>
              <w:rPr>
                <w:bCs/>
              </w:rPr>
            </w:pPr>
            <w:r w:rsidRPr="00DD10DF">
              <w:rPr>
                <w:bCs/>
              </w:rPr>
              <w:t>Transporte privado</w:t>
            </w:r>
          </w:p>
        </w:tc>
        <w:tc>
          <w:tcPr>
            <w:tcW w:w="1757" w:type="dxa"/>
          </w:tcPr>
          <w:p w14:paraId="54E921F2" w14:textId="77777777" w:rsidR="00CC6F38" w:rsidRPr="00DD10DF" w:rsidRDefault="00CC6F38" w:rsidP="00701471">
            <w:pPr>
              <w:spacing w:line="360" w:lineRule="auto"/>
              <w:jc w:val="right"/>
              <w:rPr>
                <w:bCs/>
              </w:rPr>
            </w:pPr>
            <w:r w:rsidRPr="00DD10DF">
              <w:rPr>
                <w:bCs/>
              </w:rPr>
              <w:t>36260.14</w:t>
            </w:r>
          </w:p>
        </w:tc>
        <w:tc>
          <w:tcPr>
            <w:tcW w:w="1843" w:type="dxa"/>
          </w:tcPr>
          <w:p w14:paraId="0EC82638" w14:textId="77777777" w:rsidR="00CC6F38" w:rsidRPr="00DD10DF" w:rsidRDefault="00CC6F38" w:rsidP="00701471">
            <w:pPr>
              <w:spacing w:line="360" w:lineRule="auto"/>
              <w:jc w:val="right"/>
              <w:rPr>
                <w:bCs/>
              </w:rPr>
            </w:pPr>
            <w:r w:rsidRPr="00DD10DF">
              <w:rPr>
                <w:bCs/>
              </w:rPr>
              <w:t>33691.419</w:t>
            </w:r>
          </w:p>
        </w:tc>
        <w:tc>
          <w:tcPr>
            <w:tcW w:w="1134" w:type="dxa"/>
          </w:tcPr>
          <w:p w14:paraId="2F6EFC00" w14:textId="77777777" w:rsidR="00CC6F38" w:rsidRPr="00DD10DF" w:rsidRDefault="00CC6F38" w:rsidP="00701471">
            <w:pPr>
              <w:spacing w:line="360" w:lineRule="auto"/>
              <w:jc w:val="right"/>
              <w:rPr>
                <w:bCs/>
              </w:rPr>
            </w:pPr>
            <w:r w:rsidRPr="00DD10DF">
              <w:rPr>
                <w:bCs/>
              </w:rPr>
              <w:t>196</w:t>
            </w:r>
          </w:p>
        </w:tc>
      </w:tr>
      <w:tr w:rsidR="00CC6F38" w:rsidRPr="00DD10DF" w14:paraId="767D276A" w14:textId="77777777" w:rsidTr="00413A1F">
        <w:trPr>
          <w:jc w:val="center"/>
        </w:trPr>
        <w:tc>
          <w:tcPr>
            <w:tcW w:w="2207" w:type="dxa"/>
          </w:tcPr>
          <w:p w14:paraId="06AB7866" w14:textId="77777777" w:rsidR="00CC6F38" w:rsidRPr="00DD10DF" w:rsidRDefault="00CC6F38" w:rsidP="00701471">
            <w:pPr>
              <w:spacing w:line="360" w:lineRule="auto"/>
              <w:rPr>
                <w:bCs/>
              </w:rPr>
            </w:pPr>
            <w:r w:rsidRPr="00DD10DF">
              <w:rPr>
                <w:bCs/>
              </w:rPr>
              <w:t>Mixto</w:t>
            </w:r>
          </w:p>
        </w:tc>
        <w:tc>
          <w:tcPr>
            <w:tcW w:w="1757" w:type="dxa"/>
          </w:tcPr>
          <w:p w14:paraId="7B3684B8" w14:textId="77777777" w:rsidR="00CC6F38" w:rsidRPr="00DD10DF" w:rsidRDefault="00CC6F38" w:rsidP="00701471">
            <w:pPr>
              <w:spacing w:line="360" w:lineRule="auto"/>
              <w:jc w:val="right"/>
              <w:rPr>
                <w:bCs/>
              </w:rPr>
            </w:pPr>
            <w:r w:rsidRPr="00DD10DF">
              <w:rPr>
                <w:bCs/>
              </w:rPr>
              <w:t>1036.16</w:t>
            </w:r>
          </w:p>
        </w:tc>
        <w:tc>
          <w:tcPr>
            <w:tcW w:w="1843" w:type="dxa"/>
          </w:tcPr>
          <w:p w14:paraId="758E725D" w14:textId="77777777" w:rsidR="00CC6F38" w:rsidRPr="00DD10DF" w:rsidRDefault="00CC6F38" w:rsidP="00701471">
            <w:pPr>
              <w:spacing w:line="360" w:lineRule="auto"/>
              <w:jc w:val="right"/>
              <w:rPr>
                <w:bCs/>
              </w:rPr>
            </w:pPr>
            <w:r w:rsidRPr="00DD10DF">
              <w:rPr>
                <w:bCs/>
              </w:rPr>
              <w:t>1286.494</w:t>
            </w:r>
          </w:p>
        </w:tc>
        <w:tc>
          <w:tcPr>
            <w:tcW w:w="1134" w:type="dxa"/>
          </w:tcPr>
          <w:p w14:paraId="74C64CCC" w14:textId="77777777" w:rsidR="00CC6F38" w:rsidRPr="00DD10DF" w:rsidRDefault="00CC6F38" w:rsidP="00701471">
            <w:pPr>
              <w:spacing w:line="360" w:lineRule="auto"/>
              <w:jc w:val="right"/>
              <w:rPr>
                <w:bCs/>
              </w:rPr>
            </w:pPr>
            <w:r w:rsidRPr="00DD10DF">
              <w:rPr>
                <w:bCs/>
              </w:rPr>
              <w:t>195</w:t>
            </w:r>
          </w:p>
        </w:tc>
      </w:tr>
      <w:tr w:rsidR="00CC6F38" w:rsidRPr="00DD10DF" w14:paraId="4CCFB13F" w14:textId="77777777" w:rsidTr="00413A1F">
        <w:trPr>
          <w:jc w:val="center"/>
        </w:trPr>
        <w:tc>
          <w:tcPr>
            <w:tcW w:w="2207" w:type="dxa"/>
          </w:tcPr>
          <w:p w14:paraId="3A5E10B5" w14:textId="77777777" w:rsidR="00CC6F38" w:rsidRPr="00DD10DF" w:rsidRDefault="00CC6F38" w:rsidP="00701471">
            <w:pPr>
              <w:spacing w:line="360" w:lineRule="auto"/>
              <w:rPr>
                <w:bCs/>
              </w:rPr>
            </w:pPr>
            <w:r w:rsidRPr="00DD10DF">
              <w:rPr>
                <w:bCs/>
              </w:rPr>
              <w:t>Bicicleta</w:t>
            </w:r>
          </w:p>
        </w:tc>
        <w:tc>
          <w:tcPr>
            <w:tcW w:w="1757" w:type="dxa"/>
          </w:tcPr>
          <w:p w14:paraId="45B3CBB1" w14:textId="77777777" w:rsidR="00CC6F38" w:rsidRPr="00DD10DF" w:rsidRDefault="00CC6F38" w:rsidP="00701471">
            <w:pPr>
              <w:spacing w:line="360" w:lineRule="auto"/>
              <w:jc w:val="right"/>
              <w:rPr>
                <w:bCs/>
              </w:rPr>
            </w:pPr>
            <w:r w:rsidRPr="00DD10DF">
              <w:rPr>
                <w:bCs/>
              </w:rPr>
              <w:t>3647.77</w:t>
            </w:r>
          </w:p>
        </w:tc>
        <w:tc>
          <w:tcPr>
            <w:tcW w:w="1843" w:type="dxa"/>
          </w:tcPr>
          <w:p w14:paraId="1D9A1A46" w14:textId="77777777" w:rsidR="00CC6F38" w:rsidRPr="00DD10DF" w:rsidRDefault="00CC6F38" w:rsidP="00701471">
            <w:pPr>
              <w:spacing w:line="360" w:lineRule="auto"/>
              <w:jc w:val="right"/>
              <w:rPr>
                <w:bCs/>
              </w:rPr>
            </w:pPr>
            <w:r w:rsidRPr="00DD10DF">
              <w:rPr>
                <w:bCs/>
              </w:rPr>
              <w:t>3790.296</w:t>
            </w:r>
          </w:p>
        </w:tc>
        <w:tc>
          <w:tcPr>
            <w:tcW w:w="1134" w:type="dxa"/>
          </w:tcPr>
          <w:p w14:paraId="3BEEA228" w14:textId="77777777" w:rsidR="00CC6F38" w:rsidRPr="00DD10DF" w:rsidRDefault="00CC6F38" w:rsidP="00701471">
            <w:pPr>
              <w:spacing w:line="360" w:lineRule="auto"/>
              <w:jc w:val="right"/>
              <w:rPr>
                <w:bCs/>
              </w:rPr>
            </w:pPr>
            <w:r w:rsidRPr="00DD10DF">
              <w:rPr>
                <w:bCs/>
              </w:rPr>
              <w:t>192</w:t>
            </w:r>
          </w:p>
        </w:tc>
      </w:tr>
      <w:tr w:rsidR="00CC6F38" w:rsidRPr="00DD10DF" w14:paraId="1E38CF3B" w14:textId="77777777" w:rsidTr="00413A1F">
        <w:trPr>
          <w:jc w:val="center"/>
        </w:trPr>
        <w:tc>
          <w:tcPr>
            <w:tcW w:w="2207" w:type="dxa"/>
          </w:tcPr>
          <w:p w14:paraId="56CF9A1F" w14:textId="77777777" w:rsidR="00CC6F38" w:rsidRPr="00DD10DF" w:rsidRDefault="00CC6F38" w:rsidP="00701471">
            <w:pPr>
              <w:spacing w:line="360" w:lineRule="auto"/>
              <w:rPr>
                <w:bCs/>
              </w:rPr>
            </w:pPr>
            <w:r w:rsidRPr="00DD10DF">
              <w:rPr>
                <w:bCs/>
              </w:rPr>
              <w:t>Otro</w:t>
            </w:r>
          </w:p>
        </w:tc>
        <w:tc>
          <w:tcPr>
            <w:tcW w:w="1757" w:type="dxa"/>
          </w:tcPr>
          <w:p w14:paraId="7558881A" w14:textId="77777777" w:rsidR="00CC6F38" w:rsidRPr="00DD10DF" w:rsidRDefault="00CC6F38" w:rsidP="00701471">
            <w:pPr>
              <w:spacing w:line="360" w:lineRule="auto"/>
              <w:jc w:val="right"/>
              <w:rPr>
                <w:bCs/>
              </w:rPr>
            </w:pPr>
            <w:r w:rsidRPr="00DD10DF">
              <w:rPr>
                <w:bCs/>
              </w:rPr>
              <w:t>341.88</w:t>
            </w:r>
          </w:p>
        </w:tc>
        <w:tc>
          <w:tcPr>
            <w:tcW w:w="1843" w:type="dxa"/>
          </w:tcPr>
          <w:p w14:paraId="606A3C6A" w14:textId="77777777" w:rsidR="00CC6F38" w:rsidRPr="00DD10DF" w:rsidRDefault="00CC6F38" w:rsidP="00701471">
            <w:pPr>
              <w:spacing w:line="360" w:lineRule="auto"/>
              <w:jc w:val="right"/>
              <w:rPr>
                <w:bCs/>
              </w:rPr>
            </w:pPr>
            <w:r w:rsidRPr="00DD10DF">
              <w:rPr>
                <w:bCs/>
              </w:rPr>
              <w:t>556.181</w:t>
            </w:r>
          </w:p>
        </w:tc>
        <w:tc>
          <w:tcPr>
            <w:tcW w:w="1134" w:type="dxa"/>
          </w:tcPr>
          <w:p w14:paraId="669C88CB" w14:textId="77777777" w:rsidR="00CC6F38" w:rsidRPr="00DD10DF" w:rsidRDefault="00CC6F38" w:rsidP="00701471">
            <w:pPr>
              <w:spacing w:line="360" w:lineRule="auto"/>
              <w:jc w:val="right"/>
              <w:rPr>
                <w:bCs/>
              </w:rPr>
            </w:pPr>
            <w:r w:rsidRPr="00DD10DF">
              <w:rPr>
                <w:bCs/>
              </w:rPr>
              <w:t>123</w:t>
            </w:r>
          </w:p>
        </w:tc>
      </w:tr>
      <w:tr w:rsidR="00CC6F38" w:rsidRPr="00DD10DF" w14:paraId="049E29DE" w14:textId="77777777" w:rsidTr="00413A1F">
        <w:trPr>
          <w:jc w:val="center"/>
        </w:trPr>
        <w:tc>
          <w:tcPr>
            <w:tcW w:w="2207" w:type="dxa"/>
          </w:tcPr>
          <w:p w14:paraId="0472CB1A" w14:textId="77777777" w:rsidR="00CC6F38" w:rsidRPr="00DD10DF" w:rsidRDefault="00CC6F38" w:rsidP="00701471">
            <w:pPr>
              <w:spacing w:line="360" w:lineRule="auto"/>
              <w:rPr>
                <w:bCs/>
              </w:rPr>
            </w:pPr>
            <w:r w:rsidRPr="00DD10DF">
              <w:rPr>
                <w:bCs/>
              </w:rPr>
              <w:t>Caminar</w:t>
            </w:r>
          </w:p>
        </w:tc>
        <w:tc>
          <w:tcPr>
            <w:tcW w:w="1757" w:type="dxa"/>
          </w:tcPr>
          <w:p w14:paraId="42E64E8E" w14:textId="77777777" w:rsidR="00CC6F38" w:rsidRPr="00DD10DF" w:rsidRDefault="00CC6F38" w:rsidP="00701471">
            <w:pPr>
              <w:spacing w:line="360" w:lineRule="auto"/>
              <w:jc w:val="right"/>
              <w:rPr>
                <w:bCs/>
              </w:rPr>
            </w:pPr>
            <w:r w:rsidRPr="00DD10DF">
              <w:rPr>
                <w:bCs/>
              </w:rPr>
              <w:t>56892.68</w:t>
            </w:r>
          </w:p>
        </w:tc>
        <w:tc>
          <w:tcPr>
            <w:tcW w:w="1843" w:type="dxa"/>
          </w:tcPr>
          <w:p w14:paraId="18607A93" w14:textId="77777777" w:rsidR="00CC6F38" w:rsidRPr="00DD10DF" w:rsidRDefault="00CC6F38" w:rsidP="00701471">
            <w:pPr>
              <w:spacing w:line="360" w:lineRule="auto"/>
              <w:jc w:val="right"/>
              <w:rPr>
                <w:bCs/>
              </w:rPr>
            </w:pPr>
            <w:r w:rsidRPr="00DD10DF">
              <w:rPr>
                <w:bCs/>
              </w:rPr>
              <w:t>23030.857</w:t>
            </w:r>
          </w:p>
        </w:tc>
        <w:tc>
          <w:tcPr>
            <w:tcW w:w="1134" w:type="dxa"/>
          </w:tcPr>
          <w:p w14:paraId="484B1CD6" w14:textId="77777777" w:rsidR="00CC6F38" w:rsidRPr="00DD10DF" w:rsidRDefault="00CC6F38" w:rsidP="00701471">
            <w:pPr>
              <w:spacing w:line="360" w:lineRule="auto"/>
              <w:jc w:val="right"/>
              <w:rPr>
                <w:bCs/>
              </w:rPr>
            </w:pPr>
            <w:r w:rsidRPr="00DD10DF">
              <w:rPr>
                <w:bCs/>
              </w:rPr>
              <w:t>196</w:t>
            </w:r>
          </w:p>
        </w:tc>
      </w:tr>
      <w:tr w:rsidR="00CC6F38" w:rsidRPr="00DD10DF" w14:paraId="1AC6FB1F" w14:textId="77777777" w:rsidTr="00413A1F">
        <w:trPr>
          <w:jc w:val="center"/>
        </w:trPr>
        <w:tc>
          <w:tcPr>
            <w:tcW w:w="2207" w:type="dxa"/>
          </w:tcPr>
          <w:p w14:paraId="42B8E13F" w14:textId="77777777" w:rsidR="00CC6F38" w:rsidRPr="00DD10DF" w:rsidRDefault="00CC6F38" w:rsidP="00701471">
            <w:pPr>
              <w:spacing w:line="360" w:lineRule="auto"/>
              <w:rPr>
                <w:bCs/>
              </w:rPr>
            </w:pPr>
            <w:r w:rsidRPr="00DD10DF">
              <w:rPr>
                <w:bCs/>
              </w:rPr>
              <w:t>Hombre</w:t>
            </w:r>
          </w:p>
        </w:tc>
        <w:tc>
          <w:tcPr>
            <w:tcW w:w="1757" w:type="dxa"/>
          </w:tcPr>
          <w:p w14:paraId="49A5FF2F" w14:textId="77777777" w:rsidR="00CC6F38" w:rsidRPr="00DD10DF" w:rsidRDefault="00CC6F38" w:rsidP="00701471">
            <w:pPr>
              <w:spacing w:line="360" w:lineRule="auto"/>
              <w:jc w:val="right"/>
              <w:rPr>
                <w:bCs/>
              </w:rPr>
            </w:pPr>
            <w:r w:rsidRPr="00DD10DF">
              <w:rPr>
                <w:bCs/>
              </w:rPr>
              <w:t>83141.48</w:t>
            </w:r>
          </w:p>
        </w:tc>
        <w:tc>
          <w:tcPr>
            <w:tcW w:w="1843" w:type="dxa"/>
          </w:tcPr>
          <w:p w14:paraId="003B8AFD" w14:textId="77777777" w:rsidR="00CC6F38" w:rsidRPr="00DD10DF" w:rsidRDefault="00CC6F38" w:rsidP="00701471">
            <w:pPr>
              <w:spacing w:line="360" w:lineRule="auto"/>
              <w:jc w:val="right"/>
              <w:rPr>
                <w:bCs/>
              </w:rPr>
            </w:pPr>
            <w:r w:rsidRPr="00DD10DF">
              <w:rPr>
                <w:bCs/>
              </w:rPr>
              <w:t>57447.598</w:t>
            </w:r>
          </w:p>
        </w:tc>
        <w:tc>
          <w:tcPr>
            <w:tcW w:w="1134" w:type="dxa"/>
          </w:tcPr>
          <w:p w14:paraId="074FC862" w14:textId="77777777" w:rsidR="00CC6F38" w:rsidRPr="00DD10DF" w:rsidRDefault="00CC6F38" w:rsidP="00701471">
            <w:pPr>
              <w:spacing w:line="360" w:lineRule="auto"/>
              <w:jc w:val="right"/>
              <w:rPr>
                <w:bCs/>
              </w:rPr>
            </w:pPr>
            <w:r w:rsidRPr="00DD10DF">
              <w:rPr>
                <w:bCs/>
              </w:rPr>
              <w:t>196</w:t>
            </w:r>
          </w:p>
        </w:tc>
      </w:tr>
      <w:tr w:rsidR="00CC6F38" w:rsidRPr="00DD10DF" w14:paraId="51A06658" w14:textId="77777777" w:rsidTr="00413A1F">
        <w:trPr>
          <w:jc w:val="center"/>
        </w:trPr>
        <w:tc>
          <w:tcPr>
            <w:tcW w:w="2207" w:type="dxa"/>
          </w:tcPr>
          <w:p w14:paraId="5E9C99DC" w14:textId="77777777" w:rsidR="00CC6F38" w:rsidRPr="00DD10DF" w:rsidRDefault="00CC6F38" w:rsidP="00701471">
            <w:pPr>
              <w:spacing w:line="360" w:lineRule="auto"/>
              <w:rPr>
                <w:bCs/>
              </w:rPr>
            </w:pPr>
            <w:r w:rsidRPr="00DD10DF">
              <w:rPr>
                <w:bCs/>
              </w:rPr>
              <w:t>Mujer</w:t>
            </w:r>
          </w:p>
        </w:tc>
        <w:tc>
          <w:tcPr>
            <w:tcW w:w="1757" w:type="dxa"/>
          </w:tcPr>
          <w:p w14:paraId="38C77410" w14:textId="77777777" w:rsidR="00CC6F38" w:rsidRPr="00DD10DF" w:rsidRDefault="00CC6F38" w:rsidP="00701471">
            <w:pPr>
              <w:spacing w:line="360" w:lineRule="auto"/>
              <w:jc w:val="right"/>
              <w:rPr>
                <w:bCs/>
              </w:rPr>
            </w:pPr>
            <w:r w:rsidRPr="00DD10DF">
              <w:rPr>
                <w:bCs/>
              </w:rPr>
              <w:t>93213.06</w:t>
            </w:r>
          </w:p>
        </w:tc>
        <w:tc>
          <w:tcPr>
            <w:tcW w:w="1843" w:type="dxa"/>
          </w:tcPr>
          <w:p w14:paraId="56BC5198" w14:textId="77777777" w:rsidR="00CC6F38" w:rsidRPr="00DD10DF" w:rsidRDefault="00CC6F38" w:rsidP="00701471">
            <w:pPr>
              <w:spacing w:line="360" w:lineRule="auto"/>
              <w:jc w:val="right"/>
              <w:rPr>
                <w:bCs/>
              </w:rPr>
            </w:pPr>
            <w:r w:rsidRPr="00DD10DF">
              <w:rPr>
                <w:bCs/>
              </w:rPr>
              <w:t>46858.641</w:t>
            </w:r>
          </w:p>
        </w:tc>
        <w:tc>
          <w:tcPr>
            <w:tcW w:w="1134" w:type="dxa"/>
          </w:tcPr>
          <w:p w14:paraId="11930E83" w14:textId="77777777" w:rsidR="00CC6F38" w:rsidRPr="00DD10DF" w:rsidRDefault="00CC6F38" w:rsidP="00701471">
            <w:pPr>
              <w:spacing w:line="360" w:lineRule="auto"/>
              <w:jc w:val="right"/>
              <w:rPr>
                <w:bCs/>
              </w:rPr>
            </w:pPr>
            <w:r w:rsidRPr="00DD10DF">
              <w:rPr>
                <w:bCs/>
              </w:rPr>
              <w:t>196</w:t>
            </w:r>
          </w:p>
        </w:tc>
      </w:tr>
    </w:tbl>
    <w:p w14:paraId="68E4D8C2" w14:textId="77777777" w:rsidR="005F13F3" w:rsidRPr="004513CC" w:rsidRDefault="005F13F3" w:rsidP="00413A1F">
      <w:pPr>
        <w:pStyle w:val="Pie"/>
        <w:spacing w:after="0" w:line="360" w:lineRule="auto"/>
        <w:ind w:firstLine="708"/>
        <w:jc w:val="center"/>
        <w:rPr>
          <w:color w:val="000000"/>
          <w:sz w:val="24"/>
        </w:rPr>
      </w:pPr>
      <w:r w:rsidRPr="004513CC">
        <w:rPr>
          <w:color w:val="000000"/>
          <w:sz w:val="24"/>
        </w:rPr>
        <w:t>Fuente: Elaboración propia</w:t>
      </w:r>
    </w:p>
    <w:p w14:paraId="13B5439B" w14:textId="0FA655A4" w:rsidR="005F13F3" w:rsidRPr="004513CC" w:rsidRDefault="005F13F3" w:rsidP="00701471">
      <w:pPr>
        <w:pStyle w:val="Ridecuerpodetextodos"/>
        <w:spacing w:after="0"/>
      </w:pPr>
      <w:r w:rsidRPr="004513CC">
        <w:t xml:space="preserve">El tamaño de la muestra </w:t>
      </w:r>
      <w:r w:rsidR="004E4F61" w:rsidRPr="004513CC">
        <w:t>fue</w:t>
      </w:r>
      <w:r w:rsidRPr="004513CC">
        <w:t xml:space="preserve"> de 66</w:t>
      </w:r>
      <w:r w:rsidR="0064146E" w:rsidRPr="004513CC">
        <w:t xml:space="preserve"> </w:t>
      </w:r>
      <w:r w:rsidRPr="004513CC">
        <w:t xml:space="preserve">625 viviendas, pero la encuesta se diseñó con un factor que refleja todos los viajes en toda la </w:t>
      </w:r>
      <w:r w:rsidR="00D75D3E">
        <w:t>ZMVM</w:t>
      </w:r>
      <w:r w:rsidRPr="004513CC">
        <w:t>. La encuesta captó los viajes realizados entre semana y en sábado, pero para esta investigación se seleccionaron</w:t>
      </w:r>
      <w:r w:rsidR="00BC19B8">
        <w:t xml:space="preserve"> solo</w:t>
      </w:r>
      <w:r w:rsidRPr="004513CC">
        <w:t xml:space="preserve"> los viajes </w:t>
      </w:r>
      <w:r w:rsidR="004E4F61" w:rsidRPr="004513CC">
        <w:t>efectuados</w:t>
      </w:r>
      <w:r w:rsidRPr="004513CC">
        <w:t xml:space="preserve"> entre semana.</w:t>
      </w:r>
    </w:p>
    <w:p w14:paraId="0C6ABA7A" w14:textId="77777777" w:rsidR="00272F16" w:rsidRDefault="00E75683" w:rsidP="00272F16">
      <w:pPr>
        <w:pStyle w:val="Ridecuerpodetextodos"/>
        <w:spacing w:after="0"/>
      </w:pPr>
      <w:r w:rsidRPr="004513CC">
        <w:lastRenderedPageBreak/>
        <w:t xml:space="preserve">Se utilizó el programa Arcmap para ligar estas tablas de datos con los mapas que contienen los polígonos de cada distrito. La </w:t>
      </w:r>
      <w:r w:rsidR="00BC19B8" w:rsidRPr="004513CC">
        <w:fldChar w:fldCharType="begin"/>
      </w:r>
      <w:r w:rsidR="00BC19B8" w:rsidRPr="004513CC">
        <w:instrText xml:space="preserve"> REF _Ref83928573 \h </w:instrText>
      </w:r>
      <w:r w:rsidR="00BC19B8">
        <w:instrText xml:space="preserve"> \* MERGEFORMAT </w:instrText>
      </w:r>
      <w:r w:rsidR="00BC19B8" w:rsidRPr="004513CC">
        <w:fldChar w:fldCharType="separate"/>
      </w:r>
      <w:r w:rsidR="00BC19B8">
        <w:t>f</w:t>
      </w:r>
      <w:r w:rsidR="00BC19B8" w:rsidRPr="004513CC">
        <w:t xml:space="preserve">igura </w:t>
      </w:r>
      <w:r w:rsidR="00BC19B8" w:rsidRPr="004513CC">
        <w:rPr>
          <w:noProof/>
        </w:rPr>
        <w:t>2</w:t>
      </w:r>
      <w:r w:rsidR="00BC19B8" w:rsidRPr="004513CC">
        <w:fldChar w:fldCharType="end"/>
      </w:r>
      <w:r w:rsidR="00B47BF7" w:rsidRPr="004513CC">
        <w:t xml:space="preserve"> </w:t>
      </w:r>
      <w:r w:rsidRPr="004513CC">
        <w:t xml:space="preserve">muestra el mapa con la cantidad de viajes por distrito de origen en rangos separados por el </w:t>
      </w:r>
      <w:r w:rsidR="00BC19B8" w:rsidRPr="004513CC">
        <w:t>método de rupturas naturales</w:t>
      </w:r>
      <w:r w:rsidRPr="004513CC">
        <w:t>.</w:t>
      </w:r>
      <w:bookmarkStart w:id="1" w:name="_Ref83928573"/>
    </w:p>
    <w:p w14:paraId="60BE1D6B" w14:textId="77777777" w:rsidR="00272F16" w:rsidRDefault="00272F16" w:rsidP="00272F16">
      <w:pPr>
        <w:pStyle w:val="Ridecuerpodetextodos"/>
        <w:spacing w:after="0"/>
        <w:ind w:firstLine="0"/>
      </w:pPr>
    </w:p>
    <w:p w14:paraId="72455F5F" w14:textId="75809417" w:rsidR="00DF3993" w:rsidRPr="004513CC" w:rsidRDefault="00DF3993" w:rsidP="00272F16">
      <w:pPr>
        <w:pStyle w:val="Ridecuerpodetextodos"/>
        <w:spacing w:after="0"/>
        <w:ind w:firstLine="0"/>
        <w:jc w:val="center"/>
        <w:rPr>
          <w:bCs/>
          <w:szCs w:val="18"/>
        </w:rPr>
      </w:pPr>
      <w:r w:rsidRPr="00413A1F">
        <w:rPr>
          <w:b/>
          <w:szCs w:val="18"/>
        </w:rPr>
        <w:t xml:space="preserve">Figura </w:t>
      </w:r>
      <w:bookmarkEnd w:id="1"/>
      <w:r w:rsidR="00885069" w:rsidRPr="00413A1F">
        <w:rPr>
          <w:b/>
          <w:szCs w:val="18"/>
        </w:rPr>
        <w:t>2</w:t>
      </w:r>
      <w:r w:rsidRPr="004513CC">
        <w:rPr>
          <w:bCs/>
          <w:szCs w:val="18"/>
        </w:rPr>
        <w:t>. Viajes por distrito (miles de viajes)</w:t>
      </w:r>
    </w:p>
    <w:p w14:paraId="6A68B60C" w14:textId="77777777" w:rsidR="00DF3993" w:rsidRPr="004513CC" w:rsidRDefault="00DF3993" w:rsidP="00701471">
      <w:pPr>
        <w:spacing w:line="360" w:lineRule="auto"/>
        <w:jc w:val="both"/>
        <w:rPr>
          <w:rFonts w:eastAsiaTheme="minorHAnsi"/>
          <w:spacing w:val="-6"/>
          <w:kern w:val="20"/>
          <w:lang w:val="es-MX"/>
        </w:rPr>
      </w:pPr>
      <w:r w:rsidRPr="004513CC">
        <w:rPr>
          <w:rFonts w:eastAsiaTheme="minorHAnsi"/>
          <w:noProof/>
          <w:spacing w:val="-6"/>
          <w:kern w:val="20"/>
          <w:lang w:val="es-MX" w:eastAsia="es-MX"/>
        </w:rPr>
        <mc:AlternateContent>
          <mc:Choice Requires="wps">
            <w:drawing>
              <wp:anchor distT="0" distB="0" distL="114300" distR="114300" simplePos="0" relativeHeight="251659264" behindDoc="0" locked="0" layoutInCell="1" allowOverlap="1" wp14:anchorId="654F6691" wp14:editId="321EC163">
                <wp:simplePos x="0" y="0"/>
                <wp:positionH relativeFrom="column">
                  <wp:posOffset>1597025</wp:posOffset>
                </wp:positionH>
                <wp:positionV relativeFrom="paragraph">
                  <wp:posOffset>4938395</wp:posOffset>
                </wp:positionV>
                <wp:extent cx="1282700" cy="298450"/>
                <wp:effectExtent l="0" t="0" r="0" b="63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2700" cy="298450"/>
                        </a:xfrm>
                        <a:prstGeom prst="rect">
                          <a:avLst/>
                        </a:prstGeom>
                        <a:noFill/>
                        <a:ln w="9525">
                          <a:noFill/>
                          <a:miter lim="800000"/>
                          <a:headEnd/>
                          <a:tailEnd/>
                        </a:ln>
                      </wps:spPr>
                      <wps:txbx>
                        <w:txbxContent>
                          <w:p w14:paraId="4E7DDC82" w14:textId="77777777" w:rsidR="000922F7" w:rsidRPr="00A85D24" w:rsidRDefault="000922F7" w:rsidP="00DF3993">
                            <w:pPr>
                              <w:rPr>
                                <w:rFonts w:ascii="Arial Narrow" w:hAnsi="Arial Narrow"/>
                              </w:rPr>
                            </w:pPr>
                            <w:r w:rsidRPr="00A85D24">
                              <w:rPr>
                                <w:rFonts w:ascii="Arial Narrow" w:hAnsi="Arial Narrow"/>
                              </w:rPr>
                              <w:t>Ciudad de Méxic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54F6691" id="_x0000_t202" coordsize="21600,21600" o:spt="202" path="m,l,21600r21600,l21600,xe">
                <v:stroke joinstyle="miter"/>
                <v:path gradientshapeok="t" o:connecttype="rect"/>
              </v:shapetype>
              <v:shape id="Text Box 2" o:spid="_x0000_s1026" type="#_x0000_t202" style="position:absolute;left:0;text-align:left;margin-left:125.75pt;margin-top:388.85pt;width:101pt;height:2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" filled="f" stroked="f">
                <v:textbox>
                  <w:txbxContent>
                    <w:p w14:paraId="4E7DDC82" w14:textId="77777777" w:rsidR="000922F7" w:rsidRPr="00A85D24" w:rsidRDefault="000922F7" w:rsidP="00DF3993">
                      <w:pPr>
                        <w:rPr>
                          <w:rFonts w:ascii="Arial Narrow" w:hAnsi="Arial Narrow"/>
                        </w:rPr>
                      </w:pPr>
                      <w:r w:rsidRPr="00A85D24">
                        <w:rPr>
                          <w:rFonts w:ascii="Arial Narrow" w:hAnsi="Arial Narrow"/>
                        </w:rPr>
                        <w:t>Ciudad de México</w:t>
                      </w:r>
                    </w:p>
                  </w:txbxContent>
                </v:textbox>
              </v:shape>
            </w:pict>
          </mc:Fallback>
        </mc:AlternateContent>
      </w:r>
      <w:r w:rsidRPr="004513CC">
        <w:rPr>
          <w:rFonts w:eastAsiaTheme="minorHAnsi"/>
          <w:noProof/>
          <w:spacing w:val="-6"/>
          <w:kern w:val="20"/>
          <w:lang w:val="es-MX" w:eastAsia="es-MX"/>
        </w:rPr>
        <mc:AlternateContent>
          <mc:Choice Requires="wps">
            <w:drawing>
              <wp:anchor distT="0" distB="0" distL="114300" distR="114300" simplePos="0" relativeHeight="251660288" behindDoc="0" locked="0" layoutInCell="1" allowOverlap="1" wp14:anchorId="60EDBE57" wp14:editId="1BAC0578">
                <wp:simplePos x="0" y="0"/>
                <wp:positionH relativeFrom="column">
                  <wp:posOffset>551815</wp:posOffset>
                </wp:positionH>
                <wp:positionV relativeFrom="paragraph">
                  <wp:posOffset>2938145</wp:posOffset>
                </wp:positionV>
                <wp:extent cx="920750" cy="59690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0750" cy="596900"/>
                        </a:xfrm>
                        <a:prstGeom prst="rect">
                          <a:avLst/>
                        </a:prstGeom>
                        <a:noFill/>
                        <a:ln w="9525">
                          <a:noFill/>
                          <a:miter lim="800000"/>
                          <a:headEnd/>
                          <a:tailEnd/>
                        </a:ln>
                      </wps:spPr>
                      <wps:txbx>
                        <w:txbxContent>
                          <w:p w14:paraId="4D813E71" w14:textId="77777777" w:rsidR="000922F7" w:rsidRPr="00A85D24" w:rsidRDefault="000922F7" w:rsidP="00DF3993">
                            <w:pPr>
                              <w:rPr>
                                <w:rFonts w:ascii="Arial Narrow" w:hAnsi="Arial Narrow"/>
                                <w:lang w:val="es-ES"/>
                              </w:rPr>
                            </w:pPr>
                            <w:r>
                              <w:rPr>
                                <w:rFonts w:ascii="Arial Narrow" w:hAnsi="Arial Narrow"/>
                                <w:lang w:val="es-ES"/>
                              </w:rPr>
                              <w:t>Municipios conurbad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EDBE57" id="_x0000_s1027" type="#_x0000_t202" style="position:absolute;left:0;text-align:left;margin-left:43.45pt;margin-top:231.35pt;width:72.5pt;height:4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" filled="f" stroked="f">
                <v:textbox>
                  <w:txbxContent>
                    <w:p w14:paraId="4D813E71" w14:textId="77777777" w:rsidR="000922F7" w:rsidRPr="00A85D24" w:rsidRDefault="000922F7" w:rsidP="00DF3993">
                      <w:pPr>
                        <w:rPr>
                          <w:rFonts w:ascii="Arial Narrow" w:hAnsi="Arial Narrow"/>
                          <w:lang w:val="es-ES"/>
                        </w:rPr>
                      </w:pPr>
                      <w:r>
                        <w:rPr>
                          <w:rFonts w:ascii="Arial Narrow" w:hAnsi="Arial Narrow"/>
                          <w:lang w:val="es-ES"/>
                        </w:rPr>
                        <w:t>Municipios conurbados</w:t>
                      </w:r>
                    </w:p>
                  </w:txbxContent>
                </v:textbox>
              </v:shape>
            </w:pict>
          </mc:Fallback>
        </mc:AlternateContent>
      </w:r>
      <w:r w:rsidRPr="004513CC">
        <w:rPr>
          <w:rFonts w:eastAsiaTheme="minorHAnsi"/>
          <w:noProof/>
          <w:spacing w:val="-6"/>
          <w:kern w:val="20"/>
          <w:lang w:val="es-MX" w:eastAsia="es-MX"/>
        </w:rPr>
        <mc:AlternateContent>
          <mc:Choice Requires="wpg">
            <w:drawing>
              <wp:inline distT="0" distB="0" distL="0" distR="0" wp14:anchorId="315A9BB8" wp14:editId="7AF99A2C">
                <wp:extent cx="5759532" cy="6107562"/>
                <wp:effectExtent l="0" t="0" r="0" b="7620"/>
                <wp:docPr id="23" name="Group 23"/>
                <wp:cNvGraphicFramePr/>
                <a:graphic xmlns:a="http://schemas.openxmlformats.org/drawingml/2006/main">
                  <a:graphicData uri="http://schemas.microsoft.com/office/word/2010/wordprocessingGroup">
                    <wpg:wgp>
                      <wpg:cNvGrpSpPr/>
                      <wpg:grpSpPr>
                        <a:xfrm>
                          <a:off x="0" y="0"/>
                          <a:ext cx="5759532" cy="6107562"/>
                          <a:chOff x="0" y="0"/>
                          <a:chExt cx="5554980" cy="7604707"/>
                        </a:xfrm>
                      </wpg:grpSpPr>
                      <pic:pic xmlns:pic="http://schemas.openxmlformats.org/drawingml/2006/picture">
                        <pic:nvPicPr>
                          <pic:cNvPr id="1" name="Picture 1"/>
                          <pic:cNvPicPr>
                            <a:picLocks noChangeAspect="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5554980" cy="65913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2" name="Picture 22"/>
                          <pic:cNvPicPr>
                            <a:picLocks noChangeAspect="1"/>
                          </pic:cNvPicPr>
                        </pic:nvPicPr>
                        <pic:blipFill rotWithShape="1">
                          <a:blip r:embed="rId14" cstate="print">
                            <a:extLst>
                              <a:ext uri="{28A0092B-C50C-407E-A947-70E740481C1C}">
                                <a14:useLocalDpi xmlns:a14="http://schemas.microsoft.com/office/drawing/2010/main"/>
                              </a:ext>
                            </a:extLst>
                          </a:blip>
                          <a:srcRect l="1524" t="-6" b="7"/>
                          <a:stretch/>
                        </pic:blipFill>
                        <pic:spPr bwMode="auto">
                          <a:xfrm>
                            <a:off x="113006" y="6591254"/>
                            <a:ext cx="3361714" cy="1013453"/>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48B393EE" id="Group 23" o:spid="_x0000_s1026" style="width:453.5pt;height:480.9pt;mso-position-horizontal-relative:char;mso-position-vertical-relative:line" coordsize="55549,760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5549;height:65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">
                  <v:imagedata r:id="rId15" o:title=""/>
                </v:shape>
                <v:shape id="Picture 22" o:spid="_x0000_s1028" type="#_x0000_t75" style="position:absolute;left:1130;top:65912;width:33617;height:10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">
                  <v:imagedata r:id="rId16" o:title="" croptop="-4f" cropbottom="5f" cropleft="999f"/>
                </v:shape>
                <w10:anchorlock/>
              </v:group>
            </w:pict>
          </mc:Fallback>
        </mc:AlternateContent>
      </w:r>
    </w:p>
    <w:p w14:paraId="42B09267" w14:textId="36B427FD" w:rsidR="00DF3993" w:rsidRPr="00272F16" w:rsidRDefault="00DF3993" w:rsidP="00272F16">
      <w:pPr>
        <w:spacing w:line="360" w:lineRule="auto"/>
        <w:jc w:val="center"/>
        <w:rPr>
          <w:spacing w:val="-6"/>
          <w:kern w:val="20"/>
          <w:szCs w:val="32"/>
          <w:lang w:val="es-ES"/>
        </w:rPr>
      </w:pPr>
      <w:r w:rsidRPr="00272F16">
        <w:rPr>
          <w:spacing w:val="-6"/>
          <w:kern w:val="20"/>
          <w:szCs w:val="32"/>
          <w:lang w:val="es-ES"/>
        </w:rPr>
        <w:t xml:space="preserve">Nota: los nombres de los distritos se encuentran en la </w:t>
      </w:r>
      <w:r w:rsidR="00BC19B8" w:rsidRPr="00272F16">
        <w:rPr>
          <w:spacing w:val="-6"/>
          <w:kern w:val="20"/>
          <w:szCs w:val="32"/>
          <w:lang w:val="es-ES"/>
        </w:rPr>
        <w:t xml:space="preserve">tabla </w:t>
      </w:r>
      <w:r w:rsidRPr="00272F16">
        <w:rPr>
          <w:spacing w:val="-6"/>
          <w:kern w:val="20"/>
          <w:szCs w:val="32"/>
          <w:lang w:val="es-ES"/>
        </w:rPr>
        <w:t>4.</w:t>
      </w:r>
    </w:p>
    <w:p w14:paraId="5999BFCC" w14:textId="549C816B" w:rsidR="00BC19B8" w:rsidRDefault="00BC19B8" w:rsidP="001C7584">
      <w:pPr>
        <w:spacing w:line="360" w:lineRule="auto"/>
        <w:jc w:val="center"/>
        <w:rPr>
          <w:spacing w:val="-6"/>
          <w:kern w:val="20"/>
          <w:szCs w:val="36"/>
          <w:lang w:val="es-ES"/>
        </w:rPr>
      </w:pPr>
      <w:r w:rsidRPr="001C7584">
        <w:rPr>
          <w:spacing w:val="-6"/>
          <w:kern w:val="20"/>
          <w:szCs w:val="36"/>
          <w:lang w:val="es-ES"/>
        </w:rPr>
        <w:t>Fuente: Elaboración propia con base en Inegi (2017)</w:t>
      </w:r>
    </w:p>
    <w:p w14:paraId="131DD465" w14:textId="77777777" w:rsidR="00272F16" w:rsidRPr="001C7584" w:rsidRDefault="00272F16" w:rsidP="001C7584">
      <w:pPr>
        <w:spacing w:line="360" w:lineRule="auto"/>
        <w:jc w:val="center"/>
        <w:rPr>
          <w:spacing w:val="-6"/>
          <w:kern w:val="20"/>
          <w:szCs w:val="36"/>
          <w:lang w:val="es-ES"/>
        </w:rPr>
      </w:pPr>
    </w:p>
    <w:p w14:paraId="0AED5BCD" w14:textId="78F18393" w:rsidR="00DF3993" w:rsidRPr="004513CC" w:rsidRDefault="00DF3993" w:rsidP="00701471">
      <w:pPr>
        <w:spacing w:line="360" w:lineRule="auto"/>
        <w:ind w:firstLine="709"/>
        <w:jc w:val="both"/>
        <w:rPr>
          <w:rFonts w:eastAsiaTheme="minorHAnsi"/>
          <w:spacing w:val="-6"/>
          <w:kern w:val="20"/>
          <w:lang w:val="es-MX"/>
        </w:rPr>
      </w:pPr>
      <w:r w:rsidRPr="004513CC">
        <w:rPr>
          <w:rFonts w:eastAsiaTheme="minorHAnsi"/>
          <w:spacing w:val="-6"/>
          <w:kern w:val="20"/>
          <w:lang w:val="es-MX"/>
        </w:rPr>
        <w:lastRenderedPageBreak/>
        <w:t xml:space="preserve">En los mapas fue necesario descartar los viajes que no </w:t>
      </w:r>
      <w:r w:rsidR="00BC19B8">
        <w:rPr>
          <w:rFonts w:eastAsiaTheme="minorHAnsi"/>
          <w:spacing w:val="-6"/>
          <w:kern w:val="20"/>
          <w:lang w:val="es-MX"/>
        </w:rPr>
        <w:t>tenían</w:t>
      </w:r>
      <w:r w:rsidR="00BC19B8" w:rsidRPr="004513CC">
        <w:rPr>
          <w:rFonts w:eastAsiaTheme="minorHAnsi"/>
          <w:spacing w:val="-6"/>
          <w:kern w:val="20"/>
          <w:lang w:val="es-MX"/>
        </w:rPr>
        <w:t xml:space="preserve"> </w:t>
      </w:r>
      <w:r w:rsidRPr="004513CC">
        <w:rPr>
          <w:rFonts w:eastAsiaTheme="minorHAnsi"/>
          <w:spacing w:val="-6"/>
          <w:kern w:val="20"/>
          <w:lang w:val="es-MX"/>
        </w:rPr>
        <w:t xml:space="preserve">distrito especificado. En </w:t>
      </w:r>
      <w:r w:rsidR="004D4954" w:rsidRPr="004513CC">
        <w:rPr>
          <w:rFonts w:eastAsiaTheme="minorHAnsi"/>
          <w:spacing w:val="-6"/>
          <w:kern w:val="20"/>
          <w:lang w:val="es-MX"/>
        </w:rPr>
        <w:t xml:space="preserve">la </w:t>
      </w:r>
      <w:r w:rsidR="00BC19B8">
        <w:rPr>
          <w:rFonts w:eastAsiaTheme="minorHAnsi"/>
          <w:spacing w:val="-6"/>
          <w:kern w:val="20"/>
          <w:lang w:val="es-MX"/>
        </w:rPr>
        <w:t>t</w:t>
      </w:r>
      <w:r w:rsidR="00BC19B8" w:rsidRPr="004513CC">
        <w:rPr>
          <w:rFonts w:eastAsiaTheme="minorHAnsi"/>
          <w:spacing w:val="-6"/>
          <w:kern w:val="20"/>
          <w:lang w:val="es-MX"/>
        </w:rPr>
        <w:t xml:space="preserve">abla </w:t>
      </w:r>
      <w:r w:rsidR="004D4954" w:rsidRPr="004513CC">
        <w:rPr>
          <w:rFonts w:eastAsiaTheme="minorHAnsi"/>
          <w:spacing w:val="-6"/>
          <w:kern w:val="20"/>
          <w:lang w:val="es-MX"/>
        </w:rPr>
        <w:t>8</w:t>
      </w:r>
      <w:r w:rsidRPr="004513CC">
        <w:rPr>
          <w:rFonts w:eastAsiaTheme="minorHAnsi"/>
          <w:spacing w:val="-6"/>
          <w:kern w:val="20"/>
          <w:lang w:val="es-MX"/>
        </w:rPr>
        <w:t xml:space="preserve"> se indica la cantidad de población que realizó viajes en la ZMVM, con o sin distrito asignado, así como la cantidad de viajes realizados por género</w:t>
      </w:r>
      <w:r w:rsidR="00BC19B8">
        <w:rPr>
          <w:rFonts w:eastAsiaTheme="minorHAnsi"/>
          <w:spacing w:val="-6"/>
          <w:kern w:val="20"/>
          <w:lang w:val="es-MX"/>
        </w:rPr>
        <w:t>,</w:t>
      </w:r>
      <w:r w:rsidRPr="004513CC">
        <w:rPr>
          <w:rFonts w:eastAsiaTheme="minorHAnsi"/>
          <w:spacing w:val="-6"/>
          <w:kern w:val="20"/>
          <w:lang w:val="es-MX"/>
        </w:rPr>
        <w:t xml:space="preserve"> y se observa que las mujeres realizaron más viajes. En la </w:t>
      </w:r>
      <w:r w:rsidR="00BC19B8" w:rsidRPr="004513CC">
        <w:rPr>
          <w:rFonts w:eastAsiaTheme="minorHAnsi"/>
          <w:spacing w:val="-6"/>
          <w:kern w:val="20"/>
          <w:lang w:val="es-MX"/>
        </w:rPr>
        <w:fldChar w:fldCharType="begin"/>
      </w:r>
      <w:r w:rsidR="00BC19B8" w:rsidRPr="004513CC">
        <w:rPr>
          <w:rFonts w:eastAsiaTheme="minorHAnsi"/>
          <w:spacing w:val="-6"/>
          <w:kern w:val="20"/>
          <w:lang w:val="es-MX"/>
        </w:rPr>
        <w:instrText xml:space="preserve"> REF _Ref89198652 \h </w:instrText>
      </w:r>
      <w:r w:rsidR="00BC19B8">
        <w:rPr>
          <w:rFonts w:eastAsiaTheme="minorHAnsi"/>
          <w:spacing w:val="-6"/>
          <w:kern w:val="20"/>
          <w:lang w:val="es-MX"/>
        </w:rPr>
        <w:instrText xml:space="preserve"> \* MERGEFORMAT </w:instrText>
      </w:r>
      <w:r w:rsidR="00BC19B8" w:rsidRPr="004513CC">
        <w:rPr>
          <w:rFonts w:eastAsiaTheme="minorHAnsi"/>
          <w:spacing w:val="-6"/>
          <w:kern w:val="20"/>
          <w:lang w:val="es-MX"/>
        </w:rPr>
      </w:r>
      <w:r w:rsidR="00BC19B8" w:rsidRPr="004513CC">
        <w:rPr>
          <w:rFonts w:eastAsiaTheme="minorHAnsi"/>
          <w:spacing w:val="-6"/>
          <w:kern w:val="20"/>
          <w:lang w:val="es-MX"/>
        </w:rPr>
        <w:fldChar w:fldCharType="separate"/>
      </w:r>
      <w:r w:rsidR="00BC19B8">
        <w:rPr>
          <w:rFonts w:eastAsiaTheme="minorHAnsi"/>
          <w:spacing w:val="-6"/>
          <w:kern w:val="20"/>
          <w:lang w:val="es-MX"/>
        </w:rPr>
        <w:t>f</w:t>
      </w:r>
      <w:r w:rsidR="00BC19B8" w:rsidRPr="004513CC">
        <w:rPr>
          <w:rFonts w:eastAsiaTheme="minorHAnsi"/>
          <w:spacing w:val="-6"/>
          <w:kern w:val="20"/>
          <w:lang w:val="es-MX"/>
        </w:rPr>
        <w:t xml:space="preserve">igura </w:t>
      </w:r>
      <w:r w:rsidR="00BC19B8" w:rsidRPr="004513CC">
        <w:rPr>
          <w:rFonts w:eastAsiaTheme="minorHAnsi"/>
          <w:noProof/>
          <w:spacing w:val="-6"/>
          <w:kern w:val="20"/>
          <w:lang w:val="es-MX"/>
        </w:rPr>
        <w:t>3</w:t>
      </w:r>
      <w:r w:rsidR="00BC19B8" w:rsidRPr="004513CC">
        <w:rPr>
          <w:rFonts w:eastAsiaTheme="minorHAnsi"/>
          <w:spacing w:val="-6"/>
          <w:kern w:val="20"/>
          <w:lang w:val="es-MX"/>
        </w:rPr>
        <w:fldChar w:fldCharType="end"/>
      </w:r>
      <w:r w:rsidRPr="004513CC">
        <w:rPr>
          <w:rFonts w:eastAsiaTheme="minorHAnsi"/>
          <w:spacing w:val="-6"/>
          <w:kern w:val="20"/>
          <w:lang w:val="es-MX"/>
        </w:rPr>
        <w:t xml:space="preserve"> se observa el mapa con los viajes por distrito de origen separados por género y en rangos por rupturas naturales, que son en general similares en cada mapa. </w:t>
      </w:r>
    </w:p>
    <w:p w14:paraId="02A236C1" w14:textId="77777777" w:rsidR="00413A1F" w:rsidRDefault="00413A1F" w:rsidP="00701471">
      <w:pPr>
        <w:keepNext/>
        <w:spacing w:line="360" w:lineRule="auto"/>
        <w:rPr>
          <w:bCs/>
          <w:szCs w:val="18"/>
          <w:lang w:val="es-MX"/>
        </w:rPr>
      </w:pPr>
    </w:p>
    <w:p w14:paraId="18F13C7F" w14:textId="2AFC2465" w:rsidR="0064146E" w:rsidRPr="004513CC" w:rsidRDefault="004D4954" w:rsidP="00413A1F">
      <w:pPr>
        <w:keepNext/>
        <w:spacing w:line="360" w:lineRule="auto"/>
        <w:jc w:val="center"/>
        <w:rPr>
          <w:szCs w:val="18"/>
          <w:lang w:val="es-MX"/>
        </w:rPr>
      </w:pPr>
      <w:r w:rsidRPr="00413A1F">
        <w:rPr>
          <w:b/>
          <w:szCs w:val="18"/>
          <w:lang w:val="es-MX"/>
        </w:rPr>
        <w:t>Tabla 8</w:t>
      </w:r>
      <w:r w:rsidR="00E2481A" w:rsidRPr="004513CC">
        <w:rPr>
          <w:bCs/>
          <w:szCs w:val="18"/>
          <w:lang w:val="es-MX"/>
        </w:rPr>
        <w:t>.</w:t>
      </w:r>
      <w:r w:rsidR="00DF3993" w:rsidRPr="004513CC">
        <w:rPr>
          <w:bCs/>
          <w:szCs w:val="18"/>
          <w:lang w:val="es-MX"/>
        </w:rPr>
        <w:t xml:space="preserve"> </w:t>
      </w:r>
      <w:r w:rsidR="00DF3993" w:rsidRPr="004513CC">
        <w:rPr>
          <w:szCs w:val="18"/>
          <w:lang w:val="es-MX"/>
        </w:rPr>
        <w:t>Cantidad de población viajera por género y por lugar de residencia; y cantidad de viajes realizados por género (millones)</w:t>
      </w:r>
    </w:p>
    <w:tbl>
      <w:tblPr>
        <w:tblStyle w:val="Tablaconcuadrcula"/>
        <w:tblW w:w="0" w:type="auto"/>
        <w:tblLook w:val="04A0" w:firstRow="1" w:lastRow="0" w:firstColumn="1" w:lastColumn="0" w:noHBand="0" w:noVBand="1"/>
      </w:tblPr>
      <w:tblGrid>
        <w:gridCol w:w="2554"/>
        <w:gridCol w:w="1047"/>
        <w:gridCol w:w="1163"/>
        <w:gridCol w:w="1069"/>
        <w:gridCol w:w="763"/>
        <w:gridCol w:w="1163"/>
        <w:gridCol w:w="1069"/>
      </w:tblGrid>
      <w:tr w:rsidR="00DF3993" w:rsidRPr="00DD10DF" w14:paraId="5A9C4C70" w14:textId="77777777" w:rsidTr="001C7584">
        <w:tc>
          <w:tcPr>
            <w:tcW w:w="2554" w:type="dxa"/>
          </w:tcPr>
          <w:p w14:paraId="243BCD3B" w14:textId="77777777" w:rsidR="00DF3993" w:rsidRPr="00DD10DF" w:rsidRDefault="00DF3993" w:rsidP="00701471">
            <w:pPr>
              <w:spacing w:line="360" w:lineRule="auto"/>
              <w:rPr>
                <w:bCs/>
                <w:lang w:val="es-MX"/>
              </w:rPr>
            </w:pPr>
          </w:p>
        </w:tc>
        <w:tc>
          <w:tcPr>
            <w:tcW w:w="3279" w:type="dxa"/>
            <w:gridSpan w:val="3"/>
          </w:tcPr>
          <w:p w14:paraId="253D2302" w14:textId="77777777" w:rsidR="00DF3993" w:rsidRPr="00DD10DF" w:rsidRDefault="00DF3993" w:rsidP="00701471">
            <w:pPr>
              <w:spacing w:line="360" w:lineRule="auto"/>
              <w:jc w:val="center"/>
              <w:rPr>
                <w:bCs/>
                <w:lang w:val="es-MX"/>
              </w:rPr>
            </w:pPr>
            <w:r w:rsidRPr="00DD10DF">
              <w:rPr>
                <w:bCs/>
                <w:lang w:val="es-MX"/>
              </w:rPr>
              <w:t xml:space="preserve">Población viajera </w:t>
            </w:r>
            <w:r w:rsidRPr="00DD10DF">
              <w:rPr>
                <w:bCs/>
                <w:lang w:val="es-MX"/>
              </w:rPr>
              <w:br/>
              <w:t>por género y lugar de residencia</w:t>
            </w:r>
          </w:p>
        </w:tc>
        <w:tc>
          <w:tcPr>
            <w:tcW w:w="2995" w:type="dxa"/>
            <w:gridSpan w:val="3"/>
          </w:tcPr>
          <w:p w14:paraId="3574BDA6" w14:textId="77777777" w:rsidR="00DF3993" w:rsidRPr="00DD10DF" w:rsidRDefault="00DF3993" w:rsidP="00701471">
            <w:pPr>
              <w:spacing w:line="360" w:lineRule="auto"/>
              <w:jc w:val="center"/>
              <w:rPr>
                <w:bCs/>
                <w:lang w:val="es-MX"/>
              </w:rPr>
            </w:pPr>
            <w:r w:rsidRPr="00DD10DF">
              <w:rPr>
                <w:bCs/>
                <w:lang w:val="es-MX"/>
              </w:rPr>
              <w:t xml:space="preserve">Viajes realizados </w:t>
            </w:r>
            <w:r w:rsidRPr="00DD10DF">
              <w:rPr>
                <w:bCs/>
                <w:lang w:val="es-MX"/>
              </w:rPr>
              <w:br/>
              <w:t>por género</w:t>
            </w:r>
          </w:p>
        </w:tc>
      </w:tr>
      <w:tr w:rsidR="00DF3993" w:rsidRPr="00DD10DF" w14:paraId="7AF559F3" w14:textId="77777777" w:rsidTr="001C7584">
        <w:tc>
          <w:tcPr>
            <w:tcW w:w="2554" w:type="dxa"/>
          </w:tcPr>
          <w:p w14:paraId="392D5B4D" w14:textId="6451A0DA" w:rsidR="00DF3993" w:rsidRPr="00DD10DF" w:rsidRDefault="00DF3993" w:rsidP="00701471">
            <w:pPr>
              <w:spacing w:line="360" w:lineRule="auto"/>
              <w:rPr>
                <w:bCs/>
                <w:lang w:val="es-MX"/>
              </w:rPr>
            </w:pPr>
            <w:r w:rsidRPr="00DD10DF">
              <w:rPr>
                <w:bCs/>
                <w:lang w:val="es-MX"/>
              </w:rPr>
              <w:t xml:space="preserve">Área </w:t>
            </w:r>
            <w:r w:rsidR="00BC19B8" w:rsidRPr="00DD10DF">
              <w:rPr>
                <w:bCs/>
                <w:lang w:val="es-MX"/>
              </w:rPr>
              <w:t>geográfica</w:t>
            </w:r>
          </w:p>
        </w:tc>
        <w:tc>
          <w:tcPr>
            <w:tcW w:w="1047" w:type="dxa"/>
          </w:tcPr>
          <w:p w14:paraId="1C14610E" w14:textId="77777777" w:rsidR="00DF3993" w:rsidRPr="00DD10DF" w:rsidRDefault="00DF3993" w:rsidP="00701471">
            <w:pPr>
              <w:spacing w:line="360" w:lineRule="auto"/>
              <w:jc w:val="center"/>
              <w:rPr>
                <w:bCs/>
                <w:lang w:val="es-MX"/>
              </w:rPr>
            </w:pPr>
            <w:r w:rsidRPr="00DD10DF">
              <w:rPr>
                <w:bCs/>
                <w:lang w:val="es-MX"/>
              </w:rPr>
              <w:t>Total</w:t>
            </w:r>
          </w:p>
        </w:tc>
        <w:tc>
          <w:tcPr>
            <w:tcW w:w="1163" w:type="dxa"/>
          </w:tcPr>
          <w:p w14:paraId="54DC25E2" w14:textId="77777777" w:rsidR="00DF3993" w:rsidRPr="00DD10DF" w:rsidRDefault="00DF3993" w:rsidP="00701471">
            <w:pPr>
              <w:spacing w:line="360" w:lineRule="auto"/>
              <w:jc w:val="center"/>
              <w:rPr>
                <w:bCs/>
                <w:lang w:val="es-MX"/>
              </w:rPr>
            </w:pPr>
            <w:r w:rsidRPr="00DD10DF">
              <w:rPr>
                <w:bCs/>
                <w:lang w:val="es-MX"/>
              </w:rPr>
              <w:t>Hombres</w:t>
            </w:r>
          </w:p>
        </w:tc>
        <w:tc>
          <w:tcPr>
            <w:tcW w:w="1069" w:type="dxa"/>
          </w:tcPr>
          <w:p w14:paraId="1CA63A1A" w14:textId="77777777" w:rsidR="00DF3993" w:rsidRPr="00DD10DF" w:rsidRDefault="00DF3993" w:rsidP="00701471">
            <w:pPr>
              <w:spacing w:line="360" w:lineRule="auto"/>
              <w:jc w:val="center"/>
              <w:rPr>
                <w:bCs/>
                <w:lang w:val="es-MX"/>
              </w:rPr>
            </w:pPr>
            <w:r w:rsidRPr="00DD10DF">
              <w:rPr>
                <w:bCs/>
                <w:lang w:val="es-MX"/>
              </w:rPr>
              <w:t>Mujeres</w:t>
            </w:r>
          </w:p>
        </w:tc>
        <w:tc>
          <w:tcPr>
            <w:tcW w:w="763" w:type="dxa"/>
          </w:tcPr>
          <w:p w14:paraId="300FB99C" w14:textId="77777777" w:rsidR="00DF3993" w:rsidRPr="00DD10DF" w:rsidRDefault="00DF3993" w:rsidP="00701471">
            <w:pPr>
              <w:spacing w:line="360" w:lineRule="auto"/>
              <w:jc w:val="center"/>
              <w:rPr>
                <w:bCs/>
                <w:lang w:val="es-MX"/>
              </w:rPr>
            </w:pPr>
            <w:r w:rsidRPr="00DD10DF">
              <w:rPr>
                <w:bCs/>
                <w:lang w:val="es-MX"/>
              </w:rPr>
              <w:t>Total</w:t>
            </w:r>
          </w:p>
        </w:tc>
        <w:tc>
          <w:tcPr>
            <w:tcW w:w="1163" w:type="dxa"/>
          </w:tcPr>
          <w:p w14:paraId="6650580E" w14:textId="77777777" w:rsidR="00DF3993" w:rsidRPr="00DD10DF" w:rsidRDefault="00DF3993" w:rsidP="00701471">
            <w:pPr>
              <w:spacing w:line="360" w:lineRule="auto"/>
              <w:jc w:val="center"/>
              <w:rPr>
                <w:bCs/>
                <w:lang w:val="es-MX"/>
              </w:rPr>
            </w:pPr>
            <w:r w:rsidRPr="00DD10DF">
              <w:rPr>
                <w:bCs/>
                <w:lang w:val="es-MX"/>
              </w:rPr>
              <w:t>Hombres</w:t>
            </w:r>
          </w:p>
        </w:tc>
        <w:tc>
          <w:tcPr>
            <w:tcW w:w="1069" w:type="dxa"/>
          </w:tcPr>
          <w:p w14:paraId="334F0EBE" w14:textId="77777777" w:rsidR="00DF3993" w:rsidRPr="00DD10DF" w:rsidRDefault="00DF3993" w:rsidP="00701471">
            <w:pPr>
              <w:spacing w:line="360" w:lineRule="auto"/>
              <w:jc w:val="center"/>
              <w:rPr>
                <w:bCs/>
                <w:lang w:val="es-MX"/>
              </w:rPr>
            </w:pPr>
            <w:r w:rsidRPr="00DD10DF">
              <w:rPr>
                <w:bCs/>
                <w:lang w:val="es-MX"/>
              </w:rPr>
              <w:t>Mujeres</w:t>
            </w:r>
          </w:p>
        </w:tc>
      </w:tr>
      <w:tr w:rsidR="00DF3993" w:rsidRPr="00DD10DF" w14:paraId="158F4DCE" w14:textId="77777777" w:rsidTr="001C7584">
        <w:tc>
          <w:tcPr>
            <w:tcW w:w="2554" w:type="dxa"/>
          </w:tcPr>
          <w:p w14:paraId="3188B1B2" w14:textId="77777777" w:rsidR="00DF3993" w:rsidRPr="00DD10DF" w:rsidRDefault="00DF3993" w:rsidP="00701471">
            <w:pPr>
              <w:spacing w:line="360" w:lineRule="auto"/>
              <w:rPr>
                <w:bCs/>
                <w:lang w:val="es-MX"/>
              </w:rPr>
            </w:pPr>
            <w:r w:rsidRPr="00DD10DF">
              <w:rPr>
                <w:bCs/>
                <w:lang w:val="es-MX"/>
              </w:rPr>
              <w:t>ZMVM</w:t>
            </w:r>
          </w:p>
        </w:tc>
        <w:tc>
          <w:tcPr>
            <w:tcW w:w="1047" w:type="dxa"/>
          </w:tcPr>
          <w:p w14:paraId="6415BB39" w14:textId="77777777" w:rsidR="00DF3993" w:rsidRPr="00DD10DF" w:rsidRDefault="00DF3993" w:rsidP="00701471">
            <w:pPr>
              <w:spacing w:line="360" w:lineRule="auto"/>
              <w:jc w:val="center"/>
              <w:rPr>
                <w:bCs/>
                <w:lang w:val="es-MX"/>
              </w:rPr>
            </w:pPr>
            <w:r w:rsidRPr="00DD10DF">
              <w:rPr>
                <w:bCs/>
                <w:lang w:val="es-MX"/>
              </w:rPr>
              <w:t>15.62</w:t>
            </w:r>
          </w:p>
        </w:tc>
        <w:tc>
          <w:tcPr>
            <w:tcW w:w="1163" w:type="dxa"/>
          </w:tcPr>
          <w:p w14:paraId="30BC7770" w14:textId="77777777" w:rsidR="00DF3993" w:rsidRPr="00DD10DF" w:rsidRDefault="00DF3993" w:rsidP="00701471">
            <w:pPr>
              <w:spacing w:line="360" w:lineRule="auto"/>
              <w:jc w:val="center"/>
              <w:rPr>
                <w:bCs/>
                <w:lang w:val="es-MX"/>
              </w:rPr>
            </w:pPr>
            <w:r w:rsidRPr="00DD10DF">
              <w:rPr>
                <w:bCs/>
                <w:lang w:val="es-MX"/>
              </w:rPr>
              <w:t>7.72</w:t>
            </w:r>
          </w:p>
        </w:tc>
        <w:tc>
          <w:tcPr>
            <w:tcW w:w="1069" w:type="dxa"/>
          </w:tcPr>
          <w:p w14:paraId="493ED595" w14:textId="77777777" w:rsidR="00DF3993" w:rsidRPr="00DD10DF" w:rsidRDefault="00DF3993" w:rsidP="00701471">
            <w:pPr>
              <w:spacing w:line="360" w:lineRule="auto"/>
              <w:jc w:val="center"/>
              <w:rPr>
                <w:bCs/>
                <w:lang w:val="es-MX"/>
              </w:rPr>
            </w:pPr>
            <w:r w:rsidRPr="00DD10DF">
              <w:rPr>
                <w:bCs/>
                <w:lang w:val="es-MX"/>
              </w:rPr>
              <w:t>7.91</w:t>
            </w:r>
          </w:p>
        </w:tc>
        <w:tc>
          <w:tcPr>
            <w:tcW w:w="763" w:type="dxa"/>
          </w:tcPr>
          <w:p w14:paraId="0A94A36D" w14:textId="77777777" w:rsidR="00DF3993" w:rsidRPr="00DD10DF" w:rsidRDefault="00DF3993" w:rsidP="00701471">
            <w:pPr>
              <w:spacing w:line="360" w:lineRule="auto"/>
              <w:jc w:val="center"/>
              <w:rPr>
                <w:bCs/>
                <w:lang w:val="es-MX"/>
              </w:rPr>
            </w:pPr>
            <w:r w:rsidRPr="00DD10DF">
              <w:rPr>
                <w:bCs/>
                <w:lang w:val="es-MX"/>
              </w:rPr>
              <w:t>34.56</w:t>
            </w:r>
          </w:p>
        </w:tc>
        <w:tc>
          <w:tcPr>
            <w:tcW w:w="1163" w:type="dxa"/>
          </w:tcPr>
          <w:p w14:paraId="034E4E77" w14:textId="77777777" w:rsidR="00DF3993" w:rsidRPr="00DD10DF" w:rsidRDefault="00DF3993" w:rsidP="00701471">
            <w:pPr>
              <w:spacing w:line="360" w:lineRule="auto"/>
              <w:jc w:val="center"/>
              <w:rPr>
                <w:bCs/>
                <w:lang w:val="es-MX"/>
              </w:rPr>
            </w:pPr>
            <w:r w:rsidRPr="00DD10DF">
              <w:rPr>
                <w:bCs/>
                <w:lang w:val="es-MX"/>
              </w:rPr>
              <w:t>16.29</w:t>
            </w:r>
          </w:p>
        </w:tc>
        <w:tc>
          <w:tcPr>
            <w:tcW w:w="1069" w:type="dxa"/>
          </w:tcPr>
          <w:p w14:paraId="6E24D1BE" w14:textId="77777777" w:rsidR="00DF3993" w:rsidRPr="00DD10DF" w:rsidRDefault="00DF3993" w:rsidP="00701471">
            <w:pPr>
              <w:spacing w:line="360" w:lineRule="auto"/>
              <w:jc w:val="center"/>
              <w:rPr>
                <w:bCs/>
                <w:lang w:val="es-MX"/>
              </w:rPr>
            </w:pPr>
            <w:r w:rsidRPr="00DD10DF">
              <w:rPr>
                <w:bCs/>
                <w:lang w:val="es-MX"/>
              </w:rPr>
              <w:t>18.26</w:t>
            </w:r>
          </w:p>
        </w:tc>
      </w:tr>
      <w:tr w:rsidR="00DF3993" w:rsidRPr="00DD10DF" w14:paraId="0924BC35" w14:textId="77777777" w:rsidTr="001C7584">
        <w:tc>
          <w:tcPr>
            <w:tcW w:w="2554" w:type="dxa"/>
          </w:tcPr>
          <w:p w14:paraId="35A891E8" w14:textId="77777777" w:rsidR="00DF3993" w:rsidRPr="00DD10DF" w:rsidRDefault="00DF3993" w:rsidP="00701471">
            <w:pPr>
              <w:spacing w:line="360" w:lineRule="auto"/>
              <w:rPr>
                <w:bCs/>
                <w:lang w:val="es-MX"/>
              </w:rPr>
            </w:pPr>
            <w:r w:rsidRPr="00DD10DF">
              <w:rPr>
                <w:bCs/>
                <w:lang w:val="es-MX"/>
              </w:rPr>
              <w:t>Ciudad de México</w:t>
            </w:r>
          </w:p>
        </w:tc>
        <w:tc>
          <w:tcPr>
            <w:tcW w:w="1047" w:type="dxa"/>
          </w:tcPr>
          <w:p w14:paraId="1EF2425B" w14:textId="77777777" w:rsidR="00DF3993" w:rsidRPr="00DD10DF" w:rsidRDefault="00DF3993" w:rsidP="00701471">
            <w:pPr>
              <w:spacing w:line="360" w:lineRule="auto"/>
              <w:jc w:val="center"/>
              <w:rPr>
                <w:bCs/>
                <w:lang w:val="es-MX"/>
              </w:rPr>
            </w:pPr>
            <w:r w:rsidRPr="00DD10DF">
              <w:rPr>
                <w:bCs/>
                <w:lang w:val="es-MX"/>
              </w:rPr>
              <w:t>6.93</w:t>
            </w:r>
          </w:p>
        </w:tc>
        <w:tc>
          <w:tcPr>
            <w:tcW w:w="1163" w:type="dxa"/>
          </w:tcPr>
          <w:p w14:paraId="4EE86510" w14:textId="77777777" w:rsidR="00DF3993" w:rsidRPr="00DD10DF" w:rsidRDefault="00DF3993" w:rsidP="00701471">
            <w:pPr>
              <w:spacing w:line="360" w:lineRule="auto"/>
              <w:jc w:val="center"/>
              <w:rPr>
                <w:bCs/>
                <w:lang w:val="es-MX"/>
              </w:rPr>
            </w:pPr>
            <w:r w:rsidRPr="00DD10DF">
              <w:rPr>
                <w:bCs/>
                <w:lang w:val="es-MX"/>
              </w:rPr>
              <w:t>3.38</w:t>
            </w:r>
          </w:p>
        </w:tc>
        <w:tc>
          <w:tcPr>
            <w:tcW w:w="1069" w:type="dxa"/>
          </w:tcPr>
          <w:p w14:paraId="447A0602" w14:textId="77777777" w:rsidR="00DF3993" w:rsidRPr="00DD10DF" w:rsidRDefault="00DF3993" w:rsidP="00701471">
            <w:pPr>
              <w:spacing w:line="360" w:lineRule="auto"/>
              <w:jc w:val="center"/>
              <w:rPr>
                <w:bCs/>
                <w:lang w:val="es-MX"/>
              </w:rPr>
            </w:pPr>
            <w:r w:rsidRPr="00DD10DF">
              <w:rPr>
                <w:bCs/>
                <w:lang w:val="es-MX"/>
              </w:rPr>
              <w:t>3.56</w:t>
            </w:r>
          </w:p>
        </w:tc>
        <w:tc>
          <w:tcPr>
            <w:tcW w:w="763" w:type="dxa"/>
          </w:tcPr>
          <w:p w14:paraId="1845437C" w14:textId="77777777" w:rsidR="00DF3993" w:rsidRPr="00DD10DF" w:rsidRDefault="00DF3993" w:rsidP="00701471">
            <w:pPr>
              <w:spacing w:line="360" w:lineRule="auto"/>
              <w:jc w:val="center"/>
              <w:rPr>
                <w:bCs/>
                <w:lang w:val="es-MX"/>
              </w:rPr>
            </w:pPr>
          </w:p>
        </w:tc>
        <w:tc>
          <w:tcPr>
            <w:tcW w:w="1163" w:type="dxa"/>
          </w:tcPr>
          <w:p w14:paraId="343AADD6" w14:textId="77777777" w:rsidR="00DF3993" w:rsidRPr="00DD10DF" w:rsidRDefault="00DF3993" w:rsidP="00701471">
            <w:pPr>
              <w:spacing w:line="360" w:lineRule="auto"/>
              <w:jc w:val="center"/>
              <w:rPr>
                <w:bCs/>
                <w:lang w:val="es-MX"/>
              </w:rPr>
            </w:pPr>
          </w:p>
        </w:tc>
        <w:tc>
          <w:tcPr>
            <w:tcW w:w="1069" w:type="dxa"/>
          </w:tcPr>
          <w:p w14:paraId="4A2BB0A6" w14:textId="77777777" w:rsidR="00DF3993" w:rsidRPr="00DD10DF" w:rsidRDefault="00DF3993" w:rsidP="00701471">
            <w:pPr>
              <w:spacing w:line="360" w:lineRule="auto"/>
              <w:jc w:val="center"/>
              <w:rPr>
                <w:bCs/>
                <w:lang w:val="es-MX"/>
              </w:rPr>
            </w:pPr>
          </w:p>
        </w:tc>
      </w:tr>
      <w:tr w:rsidR="00DF3993" w:rsidRPr="00DD10DF" w14:paraId="2F0012B7" w14:textId="77777777" w:rsidTr="001C7584">
        <w:tc>
          <w:tcPr>
            <w:tcW w:w="2554" w:type="dxa"/>
          </w:tcPr>
          <w:p w14:paraId="6154DFF2" w14:textId="77777777" w:rsidR="00DF3993" w:rsidRPr="00DD10DF" w:rsidRDefault="00DF3993" w:rsidP="00701471">
            <w:pPr>
              <w:spacing w:line="360" w:lineRule="auto"/>
              <w:rPr>
                <w:bCs/>
                <w:lang w:val="es-MX"/>
              </w:rPr>
            </w:pPr>
            <w:r w:rsidRPr="00DD10DF">
              <w:rPr>
                <w:bCs/>
                <w:lang w:val="es-MX"/>
              </w:rPr>
              <w:t>Municipios conurbados</w:t>
            </w:r>
          </w:p>
        </w:tc>
        <w:tc>
          <w:tcPr>
            <w:tcW w:w="1047" w:type="dxa"/>
          </w:tcPr>
          <w:p w14:paraId="10202494" w14:textId="77777777" w:rsidR="00DF3993" w:rsidRPr="00DD10DF" w:rsidRDefault="00DF3993" w:rsidP="00701471">
            <w:pPr>
              <w:spacing w:line="360" w:lineRule="auto"/>
              <w:jc w:val="center"/>
              <w:rPr>
                <w:bCs/>
                <w:lang w:val="es-MX"/>
              </w:rPr>
            </w:pPr>
            <w:r w:rsidRPr="00DD10DF">
              <w:rPr>
                <w:bCs/>
                <w:lang w:val="es-MX"/>
              </w:rPr>
              <w:t>8.69</w:t>
            </w:r>
          </w:p>
        </w:tc>
        <w:tc>
          <w:tcPr>
            <w:tcW w:w="1163" w:type="dxa"/>
          </w:tcPr>
          <w:p w14:paraId="3C27F731" w14:textId="77777777" w:rsidR="00DF3993" w:rsidRPr="00DD10DF" w:rsidRDefault="00DF3993" w:rsidP="00701471">
            <w:pPr>
              <w:spacing w:line="360" w:lineRule="auto"/>
              <w:jc w:val="center"/>
              <w:rPr>
                <w:bCs/>
                <w:lang w:val="es-MX"/>
              </w:rPr>
            </w:pPr>
            <w:r w:rsidRPr="00DD10DF">
              <w:rPr>
                <w:bCs/>
                <w:lang w:val="es-MX"/>
              </w:rPr>
              <w:t>4.34</w:t>
            </w:r>
          </w:p>
        </w:tc>
        <w:tc>
          <w:tcPr>
            <w:tcW w:w="1069" w:type="dxa"/>
          </w:tcPr>
          <w:p w14:paraId="6442D9D5" w14:textId="77777777" w:rsidR="00DF3993" w:rsidRPr="00DD10DF" w:rsidRDefault="00DF3993" w:rsidP="00701471">
            <w:pPr>
              <w:spacing w:line="360" w:lineRule="auto"/>
              <w:jc w:val="center"/>
              <w:rPr>
                <w:bCs/>
                <w:lang w:val="es-MX"/>
              </w:rPr>
            </w:pPr>
            <w:r w:rsidRPr="00DD10DF">
              <w:rPr>
                <w:bCs/>
                <w:lang w:val="es-MX"/>
              </w:rPr>
              <w:t>4.35</w:t>
            </w:r>
          </w:p>
        </w:tc>
        <w:tc>
          <w:tcPr>
            <w:tcW w:w="763" w:type="dxa"/>
          </w:tcPr>
          <w:p w14:paraId="73ABA1B5" w14:textId="77777777" w:rsidR="00DF3993" w:rsidRPr="00DD10DF" w:rsidRDefault="00DF3993" w:rsidP="00701471">
            <w:pPr>
              <w:spacing w:line="360" w:lineRule="auto"/>
              <w:jc w:val="center"/>
              <w:rPr>
                <w:bCs/>
                <w:lang w:val="es-MX"/>
              </w:rPr>
            </w:pPr>
          </w:p>
        </w:tc>
        <w:tc>
          <w:tcPr>
            <w:tcW w:w="1163" w:type="dxa"/>
          </w:tcPr>
          <w:p w14:paraId="1A679B16" w14:textId="77777777" w:rsidR="00DF3993" w:rsidRPr="00DD10DF" w:rsidRDefault="00DF3993" w:rsidP="00701471">
            <w:pPr>
              <w:spacing w:line="360" w:lineRule="auto"/>
              <w:jc w:val="center"/>
              <w:rPr>
                <w:bCs/>
                <w:lang w:val="es-MX"/>
              </w:rPr>
            </w:pPr>
          </w:p>
        </w:tc>
        <w:tc>
          <w:tcPr>
            <w:tcW w:w="1069" w:type="dxa"/>
          </w:tcPr>
          <w:p w14:paraId="13B55810" w14:textId="77777777" w:rsidR="00DF3993" w:rsidRPr="00DD10DF" w:rsidRDefault="00DF3993" w:rsidP="00701471">
            <w:pPr>
              <w:spacing w:line="360" w:lineRule="auto"/>
              <w:jc w:val="center"/>
              <w:rPr>
                <w:bCs/>
                <w:lang w:val="es-MX"/>
              </w:rPr>
            </w:pPr>
          </w:p>
        </w:tc>
      </w:tr>
    </w:tbl>
    <w:p w14:paraId="60578191" w14:textId="519F6046" w:rsidR="00BC19B8" w:rsidRDefault="00BC19B8" w:rsidP="00BC19B8">
      <w:pPr>
        <w:spacing w:line="360" w:lineRule="auto"/>
        <w:jc w:val="center"/>
        <w:rPr>
          <w:spacing w:val="-6"/>
          <w:kern w:val="20"/>
          <w:szCs w:val="36"/>
          <w:lang w:val="es-ES"/>
        </w:rPr>
      </w:pPr>
      <w:r w:rsidRPr="00271FFB">
        <w:rPr>
          <w:spacing w:val="-6"/>
          <w:kern w:val="20"/>
          <w:szCs w:val="36"/>
          <w:lang w:val="es-ES"/>
        </w:rPr>
        <w:t>Fuente: Elaboración propia con base en Inegi (2017)</w:t>
      </w:r>
    </w:p>
    <w:p w14:paraId="6A3D4774" w14:textId="77777777" w:rsidR="00272F16" w:rsidRPr="00271FFB" w:rsidRDefault="00272F16" w:rsidP="00BC19B8">
      <w:pPr>
        <w:spacing w:line="360" w:lineRule="auto"/>
        <w:jc w:val="center"/>
        <w:rPr>
          <w:spacing w:val="-6"/>
          <w:kern w:val="20"/>
          <w:szCs w:val="36"/>
          <w:lang w:val="es-ES"/>
        </w:rPr>
      </w:pPr>
    </w:p>
    <w:p w14:paraId="455755E6" w14:textId="12A644F2" w:rsidR="00DF3993" w:rsidRDefault="00DF3993" w:rsidP="009D7298">
      <w:pPr>
        <w:keepNext/>
        <w:spacing w:line="360" w:lineRule="auto"/>
        <w:jc w:val="center"/>
        <w:rPr>
          <w:bCs/>
          <w:szCs w:val="18"/>
          <w:lang w:val="es-MX"/>
        </w:rPr>
      </w:pPr>
      <w:bookmarkStart w:id="2" w:name="_Ref89198652"/>
      <w:r w:rsidRPr="009D7298">
        <w:rPr>
          <w:b/>
          <w:szCs w:val="18"/>
          <w:lang w:val="es-MX"/>
        </w:rPr>
        <w:t xml:space="preserve">Figura </w:t>
      </w:r>
      <w:bookmarkEnd w:id="2"/>
      <w:r w:rsidR="00885069" w:rsidRPr="009D7298">
        <w:rPr>
          <w:b/>
          <w:szCs w:val="18"/>
          <w:lang w:val="es-MX"/>
        </w:rPr>
        <w:t>3</w:t>
      </w:r>
      <w:r w:rsidRPr="009D7298">
        <w:rPr>
          <w:b/>
          <w:szCs w:val="18"/>
          <w:lang w:val="es-MX"/>
        </w:rPr>
        <w:t>.</w:t>
      </w:r>
      <w:r w:rsidRPr="004513CC">
        <w:rPr>
          <w:bCs/>
          <w:szCs w:val="18"/>
          <w:lang w:val="es-MX"/>
        </w:rPr>
        <w:t xml:space="preserve"> Viajes por distrito de origen y género</w:t>
      </w:r>
    </w:p>
    <w:p w14:paraId="5751F284" w14:textId="11210B70" w:rsidR="009B1E98" w:rsidRDefault="009B1E98" w:rsidP="009D7298">
      <w:pPr>
        <w:keepNext/>
        <w:spacing w:line="360" w:lineRule="auto"/>
        <w:jc w:val="center"/>
        <w:rPr>
          <w:bCs/>
          <w:szCs w:val="18"/>
          <w:lang w:val="es-MX"/>
        </w:rPr>
      </w:pPr>
      <w:r>
        <w:rPr>
          <w:bCs/>
          <w:noProof/>
          <w:szCs w:val="18"/>
          <w:lang w:val="es-MX" w:eastAsia="es-MX"/>
        </w:rPr>
        <w:drawing>
          <wp:inline distT="0" distB="0" distL="0" distR="0" wp14:anchorId="3BC072B2" wp14:editId="342070C8">
            <wp:extent cx="5612130" cy="3289300"/>
            <wp:effectExtent l="0" t="0" r="7620" b="635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 (2).png"/>
                    <pic:cNvPicPr/>
                  </pic:nvPicPr>
                  <pic:blipFill>
                    <a:blip r:embed="rId17">
                      <a:extLst>
                        <a:ext uri="{28A0092B-C50C-407E-A947-70E740481C1C}">
                          <a14:useLocalDpi xmlns:a14="http://schemas.microsoft.com/office/drawing/2010/main" val="0"/>
                        </a:ext>
                      </a:extLst>
                    </a:blip>
                    <a:stretch>
                      <a:fillRect/>
                    </a:stretch>
                  </pic:blipFill>
                  <pic:spPr>
                    <a:xfrm>
                      <a:off x="0" y="0"/>
                      <a:ext cx="5612130" cy="3289300"/>
                    </a:xfrm>
                    <a:prstGeom prst="rect">
                      <a:avLst/>
                    </a:prstGeom>
                  </pic:spPr>
                </pic:pic>
              </a:graphicData>
            </a:graphic>
          </wp:inline>
        </w:drawing>
      </w:r>
    </w:p>
    <w:p w14:paraId="570145BC" w14:textId="2BFF08F8" w:rsidR="00DF3993" w:rsidRPr="009D7298" w:rsidRDefault="00DF3993" w:rsidP="009D7298">
      <w:pPr>
        <w:pBdr>
          <w:top w:val="single" w:sz="4" w:space="1" w:color="auto"/>
        </w:pBdr>
        <w:spacing w:line="360" w:lineRule="auto"/>
        <w:jc w:val="center"/>
        <w:rPr>
          <w:spacing w:val="-6"/>
          <w:kern w:val="20"/>
          <w:szCs w:val="32"/>
          <w:lang w:val="es-ES"/>
        </w:rPr>
      </w:pPr>
      <w:r w:rsidRPr="009D7298">
        <w:rPr>
          <w:spacing w:val="-6"/>
          <w:kern w:val="20"/>
          <w:szCs w:val="32"/>
          <w:lang w:val="es-ES"/>
        </w:rPr>
        <w:t xml:space="preserve">Nota: los nombres de los distritos se encuentran en la </w:t>
      </w:r>
      <w:r w:rsidR="00BC19B8" w:rsidRPr="009D7298">
        <w:rPr>
          <w:spacing w:val="-6"/>
          <w:kern w:val="20"/>
          <w:szCs w:val="32"/>
          <w:lang w:val="es-ES"/>
        </w:rPr>
        <w:t xml:space="preserve">tabla </w:t>
      </w:r>
      <w:r w:rsidRPr="009D7298">
        <w:rPr>
          <w:spacing w:val="-6"/>
          <w:kern w:val="20"/>
          <w:szCs w:val="32"/>
          <w:lang w:val="es-ES"/>
        </w:rPr>
        <w:t>4.</w:t>
      </w:r>
    </w:p>
    <w:p w14:paraId="6795530F" w14:textId="1FDFB528" w:rsidR="00BC19B8" w:rsidRPr="001C7584" w:rsidRDefault="00BC19B8" w:rsidP="001C7584">
      <w:pPr>
        <w:pBdr>
          <w:top w:val="single" w:sz="4" w:space="1" w:color="auto"/>
        </w:pBdr>
        <w:spacing w:line="360" w:lineRule="auto"/>
        <w:jc w:val="center"/>
        <w:rPr>
          <w:spacing w:val="-6"/>
          <w:kern w:val="20"/>
          <w:szCs w:val="36"/>
          <w:lang w:val="es-ES"/>
        </w:rPr>
      </w:pPr>
      <w:r w:rsidRPr="001C7584">
        <w:rPr>
          <w:spacing w:val="-6"/>
          <w:kern w:val="20"/>
          <w:szCs w:val="36"/>
          <w:lang w:val="es-ES"/>
        </w:rPr>
        <w:t>Fuente: Elaboración propia con base en Inegi (2017)</w:t>
      </w:r>
    </w:p>
    <w:p w14:paraId="49F9E9E9" w14:textId="7207E6C3" w:rsidR="0080478C" w:rsidRPr="004513CC" w:rsidRDefault="0080478C" w:rsidP="001C7584">
      <w:pPr>
        <w:spacing w:line="360" w:lineRule="auto"/>
        <w:ind w:firstLine="708"/>
        <w:rPr>
          <w:rFonts w:eastAsiaTheme="minorHAnsi"/>
          <w:spacing w:val="-6"/>
          <w:kern w:val="20"/>
          <w:lang w:val="es-MX"/>
        </w:rPr>
      </w:pPr>
      <w:bookmarkStart w:id="3" w:name="_Ref89203448"/>
      <w:r w:rsidRPr="004513CC">
        <w:rPr>
          <w:rFonts w:eastAsiaTheme="minorHAnsi"/>
          <w:spacing w:val="-6"/>
          <w:kern w:val="20"/>
          <w:lang w:val="es-MX"/>
        </w:rPr>
        <w:lastRenderedPageBreak/>
        <w:t xml:space="preserve">En el mapa de la </w:t>
      </w:r>
      <w:r w:rsidR="00BC19B8" w:rsidRPr="004513CC">
        <w:rPr>
          <w:rFonts w:eastAsiaTheme="minorHAnsi"/>
          <w:spacing w:val="-6"/>
          <w:kern w:val="20"/>
          <w:lang w:val="es-MX"/>
        </w:rPr>
        <w:fldChar w:fldCharType="begin"/>
      </w:r>
      <w:r w:rsidR="00BC19B8" w:rsidRPr="004513CC">
        <w:rPr>
          <w:rFonts w:eastAsiaTheme="minorHAnsi"/>
          <w:spacing w:val="-6"/>
          <w:kern w:val="20"/>
          <w:lang w:val="es-MX"/>
        </w:rPr>
        <w:instrText xml:space="preserve"> REF _Ref89203448 \h </w:instrText>
      </w:r>
      <w:r w:rsidR="00BC19B8">
        <w:rPr>
          <w:rFonts w:eastAsiaTheme="minorHAnsi"/>
          <w:spacing w:val="-6"/>
          <w:kern w:val="20"/>
          <w:lang w:val="es-MX"/>
        </w:rPr>
        <w:instrText xml:space="preserve"> \* MERGEFORMAT </w:instrText>
      </w:r>
      <w:r w:rsidR="00BC19B8" w:rsidRPr="004513CC">
        <w:rPr>
          <w:rFonts w:eastAsiaTheme="minorHAnsi"/>
          <w:spacing w:val="-6"/>
          <w:kern w:val="20"/>
          <w:lang w:val="es-MX"/>
        </w:rPr>
      </w:r>
      <w:r w:rsidR="00BC19B8" w:rsidRPr="004513CC">
        <w:rPr>
          <w:rFonts w:eastAsiaTheme="minorHAnsi"/>
          <w:spacing w:val="-6"/>
          <w:kern w:val="20"/>
          <w:lang w:val="es-MX"/>
        </w:rPr>
        <w:fldChar w:fldCharType="separate"/>
      </w:r>
      <w:r w:rsidR="00BC19B8">
        <w:rPr>
          <w:rFonts w:eastAsiaTheme="minorHAnsi"/>
          <w:spacing w:val="-6"/>
          <w:kern w:val="20"/>
          <w:lang w:val="es-MX"/>
        </w:rPr>
        <w:t>f</w:t>
      </w:r>
      <w:r w:rsidR="00BC19B8" w:rsidRPr="004513CC">
        <w:rPr>
          <w:rFonts w:eastAsiaTheme="minorHAnsi"/>
          <w:spacing w:val="-6"/>
          <w:kern w:val="20"/>
          <w:lang w:val="es-MX"/>
        </w:rPr>
        <w:t xml:space="preserve">igura </w:t>
      </w:r>
      <w:r w:rsidR="00BC19B8" w:rsidRPr="004513CC">
        <w:rPr>
          <w:rFonts w:eastAsiaTheme="minorHAnsi"/>
          <w:noProof/>
          <w:spacing w:val="-6"/>
          <w:kern w:val="20"/>
          <w:lang w:val="es-MX"/>
        </w:rPr>
        <w:t>4</w:t>
      </w:r>
      <w:r w:rsidR="00BC19B8" w:rsidRPr="004513CC">
        <w:rPr>
          <w:rFonts w:eastAsiaTheme="minorHAnsi"/>
          <w:spacing w:val="-6"/>
          <w:kern w:val="20"/>
          <w:lang w:val="es-MX"/>
        </w:rPr>
        <w:fldChar w:fldCharType="end"/>
      </w:r>
      <w:r w:rsidRPr="004513CC">
        <w:rPr>
          <w:rFonts w:eastAsiaTheme="minorHAnsi"/>
          <w:spacing w:val="-6"/>
          <w:kern w:val="20"/>
          <w:lang w:val="es-MX"/>
        </w:rPr>
        <w:t>, con la comparación de género por cada distrito, es notorio que las gráficas tienen en su mayoría igual o más cantidad de viajes realizados por mujeres.</w:t>
      </w:r>
    </w:p>
    <w:p w14:paraId="26755A00" w14:textId="77777777" w:rsidR="0080478C" w:rsidRPr="004513CC" w:rsidRDefault="0080478C" w:rsidP="00701471">
      <w:pPr>
        <w:keepNext/>
        <w:spacing w:line="360" w:lineRule="auto"/>
        <w:rPr>
          <w:bCs/>
          <w:szCs w:val="18"/>
          <w:lang w:val="es-MX"/>
        </w:rPr>
      </w:pPr>
    </w:p>
    <w:p w14:paraId="66DD1B68" w14:textId="30C8CBB5" w:rsidR="00DF3993" w:rsidRPr="004513CC" w:rsidRDefault="00DF3993" w:rsidP="001C7584">
      <w:pPr>
        <w:keepNext/>
        <w:spacing w:line="360" w:lineRule="auto"/>
        <w:jc w:val="center"/>
        <w:rPr>
          <w:bCs/>
          <w:szCs w:val="18"/>
          <w:lang w:val="es-MX"/>
        </w:rPr>
      </w:pPr>
      <w:r w:rsidRPr="001C7584">
        <w:rPr>
          <w:b/>
          <w:szCs w:val="18"/>
          <w:lang w:val="es-MX"/>
        </w:rPr>
        <w:t xml:space="preserve">Figura </w:t>
      </w:r>
      <w:r w:rsidR="00885069" w:rsidRPr="001C7584">
        <w:rPr>
          <w:b/>
          <w:szCs w:val="18"/>
          <w:lang w:val="es-MX"/>
        </w:rPr>
        <w:t>4</w:t>
      </w:r>
      <w:bookmarkEnd w:id="3"/>
      <w:r w:rsidRPr="001C7584">
        <w:rPr>
          <w:b/>
          <w:szCs w:val="18"/>
          <w:lang w:val="es-MX"/>
        </w:rPr>
        <w:t>.</w:t>
      </w:r>
      <w:r w:rsidRPr="004513CC">
        <w:rPr>
          <w:bCs/>
          <w:szCs w:val="18"/>
          <w:lang w:val="es-MX"/>
        </w:rPr>
        <w:t xml:space="preserve"> Viajes por distrito de origen y con gráfico comparativo según género</w:t>
      </w:r>
    </w:p>
    <w:p w14:paraId="4B714404" w14:textId="77777777" w:rsidR="00DF3993" w:rsidRPr="004513CC" w:rsidRDefault="00DF3993" w:rsidP="00701471">
      <w:pPr>
        <w:spacing w:line="360" w:lineRule="auto"/>
        <w:jc w:val="both"/>
        <w:rPr>
          <w:rFonts w:eastAsiaTheme="minorHAnsi"/>
          <w:spacing w:val="-6"/>
          <w:kern w:val="20"/>
          <w:lang w:val="es-MX"/>
        </w:rPr>
      </w:pPr>
      <w:r w:rsidRPr="004513CC">
        <w:rPr>
          <w:rFonts w:eastAsiaTheme="minorHAnsi"/>
          <w:noProof/>
          <w:spacing w:val="-6"/>
          <w:kern w:val="20"/>
          <w:lang w:val="es-MX" w:eastAsia="es-MX"/>
        </w:rPr>
        <mc:AlternateContent>
          <mc:Choice Requires="wpg">
            <w:drawing>
              <wp:inline distT="0" distB="0" distL="0" distR="0" wp14:anchorId="5693C367" wp14:editId="74963ECF">
                <wp:extent cx="5109210" cy="5568950"/>
                <wp:effectExtent l="0" t="0" r="0" b="0"/>
                <wp:docPr id="26" name="Group 26"/>
                <wp:cNvGraphicFramePr/>
                <a:graphic xmlns:a="http://schemas.openxmlformats.org/drawingml/2006/main">
                  <a:graphicData uri="http://schemas.microsoft.com/office/word/2010/wordprocessingGroup">
                    <wpg:wgp>
                      <wpg:cNvGrpSpPr/>
                      <wpg:grpSpPr>
                        <a:xfrm>
                          <a:off x="0" y="0"/>
                          <a:ext cx="5109210" cy="5568950"/>
                          <a:chOff x="0" y="0"/>
                          <a:chExt cx="5486400" cy="7452360"/>
                        </a:xfrm>
                      </wpg:grpSpPr>
                      <pic:pic xmlns:pic="http://schemas.openxmlformats.org/drawingml/2006/picture">
                        <pic:nvPicPr>
                          <pic:cNvPr id="9" name="Picture 9"/>
                          <pic:cNvPicPr>
                            <a:picLocks noChangeAspect="1"/>
                          </pic:cNvPicPr>
                        </pic:nvPicPr>
                        <pic:blipFill rotWithShape="1">
                          <a:blip r:embed="rId18" cstate="print">
                            <a:extLst>
                              <a:ext uri="{28A0092B-C50C-407E-A947-70E740481C1C}">
                                <a14:useLocalDpi xmlns:a14="http://schemas.microsoft.com/office/drawing/2010/main"/>
                              </a:ext>
                            </a:extLst>
                          </a:blip>
                          <a:srcRect/>
                          <a:stretch/>
                        </pic:blipFill>
                        <pic:spPr bwMode="auto">
                          <a:xfrm>
                            <a:off x="0" y="0"/>
                            <a:ext cx="5486400" cy="65227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19" cstate="print">
                            <a:extLst>
                              <a:ext uri="{28A0092B-C50C-407E-A947-70E740481C1C}">
                                <a14:useLocalDpi xmlns:a14="http://schemas.microsoft.com/office/drawing/2010/main"/>
                              </a:ext>
                            </a:extLst>
                          </a:blip>
                          <a:srcRect/>
                          <a:stretch/>
                        </pic:blipFill>
                        <pic:spPr bwMode="auto">
                          <a:xfrm>
                            <a:off x="0" y="6522720"/>
                            <a:ext cx="2484120" cy="92964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3D077DBA" id="Group 26" o:spid="_x0000_s1026" style="width:402.3pt;height:438.5pt;mso-position-horizontal-relative:char;mso-position-vertical-relative:line" coordsize="54864,7452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">
                <v:shape id="Picture 9" o:spid="_x0000_s1027" type="#_x0000_t75" style="position:absolute;width:54864;height:65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">
                  <v:imagedata r:id="rId20" o:title=""/>
                </v:shape>
                <v:shape id="Picture 25" o:spid="_x0000_s1028" type="#_x0000_t75" style="position:absolute;top:65227;width:24841;height:9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">
                  <v:imagedata r:id="rId21" o:title=""/>
                </v:shape>
                <w10:anchorlock/>
              </v:group>
            </w:pict>
          </mc:Fallback>
        </mc:AlternateContent>
      </w:r>
    </w:p>
    <w:p w14:paraId="534B221F" w14:textId="6CC7330F" w:rsidR="00DF3993" w:rsidRPr="009D7298" w:rsidRDefault="00DF3993" w:rsidP="009D7298">
      <w:pPr>
        <w:pBdr>
          <w:top w:val="single" w:sz="4" w:space="1" w:color="auto"/>
        </w:pBdr>
        <w:spacing w:line="360" w:lineRule="auto"/>
        <w:jc w:val="center"/>
        <w:rPr>
          <w:spacing w:val="-6"/>
          <w:kern w:val="20"/>
          <w:szCs w:val="32"/>
          <w:lang w:val="es-ES"/>
        </w:rPr>
      </w:pPr>
      <w:r w:rsidRPr="009D7298">
        <w:rPr>
          <w:spacing w:val="-6"/>
          <w:kern w:val="20"/>
          <w:szCs w:val="32"/>
          <w:lang w:val="es-ES"/>
        </w:rPr>
        <w:t xml:space="preserve">Nota: los nombres de los distritos se encuentran en la </w:t>
      </w:r>
      <w:r w:rsidR="00BC19B8" w:rsidRPr="009D7298">
        <w:rPr>
          <w:spacing w:val="-6"/>
          <w:kern w:val="20"/>
          <w:szCs w:val="32"/>
          <w:lang w:val="es-ES"/>
        </w:rPr>
        <w:t xml:space="preserve">tabla </w:t>
      </w:r>
      <w:r w:rsidRPr="009D7298">
        <w:rPr>
          <w:spacing w:val="-6"/>
          <w:kern w:val="20"/>
          <w:szCs w:val="32"/>
          <w:lang w:val="es-ES"/>
        </w:rPr>
        <w:t>4.</w:t>
      </w:r>
    </w:p>
    <w:p w14:paraId="0834920E" w14:textId="77777777" w:rsidR="00BC19B8" w:rsidRPr="00271FFB" w:rsidRDefault="00BC19B8" w:rsidP="00BC19B8">
      <w:pPr>
        <w:pBdr>
          <w:top w:val="single" w:sz="4" w:space="1" w:color="auto"/>
        </w:pBdr>
        <w:spacing w:line="360" w:lineRule="auto"/>
        <w:jc w:val="center"/>
        <w:rPr>
          <w:spacing w:val="-6"/>
          <w:kern w:val="20"/>
          <w:szCs w:val="36"/>
          <w:lang w:val="es-ES"/>
        </w:rPr>
      </w:pPr>
      <w:r w:rsidRPr="00271FFB">
        <w:rPr>
          <w:spacing w:val="-6"/>
          <w:kern w:val="20"/>
          <w:szCs w:val="36"/>
          <w:lang w:val="es-ES"/>
        </w:rPr>
        <w:t>Fuente: Elaboración propia con base en Inegi (2017)</w:t>
      </w:r>
    </w:p>
    <w:p w14:paraId="46D33B4E" w14:textId="2FCBECB9" w:rsidR="00DF3993" w:rsidRPr="004513CC" w:rsidRDefault="00DF3993" w:rsidP="00701471">
      <w:pPr>
        <w:spacing w:line="360" w:lineRule="auto"/>
        <w:ind w:firstLine="709"/>
        <w:jc w:val="both"/>
        <w:rPr>
          <w:rFonts w:eastAsiaTheme="minorHAnsi"/>
          <w:spacing w:val="-6"/>
          <w:kern w:val="20"/>
          <w:lang w:val="es-MX"/>
        </w:rPr>
      </w:pPr>
      <w:r w:rsidRPr="004513CC">
        <w:rPr>
          <w:rFonts w:eastAsiaTheme="minorHAnsi"/>
          <w:spacing w:val="-6"/>
          <w:kern w:val="20"/>
          <w:lang w:val="es-MX"/>
        </w:rPr>
        <w:t xml:space="preserve">En cuanto a los estratos socioeconómicos de la </w:t>
      </w:r>
      <w:r w:rsidR="006840E2">
        <w:rPr>
          <w:rFonts w:eastAsiaTheme="minorHAnsi"/>
          <w:spacing w:val="-6"/>
          <w:kern w:val="20"/>
          <w:lang w:val="es-MX"/>
        </w:rPr>
        <w:t>EOD</w:t>
      </w:r>
      <w:r w:rsidRPr="004513CC">
        <w:rPr>
          <w:rFonts w:eastAsiaTheme="minorHAnsi"/>
          <w:spacing w:val="-6"/>
          <w:kern w:val="20"/>
          <w:lang w:val="es-MX"/>
        </w:rPr>
        <w:t xml:space="preserve"> 2017, el estrato </w:t>
      </w:r>
      <w:r w:rsidR="00BC19B8">
        <w:rPr>
          <w:rFonts w:eastAsiaTheme="minorHAnsi"/>
          <w:spacing w:val="-6"/>
          <w:kern w:val="20"/>
          <w:lang w:val="es-MX"/>
        </w:rPr>
        <w:t>b</w:t>
      </w:r>
      <w:r w:rsidRPr="004513CC">
        <w:rPr>
          <w:rFonts w:eastAsiaTheme="minorHAnsi"/>
          <w:spacing w:val="-6"/>
          <w:kern w:val="20"/>
          <w:lang w:val="es-MX"/>
        </w:rPr>
        <w:t>ajo representa 0.9</w:t>
      </w:r>
      <w:r w:rsidR="00BC19B8">
        <w:rPr>
          <w:rFonts w:eastAsiaTheme="minorHAnsi"/>
          <w:spacing w:val="-6"/>
          <w:kern w:val="20"/>
          <w:lang w:val="es-MX"/>
        </w:rPr>
        <w:t> </w:t>
      </w:r>
      <w:r w:rsidRPr="004513CC">
        <w:rPr>
          <w:rFonts w:eastAsiaTheme="minorHAnsi"/>
          <w:spacing w:val="-6"/>
          <w:kern w:val="20"/>
          <w:lang w:val="es-MX"/>
        </w:rPr>
        <w:t xml:space="preserve">%, el </w:t>
      </w:r>
      <w:r w:rsidR="00BC19B8">
        <w:rPr>
          <w:rFonts w:eastAsiaTheme="minorHAnsi"/>
          <w:spacing w:val="-6"/>
          <w:kern w:val="20"/>
          <w:lang w:val="es-MX"/>
        </w:rPr>
        <w:t>m</w:t>
      </w:r>
      <w:r w:rsidRPr="004513CC">
        <w:rPr>
          <w:rFonts w:eastAsiaTheme="minorHAnsi"/>
          <w:spacing w:val="-6"/>
          <w:kern w:val="20"/>
          <w:lang w:val="es-MX"/>
        </w:rPr>
        <w:t>edio bajo 54.5</w:t>
      </w:r>
      <w:r w:rsidR="00BC19B8">
        <w:rPr>
          <w:rFonts w:eastAsiaTheme="minorHAnsi"/>
          <w:spacing w:val="-6"/>
          <w:kern w:val="20"/>
          <w:lang w:val="es-MX"/>
        </w:rPr>
        <w:t> </w:t>
      </w:r>
      <w:r w:rsidRPr="004513CC">
        <w:rPr>
          <w:rFonts w:eastAsiaTheme="minorHAnsi"/>
          <w:spacing w:val="-6"/>
          <w:kern w:val="20"/>
          <w:lang w:val="es-MX"/>
        </w:rPr>
        <w:t>%, el medio alto 31.2</w:t>
      </w:r>
      <w:r w:rsidR="00BC19B8">
        <w:rPr>
          <w:rFonts w:eastAsiaTheme="minorHAnsi"/>
          <w:spacing w:val="-6"/>
          <w:kern w:val="20"/>
          <w:lang w:val="es-MX"/>
        </w:rPr>
        <w:t> </w:t>
      </w:r>
      <w:r w:rsidRPr="004513CC">
        <w:rPr>
          <w:rFonts w:eastAsiaTheme="minorHAnsi"/>
          <w:spacing w:val="-6"/>
          <w:kern w:val="20"/>
          <w:lang w:val="es-MX"/>
        </w:rPr>
        <w:t xml:space="preserve">% y el </w:t>
      </w:r>
      <w:r w:rsidR="00BC19B8">
        <w:rPr>
          <w:rFonts w:eastAsiaTheme="minorHAnsi"/>
          <w:spacing w:val="-6"/>
          <w:kern w:val="20"/>
          <w:lang w:val="es-MX"/>
        </w:rPr>
        <w:t>a</w:t>
      </w:r>
      <w:r w:rsidRPr="004513CC">
        <w:rPr>
          <w:rFonts w:eastAsiaTheme="minorHAnsi"/>
          <w:spacing w:val="-6"/>
          <w:kern w:val="20"/>
          <w:lang w:val="es-MX"/>
        </w:rPr>
        <w:t>lto 13.4</w:t>
      </w:r>
      <w:r w:rsidR="00BC19B8">
        <w:rPr>
          <w:rFonts w:eastAsiaTheme="minorHAnsi"/>
          <w:spacing w:val="-6"/>
          <w:kern w:val="20"/>
          <w:lang w:val="es-MX"/>
        </w:rPr>
        <w:t> </w:t>
      </w:r>
      <w:r w:rsidRPr="004513CC">
        <w:rPr>
          <w:rFonts w:eastAsiaTheme="minorHAnsi"/>
          <w:spacing w:val="-6"/>
          <w:kern w:val="20"/>
          <w:lang w:val="es-MX"/>
        </w:rPr>
        <w:t xml:space="preserve">%. La </w:t>
      </w:r>
      <w:r w:rsidR="00BC19B8" w:rsidRPr="004513CC">
        <w:rPr>
          <w:rFonts w:eastAsiaTheme="minorHAnsi"/>
          <w:spacing w:val="-6"/>
          <w:kern w:val="20"/>
          <w:lang w:val="es-MX"/>
        </w:rPr>
        <w:fldChar w:fldCharType="begin"/>
      </w:r>
      <w:r w:rsidR="00BC19B8" w:rsidRPr="004513CC">
        <w:rPr>
          <w:rFonts w:eastAsiaTheme="minorHAnsi"/>
          <w:spacing w:val="-6"/>
          <w:kern w:val="20"/>
          <w:lang w:val="es-MX"/>
        </w:rPr>
        <w:instrText xml:space="preserve"> REF _Ref89204047 \h </w:instrText>
      </w:r>
      <w:r w:rsidR="00BC19B8">
        <w:rPr>
          <w:rFonts w:eastAsiaTheme="minorHAnsi"/>
          <w:spacing w:val="-6"/>
          <w:kern w:val="20"/>
          <w:lang w:val="es-MX"/>
        </w:rPr>
        <w:instrText xml:space="preserve"> \* MERGEFORMAT </w:instrText>
      </w:r>
      <w:r w:rsidR="00BC19B8" w:rsidRPr="004513CC">
        <w:rPr>
          <w:rFonts w:eastAsiaTheme="minorHAnsi"/>
          <w:spacing w:val="-6"/>
          <w:kern w:val="20"/>
          <w:lang w:val="es-MX"/>
        </w:rPr>
      </w:r>
      <w:r w:rsidR="00BC19B8" w:rsidRPr="004513CC">
        <w:rPr>
          <w:rFonts w:eastAsiaTheme="minorHAnsi"/>
          <w:spacing w:val="-6"/>
          <w:kern w:val="20"/>
          <w:lang w:val="es-MX"/>
        </w:rPr>
        <w:fldChar w:fldCharType="separate"/>
      </w:r>
      <w:r w:rsidR="00BC19B8">
        <w:rPr>
          <w:rFonts w:eastAsiaTheme="minorHAnsi"/>
          <w:spacing w:val="-6"/>
          <w:kern w:val="20"/>
          <w:lang w:val="es-MX"/>
        </w:rPr>
        <w:t>f</w:t>
      </w:r>
      <w:r w:rsidR="00BC19B8" w:rsidRPr="004513CC">
        <w:rPr>
          <w:rFonts w:eastAsiaTheme="minorHAnsi"/>
          <w:spacing w:val="-6"/>
          <w:kern w:val="20"/>
          <w:lang w:val="es-MX"/>
        </w:rPr>
        <w:t xml:space="preserve">igura </w:t>
      </w:r>
      <w:r w:rsidR="00BC19B8" w:rsidRPr="004513CC">
        <w:rPr>
          <w:rFonts w:eastAsiaTheme="minorHAnsi"/>
          <w:noProof/>
          <w:spacing w:val="-6"/>
          <w:kern w:val="20"/>
          <w:lang w:val="es-MX"/>
        </w:rPr>
        <w:t>5</w:t>
      </w:r>
      <w:r w:rsidR="00BC19B8" w:rsidRPr="004513CC">
        <w:rPr>
          <w:rFonts w:eastAsiaTheme="minorHAnsi"/>
          <w:spacing w:val="-6"/>
          <w:kern w:val="20"/>
          <w:lang w:val="es-MX"/>
        </w:rPr>
        <w:fldChar w:fldCharType="end"/>
      </w:r>
      <w:r w:rsidRPr="004513CC">
        <w:rPr>
          <w:rFonts w:eastAsiaTheme="minorHAnsi"/>
          <w:spacing w:val="-6"/>
          <w:kern w:val="20"/>
          <w:lang w:val="es-MX"/>
        </w:rPr>
        <w:t xml:space="preserve"> muestra un mapa con los viajes por distrito y por estratos socioeconómico, donde se percibe que el estrato bajo tiene una cantidad de viajes mucho menor respecto de los otros estratos, aunque esto se explica porque</w:t>
      </w:r>
      <w:r w:rsidR="00BC19B8">
        <w:rPr>
          <w:rFonts w:eastAsiaTheme="minorHAnsi"/>
          <w:spacing w:val="-6"/>
          <w:kern w:val="20"/>
          <w:lang w:val="es-MX"/>
        </w:rPr>
        <w:t xml:space="preserve"> </w:t>
      </w:r>
      <w:r w:rsidRPr="004513CC">
        <w:rPr>
          <w:rFonts w:eastAsiaTheme="minorHAnsi"/>
          <w:spacing w:val="-6"/>
          <w:kern w:val="20"/>
          <w:lang w:val="es-MX"/>
        </w:rPr>
        <w:t>es menor a 1</w:t>
      </w:r>
      <w:r w:rsidR="00BC19B8">
        <w:rPr>
          <w:rFonts w:eastAsiaTheme="minorHAnsi"/>
          <w:spacing w:val="-6"/>
          <w:kern w:val="20"/>
          <w:lang w:val="es-MX"/>
        </w:rPr>
        <w:t> </w:t>
      </w:r>
      <w:r w:rsidRPr="004513CC">
        <w:rPr>
          <w:rFonts w:eastAsiaTheme="minorHAnsi"/>
          <w:spacing w:val="-6"/>
          <w:kern w:val="20"/>
          <w:lang w:val="es-MX"/>
        </w:rPr>
        <w:t xml:space="preserve">% en la ZMVM. </w:t>
      </w:r>
    </w:p>
    <w:p w14:paraId="3096FA13" w14:textId="7AC76790" w:rsidR="00DF3993" w:rsidRPr="004513CC" w:rsidRDefault="00DF3993" w:rsidP="001C7584">
      <w:pPr>
        <w:keepNext/>
        <w:spacing w:line="360" w:lineRule="auto"/>
        <w:jc w:val="center"/>
        <w:rPr>
          <w:b/>
          <w:bCs/>
          <w:szCs w:val="18"/>
          <w:lang w:val="es-MX"/>
        </w:rPr>
      </w:pPr>
      <w:bookmarkStart w:id="4" w:name="_Ref89204047"/>
      <w:r w:rsidRPr="001C7584">
        <w:rPr>
          <w:b/>
          <w:szCs w:val="18"/>
          <w:lang w:val="es-MX"/>
        </w:rPr>
        <w:lastRenderedPageBreak/>
        <w:t xml:space="preserve">Figura </w:t>
      </w:r>
      <w:bookmarkEnd w:id="4"/>
      <w:r w:rsidR="00885069" w:rsidRPr="001C7584">
        <w:rPr>
          <w:b/>
          <w:szCs w:val="18"/>
          <w:lang w:val="es-MX"/>
        </w:rPr>
        <w:t>5</w:t>
      </w:r>
      <w:r w:rsidRPr="004513CC">
        <w:rPr>
          <w:bCs/>
          <w:szCs w:val="18"/>
          <w:lang w:val="es-MX"/>
        </w:rPr>
        <w:t>. Viajes por distrito de origen según estrato socioeconómico</w:t>
      </w:r>
    </w:p>
    <w:p w14:paraId="2B048378" w14:textId="77777777" w:rsidR="00DF3993" w:rsidRPr="004513CC" w:rsidRDefault="00DF3993" w:rsidP="00701471">
      <w:pPr>
        <w:keepNext/>
        <w:spacing w:line="360" w:lineRule="auto"/>
        <w:jc w:val="both"/>
        <w:rPr>
          <w:rFonts w:eastAsiaTheme="minorHAnsi"/>
          <w:spacing w:val="-6"/>
          <w:kern w:val="20"/>
          <w:lang w:val="es-MX"/>
        </w:rPr>
      </w:pPr>
      <w:r w:rsidRPr="004513CC">
        <w:rPr>
          <w:rFonts w:eastAsiaTheme="minorHAnsi"/>
          <w:noProof/>
          <w:spacing w:val="-6"/>
          <w:kern w:val="20"/>
          <w:lang w:val="es-MX" w:eastAsia="es-MX"/>
        </w:rPr>
        <mc:AlternateContent>
          <mc:Choice Requires="wpg">
            <w:drawing>
              <wp:inline distT="0" distB="0" distL="0" distR="0" wp14:anchorId="36FA40F5" wp14:editId="14EE6205">
                <wp:extent cx="5045075" cy="5613400"/>
                <wp:effectExtent l="0" t="0" r="3175" b="6350"/>
                <wp:docPr id="288" name="Group 288"/>
                <wp:cNvGraphicFramePr/>
                <a:graphic xmlns:a="http://schemas.openxmlformats.org/drawingml/2006/main">
                  <a:graphicData uri="http://schemas.microsoft.com/office/word/2010/wordprocessingGroup">
                    <wpg:wgp>
                      <wpg:cNvGrpSpPr/>
                      <wpg:grpSpPr>
                        <a:xfrm>
                          <a:off x="0" y="0"/>
                          <a:ext cx="5045075" cy="5613400"/>
                          <a:chOff x="0" y="0"/>
                          <a:chExt cx="5473700" cy="7391400"/>
                        </a:xfrm>
                      </wpg:grpSpPr>
                      <pic:pic xmlns:pic="http://schemas.openxmlformats.org/drawingml/2006/picture">
                        <pic:nvPicPr>
                          <pic:cNvPr id="6" name="Picture 6"/>
                          <pic:cNvPicPr>
                            <a:picLocks noChangeAspect="1"/>
                          </pic:cNvPicPr>
                        </pic:nvPicPr>
                        <pic:blipFill rotWithShape="1">
                          <a:blip r:embed="rId22" cstate="print">
                            <a:extLst>
                              <a:ext uri="{28A0092B-C50C-407E-A947-70E740481C1C}">
                                <a14:useLocalDpi xmlns:a14="http://schemas.microsoft.com/office/drawing/2010/main"/>
                              </a:ext>
                            </a:extLst>
                          </a:blip>
                          <a:srcRect/>
                          <a:stretch/>
                        </pic:blipFill>
                        <pic:spPr bwMode="auto">
                          <a:xfrm>
                            <a:off x="0" y="0"/>
                            <a:ext cx="5473700" cy="65024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1" name="Picture 31"/>
                          <pic:cNvPicPr>
                            <a:picLocks noChangeAspect="1"/>
                          </pic:cNvPicPr>
                        </pic:nvPicPr>
                        <pic:blipFill rotWithShape="1">
                          <a:blip r:embed="rId23" cstate="print">
                            <a:extLst>
                              <a:ext uri="{28A0092B-C50C-407E-A947-70E740481C1C}">
                                <a14:useLocalDpi xmlns:a14="http://schemas.microsoft.com/office/drawing/2010/main"/>
                              </a:ext>
                            </a:extLst>
                          </a:blip>
                          <a:srcRect/>
                          <a:stretch/>
                        </pic:blipFill>
                        <pic:spPr bwMode="auto">
                          <a:xfrm>
                            <a:off x="76200" y="6502400"/>
                            <a:ext cx="3403600" cy="88900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558E8A5F" id="Group 288" o:spid="_x0000_s1026" style="width:397.25pt;height:442pt;mso-position-horizontal-relative:char;mso-position-vertical-relative:line" coordsize="54737,7391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">
                <v:shape id="Picture 6" o:spid="_x0000_s1027" type="#_x0000_t75" style="position:absolute;width:54737;height:65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">
                  <v:imagedata r:id="rId24" o:title=""/>
                </v:shape>
                <v:shape id="Picture 31" o:spid="_x0000_s1028" type="#_x0000_t75" style="position:absolute;left:762;top:65024;width:34036;height:8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">
                  <v:imagedata r:id="rId25" o:title=""/>
                </v:shape>
                <w10:anchorlock/>
              </v:group>
            </w:pict>
          </mc:Fallback>
        </mc:AlternateContent>
      </w:r>
    </w:p>
    <w:p w14:paraId="5F7603E9" w14:textId="4F43ED66" w:rsidR="00DF3993" w:rsidRPr="009D7298" w:rsidRDefault="00DF3993" w:rsidP="009D7298">
      <w:pPr>
        <w:spacing w:line="360" w:lineRule="auto"/>
        <w:jc w:val="center"/>
        <w:rPr>
          <w:spacing w:val="-6"/>
          <w:kern w:val="20"/>
          <w:szCs w:val="32"/>
          <w:lang w:val="es-ES"/>
        </w:rPr>
      </w:pPr>
      <w:r w:rsidRPr="009D7298">
        <w:rPr>
          <w:spacing w:val="-6"/>
          <w:kern w:val="20"/>
          <w:szCs w:val="32"/>
          <w:lang w:val="es-ES"/>
        </w:rPr>
        <w:t xml:space="preserve">Nota: los nombres de los distritos se encuentran en la </w:t>
      </w:r>
      <w:r w:rsidR="00BC19B8" w:rsidRPr="009D7298">
        <w:rPr>
          <w:spacing w:val="-6"/>
          <w:kern w:val="20"/>
          <w:szCs w:val="32"/>
          <w:lang w:val="es-ES"/>
        </w:rPr>
        <w:t xml:space="preserve">tabla </w:t>
      </w:r>
      <w:r w:rsidRPr="009D7298">
        <w:rPr>
          <w:spacing w:val="-6"/>
          <w:kern w:val="20"/>
          <w:szCs w:val="32"/>
          <w:lang w:val="es-ES"/>
        </w:rPr>
        <w:t>4.</w:t>
      </w:r>
    </w:p>
    <w:p w14:paraId="656F0F51" w14:textId="7AE54929" w:rsidR="00BC19B8" w:rsidRDefault="00BC19B8" w:rsidP="00BC19B8">
      <w:pPr>
        <w:spacing w:line="360" w:lineRule="auto"/>
        <w:jc w:val="center"/>
        <w:rPr>
          <w:spacing w:val="-6"/>
          <w:kern w:val="20"/>
          <w:szCs w:val="36"/>
          <w:lang w:val="es-ES"/>
        </w:rPr>
      </w:pPr>
      <w:r w:rsidRPr="001C7584">
        <w:rPr>
          <w:spacing w:val="-6"/>
          <w:kern w:val="20"/>
          <w:szCs w:val="36"/>
          <w:lang w:val="es-ES"/>
        </w:rPr>
        <w:t>Fuente: Elaboración propia con base en Inegi (2017)</w:t>
      </w:r>
    </w:p>
    <w:p w14:paraId="60788697" w14:textId="15C6D72F" w:rsidR="00B47E68" w:rsidRDefault="00B47E68" w:rsidP="00701471">
      <w:pPr>
        <w:spacing w:line="360" w:lineRule="auto"/>
        <w:ind w:firstLine="709"/>
        <w:jc w:val="both"/>
        <w:rPr>
          <w:rFonts w:eastAsiaTheme="minorHAnsi"/>
          <w:spacing w:val="-6"/>
          <w:kern w:val="20"/>
          <w:lang w:val="es-MX"/>
        </w:rPr>
      </w:pPr>
      <w:bookmarkStart w:id="5" w:name="_Ref89204743"/>
      <w:r w:rsidRPr="004513CC">
        <w:rPr>
          <w:rFonts w:eastAsiaTheme="minorHAnsi"/>
          <w:spacing w:val="-6"/>
          <w:kern w:val="20"/>
          <w:lang w:val="es-MX"/>
        </w:rPr>
        <w:t xml:space="preserve">En la </w:t>
      </w:r>
      <w:r w:rsidR="00BC19B8" w:rsidRPr="004513CC">
        <w:rPr>
          <w:rFonts w:eastAsiaTheme="minorHAnsi"/>
          <w:spacing w:val="-6"/>
          <w:kern w:val="20"/>
          <w:lang w:val="es-MX"/>
        </w:rPr>
        <w:fldChar w:fldCharType="begin"/>
      </w:r>
      <w:r w:rsidR="00BC19B8" w:rsidRPr="004513CC">
        <w:rPr>
          <w:rFonts w:eastAsiaTheme="minorHAnsi"/>
          <w:spacing w:val="-6"/>
          <w:kern w:val="20"/>
          <w:lang w:val="es-MX"/>
        </w:rPr>
        <w:instrText xml:space="preserve"> REF _Ref89204743 \h </w:instrText>
      </w:r>
      <w:r w:rsidR="00BC19B8">
        <w:rPr>
          <w:rFonts w:eastAsiaTheme="minorHAnsi"/>
          <w:spacing w:val="-6"/>
          <w:kern w:val="20"/>
          <w:lang w:val="es-MX"/>
        </w:rPr>
        <w:instrText xml:space="preserve"> \* MERGEFORMAT </w:instrText>
      </w:r>
      <w:r w:rsidR="00BC19B8" w:rsidRPr="004513CC">
        <w:rPr>
          <w:rFonts w:eastAsiaTheme="minorHAnsi"/>
          <w:spacing w:val="-6"/>
          <w:kern w:val="20"/>
          <w:lang w:val="es-MX"/>
        </w:rPr>
      </w:r>
      <w:r w:rsidR="00BC19B8" w:rsidRPr="004513CC">
        <w:rPr>
          <w:rFonts w:eastAsiaTheme="minorHAnsi"/>
          <w:spacing w:val="-6"/>
          <w:kern w:val="20"/>
          <w:lang w:val="es-MX"/>
        </w:rPr>
        <w:fldChar w:fldCharType="separate"/>
      </w:r>
      <w:r w:rsidR="00BC19B8">
        <w:rPr>
          <w:rFonts w:eastAsiaTheme="minorHAnsi"/>
          <w:spacing w:val="-6"/>
          <w:kern w:val="20"/>
          <w:lang w:val="es-MX"/>
        </w:rPr>
        <w:t>f</w:t>
      </w:r>
      <w:r w:rsidR="00BC19B8" w:rsidRPr="004513CC">
        <w:rPr>
          <w:rFonts w:eastAsiaTheme="minorHAnsi"/>
          <w:spacing w:val="-6"/>
          <w:kern w:val="20"/>
          <w:lang w:val="es-MX"/>
        </w:rPr>
        <w:t xml:space="preserve">igura </w:t>
      </w:r>
      <w:r w:rsidR="00BC19B8" w:rsidRPr="004513CC">
        <w:rPr>
          <w:rFonts w:eastAsiaTheme="minorHAnsi"/>
          <w:noProof/>
          <w:spacing w:val="-6"/>
          <w:kern w:val="20"/>
          <w:lang w:val="es-MX"/>
        </w:rPr>
        <w:t>6</w:t>
      </w:r>
      <w:r w:rsidR="00BC19B8" w:rsidRPr="004513CC">
        <w:rPr>
          <w:rFonts w:eastAsiaTheme="minorHAnsi"/>
          <w:spacing w:val="-6"/>
          <w:kern w:val="20"/>
          <w:lang w:val="es-MX"/>
        </w:rPr>
        <w:fldChar w:fldCharType="end"/>
      </w:r>
      <w:r w:rsidRPr="004513CC">
        <w:rPr>
          <w:rFonts w:eastAsiaTheme="minorHAnsi"/>
          <w:spacing w:val="-6"/>
          <w:kern w:val="20"/>
          <w:lang w:val="es-MX"/>
        </w:rPr>
        <w:t xml:space="preserve"> se separan los mapas por estrato y es notorio que los viajes de estratos </w:t>
      </w:r>
      <w:r w:rsidR="00BC19B8">
        <w:rPr>
          <w:rFonts w:eastAsiaTheme="minorHAnsi"/>
          <w:spacing w:val="-6"/>
          <w:kern w:val="20"/>
          <w:lang w:val="es-MX"/>
        </w:rPr>
        <w:t>b</w:t>
      </w:r>
      <w:r w:rsidRPr="004513CC">
        <w:rPr>
          <w:rFonts w:eastAsiaTheme="minorHAnsi"/>
          <w:spacing w:val="-6"/>
          <w:kern w:val="20"/>
          <w:lang w:val="es-MX"/>
        </w:rPr>
        <w:t>ajo</w:t>
      </w:r>
      <w:r w:rsidR="00BC19B8">
        <w:rPr>
          <w:rFonts w:eastAsiaTheme="minorHAnsi"/>
          <w:spacing w:val="-6"/>
          <w:kern w:val="20"/>
          <w:lang w:val="es-MX"/>
        </w:rPr>
        <w:t xml:space="preserve"> </w:t>
      </w:r>
      <w:r w:rsidRPr="004513CC">
        <w:rPr>
          <w:rFonts w:eastAsiaTheme="minorHAnsi"/>
          <w:spacing w:val="-6"/>
          <w:kern w:val="20"/>
          <w:lang w:val="es-MX"/>
        </w:rPr>
        <w:t xml:space="preserve">y </w:t>
      </w:r>
      <w:r w:rsidR="00BC19B8">
        <w:rPr>
          <w:rFonts w:eastAsiaTheme="minorHAnsi"/>
          <w:spacing w:val="-6"/>
          <w:kern w:val="20"/>
          <w:lang w:val="es-MX"/>
        </w:rPr>
        <w:t>m</w:t>
      </w:r>
      <w:r w:rsidRPr="004513CC">
        <w:rPr>
          <w:rFonts w:eastAsiaTheme="minorHAnsi"/>
          <w:spacing w:val="-6"/>
          <w:kern w:val="20"/>
          <w:lang w:val="es-MX"/>
        </w:rPr>
        <w:t xml:space="preserve">edio bajo se originan principalmente en la periferia, mientras que los de estrato </w:t>
      </w:r>
      <w:r w:rsidR="00BC19B8">
        <w:rPr>
          <w:rFonts w:eastAsiaTheme="minorHAnsi"/>
          <w:spacing w:val="-6"/>
          <w:kern w:val="20"/>
          <w:lang w:val="es-MX"/>
        </w:rPr>
        <w:t>m</w:t>
      </w:r>
      <w:r w:rsidRPr="004513CC">
        <w:rPr>
          <w:rFonts w:eastAsiaTheme="minorHAnsi"/>
          <w:spacing w:val="-6"/>
          <w:kern w:val="20"/>
          <w:lang w:val="es-MX"/>
        </w:rPr>
        <w:t xml:space="preserve">edio alto y </w:t>
      </w:r>
      <w:r w:rsidR="00BC19B8">
        <w:rPr>
          <w:rFonts w:eastAsiaTheme="minorHAnsi"/>
          <w:spacing w:val="-6"/>
          <w:kern w:val="20"/>
          <w:lang w:val="es-MX"/>
        </w:rPr>
        <w:t>a</w:t>
      </w:r>
      <w:r w:rsidRPr="004513CC">
        <w:rPr>
          <w:rFonts w:eastAsiaTheme="minorHAnsi"/>
          <w:spacing w:val="-6"/>
          <w:kern w:val="20"/>
          <w:lang w:val="es-MX"/>
        </w:rPr>
        <w:t>lto tienen su origen mayormente en distritos centrales.</w:t>
      </w:r>
    </w:p>
    <w:p w14:paraId="1DBA4B0B" w14:textId="18331589" w:rsidR="00BC19B8" w:rsidRDefault="00BC19B8" w:rsidP="00701471">
      <w:pPr>
        <w:spacing w:line="360" w:lineRule="auto"/>
        <w:ind w:firstLine="709"/>
        <w:jc w:val="both"/>
        <w:rPr>
          <w:rFonts w:eastAsiaTheme="minorHAnsi"/>
          <w:spacing w:val="-6"/>
          <w:kern w:val="20"/>
          <w:lang w:val="es-MX"/>
        </w:rPr>
      </w:pPr>
    </w:p>
    <w:p w14:paraId="7ACDF9B0" w14:textId="1C5AC064" w:rsidR="00272F16" w:rsidRDefault="00272F16" w:rsidP="00701471">
      <w:pPr>
        <w:spacing w:line="360" w:lineRule="auto"/>
        <w:ind w:firstLine="709"/>
        <w:jc w:val="both"/>
        <w:rPr>
          <w:rFonts w:eastAsiaTheme="minorHAnsi"/>
          <w:spacing w:val="-6"/>
          <w:kern w:val="20"/>
          <w:lang w:val="es-MX"/>
        </w:rPr>
      </w:pPr>
    </w:p>
    <w:p w14:paraId="60938109" w14:textId="15CA25C4" w:rsidR="00272F16" w:rsidRDefault="00272F16" w:rsidP="00701471">
      <w:pPr>
        <w:spacing w:line="360" w:lineRule="auto"/>
        <w:ind w:firstLine="709"/>
        <w:jc w:val="both"/>
        <w:rPr>
          <w:rFonts w:eastAsiaTheme="minorHAnsi"/>
          <w:spacing w:val="-6"/>
          <w:kern w:val="20"/>
          <w:lang w:val="es-MX"/>
        </w:rPr>
      </w:pPr>
    </w:p>
    <w:p w14:paraId="07178E79" w14:textId="2DC16943" w:rsidR="00272F16" w:rsidRDefault="00272F16" w:rsidP="00701471">
      <w:pPr>
        <w:spacing w:line="360" w:lineRule="auto"/>
        <w:ind w:firstLine="709"/>
        <w:jc w:val="both"/>
        <w:rPr>
          <w:rFonts w:eastAsiaTheme="minorHAnsi"/>
          <w:spacing w:val="-6"/>
          <w:kern w:val="20"/>
          <w:lang w:val="es-MX"/>
        </w:rPr>
      </w:pPr>
    </w:p>
    <w:p w14:paraId="6FEFF6BE" w14:textId="77777777" w:rsidR="00272F16" w:rsidRPr="004513CC" w:rsidRDefault="00272F16" w:rsidP="00701471">
      <w:pPr>
        <w:spacing w:line="360" w:lineRule="auto"/>
        <w:ind w:firstLine="709"/>
        <w:jc w:val="both"/>
        <w:rPr>
          <w:rFonts w:eastAsiaTheme="minorHAnsi"/>
          <w:spacing w:val="-6"/>
          <w:kern w:val="20"/>
          <w:lang w:val="es-MX"/>
        </w:rPr>
      </w:pPr>
    </w:p>
    <w:p w14:paraId="4D80EFDD" w14:textId="36050029" w:rsidR="00DF3993" w:rsidRDefault="00DF3993" w:rsidP="001C7584">
      <w:pPr>
        <w:spacing w:line="360" w:lineRule="auto"/>
        <w:jc w:val="center"/>
        <w:rPr>
          <w:bCs/>
          <w:szCs w:val="18"/>
          <w:lang w:val="es-MX"/>
        </w:rPr>
      </w:pPr>
      <w:r w:rsidRPr="001C7584">
        <w:rPr>
          <w:b/>
          <w:szCs w:val="18"/>
          <w:lang w:val="es-MX"/>
        </w:rPr>
        <w:lastRenderedPageBreak/>
        <w:t xml:space="preserve">Figura </w:t>
      </w:r>
      <w:r w:rsidR="00885069" w:rsidRPr="001C7584">
        <w:rPr>
          <w:b/>
          <w:szCs w:val="18"/>
          <w:lang w:val="es-MX"/>
        </w:rPr>
        <w:t>6</w:t>
      </w:r>
      <w:bookmarkEnd w:id="5"/>
      <w:r w:rsidRPr="004513CC">
        <w:rPr>
          <w:bCs/>
          <w:szCs w:val="18"/>
          <w:lang w:val="es-MX"/>
        </w:rPr>
        <w:t>. Viajes por distrito de origen según estrato socioeconómico (mapa por estrato)</w:t>
      </w:r>
    </w:p>
    <w:p w14:paraId="77D0A751" w14:textId="66B35B81" w:rsidR="006C7B19" w:rsidRPr="004513CC" w:rsidRDefault="006C7B19" w:rsidP="001C7584">
      <w:pPr>
        <w:spacing w:line="360" w:lineRule="auto"/>
        <w:jc w:val="center"/>
        <w:rPr>
          <w:bCs/>
          <w:szCs w:val="18"/>
          <w:lang w:val="es-MX"/>
        </w:rPr>
      </w:pPr>
      <w:r>
        <w:rPr>
          <w:bCs/>
          <w:noProof/>
          <w:szCs w:val="18"/>
          <w:lang w:val="es-MX" w:eastAsia="es-MX"/>
        </w:rPr>
        <w:drawing>
          <wp:inline distT="0" distB="0" distL="0" distR="0" wp14:anchorId="09CA5934" wp14:editId="7AC724C6">
            <wp:extent cx="4377055" cy="5905500"/>
            <wp:effectExtent l="0" t="0" r="4445"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B.png"/>
                    <pic:cNvPicPr/>
                  </pic:nvPicPr>
                  <pic:blipFill>
                    <a:blip r:embed="rId26">
                      <a:extLst>
                        <a:ext uri="{28A0092B-C50C-407E-A947-70E740481C1C}">
                          <a14:useLocalDpi xmlns:a14="http://schemas.microsoft.com/office/drawing/2010/main" val="0"/>
                        </a:ext>
                      </a:extLst>
                    </a:blip>
                    <a:stretch>
                      <a:fillRect/>
                    </a:stretch>
                  </pic:blipFill>
                  <pic:spPr>
                    <a:xfrm>
                      <a:off x="0" y="0"/>
                      <a:ext cx="4377308" cy="5905841"/>
                    </a:xfrm>
                    <a:prstGeom prst="rect">
                      <a:avLst/>
                    </a:prstGeom>
                  </pic:spPr>
                </pic:pic>
              </a:graphicData>
            </a:graphic>
          </wp:inline>
        </w:drawing>
      </w:r>
    </w:p>
    <w:p w14:paraId="2A5FEF7F" w14:textId="54A8283C" w:rsidR="00DF3993" w:rsidRPr="009D7298" w:rsidRDefault="00DF3993" w:rsidP="009D7298">
      <w:pPr>
        <w:spacing w:line="360" w:lineRule="auto"/>
        <w:jc w:val="center"/>
        <w:rPr>
          <w:spacing w:val="-6"/>
          <w:kern w:val="20"/>
          <w:szCs w:val="32"/>
          <w:lang w:val="es-ES"/>
        </w:rPr>
      </w:pPr>
      <w:r w:rsidRPr="009D7298">
        <w:rPr>
          <w:spacing w:val="-6"/>
          <w:kern w:val="20"/>
          <w:szCs w:val="32"/>
          <w:lang w:val="es-ES"/>
        </w:rPr>
        <w:t xml:space="preserve">Nota: los nombres de los distritos se encuentran en la </w:t>
      </w:r>
      <w:r w:rsidR="00BC19B8" w:rsidRPr="009D7298">
        <w:rPr>
          <w:spacing w:val="-6"/>
          <w:kern w:val="20"/>
          <w:szCs w:val="32"/>
          <w:lang w:val="es-ES"/>
        </w:rPr>
        <w:t xml:space="preserve">tabla </w:t>
      </w:r>
      <w:r w:rsidRPr="009D7298">
        <w:rPr>
          <w:spacing w:val="-6"/>
          <w:kern w:val="20"/>
          <w:szCs w:val="32"/>
          <w:lang w:val="es-ES"/>
        </w:rPr>
        <w:t>4.</w:t>
      </w:r>
    </w:p>
    <w:p w14:paraId="2EC165A6" w14:textId="17981E2B" w:rsidR="00BC19B8" w:rsidRDefault="00BC19B8" w:rsidP="00BC19B8">
      <w:pPr>
        <w:spacing w:line="360" w:lineRule="auto"/>
        <w:jc w:val="center"/>
        <w:rPr>
          <w:spacing w:val="-6"/>
          <w:kern w:val="20"/>
          <w:szCs w:val="36"/>
          <w:lang w:val="es-ES"/>
        </w:rPr>
      </w:pPr>
      <w:r w:rsidRPr="001C7584">
        <w:rPr>
          <w:spacing w:val="-6"/>
          <w:kern w:val="20"/>
          <w:szCs w:val="36"/>
          <w:lang w:val="es-ES"/>
        </w:rPr>
        <w:t>Fuente: Elaboración propia con base en Inegi (2017)</w:t>
      </w:r>
    </w:p>
    <w:p w14:paraId="3369154B" w14:textId="4BE0942E" w:rsidR="00B47E68" w:rsidRDefault="00B47E68" w:rsidP="00701471">
      <w:pPr>
        <w:spacing w:line="360" w:lineRule="auto"/>
        <w:ind w:firstLine="709"/>
        <w:jc w:val="both"/>
        <w:rPr>
          <w:rFonts w:eastAsiaTheme="minorHAnsi"/>
          <w:spacing w:val="-6"/>
          <w:kern w:val="20"/>
          <w:lang w:val="es-MX"/>
        </w:rPr>
      </w:pPr>
      <w:bookmarkStart w:id="6" w:name="_Ref89204899"/>
      <w:r w:rsidRPr="004513CC">
        <w:rPr>
          <w:rFonts w:eastAsiaTheme="minorHAnsi"/>
          <w:spacing w:val="-6"/>
          <w:kern w:val="20"/>
          <w:lang w:val="es-MX"/>
        </w:rPr>
        <w:t xml:space="preserve">La </w:t>
      </w:r>
      <w:r w:rsidR="00BC19B8" w:rsidRPr="004513CC">
        <w:rPr>
          <w:rFonts w:eastAsiaTheme="minorHAnsi"/>
          <w:spacing w:val="-6"/>
          <w:kern w:val="20"/>
          <w:lang w:val="es-MX"/>
        </w:rPr>
        <w:fldChar w:fldCharType="begin"/>
      </w:r>
      <w:r w:rsidR="00BC19B8" w:rsidRPr="004513CC">
        <w:rPr>
          <w:rFonts w:eastAsiaTheme="minorHAnsi"/>
          <w:spacing w:val="-6"/>
          <w:kern w:val="20"/>
          <w:lang w:val="es-MX"/>
        </w:rPr>
        <w:instrText xml:space="preserve"> REF _Ref89204899 \h </w:instrText>
      </w:r>
      <w:r w:rsidR="00BC19B8">
        <w:rPr>
          <w:rFonts w:eastAsiaTheme="minorHAnsi"/>
          <w:spacing w:val="-6"/>
          <w:kern w:val="20"/>
          <w:lang w:val="es-MX"/>
        </w:rPr>
        <w:instrText xml:space="preserve"> \* MERGEFORMAT </w:instrText>
      </w:r>
      <w:r w:rsidR="00BC19B8" w:rsidRPr="004513CC">
        <w:rPr>
          <w:rFonts w:eastAsiaTheme="minorHAnsi"/>
          <w:spacing w:val="-6"/>
          <w:kern w:val="20"/>
          <w:lang w:val="es-MX"/>
        </w:rPr>
      </w:r>
      <w:r w:rsidR="00BC19B8" w:rsidRPr="004513CC">
        <w:rPr>
          <w:rFonts w:eastAsiaTheme="minorHAnsi"/>
          <w:spacing w:val="-6"/>
          <w:kern w:val="20"/>
          <w:lang w:val="es-MX"/>
        </w:rPr>
        <w:fldChar w:fldCharType="separate"/>
      </w:r>
      <w:r w:rsidR="00BC19B8">
        <w:rPr>
          <w:rFonts w:eastAsiaTheme="minorHAnsi"/>
          <w:spacing w:val="-6"/>
          <w:kern w:val="20"/>
          <w:lang w:val="es-MX"/>
        </w:rPr>
        <w:t>f</w:t>
      </w:r>
      <w:r w:rsidR="00BC19B8" w:rsidRPr="004513CC">
        <w:rPr>
          <w:rFonts w:eastAsiaTheme="minorHAnsi"/>
          <w:spacing w:val="-6"/>
          <w:kern w:val="20"/>
          <w:lang w:val="es-MX"/>
        </w:rPr>
        <w:t xml:space="preserve">igura </w:t>
      </w:r>
      <w:r w:rsidR="00BC19B8" w:rsidRPr="004513CC">
        <w:rPr>
          <w:rFonts w:eastAsiaTheme="minorHAnsi"/>
          <w:noProof/>
          <w:spacing w:val="-6"/>
          <w:kern w:val="20"/>
          <w:lang w:val="es-MX"/>
        </w:rPr>
        <w:t>7</w:t>
      </w:r>
      <w:r w:rsidR="00BC19B8" w:rsidRPr="004513CC">
        <w:rPr>
          <w:rFonts w:eastAsiaTheme="minorHAnsi"/>
          <w:spacing w:val="-6"/>
          <w:kern w:val="20"/>
          <w:lang w:val="es-MX"/>
        </w:rPr>
        <w:fldChar w:fldCharType="end"/>
      </w:r>
      <w:r w:rsidRPr="004513CC">
        <w:rPr>
          <w:rFonts w:eastAsiaTheme="minorHAnsi"/>
          <w:spacing w:val="-6"/>
          <w:kern w:val="20"/>
          <w:lang w:val="es-MX"/>
        </w:rPr>
        <w:t xml:space="preserve"> presenta un mapa </w:t>
      </w:r>
      <w:r w:rsidR="00C114C4" w:rsidRPr="004513CC">
        <w:rPr>
          <w:rFonts w:eastAsiaTheme="minorHAnsi"/>
          <w:spacing w:val="-6"/>
          <w:kern w:val="20"/>
          <w:lang w:val="es-MX"/>
        </w:rPr>
        <w:t>d</w:t>
      </w:r>
      <w:r w:rsidRPr="004513CC">
        <w:rPr>
          <w:rFonts w:eastAsiaTheme="minorHAnsi"/>
          <w:spacing w:val="-6"/>
          <w:kern w:val="20"/>
          <w:lang w:val="es-MX"/>
        </w:rPr>
        <w:t xml:space="preserve">el comparativo de tipos de transporte por distrito. El transporte privado y público tienen prioridad de uso en los distritos centrales, mientras que hacia la periferia el modo </w:t>
      </w:r>
      <w:r w:rsidR="00BC19B8">
        <w:rPr>
          <w:rFonts w:eastAsiaTheme="minorHAnsi"/>
          <w:spacing w:val="-6"/>
          <w:kern w:val="20"/>
          <w:lang w:val="es-MX"/>
        </w:rPr>
        <w:t xml:space="preserve">de </w:t>
      </w:r>
      <w:r w:rsidRPr="004513CC">
        <w:rPr>
          <w:rFonts w:eastAsiaTheme="minorHAnsi"/>
          <w:spacing w:val="-6"/>
          <w:kern w:val="20"/>
          <w:lang w:val="es-MX"/>
        </w:rPr>
        <w:t>solo caminar se usa mayormente, seguido del privado (que no se refiere únicamente a automóviles particulares</w:t>
      </w:r>
      <w:r w:rsidR="00BC19B8">
        <w:rPr>
          <w:rFonts w:eastAsiaTheme="minorHAnsi"/>
          <w:spacing w:val="-6"/>
          <w:kern w:val="20"/>
          <w:lang w:val="es-MX"/>
        </w:rPr>
        <w:t>,</w:t>
      </w:r>
      <w:r w:rsidRPr="004513CC">
        <w:rPr>
          <w:rFonts w:eastAsiaTheme="minorHAnsi"/>
          <w:spacing w:val="-6"/>
          <w:kern w:val="20"/>
          <w:lang w:val="es-MX"/>
        </w:rPr>
        <w:t xml:space="preserve"> pues en el mapa ese modo incluye motocicletas).</w:t>
      </w:r>
    </w:p>
    <w:p w14:paraId="38469DB5" w14:textId="77777777" w:rsidR="00413A1F" w:rsidRPr="004513CC" w:rsidRDefault="00413A1F" w:rsidP="00701471">
      <w:pPr>
        <w:spacing w:line="360" w:lineRule="auto"/>
        <w:ind w:firstLine="709"/>
        <w:jc w:val="both"/>
        <w:rPr>
          <w:rFonts w:eastAsiaTheme="minorHAnsi"/>
          <w:spacing w:val="-6"/>
          <w:kern w:val="20"/>
          <w:lang w:val="es-MX"/>
        </w:rPr>
      </w:pPr>
    </w:p>
    <w:p w14:paraId="3D739C2D" w14:textId="77777777" w:rsidR="00DF3993" w:rsidRPr="004513CC" w:rsidRDefault="00DF3993" w:rsidP="001C7584">
      <w:pPr>
        <w:keepNext/>
        <w:spacing w:line="360" w:lineRule="auto"/>
        <w:jc w:val="center"/>
        <w:rPr>
          <w:bCs/>
          <w:szCs w:val="18"/>
          <w:lang w:val="es-MX"/>
        </w:rPr>
      </w:pPr>
      <w:r w:rsidRPr="001C7584">
        <w:rPr>
          <w:b/>
          <w:szCs w:val="18"/>
          <w:lang w:val="es-MX"/>
        </w:rPr>
        <w:lastRenderedPageBreak/>
        <w:t xml:space="preserve">Figura </w:t>
      </w:r>
      <w:bookmarkEnd w:id="6"/>
      <w:r w:rsidR="00885069" w:rsidRPr="001C7584">
        <w:rPr>
          <w:b/>
          <w:szCs w:val="18"/>
          <w:lang w:val="es-MX"/>
        </w:rPr>
        <w:t>7</w:t>
      </w:r>
      <w:r w:rsidR="00885069" w:rsidRPr="004513CC">
        <w:rPr>
          <w:bCs/>
          <w:szCs w:val="18"/>
          <w:lang w:val="es-MX"/>
        </w:rPr>
        <w:t>.</w:t>
      </w:r>
      <w:r w:rsidRPr="004513CC">
        <w:rPr>
          <w:bCs/>
          <w:szCs w:val="18"/>
          <w:lang w:val="es-MX"/>
        </w:rPr>
        <w:t xml:space="preserve"> Comparativo de tipos de transporte utilizados en cada distrito</w:t>
      </w:r>
    </w:p>
    <w:p w14:paraId="173B374D" w14:textId="0020BB17" w:rsidR="00DF3993" w:rsidRPr="004513CC" w:rsidRDefault="00272F16" w:rsidP="00701471">
      <w:pPr>
        <w:spacing w:line="360" w:lineRule="auto"/>
        <w:jc w:val="both"/>
        <w:rPr>
          <w:rFonts w:eastAsiaTheme="minorHAnsi"/>
          <w:spacing w:val="-6"/>
          <w:kern w:val="20"/>
          <w:lang w:val="es-MX"/>
        </w:rPr>
      </w:pPr>
      <w:r>
        <w:rPr>
          <w:rFonts w:eastAsiaTheme="minorHAnsi"/>
          <w:spacing w:val="-6"/>
          <w:kern w:val="20"/>
          <w:lang w:val="es-MX"/>
        </w:rPr>
        <w:t xml:space="preserve">                </w:t>
      </w:r>
      <w:r w:rsidR="00DF3993" w:rsidRPr="004513CC">
        <w:rPr>
          <w:rFonts w:eastAsiaTheme="minorHAnsi"/>
          <w:noProof/>
          <w:spacing w:val="-6"/>
          <w:kern w:val="20"/>
          <w:lang w:val="es-MX" w:eastAsia="es-MX"/>
        </w:rPr>
        <mc:AlternateContent>
          <mc:Choice Requires="wpg">
            <w:drawing>
              <wp:inline distT="0" distB="0" distL="0" distR="0" wp14:anchorId="6194BB8B" wp14:editId="081CFB1B">
                <wp:extent cx="4444780" cy="5390985"/>
                <wp:effectExtent l="0" t="0" r="635" b="0"/>
                <wp:docPr id="300" name="Group 300"/>
                <wp:cNvGraphicFramePr/>
                <a:graphic xmlns:a="http://schemas.openxmlformats.org/drawingml/2006/main">
                  <a:graphicData uri="http://schemas.microsoft.com/office/word/2010/wordprocessingGroup">
                    <wpg:wgp>
                      <wpg:cNvGrpSpPr/>
                      <wpg:grpSpPr>
                        <a:xfrm>
                          <a:off x="0" y="0"/>
                          <a:ext cx="4444780" cy="5390985"/>
                          <a:chOff x="0" y="0"/>
                          <a:chExt cx="5467350" cy="7467600"/>
                        </a:xfrm>
                      </wpg:grpSpPr>
                      <pic:pic xmlns:pic="http://schemas.openxmlformats.org/drawingml/2006/picture">
                        <pic:nvPicPr>
                          <pic:cNvPr id="16" name="Picture 16"/>
                          <pic:cNvPicPr>
                            <a:picLocks noChangeAspect="1"/>
                          </pic:cNvPicPr>
                        </pic:nvPicPr>
                        <pic:blipFill rotWithShape="1">
                          <a:blip r:embed="rId27" cstate="print">
                            <a:extLst>
                              <a:ext uri="{28A0092B-C50C-407E-A947-70E740481C1C}">
                                <a14:useLocalDpi xmlns:a14="http://schemas.microsoft.com/office/drawing/2010/main"/>
                              </a:ext>
                            </a:extLst>
                          </a:blip>
                          <a:srcRect/>
                          <a:stretch/>
                        </pic:blipFill>
                        <pic:spPr bwMode="auto">
                          <a:xfrm>
                            <a:off x="0" y="6477000"/>
                            <a:ext cx="3124200" cy="9906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99" name="Picture 299"/>
                          <pic:cNvPicPr>
                            <a:picLocks noChangeAspect="1"/>
                          </pic:cNvPicPr>
                        </pic:nvPicPr>
                        <pic:blipFill rotWithShape="1">
                          <a:blip r:embed="rId28" cstate="print">
                            <a:extLst>
                              <a:ext uri="{28A0092B-C50C-407E-A947-70E740481C1C}">
                                <a14:useLocalDpi xmlns:a14="http://schemas.microsoft.com/office/drawing/2010/main"/>
                              </a:ext>
                            </a:extLst>
                          </a:blip>
                          <a:srcRect/>
                          <a:stretch/>
                        </pic:blipFill>
                        <pic:spPr bwMode="auto">
                          <a:xfrm>
                            <a:off x="0" y="0"/>
                            <a:ext cx="5467350" cy="645795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5F58E030" id="Group 300" o:spid="_x0000_s1026" style="width:350pt;height:424.5pt;mso-position-horizontal-relative:char;mso-position-vertical-relative:line" coordsize="54673,746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CgAAAAAAAAAhAANY19OokQYAqJEGABUAAABkcnMvbWVkaWEvaW1hZ2UyLmpwZWf/2P/g&#10;ABBKRklGAAEBAQDcANwAAP/bAEMAAgEBAQEBAgEBAQICAgICBAMCAgICBQQEAwQGBQYGBgUGBgYH&#10;CQgGBwkHBgYICwgJCgoKCgoGCAsMCwoMCQoKCv/bAEMBAgICAgICBQMDBQoHBgcKCgoKCgoKCgoK&#10;CgoKCgoKCgoKCgoKCgoKCgoKCgoKCgoKCgoKCgoKCgoKCgoKCgoKCv/AABEIBekE/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top:64770;width:31242;height:9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">
                  <v:imagedata r:id="rId56" o:title=""/>
                </v:shape>
                <v:shape id="Picture 299" o:spid="_x0000_s1028" type="#_x0000_t75" style="position:absolute;width:54673;height:64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">
                  <v:imagedata r:id="rId57" o:title=""/>
                </v:shape>
                <w10:anchorlock/>
              </v:group>
            </w:pict>
          </mc:Fallback>
        </mc:AlternateContent>
      </w:r>
    </w:p>
    <w:p w14:paraId="0D35615F" w14:textId="55870B0D" w:rsidR="00DF3993" w:rsidRPr="009D7298" w:rsidRDefault="00DF3993" w:rsidP="009D7298">
      <w:pPr>
        <w:spacing w:line="360" w:lineRule="auto"/>
        <w:jc w:val="center"/>
        <w:rPr>
          <w:spacing w:val="-6"/>
          <w:kern w:val="20"/>
          <w:szCs w:val="32"/>
          <w:lang w:val="es-ES"/>
        </w:rPr>
      </w:pPr>
      <w:r w:rsidRPr="009D7298">
        <w:rPr>
          <w:spacing w:val="-6"/>
          <w:kern w:val="20"/>
          <w:szCs w:val="32"/>
          <w:lang w:val="es-ES"/>
        </w:rPr>
        <w:t xml:space="preserve">Nota: los nombres de los distritos se encuentran en la </w:t>
      </w:r>
      <w:r w:rsidR="00BC19B8" w:rsidRPr="009D7298">
        <w:rPr>
          <w:spacing w:val="-6"/>
          <w:kern w:val="20"/>
          <w:szCs w:val="32"/>
          <w:lang w:val="es-ES"/>
        </w:rPr>
        <w:t>t</w:t>
      </w:r>
      <w:r w:rsidRPr="009D7298">
        <w:rPr>
          <w:spacing w:val="-6"/>
          <w:kern w:val="20"/>
          <w:szCs w:val="32"/>
          <w:lang w:val="es-ES"/>
        </w:rPr>
        <w:t>abla 4.</w:t>
      </w:r>
    </w:p>
    <w:p w14:paraId="7DF3C16F" w14:textId="62D7B57C" w:rsidR="00BC19B8" w:rsidRPr="001C7584" w:rsidRDefault="00BC19B8" w:rsidP="001C7584">
      <w:pPr>
        <w:spacing w:line="360" w:lineRule="auto"/>
        <w:jc w:val="center"/>
        <w:rPr>
          <w:spacing w:val="-6"/>
          <w:kern w:val="20"/>
          <w:szCs w:val="36"/>
          <w:lang w:val="es-ES"/>
        </w:rPr>
      </w:pPr>
      <w:r w:rsidRPr="001C7584">
        <w:rPr>
          <w:spacing w:val="-6"/>
          <w:kern w:val="20"/>
          <w:szCs w:val="36"/>
          <w:lang w:val="es-ES"/>
        </w:rPr>
        <w:t xml:space="preserve">Fuente: Elaboración propia con </w:t>
      </w:r>
      <w:r>
        <w:rPr>
          <w:spacing w:val="-6"/>
          <w:kern w:val="20"/>
          <w:szCs w:val="36"/>
          <w:lang w:val="es-ES"/>
        </w:rPr>
        <w:t>base en Inegi (</w:t>
      </w:r>
      <w:r w:rsidRPr="001C7584">
        <w:rPr>
          <w:spacing w:val="-6"/>
          <w:kern w:val="20"/>
          <w:szCs w:val="36"/>
          <w:lang w:val="es-ES"/>
        </w:rPr>
        <w:t>2017</w:t>
      </w:r>
      <w:r>
        <w:rPr>
          <w:spacing w:val="-6"/>
          <w:kern w:val="20"/>
          <w:szCs w:val="36"/>
          <w:lang w:val="es-ES"/>
        </w:rPr>
        <w:t>)</w:t>
      </w:r>
    </w:p>
    <w:p w14:paraId="08FBC379" w14:textId="70687E96" w:rsidR="00B47E68" w:rsidRDefault="00B47E68" w:rsidP="00BC19B8">
      <w:pPr>
        <w:spacing w:line="360" w:lineRule="auto"/>
        <w:ind w:firstLine="708"/>
        <w:jc w:val="both"/>
        <w:rPr>
          <w:rFonts w:eastAsiaTheme="minorHAnsi"/>
          <w:spacing w:val="-6"/>
          <w:kern w:val="20"/>
          <w:lang w:val="es-MX"/>
        </w:rPr>
      </w:pPr>
      <w:r w:rsidRPr="004513CC">
        <w:rPr>
          <w:rFonts w:eastAsiaTheme="minorHAnsi"/>
          <w:spacing w:val="-6"/>
          <w:kern w:val="20"/>
          <w:lang w:val="es-MX"/>
        </w:rPr>
        <w:t xml:space="preserve">Esto se observa también en la </w:t>
      </w:r>
      <w:r w:rsidR="00BC19B8" w:rsidRPr="004513CC">
        <w:rPr>
          <w:rFonts w:eastAsiaTheme="minorHAnsi"/>
          <w:spacing w:val="-6"/>
          <w:kern w:val="20"/>
          <w:lang w:val="es-MX"/>
        </w:rPr>
        <w:fldChar w:fldCharType="begin"/>
      </w:r>
      <w:r w:rsidR="00BC19B8" w:rsidRPr="004513CC">
        <w:rPr>
          <w:rFonts w:eastAsiaTheme="minorHAnsi"/>
          <w:spacing w:val="-6"/>
          <w:kern w:val="20"/>
          <w:lang w:val="es-MX"/>
        </w:rPr>
        <w:instrText xml:space="preserve"> REF _Ref89205891 \h </w:instrText>
      </w:r>
      <w:r w:rsidR="00BC19B8">
        <w:rPr>
          <w:rFonts w:eastAsiaTheme="minorHAnsi"/>
          <w:spacing w:val="-6"/>
          <w:kern w:val="20"/>
          <w:lang w:val="es-MX"/>
        </w:rPr>
        <w:instrText xml:space="preserve"> \* MERGEFORMAT </w:instrText>
      </w:r>
      <w:r w:rsidR="00BC19B8" w:rsidRPr="004513CC">
        <w:rPr>
          <w:rFonts w:eastAsiaTheme="minorHAnsi"/>
          <w:spacing w:val="-6"/>
          <w:kern w:val="20"/>
          <w:lang w:val="es-MX"/>
        </w:rPr>
      </w:r>
      <w:r w:rsidR="00BC19B8" w:rsidRPr="004513CC">
        <w:rPr>
          <w:rFonts w:eastAsiaTheme="minorHAnsi"/>
          <w:spacing w:val="-6"/>
          <w:kern w:val="20"/>
          <w:lang w:val="es-MX"/>
        </w:rPr>
        <w:fldChar w:fldCharType="separate"/>
      </w:r>
      <w:r w:rsidR="00BC19B8">
        <w:rPr>
          <w:rFonts w:eastAsiaTheme="minorHAnsi"/>
          <w:spacing w:val="-6"/>
          <w:kern w:val="20"/>
          <w:lang w:val="es-MX"/>
        </w:rPr>
        <w:t>f</w:t>
      </w:r>
      <w:r w:rsidR="00BC19B8" w:rsidRPr="004513CC">
        <w:rPr>
          <w:rFonts w:eastAsiaTheme="minorHAnsi"/>
          <w:spacing w:val="-6"/>
          <w:kern w:val="20"/>
          <w:lang w:val="es-MX"/>
        </w:rPr>
        <w:t xml:space="preserve">igura </w:t>
      </w:r>
      <w:r w:rsidR="00BC19B8" w:rsidRPr="004513CC">
        <w:rPr>
          <w:rFonts w:eastAsiaTheme="minorHAnsi"/>
          <w:noProof/>
          <w:spacing w:val="-6"/>
          <w:kern w:val="20"/>
          <w:lang w:val="es-MX"/>
        </w:rPr>
        <w:t>8</w:t>
      </w:r>
      <w:r w:rsidR="00BC19B8" w:rsidRPr="004513CC">
        <w:rPr>
          <w:rFonts w:eastAsiaTheme="minorHAnsi"/>
          <w:spacing w:val="-6"/>
          <w:kern w:val="20"/>
          <w:lang w:val="es-MX"/>
        </w:rPr>
        <w:fldChar w:fldCharType="end"/>
      </w:r>
      <w:r w:rsidRPr="004513CC">
        <w:rPr>
          <w:rFonts w:eastAsiaTheme="minorHAnsi"/>
          <w:spacing w:val="-6"/>
          <w:kern w:val="20"/>
          <w:lang w:val="es-MX"/>
        </w:rPr>
        <w:t xml:space="preserve"> con los mapas separados por tipo de transporte (se omiten los mapas con modos “Mixto” y “Otro”, pues el máximo de viajes por d</w:t>
      </w:r>
      <w:r w:rsidR="0064146E" w:rsidRPr="004513CC">
        <w:rPr>
          <w:rFonts w:eastAsiaTheme="minorHAnsi"/>
          <w:spacing w:val="-6"/>
          <w:kern w:val="20"/>
          <w:lang w:val="es-MX"/>
        </w:rPr>
        <w:t>istrito con esos modos es de 12</w:t>
      </w:r>
      <w:r w:rsidR="0039674B">
        <w:rPr>
          <w:rFonts w:eastAsiaTheme="minorHAnsi"/>
          <w:spacing w:val="-6"/>
          <w:kern w:val="20"/>
          <w:lang w:val="es-MX"/>
        </w:rPr>
        <w:t xml:space="preserve"> </w:t>
      </w:r>
      <w:r w:rsidRPr="004513CC">
        <w:rPr>
          <w:rFonts w:eastAsiaTheme="minorHAnsi"/>
          <w:spacing w:val="-6"/>
          <w:kern w:val="20"/>
          <w:lang w:val="es-MX"/>
        </w:rPr>
        <w:t>6</w:t>
      </w:r>
      <w:r w:rsidR="0039674B">
        <w:rPr>
          <w:rFonts w:eastAsiaTheme="minorHAnsi"/>
          <w:spacing w:val="-6"/>
          <w:kern w:val="20"/>
          <w:lang w:val="es-MX"/>
        </w:rPr>
        <w:t>00</w:t>
      </w:r>
      <w:r w:rsidRPr="004513CC">
        <w:rPr>
          <w:rFonts w:eastAsiaTheme="minorHAnsi"/>
          <w:spacing w:val="-6"/>
          <w:kern w:val="20"/>
          <w:lang w:val="es-MX"/>
        </w:rPr>
        <w:t xml:space="preserve"> y 46</w:t>
      </w:r>
      <w:r w:rsidR="0039674B">
        <w:rPr>
          <w:rFonts w:eastAsiaTheme="minorHAnsi"/>
          <w:spacing w:val="-6"/>
          <w:kern w:val="20"/>
          <w:lang w:val="es-MX"/>
        </w:rPr>
        <w:t>00,</w:t>
      </w:r>
      <w:r w:rsidRPr="004513CC">
        <w:rPr>
          <w:rFonts w:eastAsiaTheme="minorHAnsi"/>
          <w:spacing w:val="-6"/>
          <w:kern w:val="20"/>
          <w:lang w:val="es-MX"/>
        </w:rPr>
        <w:t xml:space="preserve"> respectivamente)</w:t>
      </w:r>
      <w:r w:rsidR="00BC19B8">
        <w:rPr>
          <w:rFonts w:eastAsiaTheme="minorHAnsi"/>
          <w:spacing w:val="-6"/>
          <w:kern w:val="20"/>
          <w:lang w:val="es-MX"/>
        </w:rPr>
        <w:t>.</w:t>
      </w:r>
    </w:p>
    <w:p w14:paraId="53E52DA9" w14:textId="62FB7DCF" w:rsidR="00DF3993" w:rsidRDefault="00DF3993" w:rsidP="001C7584">
      <w:pPr>
        <w:keepNext/>
        <w:spacing w:line="360" w:lineRule="auto"/>
        <w:jc w:val="center"/>
        <w:rPr>
          <w:bCs/>
          <w:szCs w:val="18"/>
          <w:lang w:val="es-MX"/>
        </w:rPr>
      </w:pPr>
      <w:bookmarkStart w:id="7" w:name="_Ref89205891"/>
      <w:r w:rsidRPr="001C7584">
        <w:rPr>
          <w:b/>
          <w:szCs w:val="18"/>
          <w:lang w:val="es-MX"/>
        </w:rPr>
        <w:lastRenderedPageBreak/>
        <w:t xml:space="preserve">Figura </w:t>
      </w:r>
      <w:bookmarkEnd w:id="7"/>
      <w:r w:rsidR="00885069" w:rsidRPr="001C7584">
        <w:rPr>
          <w:b/>
          <w:szCs w:val="18"/>
          <w:lang w:val="es-MX"/>
        </w:rPr>
        <w:t>8</w:t>
      </w:r>
      <w:r w:rsidRPr="004513CC">
        <w:rPr>
          <w:bCs/>
          <w:szCs w:val="18"/>
          <w:lang w:val="es-MX"/>
        </w:rPr>
        <w:t>. Viajes por distrito de origen según tipo de transporte</w:t>
      </w:r>
    </w:p>
    <w:p w14:paraId="74E9C0F8" w14:textId="0C343E9A" w:rsidR="006C7B19" w:rsidRPr="004513CC" w:rsidRDefault="006C7B19" w:rsidP="001C7584">
      <w:pPr>
        <w:keepNext/>
        <w:spacing w:line="360" w:lineRule="auto"/>
        <w:jc w:val="center"/>
        <w:rPr>
          <w:bCs/>
          <w:szCs w:val="18"/>
          <w:lang w:val="es-MX"/>
        </w:rPr>
      </w:pPr>
      <w:r>
        <w:rPr>
          <w:bCs/>
          <w:noProof/>
          <w:szCs w:val="18"/>
          <w:lang w:val="es-MX" w:eastAsia="es-MX"/>
        </w:rPr>
        <w:drawing>
          <wp:inline distT="0" distB="0" distL="0" distR="0" wp14:anchorId="4B52548A" wp14:editId="0B3C5AA2">
            <wp:extent cx="5197642" cy="7626875"/>
            <wp:effectExtent l="0" t="0" r="3175"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A 8 (2).png"/>
                    <pic:cNvPicPr/>
                  </pic:nvPicPr>
                  <pic:blipFill>
                    <a:blip r:embed="rId58">
                      <a:extLst>
                        <a:ext uri="{28A0092B-C50C-407E-A947-70E740481C1C}">
                          <a14:useLocalDpi xmlns:a14="http://schemas.microsoft.com/office/drawing/2010/main" val="0"/>
                        </a:ext>
                      </a:extLst>
                    </a:blip>
                    <a:stretch>
                      <a:fillRect/>
                    </a:stretch>
                  </pic:blipFill>
                  <pic:spPr>
                    <a:xfrm>
                      <a:off x="0" y="0"/>
                      <a:ext cx="5204048" cy="7636276"/>
                    </a:xfrm>
                    <a:prstGeom prst="rect">
                      <a:avLst/>
                    </a:prstGeom>
                  </pic:spPr>
                </pic:pic>
              </a:graphicData>
            </a:graphic>
          </wp:inline>
        </w:drawing>
      </w:r>
    </w:p>
    <w:p w14:paraId="03596E6A" w14:textId="77777777" w:rsidR="00BC19B8" w:rsidRPr="00272F16" w:rsidRDefault="00BC19B8" w:rsidP="00272F16">
      <w:pPr>
        <w:spacing w:line="360" w:lineRule="auto"/>
        <w:jc w:val="center"/>
        <w:rPr>
          <w:spacing w:val="-6"/>
          <w:kern w:val="20"/>
          <w:szCs w:val="32"/>
          <w:lang w:val="es-ES"/>
        </w:rPr>
      </w:pPr>
      <w:r w:rsidRPr="00272F16">
        <w:rPr>
          <w:spacing w:val="-6"/>
          <w:kern w:val="20"/>
          <w:szCs w:val="32"/>
          <w:lang w:val="es-ES"/>
        </w:rPr>
        <w:t>Nota: los nombres de los distritos se encuentran en la tabla 4.</w:t>
      </w:r>
    </w:p>
    <w:p w14:paraId="18ED9773" w14:textId="77777777" w:rsidR="00BC19B8" w:rsidRPr="00271FFB" w:rsidRDefault="00BC19B8" w:rsidP="00BC19B8">
      <w:pPr>
        <w:spacing w:line="360" w:lineRule="auto"/>
        <w:jc w:val="center"/>
        <w:rPr>
          <w:spacing w:val="-6"/>
          <w:kern w:val="20"/>
          <w:szCs w:val="36"/>
          <w:lang w:val="es-ES"/>
        </w:rPr>
      </w:pPr>
      <w:r w:rsidRPr="00271FFB">
        <w:rPr>
          <w:spacing w:val="-6"/>
          <w:kern w:val="20"/>
          <w:szCs w:val="36"/>
          <w:lang w:val="es-ES"/>
        </w:rPr>
        <w:t xml:space="preserve">Fuente: Elaboración propia con </w:t>
      </w:r>
      <w:r>
        <w:rPr>
          <w:spacing w:val="-6"/>
          <w:kern w:val="20"/>
          <w:szCs w:val="36"/>
          <w:lang w:val="es-ES"/>
        </w:rPr>
        <w:t>base en Inegi (</w:t>
      </w:r>
      <w:r w:rsidRPr="00271FFB">
        <w:rPr>
          <w:spacing w:val="-6"/>
          <w:kern w:val="20"/>
          <w:szCs w:val="36"/>
          <w:lang w:val="es-ES"/>
        </w:rPr>
        <w:t>2017</w:t>
      </w:r>
      <w:r>
        <w:rPr>
          <w:spacing w:val="-6"/>
          <w:kern w:val="20"/>
          <w:szCs w:val="36"/>
          <w:lang w:val="es-ES"/>
        </w:rPr>
        <w:t>)</w:t>
      </w:r>
    </w:p>
    <w:p w14:paraId="7FD10402" w14:textId="4BA8AFFA" w:rsidR="00AC14D3" w:rsidRDefault="00FB1DF9" w:rsidP="001C7584">
      <w:pPr>
        <w:pStyle w:val="Pie"/>
        <w:spacing w:after="0" w:line="360" w:lineRule="auto"/>
        <w:ind w:firstLine="708"/>
        <w:rPr>
          <w:rFonts w:eastAsiaTheme="minorHAnsi"/>
          <w:b/>
          <w:sz w:val="24"/>
          <w:lang w:val="es-MX"/>
        </w:rPr>
      </w:pPr>
      <w:r w:rsidRPr="004513CC">
        <w:rPr>
          <w:rFonts w:eastAsiaTheme="minorHAnsi"/>
          <w:sz w:val="24"/>
          <w:lang w:val="es-MX"/>
        </w:rPr>
        <w:lastRenderedPageBreak/>
        <w:t xml:space="preserve">Los resultados observados en los mapas y en el análisis estadístico muestran cómo en la periferia de la ZMVM las mujeres realizan más viajes. Se observó también que es en la periferia donde se originan principalmente los viajes de los estratos </w:t>
      </w:r>
      <w:r w:rsidR="0039674B">
        <w:rPr>
          <w:rFonts w:eastAsiaTheme="minorHAnsi"/>
          <w:sz w:val="24"/>
          <w:lang w:val="es-MX"/>
        </w:rPr>
        <w:t>b</w:t>
      </w:r>
      <w:r w:rsidRPr="004513CC">
        <w:rPr>
          <w:rFonts w:eastAsiaTheme="minorHAnsi"/>
          <w:sz w:val="24"/>
          <w:lang w:val="es-MX"/>
        </w:rPr>
        <w:t xml:space="preserve">ajo y </w:t>
      </w:r>
      <w:r w:rsidR="0039674B">
        <w:rPr>
          <w:rFonts w:eastAsiaTheme="minorHAnsi"/>
          <w:sz w:val="24"/>
          <w:lang w:val="es-MX"/>
        </w:rPr>
        <w:t>m</w:t>
      </w:r>
      <w:r w:rsidRPr="004513CC">
        <w:rPr>
          <w:rFonts w:eastAsiaTheme="minorHAnsi"/>
          <w:sz w:val="24"/>
          <w:lang w:val="es-MX"/>
        </w:rPr>
        <w:t xml:space="preserve">edio bajo y es también ahí donde los modos </w:t>
      </w:r>
      <w:r w:rsidR="0039674B">
        <w:rPr>
          <w:rFonts w:eastAsiaTheme="minorHAnsi"/>
          <w:sz w:val="24"/>
          <w:lang w:val="es-MX"/>
        </w:rPr>
        <w:t xml:space="preserve">de </w:t>
      </w:r>
      <w:r w:rsidRPr="004513CC">
        <w:rPr>
          <w:rFonts w:eastAsiaTheme="minorHAnsi"/>
          <w:sz w:val="24"/>
          <w:lang w:val="es-MX"/>
        </w:rPr>
        <w:t>solo caminar y privado se utilizan mayormente</w:t>
      </w:r>
      <w:r w:rsidR="00C114C4" w:rsidRPr="004513CC">
        <w:rPr>
          <w:rFonts w:eastAsiaTheme="minorHAnsi"/>
          <w:sz w:val="24"/>
          <w:lang w:val="es-MX"/>
        </w:rPr>
        <w:t>,</w:t>
      </w:r>
      <w:r w:rsidRPr="004513CC">
        <w:rPr>
          <w:rFonts w:eastAsiaTheme="minorHAnsi"/>
          <w:sz w:val="24"/>
          <w:lang w:val="es-MX"/>
        </w:rPr>
        <w:t xml:space="preserve"> comparados con el transporte público que se utiliza en mucha menor medida. En los mapas fue necesario descartar los viajes que no </w:t>
      </w:r>
      <w:r w:rsidR="00992B78">
        <w:rPr>
          <w:rFonts w:eastAsiaTheme="minorHAnsi"/>
          <w:sz w:val="24"/>
          <w:lang w:val="es-MX"/>
        </w:rPr>
        <w:t>tenían</w:t>
      </w:r>
      <w:r w:rsidR="00992B78" w:rsidRPr="004513CC">
        <w:rPr>
          <w:rFonts w:eastAsiaTheme="minorHAnsi"/>
          <w:sz w:val="24"/>
          <w:lang w:val="es-MX"/>
        </w:rPr>
        <w:t xml:space="preserve"> </w:t>
      </w:r>
      <w:r w:rsidRPr="004513CC">
        <w:rPr>
          <w:rFonts w:eastAsiaTheme="minorHAnsi"/>
          <w:sz w:val="24"/>
          <w:lang w:val="es-MX"/>
        </w:rPr>
        <w:t>distrito de origen especificado</w:t>
      </w:r>
      <w:r w:rsidR="00992B78">
        <w:rPr>
          <w:rFonts w:eastAsiaTheme="minorHAnsi"/>
          <w:sz w:val="24"/>
          <w:lang w:val="es-MX"/>
        </w:rPr>
        <w:t>;</w:t>
      </w:r>
      <w:r w:rsidR="00992B78" w:rsidRPr="004513CC">
        <w:rPr>
          <w:rFonts w:eastAsiaTheme="minorHAnsi"/>
          <w:sz w:val="24"/>
          <w:lang w:val="es-MX"/>
        </w:rPr>
        <w:t xml:space="preserve"> </w:t>
      </w:r>
      <w:r w:rsidRPr="004513CC">
        <w:rPr>
          <w:rFonts w:eastAsiaTheme="minorHAnsi"/>
          <w:sz w:val="24"/>
          <w:lang w:val="es-MX"/>
        </w:rPr>
        <w:t xml:space="preserve">de haber sido claros, su inclusión hubiera proporcionado resultados más precisos, sin embargo, los análisis de correlación confirman </w:t>
      </w:r>
      <w:r w:rsidRPr="001C7584">
        <w:rPr>
          <w:rFonts w:eastAsiaTheme="minorHAnsi"/>
          <w:bCs/>
          <w:sz w:val="24"/>
          <w:lang w:val="es-MX"/>
        </w:rPr>
        <w:t>la hipótesis sobre la representativa presencia de la mujer en la movilidad y la relación con el estrato socioeconómico y modo de transporte.</w:t>
      </w:r>
      <w:r w:rsidRPr="004513CC">
        <w:rPr>
          <w:rFonts w:eastAsiaTheme="minorHAnsi"/>
          <w:b/>
          <w:sz w:val="24"/>
          <w:lang w:val="es-MX"/>
        </w:rPr>
        <w:t xml:space="preserve"> </w:t>
      </w:r>
    </w:p>
    <w:p w14:paraId="0823EA37" w14:textId="77777777" w:rsidR="002A3186" w:rsidRPr="004513CC" w:rsidRDefault="002A3186" w:rsidP="00701471">
      <w:pPr>
        <w:pStyle w:val="Pie"/>
        <w:spacing w:after="0" w:line="360" w:lineRule="auto"/>
        <w:rPr>
          <w:rFonts w:eastAsiaTheme="minorHAnsi"/>
          <w:b/>
          <w:sz w:val="24"/>
          <w:lang w:val="es-MX"/>
        </w:rPr>
      </w:pPr>
    </w:p>
    <w:p w14:paraId="0CB3FAF0" w14:textId="39EB567E" w:rsidR="00AC14D3" w:rsidRPr="002A3186" w:rsidRDefault="00AC14D3" w:rsidP="00DD10DF">
      <w:pPr>
        <w:pStyle w:val="Pie"/>
        <w:spacing w:after="0" w:line="360" w:lineRule="auto"/>
        <w:jc w:val="center"/>
        <w:rPr>
          <w:rFonts w:eastAsiaTheme="minorHAnsi"/>
          <w:b/>
          <w:sz w:val="28"/>
          <w:szCs w:val="28"/>
          <w:lang w:val="es-MX"/>
        </w:rPr>
      </w:pPr>
      <w:r w:rsidRPr="002A3186">
        <w:rPr>
          <w:rFonts w:eastAsiaTheme="minorHAnsi"/>
          <w:b/>
          <w:sz w:val="28"/>
          <w:szCs w:val="28"/>
          <w:lang w:val="es-MX"/>
        </w:rPr>
        <w:t>Propuesta</w:t>
      </w:r>
    </w:p>
    <w:p w14:paraId="1461F6C5" w14:textId="2DAA2E15" w:rsidR="00AC14D3" w:rsidRPr="004513CC" w:rsidRDefault="00AC14D3" w:rsidP="002A3186">
      <w:pPr>
        <w:pStyle w:val="Pie"/>
        <w:spacing w:after="0" w:line="360" w:lineRule="auto"/>
        <w:ind w:firstLine="708"/>
        <w:rPr>
          <w:rFonts w:eastAsiaTheme="minorHAnsi"/>
          <w:sz w:val="24"/>
          <w:lang w:val="es-MX"/>
        </w:rPr>
      </w:pPr>
      <w:r w:rsidRPr="004513CC">
        <w:rPr>
          <w:rFonts w:eastAsiaTheme="minorHAnsi"/>
          <w:sz w:val="24"/>
          <w:lang w:val="es-MX"/>
        </w:rPr>
        <w:t>Ante la responsabilidad realizada por la mujer heredada o adjudicada en el hogar, se recomienda, sobre todo para los estratos bajo y medio bajo, realizar una planeación de la movilidad en el hogar de manera inmediata y mediata.</w:t>
      </w:r>
    </w:p>
    <w:p w14:paraId="74B6AF79" w14:textId="3769B0FD" w:rsidR="00AC14D3" w:rsidRDefault="00AC14D3" w:rsidP="002A3186">
      <w:pPr>
        <w:pStyle w:val="Pie"/>
        <w:spacing w:after="0" w:line="360" w:lineRule="auto"/>
        <w:ind w:firstLine="708"/>
        <w:rPr>
          <w:rFonts w:eastAsiaTheme="minorHAnsi"/>
          <w:sz w:val="24"/>
          <w:lang w:val="es-MX"/>
        </w:rPr>
      </w:pPr>
      <w:r w:rsidRPr="004513CC">
        <w:rPr>
          <w:rFonts w:eastAsiaTheme="minorHAnsi"/>
          <w:sz w:val="24"/>
          <w:lang w:val="es-MX"/>
        </w:rPr>
        <w:t>Se sugiere la utilización de las herramientas digitales que existen en el mercado y que además son gratuitas</w:t>
      </w:r>
      <w:r w:rsidR="00C114C4" w:rsidRPr="004513CC">
        <w:rPr>
          <w:rFonts w:eastAsiaTheme="minorHAnsi"/>
          <w:sz w:val="24"/>
          <w:lang w:val="es-MX"/>
        </w:rPr>
        <w:t>.</w:t>
      </w:r>
      <w:r w:rsidR="00D75D3E">
        <w:rPr>
          <w:rFonts w:eastAsiaTheme="minorHAnsi"/>
          <w:sz w:val="24"/>
          <w:lang w:val="es-MX"/>
        </w:rPr>
        <w:t xml:space="preserve"> </w:t>
      </w:r>
      <w:r w:rsidR="00C114C4" w:rsidRPr="004513CC">
        <w:rPr>
          <w:rFonts w:eastAsiaTheme="minorHAnsi"/>
          <w:sz w:val="24"/>
          <w:lang w:val="es-MX"/>
        </w:rPr>
        <w:t>U</w:t>
      </w:r>
      <w:r w:rsidRPr="004513CC">
        <w:rPr>
          <w:rFonts w:eastAsiaTheme="minorHAnsi"/>
          <w:sz w:val="24"/>
          <w:lang w:val="es-MX"/>
        </w:rPr>
        <w:t>tilizar aplicaciones que involucren directamente al transporte concesionado</w:t>
      </w:r>
      <w:r w:rsidR="00C114C4" w:rsidRPr="004513CC">
        <w:rPr>
          <w:rFonts w:eastAsiaTheme="minorHAnsi"/>
          <w:sz w:val="24"/>
          <w:lang w:val="es-MX"/>
        </w:rPr>
        <w:t xml:space="preserve"> para agilizar la movilidad urbana y reducir impacto en costo y tiempo. Esto a</w:t>
      </w:r>
      <w:r w:rsidRPr="004513CC">
        <w:rPr>
          <w:rFonts w:eastAsiaTheme="minorHAnsi"/>
          <w:sz w:val="24"/>
          <w:lang w:val="es-MX"/>
        </w:rPr>
        <w:t xml:space="preserve"> través de la regulación gubernamental, para reducir y mitigar el abuso </w:t>
      </w:r>
      <w:r w:rsidR="00C114C4" w:rsidRPr="004513CC">
        <w:rPr>
          <w:rFonts w:eastAsiaTheme="minorHAnsi"/>
          <w:sz w:val="24"/>
          <w:lang w:val="es-MX"/>
        </w:rPr>
        <w:t xml:space="preserve">de los </w:t>
      </w:r>
      <w:r w:rsidR="00B277C4" w:rsidRPr="004513CC">
        <w:rPr>
          <w:rFonts w:eastAsiaTheme="minorHAnsi"/>
          <w:sz w:val="24"/>
          <w:lang w:val="es-MX"/>
        </w:rPr>
        <w:t>oferentes, por</w:t>
      </w:r>
      <w:r w:rsidRPr="004513CC">
        <w:rPr>
          <w:rFonts w:eastAsiaTheme="minorHAnsi"/>
          <w:sz w:val="24"/>
          <w:lang w:val="es-MX"/>
        </w:rPr>
        <w:t xml:space="preserve"> las políticas aplicadas</w:t>
      </w:r>
      <w:r w:rsidR="00C114C4" w:rsidRPr="004513CC">
        <w:rPr>
          <w:rFonts w:eastAsiaTheme="minorHAnsi"/>
          <w:sz w:val="24"/>
          <w:lang w:val="es-MX"/>
        </w:rPr>
        <w:t xml:space="preserve"> y que benefician al empresario</w:t>
      </w:r>
      <w:r w:rsidR="00992B78">
        <w:rPr>
          <w:rFonts w:eastAsiaTheme="minorHAnsi"/>
          <w:sz w:val="24"/>
          <w:lang w:val="es-MX"/>
        </w:rPr>
        <w:t xml:space="preserve"> (v</w:t>
      </w:r>
      <w:r w:rsidR="009E06E3" w:rsidRPr="004513CC">
        <w:rPr>
          <w:rFonts w:eastAsiaTheme="minorHAnsi"/>
          <w:sz w:val="24"/>
          <w:lang w:val="es-MX"/>
        </w:rPr>
        <w:t xml:space="preserve">er </w:t>
      </w:r>
      <w:r w:rsidR="00992B78">
        <w:rPr>
          <w:rFonts w:eastAsiaTheme="minorHAnsi"/>
          <w:sz w:val="24"/>
          <w:lang w:val="es-MX"/>
        </w:rPr>
        <w:t>t</w:t>
      </w:r>
      <w:r w:rsidR="00992B78" w:rsidRPr="004513CC">
        <w:rPr>
          <w:rFonts w:eastAsiaTheme="minorHAnsi"/>
          <w:sz w:val="24"/>
          <w:lang w:val="es-MX"/>
        </w:rPr>
        <w:t xml:space="preserve">abla </w:t>
      </w:r>
      <w:r w:rsidR="004D4954" w:rsidRPr="004513CC">
        <w:rPr>
          <w:rFonts w:eastAsiaTheme="minorHAnsi"/>
          <w:sz w:val="24"/>
          <w:lang w:val="es-MX"/>
        </w:rPr>
        <w:t>9</w:t>
      </w:r>
      <w:r w:rsidR="00992B78">
        <w:rPr>
          <w:rFonts w:eastAsiaTheme="minorHAnsi"/>
          <w:sz w:val="24"/>
          <w:lang w:val="es-MX"/>
        </w:rPr>
        <w:t>).</w:t>
      </w:r>
    </w:p>
    <w:p w14:paraId="08F0BE26" w14:textId="02B6174F" w:rsidR="002A3186" w:rsidRDefault="002A3186" w:rsidP="002A3186">
      <w:pPr>
        <w:pStyle w:val="Pie"/>
        <w:spacing w:after="0" w:line="360" w:lineRule="auto"/>
        <w:ind w:firstLine="708"/>
        <w:rPr>
          <w:rFonts w:eastAsiaTheme="minorHAnsi"/>
          <w:sz w:val="24"/>
          <w:lang w:val="es-MX"/>
        </w:rPr>
      </w:pPr>
    </w:p>
    <w:p w14:paraId="1EA8DCC9" w14:textId="4F2ADDE1" w:rsidR="00272F16" w:rsidRDefault="00272F16" w:rsidP="002A3186">
      <w:pPr>
        <w:pStyle w:val="Pie"/>
        <w:spacing w:after="0" w:line="360" w:lineRule="auto"/>
        <w:ind w:firstLine="708"/>
        <w:rPr>
          <w:rFonts w:eastAsiaTheme="minorHAnsi"/>
          <w:sz w:val="24"/>
          <w:lang w:val="es-MX"/>
        </w:rPr>
      </w:pPr>
    </w:p>
    <w:p w14:paraId="3A8ED6A5" w14:textId="14CD4844" w:rsidR="00272F16" w:rsidRDefault="00272F16" w:rsidP="002A3186">
      <w:pPr>
        <w:pStyle w:val="Pie"/>
        <w:spacing w:after="0" w:line="360" w:lineRule="auto"/>
        <w:ind w:firstLine="708"/>
        <w:rPr>
          <w:rFonts w:eastAsiaTheme="minorHAnsi"/>
          <w:sz w:val="24"/>
          <w:lang w:val="es-MX"/>
        </w:rPr>
      </w:pPr>
    </w:p>
    <w:p w14:paraId="225A27C1" w14:textId="77B3E2CA" w:rsidR="00272F16" w:rsidRDefault="00272F16" w:rsidP="002A3186">
      <w:pPr>
        <w:pStyle w:val="Pie"/>
        <w:spacing w:after="0" w:line="360" w:lineRule="auto"/>
        <w:ind w:firstLine="708"/>
        <w:rPr>
          <w:rFonts w:eastAsiaTheme="minorHAnsi"/>
          <w:sz w:val="24"/>
          <w:lang w:val="es-MX"/>
        </w:rPr>
      </w:pPr>
    </w:p>
    <w:p w14:paraId="4B104AC1" w14:textId="4B10B331" w:rsidR="00272F16" w:rsidRDefault="00272F16" w:rsidP="002A3186">
      <w:pPr>
        <w:pStyle w:val="Pie"/>
        <w:spacing w:after="0" w:line="360" w:lineRule="auto"/>
        <w:ind w:firstLine="708"/>
        <w:rPr>
          <w:rFonts w:eastAsiaTheme="minorHAnsi"/>
          <w:sz w:val="24"/>
          <w:lang w:val="es-MX"/>
        </w:rPr>
      </w:pPr>
    </w:p>
    <w:p w14:paraId="5AB739EA" w14:textId="42359B0D" w:rsidR="00272F16" w:rsidRDefault="00272F16" w:rsidP="002A3186">
      <w:pPr>
        <w:pStyle w:val="Pie"/>
        <w:spacing w:after="0" w:line="360" w:lineRule="auto"/>
        <w:ind w:firstLine="708"/>
        <w:rPr>
          <w:rFonts w:eastAsiaTheme="minorHAnsi"/>
          <w:sz w:val="24"/>
          <w:lang w:val="es-MX"/>
        </w:rPr>
      </w:pPr>
    </w:p>
    <w:p w14:paraId="1D8A21C8" w14:textId="573ECA40" w:rsidR="00272F16" w:rsidRDefault="00272F16" w:rsidP="002A3186">
      <w:pPr>
        <w:pStyle w:val="Pie"/>
        <w:spacing w:after="0" w:line="360" w:lineRule="auto"/>
        <w:ind w:firstLine="708"/>
        <w:rPr>
          <w:rFonts w:eastAsiaTheme="minorHAnsi"/>
          <w:sz w:val="24"/>
          <w:lang w:val="es-MX"/>
        </w:rPr>
      </w:pPr>
    </w:p>
    <w:p w14:paraId="1EE1D5DD" w14:textId="58D6463E" w:rsidR="00272F16" w:rsidRDefault="00272F16" w:rsidP="002A3186">
      <w:pPr>
        <w:pStyle w:val="Pie"/>
        <w:spacing w:after="0" w:line="360" w:lineRule="auto"/>
        <w:ind w:firstLine="708"/>
        <w:rPr>
          <w:rFonts w:eastAsiaTheme="minorHAnsi"/>
          <w:sz w:val="24"/>
          <w:lang w:val="es-MX"/>
        </w:rPr>
      </w:pPr>
    </w:p>
    <w:p w14:paraId="2F5192E3" w14:textId="677CEA8D" w:rsidR="00272F16" w:rsidRDefault="00272F16" w:rsidP="002A3186">
      <w:pPr>
        <w:pStyle w:val="Pie"/>
        <w:spacing w:after="0" w:line="360" w:lineRule="auto"/>
        <w:ind w:firstLine="708"/>
        <w:rPr>
          <w:rFonts w:eastAsiaTheme="minorHAnsi"/>
          <w:sz w:val="24"/>
          <w:lang w:val="es-MX"/>
        </w:rPr>
      </w:pPr>
    </w:p>
    <w:p w14:paraId="3E3F0621" w14:textId="12DAF0D7" w:rsidR="00272F16" w:rsidRDefault="00272F16" w:rsidP="002A3186">
      <w:pPr>
        <w:pStyle w:val="Pie"/>
        <w:spacing w:after="0" w:line="360" w:lineRule="auto"/>
        <w:ind w:firstLine="708"/>
        <w:rPr>
          <w:rFonts w:eastAsiaTheme="minorHAnsi"/>
          <w:sz w:val="24"/>
          <w:lang w:val="es-MX"/>
        </w:rPr>
      </w:pPr>
    </w:p>
    <w:p w14:paraId="74561B34" w14:textId="265E9573" w:rsidR="00272F16" w:rsidRDefault="00272F16" w:rsidP="002A3186">
      <w:pPr>
        <w:pStyle w:val="Pie"/>
        <w:spacing w:after="0" w:line="360" w:lineRule="auto"/>
        <w:ind w:firstLine="708"/>
        <w:rPr>
          <w:rFonts w:eastAsiaTheme="minorHAnsi"/>
          <w:sz w:val="24"/>
          <w:lang w:val="es-MX"/>
        </w:rPr>
      </w:pPr>
    </w:p>
    <w:p w14:paraId="1598247D" w14:textId="08BC7C5F" w:rsidR="00272F16" w:rsidRDefault="00272F16" w:rsidP="002A3186">
      <w:pPr>
        <w:pStyle w:val="Pie"/>
        <w:spacing w:after="0" w:line="360" w:lineRule="auto"/>
        <w:ind w:firstLine="708"/>
        <w:rPr>
          <w:rFonts w:eastAsiaTheme="minorHAnsi"/>
          <w:sz w:val="24"/>
          <w:lang w:val="es-MX"/>
        </w:rPr>
      </w:pPr>
    </w:p>
    <w:p w14:paraId="41FBFB63" w14:textId="77777777" w:rsidR="00272F16" w:rsidRPr="004513CC" w:rsidRDefault="00272F16" w:rsidP="002A3186">
      <w:pPr>
        <w:pStyle w:val="Pie"/>
        <w:spacing w:after="0" w:line="360" w:lineRule="auto"/>
        <w:ind w:firstLine="708"/>
        <w:rPr>
          <w:rFonts w:eastAsiaTheme="minorHAnsi"/>
          <w:sz w:val="24"/>
          <w:lang w:val="es-MX"/>
        </w:rPr>
      </w:pPr>
    </w:p>
    <w:p w14:paraId="5351D380" w14:textId="1051BAA3" w:rsidR="009E06E3" w:rsidRPr="004513CC" w:rsidRDefault="009E06E3" w:rsidP="002A3186">
      <w:pPr>
        <w:pStyle w:val="Pie"/>
        <w:spacing w:after="0" w:line="360" w:lineRule="auto"/>
        <w:jc w:val="center"/>
        <w:rPr>
          <w:rFonts w:eastAsiaTheme="minorHAnsi"/>
          <w:sz w:val="24"/>
          <w:lang w:val="es-MX"/>
        </w:rPr>
      </w:pPr>
      <w:r w:rsidRPr="001C7584">
        <w:rPr>
          <w:rFonts w:eastAsiaTheme="minorHAnsi"/>
          <w:b/>
          <w:bCs/>
          <w:sz w:val="24"/>
          <w:lang w:val="es-MX"/>
        </w:rPr>
        <w:lastRenderedPageBreak/>
        <w:t xml:space="preserve">Tabla </w:t>
      </w:r>
      <w:r w:rsidR="004D4954" w:rsidRPr="001C7584">
        <w:rPr>
          <w:rFonts w:eastAsiaTheme="minorHAnsi"/>
          <w:b/>
          <w:bCs/>
          <w:sz w:val="24"/>
          <w:lang w:val="es-MX"/>
        </w:rPr>
        <w:t>9</w:t>
      </w:r>
      <w:r w:rsidR="00885069" w:rsidRPr="004513CC">
        <w:rPr>
          <w:rFonts w:eastAsiaTheme="minorHAnsi"/>
          <w:sz w:val="24"/>
          <w:lang w:val="es-MX"/>
        </w:rPr>
        <w:t>.</w:t>
      </w:r>
      <w:r w:rsidRPr="004513CC">
        <w:rPr>
          <w:rFonts w:eastAsiaTheme="minorHAnsi"/>
          <w:sz w:val="24"/>
          <w:lang w:val="es-MX"/>
        </w:rPr>
        <w:t xml:space="preserve"> Propuesta de administración de la movilidad en el hogar.</w:t>
      </w:r>
    </w:p>
    <w:tbl>
      <w:tblPr>
        <w:tblStyle w:val="Tablaconcuadrcula"/>
        <w:tblW w:w="0" w:type="auto"/>
        <w:tblLook w:val="04A0" w:firstRow="1" w:lastRow="0" w:firstColumn="1" w:lastColumn="0" w:noHBand="0" w:noVBand="1"/>
      </w:tblPr>
      <w:tblGrid>
        <w:gridCol w:w="2942"/>
        <w:gridCol w:w="2298"/>
        <w:gridCol w:w="3588"/>
      </w:tblGrid>
      <w:tr w:rsidR="00AC14D3" w:rsidRPr="00DD10DF" w14:paraId="7B5BAA47" w14:textId="77777777" w:rsidTr="001C7584">
        <w:tc>
          <w:tcPr>
            <w:tcW w:w="2942" w:type="dxa"/>
          </w:tcPr>
          <w:p w14:paraId="1EECF8EC" w14:textId="295E7107" w:rsidR="00AC14D3" w:rsidRPr="00DD10DF" w:rsidRDefault="003A2C93" w:rsidP="00701471">
            <w:pPr>
              <w:pStyle w:val="Pie"/>
              <w:spacing w:after="0" w:line="360" w:lineRule="auto"/>
              <w:jc w:val="center"/>
              <w:rPr>
                <w:rFonts w:eastAsiaTheme="minorHAnsi"/>
                <w:bCs/>
                <w:sz w:val="24"/>
                <w:lang w:val="es-MX"/>
              </w:rPr>
            </w:pPr>
            <w:r w:rsidRPr="00DD10DF">
              <w:rPr>
                <w:rFonts w:eastAsiaTheme="minorHAnsi"/>
                <w:bCs/>
                <w:sz w:val="24"/>
                <w:lang w:val="es-MX"/>
              </w:rPr>
              <w:t>Propuesta</w:t>
            </w:r>
          </w:p>
        </w:tc>
        <w:tc>
          <w:tcPr>
            <w:tcW w:w="2298" w:type="dxa"/>
          </w:tcPr>
          <w:p w14:paraId="04163C65" w14:textId="0033A70F" w:rsidR="00AC14D3" w:rsidRPr="00DD10DF" w:rsidRDefault="003A2C93" w:rsidP="00701471">
            <w:pPr>
              <w:pStyle w:val="Pie"/>
              <w:spacing w:after="0" w:line="360" w:lineRule="auto"/>
              <w:jc w:val="center"/>
              <w:rPr>
                <w:rFonts w:eastAsiaTheme="minorHAnsi"/>
                <w:bCs/>
                <w:sz w:val="24"/>
                <w:lang w:val="es-MX"/>
              </w:rPr>
            </w:pPr>
            <w:r w:rsidRPr="00DD10DF">
              <w:rPr>
                <w:rFonts w:eastAsiaTheme="minorHAnsi"/>
                <w:bCs/>
                <w:sz w:val="24"/>
                <w:lang w:val="es-MX"/>
              </w:rPr>
              <w:t>Responsable</w:t>
            </w:r>
          </w:p>
        </w:tc>
        <w:tc>
          <w:tcPr>
            <w:tcW w:w="3588" w:type="dxa"/>
          </w:tcPr>
          <w:p w14:paraId="6417AD2E" w14:textId="08D3FC43" w:rsidR="00AC14D3" w:rsidRPr="00DD10DF" w:rsidRDefault="003A2C93" w:rsidP="00701471">
            <w:pPr>
              <w:pStyle w:val="Pie"/>
              <w:spacing w:after="0" w:line="360" w:lineRule="auto"/>
              <w:jc w:val="center"/>
              <w:rPr>
                <w:rFonts w:eastAsiaTheme="minorHAnsi"/>
                <w:bCs/>
                <w:sz w:val="24"/>
                <w:lang w:val="es-MX"/>
              </w:rPr>
            </w:pPr>
            <w:r w:rsidRPr="00DD10DF">
              <w:rPr>
                <w:rFonts w:eastAsiaTheme="minorHAnsi"/>
                <w:bCs/>
                <w:sz w:val="24"/>
                <w:lang w:val="es-MX"/>
              </w:rPr>
              <w:t>Acción</w:t>
            </w:r>
          </w:p>
        </w:tc>
      </w:tr>
      <w:tr w:rsidR="00AC14D3" w:rsidRPr="00272F16" w14:paraId="19471610" w14:textId="77777777" w:rsidTr="001C7584">
        <w:tc>
          <w:tcPr>
            <w:tcW w:w="2942" w:type="dxa"/>
          </w:tcPr>
          <w:p w14:paraId="357E4A49" w14:textId="6CB7A343" w:rsidR="00AC14D3" w:rsidRPr="00DD10DF" w:rsidRDefault="003A2C93" w:rsidP="00701471">
            <w:pPr>
              <w:pStyle w:val="Pie"/>
              <w:spacing w:after="0" w:line="360" w:lineRule="auto"/>
              <w:rPr>
                <w:rFonts w:eastAsiaTheme="minorHAnsi"/>
                <w:bCs/>
                <w:sz w:val="24"/>
                <w:lang w:val="es-MX"/>
              </w:rPr>
            </w:pPr>
            <w:r w:rsidRPr="00DD10DF">
              <w:rPr>
                <w:rFonts w:eastAsiaTheme="minorHAnsi"/>
                <w:bCs/>
                <w:sz w:val="24"/>
                <w:lang w:val="es-MX"/>
              </w:rPr>
              <w:t>Planeación de movilidad cotidiana</w:t>
            </w:r>
          </w:p>
          <w:p w14:paraId="36DF37B8" w14:textId="07F0EFAF" w:rsidR="006C128F" w:rsidRPr="00DD10DF" w:rsidRDefault="00B277C4" w:rsidP="00701471">
            <w:pPr>
              <w:pStyle w:val="Pie"/>
              <w:numPr>
                <w:ilvl w:val="0"/>
                <w:numId w:val="24"/>
              </w:numPr>
              <w:spacing w:after="0" w:line="360" w:lineRule="auto"/>
              <w:rPr>
                <w:rFonts w:eastAsiaTheme="minorHAnsi"/>
                <w:bCs/>
                <w:sz w:val="24"/>
                <w:lang w:val="es-MX"/>
              </w:rPr>
            </w:pPr>
            <w:r w:rsidRPr="00DD10DF">
              <w:rPr>
                <w:rFonts w:eastAsiaTheme="minorHAnsi"/>
                <w:bCs/>
                <w:sz w:val="24"/>
                <w:lang w:val="es-MX"/>
              </w:rPr>
              <w:t>Mediano plazo</w:t>
            </w:r>
          </w:p>
          <w:p w14:paraId="551A7F0B" w14:textId="0B6460EF" w:rsidR="00B277C4" w:rsidRPr="00DD10DF" w:rsidRDefault="00B277C4" w:rsidP="00701471">
            <w:pPr>
              <w:pStyle w:val="Pie"/>
              <w:numPr>
                <w:ilvl w:val="0"/>
                <w:numId w:val="24"/>
              </w:numPr>
              <w:spacing w:after="0" w:line="360" w:lineRule="auto"/>
              <w:rPr>
                <w:rFonts w:eastAsiaTheme="minorHAnsi"/>
                <w:bCs/>
                <w:sz w:val="24"/>
                <w:lang w:val="es-MX"/>
              </w:rPr>
            </w:pPr>
            <w:r w:rsidRPr="00DD10DF">
              <w:rPr>
                <w:rFonts w:eastAsiaTheme="minorHAnsi"/>
                <w:bCs/>
                <w:sz w:val="24"/>
                <w:lang w:val="es-MX"/>
              </w:rPr>
              <w:t>Corto plazo</w:t>
            </w:r>
          </w:p>
          <w:p w14:paraId="24E75DC8" w14:textId="489A8782" w:rsidR="00B277C4" w:rsidRPr="00DD10DF" w:rsidRDefault="00B277C4" w:rsidP="00701471">
            <w:pPr>
              <w:pStyle w:val="Pie"/>
              <w:numPr>
                <w:ilvl w:val="0"/>
                <w:numId w:val="24"/>
              </w:numPr>
              <w:spacing w:after="0" w:line="360" w:lineRule="auto"/>
              <w:rPr>
                <w:rFonts w:eastAsiaTheme="minorHAnsi"/>
                <w:bCs/>
                <w:sz w:val="24"/>
                <w:lang w:val="es-MX"/>
              </w:rPr>
            </w:pPr>
            <w:r w:rsidRPr="00DD10DF">
              <w:rPr>
                <w:rFonts w:eastAsiaTheme="minorHAnsi"/>
                <w:bCs/>
                <w:sz w:val="24"/>
                <w:lang w:val="es-MX"/>
              </w:rPr>
              <w:t>Disruptivo</w:t>
            </w:r>
          </w:p>
          <w:p w14:paraId="06A06D91" w14:textId="0106ED64" w:rsidR="006C128F" w:rsidRPr="00DD10DF" w:rsidRDefault="00B277C4" w:rsidP="00701471">
            <w:pPr>
              <w:pStyle w:val="Pie"/>
              <w:spacing w:after="0" w:line="360" w:lineRule="auto"/>
              <w:rPr>
                <w:rFonts w:eastAsiaTheme="minorHAnsi"/>
                <w:bCs/>
                <w:sz w:val="24"/>
                <w:lang w:val="es-MX"/>
              </w:rPr>
            </w:pPr>
            <w:r w:rsidRPr="00DD10DF">
              <w:rPr>
                <w:rFonts w:eastAsiaTheme="minorHAnsi"/>
                <w:bCs/>
                <w:sz w:val="24"/>
                <w:lang w:val="es-MX"/>
              </w:rPr>
              <w:t xml:space="preserve"> (Casos imprevistos)</w:t>
            </w:r>
          </w:p>
        </w:tc>
        <w:tc>
          <w:tcPr>
            <w:tcW w:w="2298" w:type="dxa"/>
          </w:tcPr>
          <w:p w14:paraId="53980C3F" w14:textId="5BFF3ADF" w:rsidR="00AC14D3" w:rsidRPr="00DD10DF" w:rsidRDefault="003A2C93" w:rsidP="00701471">
            <w:pPr>
              <w:pStyle w:val="Pie"/>
              <w:spacing w:after="0" w:line="360" w:lineRule="auto"/>
              <w:rPr>
                <w:rFonts w:eastAsiaTheme="minorHAnsi"/>
                <w:bCs/>
                <w:sz w:val="24"/>
                <w:lang w:val="es-MX"/>
              </w:rPr>
            </w:pPr>
            <w:r w:rsidRPr="00DD10DF">
              <w:rPr>
                <w:rFonts w:eastAsiaTheme="minorHAnsi"/>
                <w:bCs/>
                <w:sz w:val="24"/>
                <w:lang w:val="es-MX"/>
              </w:rPr>
              <w:t>Mujer</w:t>
            </w:r>
          </w:p>
        </w:tc>
        <w:tc>
          <w:tcPr>
            <w:tcW w:w="3588" w:type="dxa"/>
          </w:tcPr>
          <w:p w14:paraId="0B1AAC0D" w14:textId="69826ED3" w:rsidR="00AC14D3" w:rsidRPr="00DD10DF" w:rsidRDefault="00AC14D3" w:rsidP="00701471">
            <w:pPr>
              <w:pStyle w:val="Pie"/>
              <w:spacing w:after="0" w:line="360" w:lineRule="auto"/>
              <w:rPr>
                <w:rFonts w:eastAsiaTheme="minorHAnsi"/>
                <w:bCs/>
                <w:sz w:val="24"/>
                <w:lang w:val="es-MX"/>
              </w:rPr>
            </w:pPr>
            <w:r w:rsidRPr="00DD10DF">
              <w:rPr>
                <w:rFonts w:eastAsiaTheme="minorHAnsi"/>
                <w:bCs/>
                <w:sz w:val="24"/>
                <w:lang w:val="es-MX"/>
              </w:rPr>
              <w:t>Utilizando las herramientas tecnológicas y aplicaciones comerciales existentes en el mercado: Google Maps</w:t>
            </w:r>
            <w:r w:rsidR="003A2C93" w:rsidRPr="00DD10DF">
              <w:rPr>
                <w:rFonts w:eastAsiaTheme="minorHAnsi"/>
                <w:bCs/>
                <w:sz w:val="24"/>
                <w:lang w:val="es-MX"/>
              </w:rPr>
              <w:t xml:space="preserve">, </w:t>
            </w:r>
            <w:r w:rsidRPr="00DD10DF">
              <w:rPr>
                <w:rFonts w:eastAsiaTheme="minorHAnsi"/>
                <w:bCs/>
                <w:sz w:val="24"/>
                <w:lang w:val="es-MX"/>
              </w:rPr>
              <w:t xml:space="preserve">Waze, </w:t>
            </w:r>
            <w:r w:rsidR="00C114C4" w:rsidRPr="00DD10DF">
              <w:rPr>
                <w:rFonts w:eastAsiaTheme="minorHAnsi"/>
                <w:bCs/>
                <w:sz w:val="24"/>
                <w:lang w:val="es-MX"/>
              </w:rPr>
              <w:t>Mapquest, Maps.me, Apple Maps, entre otras, vinculándolas</w:t>
            </w:r>
            <w:r w:rsidRPr="00DD10DF">
              <w:rPr>
                <w:rFonts w:eastAsiaTheme="minorHAnsi"/>
                <w:bCs/>
                <w:sz w:val="24"/>
                <w:lang w:val="es-MX"/>
              </w:rPr>
              <w:t xml:space="preserve"> con el transporte concesion</w:t>
            </w:r>
            <w:r w:rsidR="00B277C4" w:rsidRPr="00DD10DF">
              <w:rPr>
                <w:rFonts w:eastAsiaTheme="minorHAnsi"/>
                <w:bCs/>
                <w:sz w:val="24"/>
                <w:lang w:val="es-MX"/>
              </w:rPr>
              <w:t>a</w:t>
            </w:r>
            <w:r w:rsidRPr="00DD10DF">
              <w:rPr>
                <w:rFonts w:eastAsiaTheme="minorHAnsi"/>
                <w:bCs/>
                <w:sz w:val="24"/>
                <w:lang w:val="es-MX"/>
              </w:rPr>
              <w:t>do Uber, Didi</w:t>
            </w:r>
            <w:r w:rsidR="00C114C4" w:rsidRPr="00DD10DF">
              <w:rPr>
                <w:rFonts w:eastAsiaTheme="minorHAnsi"/>
                <w:bCs/>
                <w:sz w:val="24"/>
                <w:lang w:val="es-MX"/>
              </w:rPr>
              <w:t>, Cabify, Beat,</w:t>
            </w:r>
            <w:r w:rsidRPr="00DD10DF">
              <w:rPr>
                <w:rFonts w:eastAsiaTheme="minorHAnsi"/>
                <w:bCs/>
                <w:sz w:val="24"/>
                <w:lang w:val="es-MX"/>
              </w:rPr>
              <w:t xml:space="preserve"> en</w:t>
            </w:r>
            <w:r w:rsidR="00B277C4" w:rsidRPr="00DD10DF">
              <w:rPr>
                <w:rFonts w:eastAsiaTheme="minorHAnsi"/>
                <w:bCs/>
                <w:sz w:val="24"/>
                <w:lang w:val="es-MX"/>
              </w:rPr>
              <w:t>tre otros.</w:t>
            </w:r>
          </w:p>
        </w:tc>
      </w:tr>
      <w:tr w:rsidR="00AC14D3" w:rsidRPr="00272F16" w14:paraId="584175B5" w14:textId="77777777" w:rsidTr="001C7584">
        <w:tc>
          <w:tcPr>
            <w:tcW w:w="2942" w:type="dxa"/>
          </w:tcPr>
          <w:p w14:paraId="57262526" w14:textId="4BE2917C" w:rsidR="00AC14D3" w:rsidRPr="00DD10DF" w:rsidRDefault="006C128F" w:rsidP="00701471">
            <w:pPr>
              <w:pStyle w:val="Pie"/>
              <w:spacing w:after="0" w:line="360" w:lineRule="auto"/>
              <w:rPr>
                <w:rFonts w:eastAsiaTheme="minorHAnsi"/>
                <w:bCs/>
                <w:sz w:val="24"/>
                <w:lang w:val="es-MX"/>
              </w:rPr>
            </w:pPr>
            <w:r w:rsidRPr="00DD10DF">
              <w:rPr>
                <w:rFonts w:eastAsiaTheme="minorHAnsi"/>
                <w:bCs/>
                <w:sz w:val="24"/>
                <w:lang w:val="es-MX"/>
              </w:rPr>
              <w:t>Convenio con el transporte concesionado</w:t>
            </w:r>
          </w:p>
        </w:tc>
        <w:tc>
          <w:tcPr>
            <w:tcW w:w="2298" w:type="dxa"/>
          </w:tcPr>
          <w:p w14:paraId="6D6C0BA0" w14:textId="124880C6" w:rsidR="00AC14D3" w:rsidRPr="00DD10DF" w:rsidRDefault="006C128F" w:rsidP="00701471">
            <w:pPr>
              <w:pStyle w:val="Pie"/>
              <w:spacing w:after="0" w:line="360" w:lineRule="auto"/>
              <w:rPr>
                <w:rFonts w:eastAsiaTheme="minorHAnsi"/>
                <w:bCs/>
                <w:sz w:val="24"/>
                <w:lang w:val="es-MX"/>
              </w:rPr>
            </w:pPr>
            <w:r w:rsidRPr="00DD10DF">
              <w:rPr>
                <w:rFonts w:eastAsiaTheme="minorHAnsi"/>
                <w:bCs/>
                <w:sz w:val="24"/>
                <w:lang w:val="es-MX"/>
              </w:rPr>
              <w:t>Gobierno y transporte concesionado</w:t>
            </w:r>
          </w:p>
        </w:tc>
        <w:tc>
          <w:tcPr>
            <w:tcW w:w="3588" w:type="dxa"/>
          </w:tcPr>
          <w:p w14:paraId="4FF8468B" w14:textId="355602BB" w:rsidR="00AC14D3" w:rsidRPr="00DD10DF" w:rsidRDefault="006C128F" w:rsidP="00701471">
            <w:pPr>
              <w:pStyle w:val="Pie"/>
              <w:spacing w:after="0" w:line="360" w:lineRule="auto"/>
              <w:rPr>
                <w:rFonts w:eastAsiaTheme="minorHAnsi"/>
                <w:bCs/>
                <w:sz w:val="24"/>
                <w:lang w:val="es-MX"/>
              </w:rPr>
            </w:pPr>
            <w:r w:rsidRPr="00DD10DF">
              <w:rPr>
                <w:rFonts w:eastAsiaTheme="minorHAnsi"/>
                <w:bCs/>
                <w:sz w:val="24"/>
                <w:lang w:val="es-MX"/>
              </w:rPr>
              <w:t>Firmar acuerdos de respeto y</w:t>
            </w:r>
            <w:r w:rsidR="00B277C4" w:rsidRPr="00DD10DF">
              <w:rPr>
                <w:rFonts w:eastAsiaTheme="minorHAnsi"/>
                <w:bCs/>
                <w:sz w:val="24"/>
                <w:lang w:val="es-MX"/>
              </w:rPr>
              <w:t xml:space="preserve"> buenas prácticas de movilidad urbana,</w:t>
            </w:r>
            <w:r w:rsidRPr="00DD10DF">
              <w:rPr>
                <w:rFonts w:eastAsiaTheme="minorHAnsi"/>
                <w:bCs/>
                <w:sz w:val="24"/>
                <w:lang w:val="es-MX"/>
              </w:rPr>
              <w:t xml:space="preserve"> apoy</w:t>
            </w:r>
            <w:r w:rsidR="00B277C4" w:rsidRPr="00DD10DF">
              <w:rPr>
                <w:rFonts w:eastAsiaTheme="minorHAnsi"/>
                <w:bCs/>
                <w:sz w:val="24"/>
                <w:lang w:val="es-MX"/>
              </w:rPr>
              <w:t>ando</w:t>
            </w:r>
            <w:r w:rsidRPr="00DD10DF">
              <w:rPr>
                <w:rFonts w:eastAsiaTheme="minorHAnsi"/>
                <w:bCs/>
                <w:sz w:val="24"/>
                <w:lang w:val="es-MX"/>
              </w:rPr>
              <w:t xml:space="preserve"> a la población (clientes)</w:t>
            </w:r>
            <w:r w:rsidR="00B277C4" w:rsidRPr="00DD10DF">
              <w:rPr>
                <w:rFonts w:eastAsiaTheme="minorHAnsi"/>
                <w:bCs/>
                <w:sz w:val="24"/>
                <w:lang w:val="es-MX"/>
              </w:rPr>
              <w:t>.</w:t>
            </w:r>
          </w:p>
          <w:p w14:paraId="01E53E3E" w14:textId="77777777" w:rsidR="003A2C93" w:rsidRPr="00DD10DF" w:rsidRDefault="003A2C93" w:rsidP="00701471">
            <w:pPr>
              <w:pStyle w:val="Pie"/>
              <w:spacing w:after="0" w:line="360" w:lineRule="auto"/>
              <w:rPr>
                <w:rFonts w:eastAsiaTheme="minorHAnsi"/>
                <w:bCs/>
                <w:sz w:val="24"/>
                <w:lang w:val="es-MX"/>
              </w:rPr>
            </w:pPr>
          </w:p>
          <w:p w14:paraId="6506FDBF" w14:textId="3DB3C9EB" w:rsidR="006C128F" w:rsidRPr="00DD10DF" w:rsidRDefault="006C128F" w:rsidP="00701471">
            <w:pPr>
              <w:pStyle w:val="Pie"/>
              <w:spacing w:after="0" w:line="360" w:lineRule="auto"/>
              <w:rPr>
                <w:rFonts w:eastAsiaTheme="minorHAnsi"/>
                <w:bCs/>
                <w:sz w:val="24"/>
                <w:lang w:val="es-MX"/>
              </w:rPr>
            </w:pPr>
            <w:r w:rsidRPr="00DD10DF">
              <w:rPr>
                <w:rFonts w:eastAsiaTheme="minorHAnsi"/>
                <w:bCs/>
                <w:sz w:val="24"/>
                <w:lang w:val="es-MX"/>
              </w:rPr>
              <w:t xml:space="preserve">Señalar políticas específicas para evitar violentar al usuario y evitar malas prácticas de </w:t>
            </w:r>
            <w:r w:rsidR="00B277C4" w:rsidRPr="00DD10DF">
              <w:rPr>
                <w:rFonts w:eastAsiaTheme="minorHAnsi"/>
                <w:bCs/>
                <w:sz w:val="24"/>
                <w:lang w:val="es-MX"/>
              </w:rPr>
              <w:t>l</w:t>
            </w:r>
            <w:r w:rsidRPr="00DD10DF">
              <w:rPr>
                <w:rFonts w:eastAsiaTheme="minorHAnsi"/>
                <w:bCs/>
                <w:sz w:val="24"/>
                <w:lang w:val="es-MX"/>
              </w:rPr>
              <w:t>os concesionados</w:t>
            </w:r>
            <w:r w:rsidR="00B277C4" w:rsidRPr="00DD10DF">
              <w:rPr>
                <w:rFonts w:eastAsiaTheme="minorHAnsi"/>
                <w:bCs/>
                <w:sz w:val="24"/>
                <w:lang w:val="es-MX"/>
              </w:rPr>
              <w:t>.</w:t>
            </w:r>
          </w:p>
        </w:tc>
      </w:tr>
      <w:tr w:rsidR="006C128F" w:rsidRPr="00272F16" w14:paraId="54AA12DE" w14:textId="77777777" w:rsidTr="001C7584">
        <w:tc>
          <w:tcPr>
            <w:tcW w:w="2942" w:type="dxa"/>
          </w:tcPr>
          <w:p w14:paraId="3058C65B" w14:textId="4DF40D0D" w:rsidR="006C128F" w:rsidRPr="00DD10DF" w:rsidRDefault="006C128F" w:rsidP="00701471">
            <w:pPr>
              <w:pStyle w:val="Pie"/>
              <w:spacing w:after="0" w:line="360" w:lineRule="auto"/>
              <w:rPr>
                <w:rFonts w:eastAsiaTheme="minorHAnsi"/>
                <w:bCs/>
                <w:sz w:val="24"/>
                <w:lang w:val="es-MX"/>
              </w:rPr>
            </w:pPr>
            <w:r w:rsidRPr="00DD10DF">
              <w:rPr>
                <w:rFonts w:eastAsiaTheme="minorHAnsi"/>
                <w:bCs/>
                <w:sz w:val="24"/>
                <w:lang w:val="es-MX"/>
              </w:rPr>
              <w:t>Talleres de uso y servicio del transporte público</w:t>
            </w:r>
            <w:r w:rsidR="00B277C4" w:rsidRPr="00DD10DF">
              <w:rPr>
                <w:rFonts w:eastAsiaTheme="minorHAnsi"/>
                <w:bCs/>
                <w:sz w:val="24"/>
                <w:lang w:val="es-MX"/>
              </w:rPr>
              <w:t xml:space="preserve"> vinculado con aplicaciones digitales</w:t>
            </w:r>
          </w:p>
        </w:tc>
        <w:tc>
          <w:tcPr>
            <w:tcW w:w="2298" w:type="dxa"/>
          </w:tcPr>
          <w:p w14:paraId="58BE4D26" w14:textId="26A57EBF" w:rsidR="006C128F" w:rsidRPr="00DD10DF" w:rsidRDefault="006C128F" w:rsidP="00701471">
            <w:pPr>
              <w:pStyle w:val="Pie"/>
              <w:spacing w:after="0" w:line="360" w:lineRule="auto"/>
              <w:rPr>
                <w:rFonts w:eastAsiaTheme="minorHAnsi"/>
                <w:bCs/>
                <w:sz w:val="24"/>
                <w:lang w:val="es-MX"/>
              </w:rPr>
            </w:pPr>
            <w:r w:rsidRPr="00DD10DF">
              <w:rPr>
                <w:rFonts w:eastAsiaTheme="minorHAnsi"/>
                <w:bCs/>
                <w:sz w:val="24"/>
                <w:lang w:val="es-MX"/>
              </w:rPr>
              <w:t>Gobierno y empresas dueñas del transporte concesionado</w:t>
            </w:r>
          </w:p>
        </w:tc>
        <w:tc>
          <w:tcPr>
            <w:tcW w:w="3588" w:type="dxa"/>
          </w:tcPr>
          <w:p w14:paraId="17A29E92" w14:textId="41F8223F" w:rsidR="006C128F" w:rsidRPr="00DD10DF" w:rsidRDefault="006C128F" w:rsidP="00701471">
            <w:pPr>
              <w:pStyle w:val="Pie"/>
              <w:spacing w:after="0" w:line="360" w:lineRule="auto"/>
              <w:rPr>
                <w:rFonts w:eastAsiaTheme="minorHAnsi"/>
                <w:bCs/>
                <w:sz w:val="24"/>
                <w:lang w:val="es-MX"/>
              </w:rPr>
            </w:pPr>
            <w:r w:rsidRPr="00DD10DF">
              <w:rPr>
                <w:rFonts w:eastAsiaTheme="minorHAnsi"/>
                <w:bCs/>
                <w:sz w:val="24"/>
                <w:lang w:val="es-MX"/>
              </w:rPr>
              <w:t>Certificaciones en el uso de las aplicaciones y beneficios como corresponsables d</w:t>
            </w:r>
            <w:r w:rsidR="00B277C4" w:rsidRPr="00DD10DF">
              <w:rPr>
                <w:rFonts w:eastAsiaTheme="minorHAnsi"/>
                <w:bCs/>
                <w:sz w:val="24"/>
                <w:lang w:val="es-MX"/>
              </w:rPr>
              <w:t>e su</w:t>
            </w:r>
            <w:r w:rsidRPr="00DD10DF">
              <w:rPr>
                <w:rFonts w:eastAsiaTheme="minorHAnsi"/>
                <w:bCs/>
                <w:sz w:val="24"/>
                <w:lang w:val="es-MX"/>
              </w:rPr>
              <w:t xml:space="preserve"> uso y </w:t>
            </w:r>
            <w:r w:rsidR="00B277C4" w:rsidRPr="00DD10DF">
              <w:rPr>
                <w:rFonts w:eastAsiaTheme="minorHAnsi"/>
                <w:bCs/>
                <w:sz w:val="24"/>
                <w:lang w:val="es-MX"/>
              </w:rPr>
              <w:t>asegurar una cartera considerable de clientes.</w:t>
            </w:r>
          </w:p>
        </w:tc>
      </w:tr>
    </w:tbl>
    <w:p w14:paraId="350618B2" w14:textId="551192F1" w:rsidR="00AC14D3" w:rsidRDefault="00B277C4" w:rsidP="002A3186">
      <w:pPr>
        <w:pStyle w:val="Pie"/>
        <w:spacing w:after="0" w:line="360" w:lineRule="auto"/>
        <w:jc w:val="center"/>
        <w:rPr>
          <w:rFonts w:eastAsiaTheme="minorHAnsi"/>
          <w:sz w:val="24"/>
          <w:lang w:val="es-MX"/>
        </w:rPr>
      </w:pPr>
      <w:r w:rsidRPr="004513CC">
        <w:rPr>
          <w:rFonts w:eastAsiaTheme="minorHAnsi"/>
          <w:sz w:val="24"/>
          <w:lang w:val="es-MX"/>
        </w:rPr>
        <w:t>Fuente: Elaboración propia</w:t>
      </w:r>
    </w:p>
    <w:p w14:paraId="337544C8" w14:textId="77777777" w:rsidR="002A3186" w:rsidRPr="004513CC" w:rsidRDefault="002A3186" w:rsidP="00701471">
      <w:pPr>
        <w:pStyle w:val="Pie"/>
        <w:spacing w:after="0" w:line="360" w:lineRule="auto"/>
        <w:rPr>
          <w:rFonts w:eastAsiaTheme="minorHAnsi"/>
          <w:sz w:val="24"/>
          <w:lang w:val="es-MX"/>
        </w:rPr>
      </w:pPr>
    </w:p>
    <w:p w14:paraId="590BF0E0" w14:textId="2DDAA230" w:rsidR="00A93718" w:rsidRPr="002A3186" w:rsidRDefault="00F84F40" w:rsidP="00DD10DF">
      <w:pPr>
        <w:pStyle w:val="Ridettulo"/>
        <w:spacing w:after="0" w:line="360" w:lineRule="auto"/>
        <w:rPr>
          <w:szCs w:val="32"/>
        </w:rPr>
      </w:pPr>
      <w:r w:rsidRPr="002A3186">
        <w:rPr>
          <w:szCs w:val="32"/>
        </w:rPr>
        <w:t>Discusión</w:t>
      </w:r>
    </w:p>
    <w:p w14:paraId="0A22949D" w14:textId="4E3492D5" w:rsidR="00907CFF" w:rsidRPr="004513CC" w:rsidRDefault="00A93718" w:rsidP="00701471">
      <w:pPr>
        <w:pStyle w:val="Ridecuerpodetextodos"/>
        <w:spacing w:after="0"/>
      </w:pPr>
      <w:r w:rsidRPr="004513CC">
        <w:t>En el estudio de Suárez</w:t>
      </w:r>
      <w:r w:rsidR="00D00F57">
        <w:t xml:space="preserve"> </w:t>
      </w:r>
      <w:r w:rsidR="00D00F57">
        <w:rPr>
          <w:i/>
          <w:iCs/>
        </w:rPr>
        <w:t>et al.</w:t>
      </w:r>
      <w:r w:rsidRPr="004513CC">
        <w:t xml:space="preserve"> </w:t>
      </w:r>
      <w:r w:rsidRPr="004513CC">
        <w:fldChar w:fldCharType="begin" w:fldLock="1"/>
      </w:r>
      <w:r w:rsidRPr="004513CC">
        <w:instrText>ADDIN CSL_CITATION {"citationItems":[{"id":"ITEM-1","itemData":{"ISBN":"978-607-30-2326-9","abstract":"Movilidad y transporte CÓMO NOS MOVEMOS EN LA CIUDAD DE MÉXICO Manuel suárez lasTra Carlos galinDo pérez Víctor reyes garcía sumario: I. Introducción. II. Apuntes conceptuales sobre transporte, mo-vilidad y accesibilidad. III. De la ciudad lacustre al día de hoy. IV. ¿Cómo viaja la gente de la CDMX? V. Caminabilidad. VI. Reflexiones finales. VII. Referencias. I. inTroDucción * El objetivo de este capítulo es examinar la forma en la que se realizan los traslados cotidianos de la población de la Ciudad de México (CDMX). A di-ferencia de trabajos anteriores, en este se incluye y se hace especial énfasis en aquellos viajes que se realizan caminando. El capítulo está dividido en cuatro secciones. En la primera, desde una perspectiva teórica, se hace un breve recuento de algunos conceptos básicos: transporte, movilidad y accesibili-dad. En la segunda, se describen las etapas de transporte que ha transitado CDMX, desde el transporte lacustre y de tracción animal, hasta los nuevos sistemas y equipamientos de movilidad sustentable. En la tercera sección se examinan los viajes que se realizan cotidia-namente en la Ciudad; para esta labor se utiliza la Encuesta de Movilidad y Transporte de la Ciudad de México, 2019, que se levantó especialmente para este proyecto. Esta sección hace especial énfasis en los viajes que se realizan ca-minando y la percepción que la gente tiene de sus viajes y la infraestructura","author":[{"dropping-particle":"","family":"Suárez Lastra","given":"Manuel","non-dropping-particle":"","parse-names":false,"suffix":""},{"dropping-particle":"","family":"Galindo Pérez","given":"Mateo Carlos","non-dropping-particle":"","parse-names":false,"suffix":""},{"dropping-particle":"","family":"Reyes García","given":"Víctor","non-dropping-particle":"","parse-names":false,"suffix":""}],"container-title":"Inventario de la Ciudad de México: Presente y Futuro de su Gente","editor":[{"dropping-particle":"","family":"Dávila","given":"Julia Isabel Flores","non-dropping-particle":"","parse-names":false,"suffix":""}],"id":"ITEM-1","issued":{"date-parts":[["2019"]]},"page":"255-293","publisher":"INSTITUTO DE INVESTIGACIONES JURÍDICAS","title":"Cómo nos movemos en la Ciudad de México","type":"chapter"},"suppress-author":1,"uris":["http://www.mendeley.com/documents/?uuid=7beaf014-d9e7-4711-8c42-677f31b0a25b"]}],"mendeley":{"formattedCitation":"(2019)","plainTextFormattedCitation":"(2019)","previouslyFormattedCitation":"(2019)"},"properties":{"noteIndex":0},"schema":"https://github.com/citation-style-language/schema/raw/master/csl-citation.json"}</w:instrText>
      </w:r>
      <w:r w:rsidRPr="004513CC">
        <w:fldChar w:fldCharType="separate"/>
      </w:r>
      <w:r w:rsidRPr="004513CC">
        <w:rPr>
          <w:noProof/>
        </w:rPr>
        <w:t>(2019)</w:t>
      </w:r>
      <w:r w:rsidRPr="004513CC">
        <w:fldChar w:fldCharType="end"/>
      </w:r>
      <w:r w:rsidRPr="004513CC">
        <w:t xml:space="preserve"> sobre la movilidad en la </w:t>
      </w:r>
      <w:r w:rsidR="00D75D3E">
        <w:t>CDMX</w:t>
      </w:r>
      <w:r w:rsidRPr="004513CC">
        <w:t>, se observó que 55</w:t>
      </w:r>
      <w:r w:rsidR="00BC5C60">
        <w:t> </w:t>
      </w:r>
      <w:r w:rsidRPr="004513CC">
        <w:t xml:space="preserve">% de viajes fueron realizados por mujeres. Los resultados observados en los mapas del presente estudio muestran cómo también en la periferia de la </w:t>
      </w:r>
      <w:r w:rsidR="00D75D3E">
        <w:t>ZMVM</w:t>
      </w:r>
      <w:r w:rsidRPr="004513CC">
        <w:t xml:space="preserve"> las mujeres realizan más viajes, lo que sugiere que la movilidad de las mujeres en la periferia es para tareas distintas o alternas a dirigirse a los centros de trabajo ubicados en la </w:t>
      </w:r>
      <w:r w:rsidR="00D75D3E">
        <w:t>CDMX</w:t>
      </w:r>
      <w:r w:rsidRPr="004513CC">
        <w:t xml:space="preserve">, situación que exponen </w:t>
      </w:r>
      <w:r w:rsidR="003D250A" w:rsidRPr="003D250A">
        <w:t xml:space="preserve">Fagnani </w:t>
      </w:r>
      <w:r w:rsidR="003D250A">
        <w:t>(</w:t>
      </w:r>
      <w:r w:rsidR="003D250A" w:rsidRPr="003D250A">
        <w:t>1977</w:t>
      </w:r>
      <w:r w:rsidR="003D250A">
        <w:t>),</w:t>
      </w:r>
      <w:r w:rsidR="003D250A" w:rsidRPr="003D250A">
        <w:t xml:space="preserve"> Sabaté </w:t>
      </w:r>
      <w:r w:rsidR="003D250A">
        <w:t>(</w:t>
      </w:r>
      <w:r w:rsidR="003D250A" w:rsidRPr="003D250A">
        <w:t>1984</w:t>
      </w:r>
      <w:r w:rsidR="003D250A">
        <w:t>),</w:t>
      </w:r>
      <w:r w:rsidR="003D250A" w:rsidRPr="003D250A">
        <w:t xml:space="preserve"> Díaz </w:t>
      </w:r>
      <w:r w:rsidR="003D250A">
        <w:t>(</w:t>
      </w:r>
      <w:r w:rsidR="003D250A" w:rsidRPr="003D250A">
        <w:t>1989</w:t>
      </w:r>
      <w:r w:rsidR="003D250A">
        <w:t>) y</w:t>
      </w:r>
      <w:r w:rsidR="003D250A" w:rsidRPr="003D250A">
        <w:t xml:space="preserve"> Ferré y Serra</w:t>
      </w:r>
      <w:r w:rsidR="003D250A">
        <w:t xml:space="preserve"> (</w:t>
      </w:r>
      <w:r w:rsidR="003D250A" w:rsidRPr="003D250A">
        <w:t>2006</w:t>
      </w:r>
      <w:r w:rsidR="003D250A">
        <w:t>),</w:t>
      </w:r>
      <w:r w:rsidR="003D250A" w:rsidRPr="003D250A">
        <w:t xml:space="preserve"> </w:t>
      </w:r>
      <w:r w:rsidR="003D250A">
        <w:t xml:space="preserve">todos ellos citados </w:t>
      </w:r>
      <w:r w:rsidR="003D250A" w:rsidRPr="003D250A">
        <w:t>en Riquelme</w:t>
      </w:r>
      <w:r w:rsidR="003D250A">
        <w:t xml:space="preserve"> (</w:t>
      </w:r>
      <w:r w:rsidR="003D250A" w:rsidRPr="003D250A">
        <w:t>2016)</w:t>
      </w:r>
      <w:r w:rsidR="003D250A">
        <w:t>,</w:t>
      </w:r>
      <w:r w:rsidRPr="004513CC">
        <w:t xml:space="preserve"> y algo similar al estudio en el área Metropolitana de Montevideo de Olivieri y Fageda </w:t>
      </w:r>
      <w:r w:rsidRPr="004513CC">
        <w:fldChar w:fldCharType="begin" w:fldLock="1"/>
      </w:r>
      <w:r w:rsidRPr="004513CC">
        <w:instrText>ADDIN CSL_CITATION {"citationItems":[{"id":"ITEM-1","itemData":{"DOI":"10.1016/J.JTRANGEO.2021.102996","ISSN":"0966-6923","abstract":"This study analyzes gender differences in travel patterns for the Metropolitan Area of Montevideo, Uruguay. By applying multilevel regression models, it provides estimates of the impact of individual and contextual factors on travel behavior. The paper's findings lend support to the household responsibility hypothesis, which claims that women's travel patterns are affected by the type of household in which they live and the consequent responsibilities or roles they assume. Furthermore, gender differences in travel patterns are reinforced across census tracts. The results indicate that policy makers need to consider gender differences when seeking to enhance urban planning decisions.","author":[{"dropping-particle":"","family":"Olivieri","given":"Cecilia","non-dropping-particle":"","parse-names":false,"suffix":""},{"dropping-particle":"","family":"Fageda","given":"Xavier","non-dropping-particle":"","parse-names":false,"suffix":""}],"container-title":"Journal of Transport Geography","id":"ITEM-1","issued":{"date-parts":[["2021","2","1"]]},"page":"102996","publisher":"Pergamon","title":"Urban mobility with a focus on gender: The case of a middle-income Latin American city","type":"article-journal","volume":"91"},"suppress-author":1,"uris":["http://www.mendeley.com/documents/?uuid=aeaefb39-1704-35fd-85a9-27a274cbd3ec"]}],"mendeley":{"formattedCitation":"(2021)","plainTextFormattedCitation":"(2021)","previouslyFormattedCitation":"(2021)"},"properties":{"noteIndex":0},"schema":"https://github.com/citation-style-language/schema/raw/master/csl-citation.json"}</w:instrText>
      </w:r>
      <w:r w:rsidRPr="004513CC">
        <w:fldChar w:fldCharType="separate"/>
      </w:r>
      <w:r w:rsidRPr="004513CC">
        <w:rPr>
          <w:noProof/>
        </w:rPr>
        <w:t>(2021)</w:t>
      </w:r>
      <w:r w:rsidRPr="004513CC">
        <w:fldChar w:fldCharType="end"/>
      </w:r>
      <w:r w:rsidRPr="004513CC">
        <w:t xml:space="preserve">. </w:t>
      </w:r>
      <w:r w:rsidR="00C01111" w:rsidRPr="004513CC">
        <w:t>Esto también</w:t>
      </w:r>
      <w:r w:rsidR="00D75D3E">
        <w:t xml:space="preserve"> </w:t>
      </w:r>
      <w:r w:rsidR="00907CFF" w:rsidRPr="004513CC">
        <w:t xml:space="preserve">se explicaría por las tareas que realizan, relacionadas principalmente con el hogar y la familia </w:t>
      </w:r>
      <w:r w:rsidR="00907CFF" w:rsidRPr="004513CC">
        <w:fldChar w:fldCharType="begin" w:fldLock="1"/>
      </w:r>
      <w:r w:rsidR="00907CFF" w:rsidRPr="004513CC">
        <w:instrText>ADDIN CSL_CITATION {"citationItems":[{"id":"ITEM-1","itemData":{"DOI":"10.1016/j.regsciurbeco.2017.12.004","ISSN":"01660462","abstract":"This paper explores the effects of husbands’ commuting time on wives’ employment and family time allocation. We develop a unitary family model, and we show that when market services are imperfect substitutes of home produced goods, a longer husband's commuting time might decrease his wife's employment and increase his own working hours. We estimate these effects using employer-induced changes in home-to-work distances. We find that a 1% increase in the husband's commuting distance reduces his wife's employment probability by 0.016 percentage points and has a slight positive effect on his own working hours. The effects are stronger for couples with children and for highly educated husbands.","author":[{"dropping-particle":"","family":"Carta","given":"Francesca","non-dropping-particle":"","parse-names":false,"suffix":""},{"dropping-particle":"De","family":"Philippis","given":"Marta","non-dropping-particle":"","parse-names":false,"suffix":""}],"container-title":"Regional Science and Urban Economics","id":"ITEM-1","issued":{"date-parts":[["2018","3","1"]]},"page":"25-37","publisher":"North-Holland","title":"You've come a long way, baby. Husbands' commuting time and family labour supply","type":"article-journal","volume":"69"},"uris":["http://www.mendeley.com/documents/?uuid=17bd5079-99ae-3d02-9d06-57aa5a5f8bf9"]}],"mendeley":{"formattedCitation":"(Carta y Philippis, 2018)","plainTextFormattedCitation":"(Carta y Philippis, 2018)","previouslyFormattedCitation":"(Carta y Philippis, 2018)"},"properties":{"noteIndex":0},"schema":"https://github.com/citation-style-language/schema/raw/master/csl-citation.json"}</w:instrText>
      </w:r>
      <w:r w:rsidR="00907CFF" w:rsidRPr="004513CC">
        <w:fldChar w:fldCharType="separate"/>
      </w:r>
      <w:r w:rsidR="00907CFF" w:rsidRPr="004513CC">
        <w:rPr>
          <w:noProof/>
        </w:rPr>
        <w:t xml:space="preserve">(Carta </w:t>
      </w:r>
      <w:r w:rsidR="00907CFF" w:rsidRPr="004513CC">
        <w:rPr>
          <w:noProof/>
        </w:rPr>
        <w:lastRenderedPageBreak/>
        <w:t>y</w:t>
      </w:r>
      <w:r w:rsidR="00D60A84">
        <w:rPr>
          <w:noProof/>
        </w:rPr>
        <w:t xml:space="preserve"> De</w:t>
      </w:r>
      <w:r w:rsidR="00907CFF" w:rsidRPr="004513CC">
        <w:rPr>
          <w:noProof/>
        </w:rPr>
        <w:t xml:space="preserve"> Philippis, 2018)</w:t>
      </w:r>
      <w:r w:rsidR="00907CFF" w:rsidRPr="004513CC">
        <w:fldChar w:fldCharType="end"/>
      </w:r>
      <w:r w:rsidR="003D250A">
        <w:t>,</w:t>
      </w:r>
      <w:r w:rsidR="00907CFF" w:rsidRPr="004513CC">
        <w:t xml:space="preserve"> pues, a pesar de que ha</w:t>
      </w:r>
      <w:r w:rsidR="00D75D3E">
        <w:t xml:space="preserve"> </w:t>
      </w:r>
      <w:r w:rsidR="00907CFF" w:rsidRPr="004513CC">
        <w:t xml:space="preserve">habido cambios en las últimas décadas, </w:t>
      </w:r>
      <w:r w:rsidR="00734352" w:rsidRPr="004513CC">
        <w:t>persisten los roles de género</w:t>
      </w:r>
      <w:r w:rsidR="00734352" w:rsidRPr="004513CC" w:rsidDel="00734352">
        <w:t xml:space="preserve"> </w:t>
      </w:r>
      <w:r w:rsidR="00734352">
        <w:t>y</w:t>
      </w:r>
      <w:r w:rsidR="00907CFF" w:rsidRPr="004513CC">
        <w:t xml:space="preserve"> en la movilidad aún se presentan esas distinciones </w:t>
      </w:r>
      <w:r w:rsidR="00907CFF" w:rsidRPr="004513CC">
        <w:fldChar w:fldCharType="begin" w:fldLock="1"/>
      </w:r>
      <w:r w:rsidR="00907CFF" w:rsidRPr="004513CC">
        <w:instrText>ADDIN CSL_CITATION {"citationItems":[{"id":"ITEM-1","itemData":{"DOI":"10.1016/j.tra.2020.12.016","ISSN":"09658564","abstract":"Gender is commonly identified as a key explanatory factor for travel behaviour. Since women's role in societal structure has changed in the past few decades, the question arises as to whether the “gender” factor still plays a decisive role in differences in mobility within the working population. The aim of this paper is to extend the research on gendered differences in mobility by providing an in-depth analysis of how the main determinants of daily mobility affect male and female workers differently. Unlike previous research, our econometric models included terms that express the interactions between the explanatory variables (socioeconomic variables and transport mode access) and a dichotomous gender variable, to accurately identify the marginal impact of gender on mobility indicators. Based on the Rhône-Alpes regional household travel survey (2012–2015), which includes France's second largest urban area, the results show that even if gender differences in employment status and access to the private car are eliminated, differences in travel patterns between men and women would still be observed because the two genders do not have identical factor sensitivities. From a policy perspective, these results suggest that authorities have to adopt a gender perspective to ensure that in the future urban mobility policies provide gender equity in the context of the sustainable development of transport networks.","author":[{"dropping-particle":"","family":"Havet","given":"Nathalie","non-dropping-particle":"","parse-names":false,"suffix":""},{"dropping-particle":"","family":"Bayart","given":"Caroline","non-dropping-particle":"","parse-names":false,"suffix":""},{"dropping-particle":"","family":"Bonnel","given":"Patrick","non-dropping-particle":"","parse-names":false,"suffix":""}],"container-title":"Transportation Research Part A: Policy and Practice","id":"ITEM-1","issued":{"date-parts":[["2021","3"]]},"page":"34-48","title":"Why do Gender Differences in Daily Mobility Behaviours persist among workers?","type":"article-journal","volume":"145"},"uris":["http://www.mendeley.com/documents/?uuid=c5689561-44f9-32f8-938e-3ff56b6df25a"]}],"mendeley":{"formattedCitation":"(Havet et al., 2021)","plainTextFormattedCitation":"(Havet et al., 2021)","previouslyFormattedCitation":"(Havet et al., 2021)"},"properties":{"noteIndex":0},"schema":"https://github.com/citation-style-language/schema/raw/master/csl-citation.json"}</w:instrText>
      </w:r>
      <w:r w:rsidR="00907CFF" w:rsidRPr="004513CC">
        <w:fldChar w:fldCharType="separate"/>
      </w:r>
      <w:r w:rsidR="00907CFF" w:rsidRPr="004513CC">
        <w:rPr>
          <w:noProof/>
        </w:rPr>
        <w:t xml:space="preserve">(Havet </w:t>
      </w:r>
      <w:r w:rsidR="00907CFF" w:rsidRPr="001C7584">
        <w:rPr>
          <w:i/>
          <w:iCs/>
          <w:noProof/>
        </w:rPr>
        <w:t>et al</w:t>
      </w:r>
      <w:r w:rsidR="00907CFF" w:rsidRPr="004513CC">
        <w:rPr>
          <w:noProof/>
        </w:rPr>
        <w:t>., 2021)</w:t>
      </w:r>
      <w:r w:rsidR="00907CFF" w:rsidRPr="004513CC">
        <w:fldChar w:fldCharType="end"/>
      </w:r>
      <w:r w:rsidR="0064146E" w:rsidRPr="004513CC">
        <w:t>.</w:t>
      </w:r>
    </w:p>
    <w:p w14:paraId="09DE25A0" w14:textId="46939E3A" w:rsidR="00A93718" w:rsidRPr="004513CC" w:rsidRDefault="00A93718" w:rsidP="00701471">
      <w:pPr>
        <w:pStyle w:val="Ridecuerpodetextodos"/>
        <w:spacing w:after="0"/>
      </w:pPr>
      <w:r w:rsidRPr="004513CC">
        <w:t xml:space="preserve">Se observó también que es en la periferia donde se originan principalmente los viajes de los estratos </w:t>
      </w:r>
      <w:r w:rsidR="00734352">
        <w:t>b</w:t>
      </w:r>
      <w:r w:rsidRPr="004513CC">
        <w:t>ajo</w:t>
      </w:r>
      <w:r w:rsidR="00734352">
        <w:t xml:space="preserve"> </w:t>
      </w:r>
      <w:r w:rsidRPr="004513CC">
        <w:t xml:space="preserve">y </w:t>
      </w:r>
      <w:r w:rsidR="00734352">
        <w:t>m</w:t>
      </w:r>
      <w:r w:rsidRPr="004513CC">
        <w:t xml:space="preserve">edio bajo y es también ahí donde los modos </w:t>
      </w:r>
      <w:r w:rsidR="00734352">
        <w:t xml:space="preserve">de </w:t>
      </w:r>
      <w:r w:rsidRPr="004513CC">
        <w:t>solo caminar y privado se utilizan mayormente comparados con el transporte público</w:t>
      </w:r>
      <w:r w:rsidR="00734352">
        <w:t>,</w:t>
      </w:r>
      <w:r w:rsidRPr="004513CC">
        <w:t xml:space="preserve"> que se utiliza en mucha menor medida. La utilización del modo caminar concuerda con la observación de Suárez</w:t>
      </w:r>
      <w:r w:rsidR="00D75D3E">
        <w:t xml:space="preserve"> </w:t>
      </w:r>
      <w:r w:rsidR="00D00F57">
        <w:rPr>
          <w:i/>
          <w:iCs/>
        </w:rPr>
        <w:t xml:space="preserve">et al. </w:t>
      </w:r>
      <w:r w:rsidRPr="004513CC">
        <w:fldChar w:fldCharType="begin" w:fldLock="1"/>
      </w:r>
      <w:r w:rsidRPr="004513CC">
        <w:instrText>ADDIN CSL_CITATION {"citationItems":[{"id":"ITEM-1","itemData":{"ISBN":"978-607-30-2326-9","abstract":"Movilidad y transporte CÓMO NOS MOVEMOS EN LA CIUDAD DE MÉXICO Manuel suárez lasTra Carlos galinDo pérez Víctor reyes garcía sumario: I. Introducción. II. Apuntes conceptuales sobre transporte, mo-vilidad y accesibilidad. III. De la ciudad lacustre al día de hoy. IV. ¿Cómo viaja la gente de la CDMX? V. Caminabilidad. VI. Reflexiones finales. VII. Referencias. I. inTroDucción * El objetivo de este capítulo es examinar la forma en la que se realizan los traslados cotidianos de la población de la Ciudad de México (CDMX). A di-ferencia de trabajos anteriores, en este se incluye y se hace especial énfasis en aquellos viajes que se realizan caminando. El capítulo está dividido en cuatro secciones. En la primera, desde una perspectiva teórica, se hace un breve recuento de algunos conceptos básicos: transporte, movilidad y accesibili-dad. En la segunda, se describen las etapas de transporte que ha transitado CDMX, desde el transporte lacustre y de tracción animal, hasta los nuevos sistemas y equipamientos de movilidad sustentable. En la tercera sección se examinan los viajes que se realizan cotidia-namente en la Ciudad; para esta labor se utiliza la Encuesta de Movilidad y Transporte de la Ciudad de México, 2019, que se levantó especialmente para este proyecto. Esta sección hace especial énfasis en los viajes que se realizan ca-minando y la percepción que la gente tiene de sus viajes y la infraestructura","author":[{"dropping-particle":"","family":"Suárez Lastra","given":"Manuel","non-dropping-particle":"","parse-names":false,"suffix":""},{"dropping-particle":"","family":"Galindo Pérez","given":"Mateo Carlos","non-dropping-particle":"","parse-names":false,"suffix":""},{"dropping-particle":"","family":"Reyes García","given":"Víctor","non-dropping-particle":"","parse-names":false,"suffix":""}],"container-title":"Inventario de la Ciudad de México: Presente y Futuro de su Gente","editor":[{"dropping-particle":"","family":"Dávila","given":"Julia Isabel Flores","non-dropping-particle":"","parse-names":false,"suffix":""}],"id":"ITEM-1","issued":{"date-parts":[["2019"]]},"page":"255-293","publisher":"INSTITUTO DE INVESTIGACIONES JURÍDICAS","title":"Cómo nos movemos en la Ciudad de México","type":"chapter"},"suppress-author":1,"uris":["http://www.mendeley.com/documents/?uuid=7beaf014-d9e7-4711-8c42-677f31b0a25b"]}],"mendeley":{"formattedCitation":"(2019)","plainTextFormattedCitation":"(2019)","previouslyFormattedCitation":"(2019)"},"properties":{"noteIndex":0},"schema":"https://github.com/citation-style-language/schema/raw/master/csl-citation.json"}</w:instrText>
      </w:r>
      <w:r w:rsidRPr="004513CC">
        <w:fldChar w:fldCharType="separate"/>
      </w:r>
      <w:r w:rsidRPr="004513CC">
        <w:rPr>
          <w:noProof/>
        </w:rPr>
        <w:t>(2019)</w:t>
      </w:r>
      <w:r w:rsidRPr="004513CC">
        <w:fldChar w:fldCharType="end"/>
      </w:r>
      <w:r w:rsidR="0039337E">
        <w:t>:</w:t>
      </w:r>
      <w:r w:rsidRPr="004513CC">
        <w:t xml:space="preserve"> quienes tienen bajos ingresos</w:t>
      </w:r>
      <w:r w:rsidR="0039337E">
        <w:t xml:space="preserve"> son los que más recurren a ella</w:t>
      </w:r>
      <w:r w:rsidRPr="004513CC">
        <w:t>. Pero también el modo privado se utiliza en la periferia por encima del transporte público, lo que se podría explicar con lo expuesto por Rodríguez y García</w:t>
      </w:r>
      <w:r w:rsidR="00D57F70">
        <w:t xml:space="preserve"> (citados en Riquelme, 2016)</w:t>
      </w:r>
      <w:r w:rsidRPr="004513CC">
        <w:t xml:space="preserve"> sobre cómo las características de la ciudad influyen en el tipo de transporte utilizado, pues es en la periferia donde menos transporte público existe </w:t>
      </w:r>
      <w:r w:rsidRPr="004513CC">
        <w:fldChar w:fldCharType="begin" w:fldLock="1"/>
      </w:r>
      <w:r w:rsidRPr="004513CC">
        <w:instrText>ADDIN CSL_CITATION {"citationItems":[{"id":"ITEM-1","itemData":{"DOI":"10.1016/J.JTRANGEO.2021.102996","ISSN":"0966-6923","abstract":"This study analyzes gender differences in travel patterns for the Metropolitan Area of Montevideo, Uruguay. By applying multilevel regression models, it provides estimates of the impact of individual and contextual factors on travel behavior. The paper's findings lend support to the household responsibility hypothesis, which claims that women's travel patterns are affected by the type of household in which they live and the consequent responsibilities or roles they assume. Furthermore, gender differences in travel patterns are reinforced across census tracts. The results indicate that policy makers need to consider gender differences when seeking to enhance urban planning decisions.","author":[{"dropping-particle":"","family":"Olivieri","given":"Cecilia","non-dropping-particle":"","parse-names":false,"suffix":""},{"dropping-particle":"","family":"Fageda","given":"Xavier","non-dropping-particle":"","parse-names":false,"suffix":""}],"container-title":"Journal of Transport Geography","id":"ITEM-1","issued":{"date-parts":[["2021","2","1"]]},"page":"102996","publisher":"Pergamon","title":"Urban mobility with a focus on gender: The case of a middle-income Latin American city","type":"article-journal","volume":"91"},"uris":["http://www.mendeley.com/documents/?uuid=aeaefb39-1704-35fd-85a9-27a274cbd3ec"]}],"mendeley":{"formattedCitation":"(Olivieri y Fageda, 2021)","plainTextFormattedCitation":"(Olivieri y Fageda, 2021)","previouslyFormattedCitation":"(Olivieri y Fageda, 2021)"},"properties":{"noteIndex":0},"schema":"https://github.com/citation-style-language/schema/raw/master/csl-citation.json"}</w:instrText>
      </w:r>
      <w:r w:rsidRPr="004513CC">
        <w:fldChar w:fldCharType="separate"/>
      </w:r>
      <w:r w:rsidRPr="004513CC">
        <w:rPr>
          <w:noProof/>
        </w:rPr>
        <w:t>(Olivieri y Fageda, 2021)</w:t>
      </w:r>
      <w:r w:rsidRPr="004513CC">
        <w:fldChar w:fldCharType="end"/>
      </w:r>
      <w:r w:rsidRPr="004513CC">
        <w:t xml:space="preserve">, tanto masivo como concesionado. </w:t>
      </w:r>
    </w:p>
    <w:p w14:paraId="5ED355E6" w14:textId="52ED34C3" w:rsidR="00C01111" w:rsidRPr="004513CC" w:rsidRDefault="00A93718" w:rsidP="00701471">
      <w:pPr>
        <w:pStyle w:val="Ridecuerpodetextodos"/>
        <w:spacing w:after="0"/>
      </w:pPr>
      <w:r w:rsidRPr="004513CC">
        <w:t xml:space="preserve">Utilizar el modo privado en la periferia entre los sectores </w:t>
      </w:r>
      <w:r w:rsidR="00D57F70">
        <w:t>b</w:t>
      </w:r>
      <w:r w:rsidRPr="004513CC">
        <w:t>ajo</w:t>
      </w:r>
      <w:r w:rsidR="00D57F70">
        <w:t xml:space="preserve"> </w:t>
      </w:r>
      <w:r w:rsidRPr="004513CC">
        <w:t xml:space="preserve">y </w:t>
      </w:r>
      <w:r w:rsidR="00D57F70">
        <w:t>m</w:t>
      </w:r>
      <w:r w:rsidRPr="004513CC">
        <w:t>edio bajo apunta a que estos hogares dedican un gasto importante a la movilidad, pues el rubro de transportes y comunicaciones represent</w:t>
      </w:r>
      <w:r w:rsidR="00D57F70">
        <w:t>ó</w:t>
      </w:r>
      <w:r w:rsidRPr="004513CC">
        <w:t>, en el estado de México, 19.9</w:t>
      </w:r>
      <w:r w:rsidR="00D57F70">
        <w:t> </w:t>
      </w:r>
      <w:r w:rsidRPr="004513CC">
        <w:t xml:space="preserve">% del gasto de los hogares </w:t>
      </w:r>
      <w:r w:rsidR="009E640C" w:rsidRPr="004513CC">
        <w:t xml:space="preserve">en el año 2018 </w:t>
      </w:r>
      <w:r w:rsidRPr="004513CC">
        <w:t>y 19.6</w:t>
      </w:r>
      <w:r w:rsidR="009E640C">
        <w:t> </w:t>
      </w:r>
      <w:r w:rsidRPr="004513CC">
        <w:t xml:space="preserve">% en el año 2020 e incluye la adquisición, mantenimiento, accesorios y servicios para vehículos, además de los gastos en otro tipo de transporte y de los gastos en comunicaciones </w:t>
      </w:r>
      <w:r w:rsidRPr="004513CC">
        <w:fldChar w:fldCharType="begin" w:fldLock="1"/>
      </w:r>
      <w:r w:rsidRPr="004513CC">
        <w:instrText>ADDIN CSL_CITATION {"citationItems":[{"id":"ITEM-1","itemData":{"URL":"https://www.inegi.org.mx/temas/ingresoshog/","accessed":{"date-parts":[["2021","2","3"]]},"author":[{"dropping-particle":"","family":"INEGI","given":"","non-dropping-particle":"","parse-names":false,"suffix":""}],"id":"ITEM-1","issued":{"date-parts":[["2018"]]},"title":"Encuesta Nacional de Ingresos y Gastos de los Hogares 2018, Nueva serie","type":"webpage"},"uris":["http://www.mendeley.com/documents/?uuid=bb0e4938-b163-415f-95e3-3984201b93a1"]},{"id":"ITEM-2","itemData":{"author":[{"dropping-particle":"","family":"INEGI","given":"","non-dropping-particle":"","parse-names":false,"suffix":""}],"id":"ITEM-2","issued":{"date-parts":[["2020"]]},"title":"Encuesta Nacional de Ingresos y Gastos de los Hogares 2020 (ENIGH)","type":"article"},"uris":["http://www.mendeley.com/documents/?uuid=df38ff52-d8a5-4b46-bcab-bd181b8ce5a4"]}],"mendeley":{"formattedCitation":"(INEGI, 2018, 2020)","plainTextFormattedCitation":"(INEGI, 2018, 2020)"},"properties":{"noteIndex":0},"schema":"https://github.com/citation-style-language/schema/raw/master/csl-citation.json"}</w:instrText>
      </w:r>
      <w:r w:rsidRPr="004513CC">
        <w:fldChar w:fldCharType="separate"/>
      </w:r>
      <w:r w:rsidRPr="004513CC">
        <w:rPr>
          <w:noProof/>
        </w:rPr>
        <w:t>(</w:t>
      </w:r>
      <w:r w:rsidR="009E640C" w:rsidRPr="004513CC">
        <w:rPr>
          <w:noProof/>
        </w:rPr>
        <w:t>Inegi</w:t>
      </w:r>
      <w:r w:rsidRPr="004513CC">
        <w:rPr>
          <w:noProof/>
        </w:rPr>
        <w:t>, 2018, 2020)</w:t>
      </w:r>
      <w:r w:rsidRPr="004513CC">
        <w:fldChar w:fldCharType="end"/>
      </w:r>
      <w:r w:rsidRPr="004513CC">
        <w:t>.</w:t>
      </w:r>
      <w:r w:rsidR="00D75D3E">
        <w:t xml:space="preserve"> </w:t>
      </w:r>
      <w:r w:rsidR="00C01111" w:rsidRPr="004513CC">
        <w:t xml:space="preserve">Esto lo puede explicar el hecho de que el transporte se ofrece donde hay más densidad de población, y en la ZMVM la densidad es diez veces mayor en los centros urbanos que hacia sus límites </w:t>
      </w:r>
      <w:r w:rsidR="00C01111" w:rsidRPr="004513CC">
        <w:fldChar w:fldCharType="begin" w:fldLock="1"/>
      </w:r>
      <w:r w:rsidR="00C01111" w:rsidRPr="004513CC">
        <w:instrText>ADDIN CSL_CITATION {"citationItems":[{"id":"ITEM-1","itemData":{"DOI":"10.24201/edu.v32i1.1615","ISSN":"0186-7210","abstract":"La Zona Metropolitana del Valle de México (ZMVM) ha experimentado una expansión no proporcional al crecimiento poblacional. Entre otras modalidades de poblamiento, la construcción de grandes conjuntos habitacionales periféricos propicia esa expansión, imponiendo costos individuales y sociales. Se revisan aquí las características de la expansión urbana en la ZMVM y las condiciones de producción de vivienda social periférica, la pérdida de ingreso de los individuos derivada de la distancia a los centros de trabajo y, a través de un modelo de precios hedónicos, se estima el rol de esa distancia en el diferencial de precios entre la vivienda periférica y la intraurbana.AbstractThe Mexico City Metropolitan Area (MCMA) has experienced an expansion that is not proportional to population growth. Among other forms of settlement, the construction of large, peripheral housing complexes promotes this expansion, imposing individual and social costs. This paper reviews the characteristics of urban expansion in the MCMA and production conditions of peripheral social housing, individuals’ loss of income due to the distance from the workplace and, through a hedonic price model, considers the role played by this distance in the price differential between peripheral and intra-urban housing.","author":[{"dropping-particle":"","family":"Lara Pulido","given":"José Alberto","non-dropping-particle":"","parse-names":false,"suffix":""},{"dropping-particle":"","family":"Estrada Díaz","given":"Gabriela","non-dropping-particle":"","parse-names":false,"suffix":""},{"dropping-particle":"","family":"Zentella Gómez","given":"Juan Carlos","non-dropping-particle":"","parse-names":false,"suffix":""},{"dropping-particle":"","family":"Guevara Sanginés","given":"Alejandro","non-dropping-particle":"","parse-names":false,"suffix":""}],"container-title":"Estudios Demográficos y Urbanos","id":"ITEM-1","issue":"1","issued":{"date-parts":[["2017","12","2"]]},"page":"37","publisher":"El Colegio de Mexico, A.C.","title":"Los costos de la expansión urbana: aproximación a partir de un modelo de precios hedónicos en la Zona Metropolitana del Valle de México / The costs of urban expansion: An approach based on a hedonic price model in the Metropolitan Area of the Valley of Me","type":"article-journal","volume":"32"},"uris":["http://www.mendeley.com/documents/?uuid=db751145-633f-464f-bb4d-fce6b3ea0839"]}],"mendeley":{"formattedCitation":"(Lara Pulido et al., 2017)","plainTextFormattedCitation":"(Lara Pulido et al., 2017)","previouslyFormattedCitation":"(Lara Pulido et al., 2017)"},"properties":{"noteIndex":0},"schema":"https://github.com/citation-style-language/schema/raw/master/csl-citation.json"}</w:instrText>
      </w:r>
      <w:r w:rsidR="00C01111" w:rsidRPr="004513CC">
        <w:fldChar w:fldCharType="separate"/>
      </w:r>
      <w:r w:rsidR="00C01111" w:rsidRPr="004513CC">
        <w:rPr>
          <w:noProof/>
        </w:rPr>
        <w:t>(Lara,</w:t>
      </w:r>
      <w:r w:rsidR="009E640C">
        <w:rPr>
          <w:noProof/>
        </w:rPr>
        <w:t xml:space="preserve"> </w:t>
      </w:r>
      <w:r w:rsidR="009E640C" w:rsidRPr="002A3186">
        <w:t>Estrada</w:t>
      </w:r>
      <w:r w:rsidR="009E640C">
        <w:t xml:space="preserve">, </w:t>
      </w:r>
      <w:r w:rsidR="009E640C" w:rsidRPr="002A3186">
        <w:t>Zentella</w:t>
      </w:r>
      <w:r w:rsidR="009E640C">
        <w:t xml:space="preserve"> </w:t>
      </w:r>
      <w:r w:rsidR="009E640C" w:rsidRPr="002A3186">
        <w:t>y Guevara</w:t>
      </w:r>
      <w:r w:rsidR="009E640C">
        <w:t>m</w:t>
      </w:r>
      <w:r w:rsidR="00C01111" w:rsidRPr="004513CC">
        <w:rPr>
          <w:noProof/>
        </w:rPr>
        <w:t xml:space="preserve"> 2017)</w:t>
      </w:r>
      <w:r w:rsidR="00C01111" w:rsidRPr="004513CC">
        <w:fldChar w:fldCharType="end"/>
      </w:r>
    </w:p>
    <w:p w14:paraId="43FDB5D5" w14:textId="41277297" w:rsidR="00A93718" w:rsidRPr="004513CC" w:rsidRDefault="00E15B0E" w:rsidP="00701471">
      <w:pPr>
        <w:spacing w:line="360" w:lineRule="auto"/>
        <w:ind w:firstLine="708"/>
        <w:jc w:val="both"/>
        <w:rPr>
          <w:rFonts w:eastAsiaTheme="minorHAnsi"/>
          <w:spacing w:val="-6"/>
          <w:kern w:val="20"/>
          <w:lang w:val="es-MX"/>
        </w:rPr>
      </w:pPr>
      <w:r w:rsidRPr="004513CC">
        <w:rPr>
          <w:rFonts w:eastAsiaTheme="minorHAnsi"/>
          <w:spacing w:val="-6"/>
          <w:kern w:val="20"/>
          <w:lang w:val="es-MX"/>
        </w:rPr>
        <w:t xml:space="preserve">El gasto individual que involucra la movilidad, y en mayor medida en los municipios conurbados de la ZMVM </w:t>
      </w:r>
      <w:r w:rsidRPr="004513CC">
        <w:rPr>
          <w:rFonts w:eastAsiaTheme="minorHAnsi"/>
          <w:spacing w:val="-6"/>
          <w:kern w:val="20"/>
          <w:lang w:val="es-MX"/>
        </w:rPr>
        <w:fldChar w:fldCharType="begin" w:fldLock="1"/>
      </w:r>
      <w:r w:rsidRPr="004513CC">
        <w:rPr>
          <w:rFonts w:eastAsiaTheme="minorHAnsi"/>
          <w:spacing w:val="-6"/>
          <w:kern w:val="20"/>
          <w:lang w:val="es-MX"/>
        </w:rPr>
        <w:instrText>ADDIN CSL_CITATION {"citationItems":[{"id":"ITEM-1","itemData":{"author":[{"dropping-particle":"","family":"INEGI","given":"","non-dropping-particle":"","parse-names":false,"suffix":""}],"id":"ITEM-1","issued":{"date-parts":[["2020"]]},"title":"Encuesta Nacional de Ingresos y Gastos de los Hogares 2020 (ENIGH)","type":"article"},"uris":["http://www.mendeley.com/documents/?uuid=df38ff52-d8a5-4b46-bcab-bd181b8ce5a4"]}],"mendeley":{"formattedCitation":"(INEGI, 2020)","plainTextFormattedCitation":"(INEGI, 2020)","previouslyFormattedCitation":"(INEGI, 2020)"},"properties":{"noteIndex":0},"schema":"https://github.com/citation-style-language/schema/raw/master/csl-citation.json"}</w:instrText>
      </w:r>
      <w:r w:rsidRPr="004513CC">
        <w:rPr>
          <w:rFonts w:eastAsiaTheme="minorHAnsi"/>
          <w:spacing w:val="-6"/>
          <w:kern w:val="20"/>
          <w:lang w:val="es-MX"/>
        </w:rPr>
        <w:fldChar w:fldCharType="separate"/>
      </w:r>
      <w:r w:rsidRPr="004513CC">
        <w:rPr>
          <w:rFonts w:eastAsiaTheme="minorHAnsi"/>
          <w:noProof/>
          <w:spacing w:val="-6"/>
          <w:kern w:val="20"/>
          <w:lang w:val="es-MX"/>
        </w:rPr>
        <w:t>(</w:t>
      </w:r>
      <w:r w:rsidR="009E640C" w:rsidRPr="004513CC">
        <w:rPr>
          <w:rFonts w:eastAsiaTheme="minorHAnsi"/>
          <w:noProof/>
          <w:spacing w:val="-6"/>
          <w:kern w:val="20"/>
          <w:lang w:val="es-MX"/>
        </w:rPr>
        <w:t>Inegi</w:t>
      </w:r>
      <w:r w:rsidRPr="004513CC">
        <w:rPr>
          <w:rFonts w:eastAsiaTheme="minorHAnsi"/>
          <w:noProof/>
          <w:spacing w:val="-6"/>
          <w:kern w:val="20"/>
          <w:lang w:val="es-MX"/>
        </w:rPr>
        <w:t>, 2020)</w:t>
      </w:r>
      <w:r w:rsidRPr="004513CC">
        <w:rPr>
          <w:rFonts w:eastAsiaTheme="minorHAnsi"/>
          <w:spacing w:val="-6"/>
          <w:kern w:val="20"/>
          <w:lang w:val="es-MX"/>
        </w:rPr>
        <w:fldChar w:fldCharType="end"/>
      </w:r>
      <w:r w:rsidR="009E640C">
        <w:rPr>
          <w:rFonts w:eastAsiaTheme="minorHAnsi"/>
          <w:spacing w:val="-6"/>
          <w:kern w:val="20"/>
          <w:lang w:val="es-MX"/>
        </w:rPr>
        <w:t>,</w:t>
      </w:r>
      <w:r w:rsidRPr="004513CC">
        <w:rPr>
          <w:rFonts w:eastAsiaTheme="minorHAnsi"/>
          <w:spacing w:val="-6"/>
          <w:kern w:val="20"/>
          <w:lang w:val="es-MX"/>
        </w:rPr>
        <w:t xml:space="preserve"> así como la probabilidad de que satisfacer las necesidades requiera de múltiples viajes </w:t>
      </w:r>
      <w:r w:rsidRPr="004513CC">
        <w:rPr>
          <w:rFonts w:eastAsiaTheme="minorHAnsi"/>
          <w:spacing w:val="-6"/>
          <w:kern w:val="20"/>
          <w:lang w:val="es-MX"/>
        </w:rPr>
        <w:fldChar w:fldCharType="begin" w:fldLock="1"/>
      </w:r>
      <w:r w:rsidRPr="004513CC">
        <w:rPr>
          <w:rFonts w:eastAsiaTheme="minorHAnsi"/>
          <w:spacing w:val="-6"/>
          <w:kern w:val="20"/>
          <w:lang w:val="es-MX"/>
        </w:rPr>
        <w:instrText>ADDIN CSL_CITATION {"citationItems":[{"id":"ITEM-1","itemData":{"ISSN":"01247913","abstract":"To reflect on the challenges of urban mobility and transport, it is useful begin by defining the precise meaning of these concepts, point out what and how they measure, and according to them, the followed consequential evaluation and decision making process. This paper aims to provide some conceptual and methodological contributions to mobility and transport studies, regarding them as a necessary framework to understand the challenges raised in globalized cities, in both practice and academic fields. Methodologically reviews the discussion in the field, from the practical and theoretical use of terms. As a result, we end up in a reconstruction of the definitions for mobility and transport, as well as unit of study: the journey. These tools set up a field of knowledge and claim for a theoretical-methodological complementary corpus to the mainstream concepts in transport studies.","author":[{"dropping-particle":"","family":"Gutiérrez","given":"Andrea","non-dropping-particle":"","parse-names":false,"suffix":""}],"container-title":"Bitácora Urbano Territorial","id":"ITEM-1","issue":"2","issued":{"date-parts":[["2012"]]},"note":"citado en marco conceptual\n\nPara articulo ASMIA , pg 67 &amp;quot;hace y no hace, lo que puede y lo que conoce, lo que elige y prefiere&amp;quot;","page":"61-74","title":"¿qué es la movilidad? Elementos para (re) construir las definiciones básicas del campo del transporte","type":"article-journal","volume":"21"},"uris":["http://www.mendeley.com/documents/?uuid=f0b27a2a-085b-4dd9-9625-f53e6980f124"]}],"mendeley":{"formattedCitation":"(Gutiérrez, 2012)","plainTextFormattedCitation":"(Gutiérrez, 2012)"},"properties":{"noteIndex":0},"schema":"https://github.com/citation-style-language/schema/raw/master/csl-citation.json"}</w:instrText>
      </w:r>
      <w:r w:rsidRPr="004513CC">
        <w:rPr>
          <w:rFonts w:eastAsiaTheme="minorHAnsi"/>
          <w:spacing w:val="-6"/>
          <w:kern w:val="20"/>
          <w:lang w:val="es-MX"/>
        </w:rPr>
        <w:fldChar w:fldCharType="separate"/>
      </w:r>
      <w:r w:rsidRPr="004513CC">
        <w:rPr>
          <w:rFonts w:eastAsiaTheme="minorHAnsi"/>
          <w:noProof/>
          <w:spacing w:val="-6"/>
          <w:kern w:val="20"/>
          <w:lang w:val="es-MX"/>
        </w:rPr>
        <w:t>(Gutiérrez, 2012)</w:t>
      </w:r>
      <w:r w:rsidRPr="004513CC">
        <w:rPr>
          <w:rFonts w:eastAsiaTheme="minorHAnsi"/>
          <w:spacing w:val="-6"/>
          <w:kern w:val="20"/>
          <w:lang w:val="es-MX"/>
        </w:rPr>
        <w:fldChar w:fldCharType="end"/>
      </w:r>
      <w:r w:rsidRPr="004513CC">
        <w:rPr>
          <w:rFonts w:eastAsiaTheme="minorHAnsi"/>
          <w:spacing w:val="-6"/>
          <w:kern w:val="20"/>
          <w:lang w:val="es-MX"/>
        </w:rPr>
        <w:t>, se unen</w:t>
      </w:r>
      <w:r w:rsidR="00D75D3E">
        <w:rPr>
          <w:rFonts w:eastAsiaTheme="minorHAnsi"/>
          <w:spacing w:val="-6"/>
          <w:kern w:val="20"/>
          <w:lang w:val="es-MX"/>
        </w:rPr>
        <w:t xml:space="preserve"> </w:t>
      </w:r>
      <w:r w:rsidRPr="004513CC">
        <w:rPr>
          <w:rFonts w:eastAsiaTheme="minorHAnsi"/>
          <w:spacing w:val="-6"/>
          <w:kern w:val="20"/>
          <w:lang w:val="es-MX"/>
        </w:rPr>
        <w:t xml:space="preserve">a la urgente necesidad de que las políticas de transporte se centren en resolver la movilidad en la periferia. </w:t>
      </w:r>
      <w:r w:rsidR="00A93718" w:rsidRPr="004513CC">
        <w:rPr>
          <w:lang w:val="es-MX"/>
        </w:rPr>
        <w:t>Todo esto concuerda con lo expuesto por Jirón</w:t>
      </w:r>
      <w:r w:rsidR="009B3204">
        <w:rPr>
          <w:lang w:val="es-MX"/>
        </w:rPr>
        <w:t xml:space="preserve"> </w:t>
      </w:r>
      <w:r w:rsidR="009B3204">
        <w:rPr>
          <w:i/>
          <w:iCs/>
          <w:lang w:val="es-MX"/>
        </w:rPr>
        <w:t xml:space="preserve">et al. </w:t>
      </w:r>
      <w:r w:rsidR="00A93718" w:rsidRPr="004513CC">
        <w:fldChar w:fldCharType="begin" w:fldLock="1"/>
      </w:r>
      <w:r w:rsidR="00A93718" w:rsidRPr="004513CC">
        <w:rPr>
          <w:lang w:val="es-MX"/>
        </w:rPr>
        <w:instrText>ADDIN CSL_CITATION {"citationItems":[{"id":"ITEM-1","itemData":{"DOI":"10.1016/j.tra.2020.08.018","ISSN":"09658564","abstract":"Combining traditional transport research tools with qualitative research methods, particularly ethnography, can contribute to our understanding of the complexity of mobility strategies, particularly their gendered differences. Ethnographic approaches can both explain and disentangle some of the results that emerge from travel and time use surveys, hence providing a more complete picture of how and why these strategies take place, and the barriers people face when moving in the city. Using research-case studies based on in the city of Concepcion, Chile, the paper describes the application of these methods, presenting results which are particularly gender sensitive, as they shed light on the difficulty of understanding mobility strategies as individually decided and conceived, and help to explain how mobility strategies are interdependent and how determinant issues of care are in terms of mobility decision making.","author":[{"dropping-particle":"","family":"Jirón","given":"Paola","non-dropping-particle":"","parse-names":false,"suffix":""},{"dropping-particle":"","family":"Carrasco","given":"Juan-Antonio","non-dropping-particle":"","parse-names":false,"suffix":""},{"dropping-particle":"","family":"Rebolledo","given":"Marcela","non-dropping-particle":"","parse-names":false,"suffix":""}</w:instrText>
      </w:r>
      <w:r w:rsidR="00A93718" w:rsidRPr="001C7584">
        <w:rPr>
          <w:lang w:val="es-MX"/>
        </w:rPr>
        <w:instrText>],"container-ti</w:instrText>
      </w:r>
      <w:r w:rsidR="00A93718" w:rsidRPr="00756B3E">
        <w:rPr>
          <w:lang w:val="es-MX"/>
        </w:rPr>
        <w:instrText>tle":"Transportation Research Part A: Policy and Practice","id":"ITEM-1","issued":{"date-parts":[["2020","10","1"]]},"page":"204-214","publisher":"Pergamon","title":"Observing gendered interdependent mobility barriers using an ethnographic and time use approach","type":"article-journal","volume":"140"},"suppress-author":1,"uris":["http://www.mendeley.com/documents/?uuid=d01e1e8b-2aa6-3451-aa07-c39db262b510"]}],"mendeley":{"formattedCitation":"(2020)","plainTextFormattedCitation":"(2020)","previouslyFormattedCitation":"(2020)"},"properties":{"noteIndex":0},"schema":"https://github.com/citation-style-language/schema/raw/master/csl-citation.json"}</w:instrText>
      </w:r>
      <w:r w:rsidR="00A93718" w:rsidRPr="004513CC">
        <w:fldChar w:fldCharType="separate"/>
      </w:r>
      <w:r w:rsidR="00A93718" w:rsidRPr="00756B3E">
        <w:rPr>
          <w:noProof/>
          <w:lang w:val="es-MX"/>
        </w:rPr>
        <w:t>(2020)</w:t>
      </w:r>
      <w:r w:rsidR="00A93718" w:rsidRPr="004513CC">
        <w:fldChar w:fldCharType="end"/>
      </w:r>
      <w:r w:rsidR="00A93718" w:rsidRPr="00756B3E">
        <w:rPr>
          <w:lang w:val="es-MX"/>
        </w:rPr>
        <w:t xml:space="preserve"> sobre los variados factores que intervienen en la movilidad. </w:t>
      </w:r>
      <w:r w:rsidR="00A93718" w:rsidRPr="004513CC">
        <w:rPr>
          <w:lang w:val="es-MX"/>
        </w:rPr>
        <w:t xml:space="preserve">Y el hecho de que en la clasificación de los propósitos de viaje de la EOD 2017 se encuentre el de “llevar o recoger a alguien” hace patente que la interdependencia entre individuos también influye. </w:t>
      </w:r>
    </w:p>
    <w:p w14:paraId="7735986C" w14:textId="430A0A4D" w:rsidR="00A93718" w:rsidRPr="004513CC" w:rsidRDefault="00A93718" w:rsidP="00701471">
      <w:pPr>
        <w:pStyle w:val="Ridecuerpodetextodos"/>
        <w:spacing w:after="0"/>
      </w:pPr>
      <w:r w:rsidRPr="004513CC">
        <w:t>En otros estudios sobre movilidad y género también se observó la distinción de movilidad entre hombres y mujeres</w:t>
      </w:r>
      <w:r w:rsidR="00D75D3E">
        <w:t xml:space="preserve"> </w:t>
      </w:r>
      <w:r w:rsidRPr="004513CC">
        <w:fldChar w:fldCharType="begin" w:fldLock="1"/>
      </w:r>
      <w:r w:rsidRPr="004513CC">
        <w:instrText>ADDIN CSL_CITATION {"citationItems":[{"id":"ITEM-1","itemData":{"DOI":"10.1016/j.tra.2020.12.016","ISSN":"09658564","abstract":"Gender is commonly identified as a key explanatory factor for travel behaviour. Since women's role in societal structure has changed in the past few decades, the question arises as to whether the “gender” factor still plays a decisive role in differences in mobility within the working population. The aim of this paper is to extend the research on gendered differences in mobility by providing an in-depth analysis of how the main determinants of daily mobility affect male and female workers differently. Unlike previous research, our econometric models included terms that express the interactions between the explanatory variables (socioeconomic variables and transport mode access) and a dichotomous gender variable, to accurately identify the marginal impact of gender on mobility indicators. Based on the Rhône-Alpes regional household travel survey (2012–2015), which includes France's second largest urban area, the results show that even if gender differences in employment status and access to the private car are eliminated, differences in travel patterns between men and women would still be observed because the two genders do not have identical factor sensitivities. From a policy perspective, these results suggest that authorities have to adopt a gender perspective to ensure that in the future urban mobility policies provide gender equity in the context of the sustainable development of transport networks.","author":[{"dropping-particle":"","family":"Havet","given":"Nathalie","non-dropping-particle":"","parse-names":false,"suffix":""},{"dropping-particle":"","family":"Bayart","given":"Caroline","non-dropping-particle":"","parse-names":false,"suffix":""},{"dropping-particle":"","family":"Bonnel","given":"Patrick","non-dropping-particle":"","parse-names":false,"suffix":""}],"container-title":"Transportation Research Part A: Policy and Practice","id":"ITEM-1","issued":{"date-parts":[["2021","3"]]},"page":"34-48","title":"Why do Gender Differences in Daily Mobility Behaviours persist among workers?","type":"article-journal","volume":"145"},"uris":["http://www.mendeley.com/documents/?uuid=c5689561-44f9-32f8-938e-3ff56b6df25a"]},{"id":"ITEM-2","itemData":{"DOI":"10.1016/J.JTRANGEO.2021.102996","ISSN":"0966-6923","abstract":"This study analyzes gender differences in travel patterns for the Metropolitan Area of Montevideo, Uruguay. By applying multilevel regression models, it provides estimates of the impact of individual and contextual factors on travel behavior. The paper's findings lend support to the household responsibility hypothesis, which claims that women's travel patterns are affected by the type of household in which they live and the consequent responsibilities or roles they assume. Furthermore, gender differences in travel patterns are reinforced across census tracts. The results indicate that policy makers need to consider gender differences when seeking to enhance urban planning decisions.","author":[{"dropping-particle":"","family":"Olivieri","given":"Cecilia","non-dropping-particle":"","parse-names":false,"suffix":""},{"dropping-particle":"","family":"Fageda","given":"Xavier","non-dropping-particle":"","parse-names":false,"suffix":""}],"container-title":"Journal of Transport Geography","id":"ITEM-2","issued":{"date-parts":[["2021","2","1"]]},"page":"102996","publisher":"Pergamon","title":"Urban mobility with a focus on gender: The case of a middle-income Latin American city","type":"article-journal","volume":"91"},"uris":["http://www.mendeley.com/documents/?uuid=aeaefb39-1704-35fd-85a9-27a274cbd3ec"]},{"id":"ITEM-3","itemData":{"DOI":"10.1016/j.regsciurbeco.2017.12.004","ISSN":"01660462","abstract":"This paper explores the effects of husbands’ commuting time on wives’ employment and family time allocation. We develop a unitary family model, and we show that when market services are imperfect substitutes of home produced goods, a longer husband's commuting time might decrease his wife's employment and increase his own working hours. We estimate these effects using employer-induced changes in home-to-work distances. We find that a 1% increase in the husband's commuting distance reduces his wife's employment probability by 0.016 percentage points and has a slight positive effect on his own working hours. The effects are stronger for couples with children and for highly educated husbands.","author":[{"dropping-particle":"","family":"Carta","given":"Francesca","non-dropping-particle":"","parse-names":false,"suffix":""},{"dropping-particle":"De","family":"Philippis","given":"Marta","non-dropping-particle":"","parse-names":false,"suffix":""}],"container-title":"Regional Science and Urban Economics","id":"ITEM-3","issued":{"date-parts":[["2018","3","1"]]},"page":"25-37","publisher":"North-Holland","title":"You've come a long way, baby. Husbands' commuting time and family labour supply","type":"article-journal","volume":"69"},"uris":["http://www.mendeley.com/documents/?uuid=17bd5079-99ae-3d02-9d06-57aa5a5f8bf9"]},{"id":"ITEM-4","itemData":{"ISSN":"1851-3123","abstract":"La vida social transcurre tanto en las relaciones de producción como en la reproducción de las condiciones materiales y simbólicas. De acuerdo con el consenso teórico existe una marcada tendencia político-cultural por separar los espacios productivos y reproductivos en la socialización de los sujetos. En la presente investigación reflexionamos en torno a las actividades cotidianas de dos mujeres en Temuco, Chile, con el objetivo de observar sus experiencias de desplazamiento por la ciudad. Existen prácticas y concepciones de mundo disimiles al momento de experimentar la ciudad, debido a condiciones socio-económicas, acceso a medios de transporte y actividades cotidianas que desempeñan las mujeres. El presente artículo, a través de un enfoque sociológico, busca contribuir en la discusión movilidad/género, a partir de una experiencia de investigación cualitativa. Social life passes by such as in the relations of production and reproduction of material and symbolic conditions. According to theoretical consensus political-cultural exists strong tendency to separate spaces productive and reproductive in the socialization of subjects. In this research we reflect on the daily activities of two women in the city of Temuco, Chile, in order to observe their experiences traveling around the city. There are dissimilar practices and conceptions of the world at the moment of experiencing the city, such as socio-economic conditions and relationships with transportation and daily activities that women develop. This article, through a sociological approach, seeks to contribute to the mobility / gender discussion, from experiences of qualitative research.","author":[{"dropping-particle":"","family":"Riquelme","given":"Hernán","non-dropping-particle":"","parse-names":false,"suffix":""}],"container-title":"Pilquen - Sección Ciencias Sociales","id":"ITEM-4","issue":"4","issued":{"date-parts":[["2016","3","22"]]},"page":"8","title":"Movilidad cotidiana: entre la producción y reproducción social. Una exploración a las prácticas de desplazamiento de dos mujeres en Temuco","type":"article-journal","volume":"19"},"uris":["http://www.mendeley.com/documents/?uuid=11259624-5bf0-315e-ab0a-f4e9b5abf57d"]},{"id":"ITEM-5","itemData":{"ISSN":"2013-7958","abstract":"En l’article es proposa una nova metodologia, l’índex d’inaccessibilitat, per avaluar les necessitats de transport de la població i guiar les polítiques per fer més just l’actual sistema de mobilitat. La metodologia s’aplica a dos estudis de cas: les necessitats de transport a 4 municipis de l’Àrea Metropolitana de Barcelona (Cerdanyola del Vallès, Montcada i Reixac, Sant Adrià del Besòs i Santa Coloma de Gramenet), amb dades de les enquestes de mobilitat realitzades per l’IERMB en aquests municipis; i les necessitats de transport de la població de l’Àrea Metropolitana de Madrid, amb dades de les targetes intel·ligents del transport públic de Madrid.","author":[{"dropping-particle":"","family":"Ciommo","given":"Floridea","non-dropping-particle":"Di","parse-names":false,"suffix":""}],"container-title":"Papers: Regió Metropolitana de Barcelona: Territori, estratègies, planejament","id":"ITEM-5","issue":"59","issued":{"date-parts":[["2017"]]},"page":"46-56","title":"Derecho a la ciudad, necesidades de movilidad: un nuevo enfoque para la evaluación de las políticas de transporte","type":"article-journal"},"uris":["http://www.mendeley.com/documents/?uuid=8769bdad-a028-3046-b37d-5b85d61794af"]}],"mendeley":{"formattedCitation":"(Carta y Philippis, 2018; Di Ciommo, 2017; Havet et al., 2021; Olivieri y Fageda, 2021; Riquelme, 2016)","plainTextFormattedCitation":"(Carta y Philippis, 2018; Di Ciommo, 2017; Havet et al., 2021; Olivieri y Fageda, 2021; Riquelme, 2016)","previouslyFormattedCitation":"(Carta y Philippis, 2018; Di Ciommo, 2017; Havet et al., 2021; Olivieri y Fageda, 2021; Riquelme, 2016)"},"properties":{"noteIndex":0},"schema":"https://github.com/citation-style-language/schema/raw/master/csl-citation.json"}</w:instrText>
      </w:r>
      <w:r w:rsidRPr="004513CC">
        <w:fldChar w:fldCharType="separate"/>
      </w:r>
      <w:r w:rsidRPr="004513CC">
        <w:rPr>
          <w:noProof/>
        </w:rPr>
        <w:t>(Carta y</w:t>
      </w:r>
      <w:r w:rsidR="00D60A84">
        <w:rPr>
          <w:noProof/>
        </w:rPr>
        <w:t xml:space="preserve"> De</w:t>
      </w:r>
      <w:r w:rsidRPr="004513CC">
        <w:rPr>
          <w:noProof/>
        </w:rPr>
        <w:t xml:space="preserve"> Philippis, 2018; Di Ciommo, 2017; Havet </w:t>
      </w:r>
      <w:r w:rsidRPr="001C7584">
        <w:rPr>
          <w:i/>
          <w:iCs/>
          <w:noProof/>
        </w:rPr>
        <w:t>et al</w:t>
      </w:r>
      <w:r w:rsidRPr="004513CC">
        <w:rPr>
          <w:noProof/>
        </w:rPr>
        <w:t>., 2021; Olivieri y Fageda, 2021; Riquelme, 2016)</w:t>
      </w:r>
      <w:r w:rsidRPr="004513CC">
        <w:fldChar w:fldCharType="end"/>
      </w:r>
      <w:r w:rsidR="009E640C">
        <w:t>,</w:t>
      </w:r>
      <w:r w:rsidRPr="004513CC">
        <w:t xml:space="preserve"> pero incluso entre mujeres de estrato socioeconómico distinto </w:t>
      </w:r>
      <w:r w:rsidRPr="004513CC">
        <w:fldChar w:fldCharType="begin" w:fldLock="1"/>
      </w:r>
      <w:r w:rsidRPr="004513CC">
        <w:instrText>ADDIN CSL_CITATION {"citationItems":[{"id":"ITEM-1","itemData":{"ISSN":"1851-3123","abstract":"La vida social transcurre tanto en las relaciones de producción como en la reproducción de las condiciones materiales y simbólicas. De acuerdo con el consenso teórico existe una marcada tendencia político-cultural por separar los espacios productivos y reproductivos en la socialización de los sujetos. En la presente investigación reflexionamos en torno a las actividades cotidianas de dos mujeres en Temuco, Chile, con el objetivo de observar sus experiencias de desplazamiento por la ciudad. Existen prácticas y concepciones de mundo disimiles al momento de experimentar la ciudad, debido a condiciones socio-económicas, acceso a medios de transporte y actividades cotidianas que desempeñan las mujeres. El presente artículo, a través de un enfoque sociológico, busca contribuir en la discusión movilidad/género, a partir de una experiencia de investigación cualitativa. Social life passes by such as in the relations of production and reproduction of material and symbolic conditions. According to theoretical consensus political-cultural exists strong tendency to separate spaces productive and reproductive in the socialization of subjects. In this research we reflect on the daily activities of two women in the city of Temuco, Chile, in order to observe their experiences traveling around the city. There are dissimilar practices and conceptions of the world at the moment of experiencing the city, such as socio-economic conditions and relationships with transportation and daily activities that women develop. This article, through a sociological approach, seeks to contribute to the mobility / gender discussion, from experiences of qualitative research.","author":[{"dropping-particle":"","family":"Riquelme","given":"Hernán","non-dropping-particle":"","parse-names":false,"suffix":""}],"container-title":"Pilquen - Sección Ciencias Sociales","id":"ITEM-1","issue":"4","issued":{"date-parts":[["2016","3","22"]]},"page":"8","title":"Movilidad cotidiana: entre la producción y reproducción social. Una exploración a las prácticas de desplazamiento de dos mujeres en Temuco","type":"article-journal","volume":"19"},"uris":["http://www.mendeley.com/documents/?uuid=11259624-5bf0-315e-ab0a-f4e9b5abf57d"]}],"mendeley":{"formattedCitation":"(Riquelme, 2016)","plainTextFormattedCitation":"(Riquelme, 2016)","previouslyFormattedCitation":"(Riquelme, 2016)"},"properties":{"noteIndex":0},"schema":"https://github.com/citation-style-language/schema/raw/master/csl-citation.json"}</w:instrText>
      </w:r>
      <w:r w:rsidRPr="004513CC">
        <w:fldChar w:fldCharType="separate"/>
      </w:r>
      <w:r w:rsidRPr="004513CC">
        <w:rPr>
          <w:noProof/>
        </w:rPr>
        <w:t>(Riquelme, 2016)</w:t>
      </w:r>
      <w:r w:rsidRPr="004513CC">
        <w:fldChar w:fldCharType="end"/>
      </w:r>
      <w:r w:rsidRPr="004513CC">
        <w:t>, por lo que</w:t>
      </w:r>
      <w:r w:rsidR="00DD6E53">
        <w:t>, si</w:t>
      </w:r>
      <w:r w:rsidRPr="004513CC">
        <w:t xml:space="preserve"> los diversos factores involucrados pueden ser el estrato socioeconómico, el estilo de vida, las decisiones personales sobre la elección del modo de transporte, el propósito del viaje </w:t>
      </w:r>
      <w:r w:rsidRPr="004513CC">
        <w:fldChar w:fldCharType="begin" w:fldLock="1"/>
      </w:r>
      <w:r w:rsidRPr="004513CC">
        <w:instrText>ADDIN CSL_CITATION {"citationItems":[{"id":"ITEM-1","itemData":{"DOI":"10.1016/j.tra.2015.06.016","ISSN":"09658564","abstract":"In the context of sustainable urban transport in developing countries, individuals' travel behavior faces multiple factors which influence their mobility patterns. Recognizing these factors could be a favorable method to organize more regular and sustainable trip patterns. This study aims to identify the less well-known lifestyle along with more popular built environment as the main factors which shape travel behaviors. Employing data from 900 respondents of 22 urban areas in city of Shiraz, Iran, this paper explores travel behaviors as non-working trip frequencies by different modes. Results of structural equation model indicate a strong significant effect of individual's lifestyle patterns on their non-working trips. However, built environment impact on travel behavior is small compared to lifestyle. Besides, other variables such as travel attitudes and socio-economic factors stay crucial in the mode choice selection. These findings indicate the necessity of regarding lifestyle orientations in travel studies as well as objective factors such as land use attributes.","author":[{"dropping-particle":"","family":"Etminani-Ghasrodashti","given":"Roya","non-dropping-particle":"","parse-names":false,"suffix":""},{"dropping-particle":"","family":"Ardeshiri","given":"Mahyar","non-dropping-particle":"","parse-names":false,"suffix":""}],"container-title":"Transportation Research Part A: Policy and Practice","id":"ITEM-1","issued":{"date-parts":[["2015","8","1"]]},"page":"506-518","publisher":"Pergamon","title":"Modeling travel behavior by the structural relationships between lifestyle, built environment and non-working trips","type":"article-journal","volume":"78"},"uris":["http://www.mendeley.com/documents/?uuid=55ab20c7-f5e9-3fc8-9e67-dc25992cc8cb"]},{"id":"ITEM-2","itemData":{"DOI":"10.3390/ijerph15071346","ISSN":"16604601","PMID":"29954055","abstract":"Choices regarding mode of travel have an evident effect on environment pollutants and public health. This paper makes a significant contribution by examining the differences between low-carbon and non-low-carbon travel mode choices during shopping trips, and how socio-economic characteristics impact individual travel behavior based on data gathered from a questionnaire conducted in Shenyang, China. The study found that, firstly, low-carbon travel modes were more common than non-low-carbon travel modes for shopping, and the average travel distance by non-low-carbon modes was a little longer than that of low-carbon modes. Secondly, suburban and wholesale specialized commercial centers attracted more residents travelling longer distances by non-low carbon modes, especially private car, compared to regional commercial centers in inner city areas. Thirdly, strong relationships between car ownership, gender, monthly income, and travel mode choices were identified in a binary logistic regression model. This study thus highlights the importance of sustainable transportation policies to advocate low-carbon travel modes and reduce carbon emissions.","author":[{"dropping-particle":"","family":"Li","given":"Jing","non-dropping-particle":"","parse-names":false,"suffix":""},{"dropping-particle":"","family":"Lo","given":"Kevin","non-dropping-particle":"","parse-names":false,"suffix":""},{"dropping-particle":"","family":"Guo","given":"Meng","non-dropping-particle":"","parse-names":false,"suffix":""}],"container-title":"International Journal of Environmental Research and Public Health","id":"ITEM-2","issue":"7","issued":{"date-parts":[["2018","6","27"]]},"page":"1346","title":"Do socio-economic characteristics affect travel behavior? A comparative study of low-carbon and non-low-carbon shopping travel in Shenyang City, China","type":"article-journal","volume":"15"},"uris":["http://www.mendeley.com/documents/?uuid=d4a9a02c-cbf3-36c4-a596-c0dde4b4adba"]}],"mendeley":{"formattedCitation":"(Etminani-Ghasrodashti y Ardeshiri, 2015; Li et al., 2018)","plainTextFormattedCitation":"(Etminani-Ghasrodashti y Ardeshiri, 2015; Li et al., 2018)","previouslyFormattedCitation":"(Etminani-Ghasrodashti y Ardeshiri, 2015; Li et al., 2018)"},"properties":{"noteIndex":0},"schema":"https://github.com/citation-style-language/schema/raw/master/csl-citation.json"}</w:instrText>
      </w:r>
      <w:r w:rsidRPr="004513CC">
        <w:fldChar w:fldCharType="separate"/>
      </w:r>
      <w:r w:rsidRPr="004513CC">
        <w:rPr>
          <w:noProof/>
        </w:rPr>
        <w:t xml:space="preserve">(Etminani y Ardeshiri, 2015; Li </w:t>
      </w:r>
      <w:r w:rsidRPr="001C7584">
        <w:rPr>
          <w:i/>
          <w:iCs/>
          <w:noProof/>
        </w:rPr>
        <w:t>et al</w:t>
      </w:r>
      <w:r w:rsidRPr="004513CC">
        <w:rPr>
          <w:noProof/>
        </w:rPr>
        <w:t>., 2018)</w:t>
      </w:r>
      <w:r w:rsidRPr="004513CC">
        <w:fldChar w:fldCharType="end"/>
      </w:r>
      <w:r w:rsidR="00DD6E53">
        <w:t>,</w:t>
      </w:r>
      <w:r w:rsidRPr="004513CC">
        <w:t xml:space="preserve"> la estructura de la </w:t>
      </w:r>
      <w:r w:rsidRPr="004513CC">
        <w:lastRenderedPageBreak/>
        <w:t xml:space="preserve">ciudad, la oferta de modos de transporte, las relaciones entre individuos y además el género de quien viaja, se concuerda con Jirón </w:t>
      </w:r>
      <w:r w:rsidRPr="001C7584">
        <w:rPr>
          <w:i/>
          <w:iCs/>
        </w:rPr>
        <w:t>et al</w:t>
      </w:r>
      <w:r w:rsidRPr="004513CC">
        <w:t xml:space="preserve">. </w:t>
      </w:r>
      <w:r w:rsidRPr="004513CC">
        <w:fldChar w:fldCharType="begin" w:fldLock="1"/>
      </w:r>
      <w:r w:rsidRPr="004513CC">
        <w:instrText>ADDIN CSL_CITATION {"citationItems":[{"id":"ITEM-1","itemData":{"DOI":"10.1016/j.tra.2020.08.018","ISSN":"09658564","abstract":"Combining traditional transport research tools with qualitative research methods, particularly ethnography, can contribute to our understanding of the complexity of mobility strategies, particularly their gendered differences. Ethnographic approaches can both explain and disentangle some of the results that emerge from travel and time use surveys, hence providing a more complete picture of how and why these strategies take place, and the barriers people face when moving in the city. Using research-case studies based on in the city of Concepcion, Chile, the paper describes the application of these methods, presenting results which are particularly gender sensitive, as they shed light on the difficulty of understanding mobility strategies as individually decided and conceived, and help to explain how mobility strategies are interdependent and how determinant issues of care are in terms of mobility decision making.","author":[{"dropping-particle":"","family":"Jirón","given":"Paola","non-dropping-particle":"","parse-names":false,"suffix":""},{"dropping-particle":"","family":"Carrasco","given":"Juan-Antonio","non-dropping-particle":"","parse-names":false,"suffix":""},{"dropping-particle":"","family":"Rebolledo","given":"Marcela","non-dropping-particle":"","parse-names":false,"suffix":""}],"container-title":"Transportation Research Part A: Policy and Practice","id":"ITEM-1","issued":{"date-parts":[["2020","10","1"]]},"page":"204-214","publisher":"Pergamon","title":"Observing gendered interdependent mobility barriers using an ethnographic and time use approach","type":"article-journal","volume":"140"},"suppress-author":1,"uris":["http://www.mendeley.com/documents/?uuid=d01e1e8b-2aa6-3451-aa07-c39db262b510"]}],"mendeley":{"formattedCitation":"(2020)","plainTextFormattedCitation":"(2020)","previouslyFormattedCitation":"(2020)"},"properties":{"noteIndex":0},"schema":"https://github.com/citation-style-language/schema/raw/master/csl-citation.json"}</w:instrText>
      </w:r>
      <w:r w:rsidRPr="004513CC">
        <w:fldChar w:fldCharType="separate"/>
      </w:r>
      <w:r w:rsidRPr="004513CC">
        <w:rPr>
          <w:noProof/>
        </w:rPr>
        <w:t>(2020)</w:t>
      </w:r>
      <w:r w:rsidRPr="004513CC">
        <w:fldChar w:fldCharType="end"/>
      </w:r>
      <w:r w:rsidRPr="004513CC">
        <w:t xml:space="preserve"> </w:t>
      </w:r>
      <w:r w:rsidR="00DD6E53">
        <w:t>en que</w:t>
      </w:r>
      <w:r w:rsidR="00DD6E53" w:rsidRPr="004513CC">
        <w:t xml:space="preserve"> </w:t>
      </w:r>
      <w:r w:rsidRPr="004513CC">
        <w:t xml:space="preserve">las políticas de transporte deben observar todos esos factores y que el transporte relativo a género no es un “problema de mujeres”. Debido a que aún se reproducen ciertos roles de género </w:t>
      </w:r>
      <w:r w:rsidRPr="004513CC">
        <w:fldChar w:fldCharType="begin" w:fldLock="1"/>
      </w:r>
      <w:r w:rsidRPr="004513CC">
        <w:instrText>ADDIN CSL_CITATION {"citationItems":[{"id":"ITEM-1","itemData":{"ISSN":"1851-3123","abstract":"La vida social transcurre tanto en las relaciones de producción como en la reproducción de las condiciones materiales y simbólicas. De acuerdo con el consenso teórico existe una marcada tendencia político-cultural por separar los espacios productivos y reproductivos en la socialización de los sujetos. En la presente investigación reflexionamos en torno a las actividades cotidianas de dos mujeres en Temuco, Chile, con el objetivo de observar sus experiencias de desplazamiento por la ciudad. Existen prácticas y concepciones de mundo disimiles al momento de experimentar la ciudad, debido a condiciones socio-económicas, acceso a medios de transporte y actividades cotidianas que desempeñan las mujeres. El presente artículo, a través de un enfoque sociológico, busca contribuir en la discusión movilidad/género, a partir de una experiencia de investigación cualitativa. Social life passes by such as in the relations of production and reproduction of material and symbolic conditions. According to theoretical consensus political-cultural exists strong tendency to separate spaces productive and reproductive in the socialization of subjects. In this research we reflect on the daily activities of two women in the city of Temuco, Chile, in order to observe their experiences traveling around the city. There are dissimilar practices and conceptions of the world at the moment of experiencing the city, such as socio-economic conditions and relationships with transportation and daily activities that women develop. This article, through a sociological approach, seeks to contribute to the mobility / gender discussion, from experiences of qualitative research.","author":[{"dropping-particle":"","family":"Riquelme","given":"Hernán","non-dropping-particle":"","parse-names":false,"suffix":""}],"container-title":"Pilquen - Sección Ciencias Sociales","id":"ITEM-1","issue":"4","issued":{"date-parts":[["2016","3","22"]]},"page":"8","title":"Movilidad cotidiana: entre la producción y reproducción social. Una exploración a las prácticas de desplazamiento de dos mujeres en Temuco","type":"article-journal","volume":"19"},"uris":["http://www.mendeley.com/documents/?uuid=11259624-5bf0-315e-ab0a-f4e9b5abf57d"]}],"mendeley":{"formattedCitation":"(Riquelme, 2016)","plainTextFormattedCitation":"(Riquelme, 2016)","previouslyFormattedCitation":"(Riquelme, 2016)"},"properties":{"noteIndex":0},"schema":"https://github.com/citation-style-language/schema/raw/master/csl-citation.json"}</w:instrText>
      </w:r>
      <w:r w:rsidRPr="004513CC">
        <w:fldChar w:fldCharType="separate"/>
      </w:r>
      <w:r w:rsidRPr="004513CC">
        <w:rPr>
          <w:noProof/>
        </w:rPr>
        <w:t>(Riquelme, 2016)</w:t>
      </w:r>
      <w:r w:rsidRPr="004513CC">
        <w:fldChar w:fldCharType="end"/>
      </w:r>
      <w:r w:rsidRPr="004513CC">
        <w:t xml:space="preserve">, la movilidad afecta de modo distinto a las mujeres, por lo que se sugiere que estas diferencias sean contempladas en las políticas de transporte, como también lo sugiere Di Ciommo </w:t>
      </w:r>
      <w:r w:rsidRPr="004513CC">
        <w:fldChar w:fldCharType="begin" w:fldLock="1"/>
      </w:r>
      <w:r w:rsidRPr="004513CC">
        <w:instrText>ADDIN CSL_CITATION {"citationItems":[{"id":"ITEM-1","itemData":{"ISSN":"2013-7958","abstract":"En l’article es proposa una nova metodologia, l’índex d’inaccessibilitat, per avaluar les necessitats de transport de la població i guiar les polítiques per fer més just l’actual sistema de mobilitat. La metodologia s’aplica a dos estudis de cas: les necessitats de transport a 4 municipis de l’Àrea Metropolitana de Barcelona (Cerdanyola del Vallès, Montcada i Reixac, Sant Adrià del Besòs i Santa Coloma de Gramenet), amb dades de les enquestes de mobilitat realitzades per l’IERMB en aquests municipis; i les necessitats de transport de la població de l’Àrea Metropolitana de Madrid, amb dades de les targetes intel·ligents del transport públic de Madrid.","author":[{"dropping-particle":"","family":"Ciommo","given":"Floridea","non-dropping-particle":"Di","parse-names":false,"suffix":""}],"container-title":"Papers: Regió Metropolitana de Barcelona: Territori, estratègies, planejament","id":"ITEM-1","issue":"59","issued":{"date-parts":[["2017"]]},"page":"46-56","title":"Derecho a la ciudad, necesidades de movilidad: un nuevo enfoque para la evaluación de las políticas de transporte","type":"article-journal"},"suppress-author":1,"uris":["http://www.mendeley.com/documents/?uuid=8769bdad-a028-3046-b37d-5b85d61794af"]}],"mendeley":{"formattedCitation":"(2017)","plainTextFormattedCitation":"(2017)","previouslyFormattedCitation":"(2017)"},"properties":{"noteIndex":0},"schema":"https://github.com/citation-style-language/schema/raw/master/csl-citation.json"}</w:instrText>
      </w:r>
      <w:r w:rsidRPr="004513CC">
        <w:fldChar w:fldCharType="separate"/>
      </w:r>
      <w:r w:rsidRPr="004513CC">
        <w:rPr>
          <w:noProof/>
        </w:rPr>
        <w:t>(2017)</w:t>
      </w:r>
      <w:r w:rsidRPr="004513CC">
        <w:fldChar w:fldCharType="end"/>
      </w:r>
      <w:r w:rsidRPr="004513CC">
        <w:t>, pero con miras a que la educación aporte a la reducción de esas distinciones de género.</w:t>
      </w:r>
    </w:p>
    <w:p w14:paraId="5E256497" w14:textId="15EC37FE" w:rsidR="00A93718" w:rsidRDefault="00A93718" w:rsidP="00701471">
      <w:pPr>
        <w:pStyle w:val="Ridecuerpodetextodos"/>
        <w:spacing w:after="0"/>
      </w:pPr>
      <w:r w:rsidRPr="004513CC">
        <w:t xml:space="preserve">En los mapas fue necesario descartar los viajes que no </w:t>
      </w:r>
      <w:r w:rsidR="00DD6E53">
        <w:t>tenían</w:t>
      </w:r>
      <w:r w:rsidR="00DD6E53" w:rsidRPr="004513CC">
        <w:t xml:space="preserve"> </w:t>
      </w:r>
      <w:r w:rsidRPr="004513CC">
        <w:t>distrito de origen especificado</w:t>
      </w:r>
      <w:r w:rsidR="00DD6E53">
        <w:t>;</w:t>
      </w:r>
      <w:r w:rsidR="00DD6E53" w:rsidRPr="004513CC">
        <w:t xml:space="preserve"> </w:t>
      </w:r>
      <w:r w:rsidRPr="004513CC">
        <w:t xml:space="preserve">de haber sido claros, </w:t>
      </w:r>
      <w:r w:rsidR="00DD6E53">
        <w:t xml:space="preserve">como ya se mencionó, </w:t>
      </w:r>
      <w:r w:rsidRPr="004513CC">
        <w:t xml:space="preserve">su inclusión hubiera proporcionado resultados más precisos, sin </w:t>
      </w:r>
      <w:r w:rsidR="00C12F60" w:rsidRPr="004513CC">
        <w:t>embargo,</w:t>
      </w:r>
      <w:r w:rsidRPr="004513CC">
        <w:t xml:space="preserve"> los análisis de correlación confirman la hipótesis sobre la representativa presencia de la mujer en la movilidad y la relación con el estrato socioeconómico y modo de transporte. Se sugiere</w:t>
      </w:r>
      <w:r w:rsidR="00DD6E53">
        <w:t>,</w:t>
      </w:r>
      <w:r w:rsidRPr="004513CC">
        <w:t xml:space="preserve"> entonces, que la obtención de datos de movilidad sea más precisa para que las relaciones espaciales proporcionen información que ayude a la toma de decisiones en esas políticas de transporte.</w:t>
      </w:r>
    </w:p>
    <w:p w14:paraId="5CE67663" w14:textId="77777777" w:rsidR="002A3186" w:rsidRPr="004513CC" w:rsidRDefault="002A3186" w:rsidP="00701471">
      <w:pPr>
        <w:pStyle w:val="Ridecuerpodetextodos"/>
        <w:spacing w:after="0"/>
      </w:pPr>
    </w:p>
    <w:p w14:paraId="1677BD32" w14:textId="77777777" w:rsidR="00B76F38" w:rsidRPr="002A3186" w:rsidRDefault="00F84F40" w:rsidP="00DD10DF">
      <w:pPr>
        <w:pStyle w:val="Ridettulo"/>
        <w:keepNext w:val="0"/>
        <w:spacing w:after="0" w:line="360" w:lineRule="auto"/>
        <w:rPr>
          <w:szCs w:val="32"/>
        </w:rPr>
      </w:pPr>
      <w:r w:rsidRPr="002A3186">
        <w:rPr>
          <w:szCs w:val="32"/>
        </w:rPr>
        <w:t>Conclusiones</w:t>
      </w:r>
    </w:p>
    <w:p w14:paraId="1E94147C" w14:textId="2B7827C3" w:rsidR="00E3311B" w:rsidRPr="004513CC" w:rsidRDefault="003B6B5F" w:rsidP="00701471">
      <w:pPr>
        <w:pStyle w:val="Ridecuerpodetextodos"/>
        <w:spacing w:after="0"/>
      </w:pPr>
      <w:r w:rsidRPr="004513CC">
        <w:t xml:space="preserve">El presente estudio tuvo como objetivo relacionar el género, las características socioeconómicas y el modo de transporte como factores en la movilidad. Los resultados mostraron </w:t>
      </w:r>
      <w:r w:rsidR="004D4954" w:rsidRPr="004513CC">
        <w:t>que,</w:t>
      </w:r>
      <w:r w:rsidRPr="004513CC">
        <w:t xml:space="preserve"> en cuanto a género, la periferia de la ZMVM es</w:t>
      </w:r>
      <w:r w:rsidR="00DD6E53">
        <w:t xml:space="preserve"> en</w:t>
      </w:r>
      <w:r w:rsidRPr="004513CC">
        <w:t xml:space="preserve"> donde las mujeres reali</w:t>
      </w:r>
      <w:r w:rsidR="00C01111" w:rsidRPr="004513CC">
        <w:t>zan más viajes que los hombres, y</w:t>
      </w:r>
      <w:r w:rsidRPr="004513CC">
        <w:t xml:space="preserve"> es también en la periferia desde donde los estratos socioeconómicos bajo y medio </w:t>
      </w:r>
      <w:r w:rsidR="005126F0" w:rsidRPr="004513CC">
        <w:t>bajo</w:t>
      </w:r>
      <w:r w:rsidRPr="004513CC">
        <w:t xml:space="preserve"> realizan viajes, pero la utilización de transporte público es mínima. </w:t>
      </w:r>
      <w:r w:rsidR="00A949BE" w:rsidRPr="004513CC">
        <w:t xml:space="preserve">En cuanto a los estratos socioeconómicos de la </w:t>
      </w:r>
      <w:r w:rsidR="006840E2">
        <w:t>EOD</w:t>
      </w:r>
      <w:r w:rsidR="00A949BE" w:rsidRPr="004513CC">
        <w:t xml:space="preserve"> 2017, el estrato </w:t>
      </w:r>
      <w:r w:rsidR="00DD6E53">
        <w:t>b</w:t>
      </w:r>
      <w:r w:rsidR="00A949BE" w:rsidRPr="004513CC">
        <w:t>ajo representa 0.9</w:t>
      </w:r>
      <w:r w:rsidR="00DD6E53">
        <w:t> </w:t>
      </w:r>
      <w:r w:rsidR="00A949BE" w:rsidRPr="004513CC">
        <w:t xml:space="preserve">%, </w:t>
      </w:r>
      <w:r w:rsidR="00DD6E53">
        <w:t>m</w:t>
      </w:r>
      <w:r w:rsidR="00A949BE" w:rsidRPr="004513CC">
        <w:t>edio bajo 54.5</w:t>
      </w:r>
      <w:r w:rsidR="00DD6E53">
        <w:t> </w:t>
      </w:r>
      <w:r w:rsidR="00A949BE" w:rsidRPr="004513CC">
        <w:t>%, medio alto 31.2</w:t>
      </w:r>
      <w:r w:rsidR="00DD6E53">
        <w:t> </w:t>
      </w:r>
      <w:r w:rsidR="00A949BE" w:rsidRPr="004513CC">
        <w:t xml:space="preserve">% y el </w:t>
      </w:r>
      <w:r w:rsidR="00DD6E53">
        <w:t>a</w:t>
      </w:r>
      <w:r w:rsidR="00A949BE" w:rsidRPr="004513CC">
        <w:t>lto 13.4%</w:t>
      </w:r>
      <w:r w:rsidR="00DD6E53">
        <w:t> </w:t>
      </w:r>
      <w:r w:rsidR="00A949BE" w:rsidRPr="004513CC">
        <w:t xml:space="preserve">. </w:t>
      </w:r>
      <w:r w:rsidR="009230C0" w:rsidRPr="004513CC">
        <w:t>Considerando</w:t>
      </w:r>
      <w:r w:rsidR="00A949BE" w:rsidRPr="004513CC">
        <w:t xml:space="preserve"> los viajes por distrito y por estratos socioeconómico, se percibe que el estrato bajo tiene una cantidad de viajes mucho menor respecto de los otros estratos, aunque esto se explica porque el </w:t>
      </w:r>
      <w:r w:rsidR="007B4DD7">
        <w:t>b</w:t>
      </w:r>
      <w:r w:rsidR="00A949BE" w:rsidRPr="004513CC">
        <w:t>ajo es menor a 1</w:t>
      </w:r>
      <w:r w:rsidR="007B4DD7">
        <w:t> </w:t>
      </w:r>
      <w:r w:rsidR="00A949BE" w:rsidRPr="004513CC">
        <w:t xml:space="preserve">% en la ZMVM. </w:t>
      </w:r>
      <w:r w:rsidR="00C01111" w:rsidRPr="004513CC">
        <w:t xml:space="preserve">Algo que preocupa es </w:t>
      </w:r>
      <w:r w:rsidR="00E15B0E" w:rsidRPr="004513CC">
        <w:t xml:space="preserve">la necesidad de utilizar el transporte privado en la periferia de los sectores </w:t>
      </w:r>
      <w:r w:rsidR="007B4DD7">
        <w:t>b</w:t>
      </w:r>
      <w:r w:rsidR="00E15B0E" w:rsidRPr="004513CC">
        <w:t>ajo</w:t>
      </w:r>
      <w:r w:rsidR="007B4DD7">
        <w:t xml:space="preserve"> </w:t>
      </w:r>
      <w:r w:rsidR="00E15B0E" w:rsidRPr="004513CC">
        <w:t xml:space="preserve">y </w:t>
      </w:r>
      <w:r w:rsidR="007B4DD7">
        <w:t>m</w:t>
      </w:r>
      <w:r w:rsidR="00E15B0E" w:rsidRPr="004513CC">
        <w:t xml:space="preserve">edio </w:t>
      </w:r>
      <w:r w:rsidR="007B4DD7">
        <w:t>b</w:t>
      </w:r>
      <w:r w:rsidR="007B4DD7" w:rsidRPr="004513CC">
        <w:t>ajo</w:t>
      </w:r>
      <w:r w:rsidR="00E15B0E" w:rsidRPr="004513CC">
        <w:t xml:space="preserve">, </w:t>
      </w:r>
      <w:r w:rsidR="007D5D09">
        <w:t xml:space="preserve">por lo que, se infiere, </w:t>
      </w:r>
      <w:r w:rsidR="00E15B0E" w:rsidRPr="004513CC">
        <w:t>estos hogares tienen que destinar un gasto mayor para poder realizar la movilidad necesaria, incluyendo el gasto de algunos insumos.</w:t>
      </w:r>
      <w:r w:rsidR="00E3311B" w:rsidRPr="004513CC">
        <w:t xml:space="preserve"> </w:t>
      </w:r>
    </w:p>
    <w:p w14:paraId="75043C62" w14:textId="125B14B5" w:rsidR="009E06E3" w:rsidRDefault="00E15B0E" w:rsidP="00701471">
      <w:pPr>
        <w:spacing w:line="360" w:lineRule="auto"/>
        <w:ind w:firstLine="708"/>
        <w:jc w:val="both"/>
        <w:rPr>
          <w:rFonts w:eastAsiaTheme="minorHAnsi"/>
          <w:spacing w:val="-6"/>
          <w:kern w:val="20"/>
          <w:lang w:val="es-MX"/>
        </w:rPr>
      </w:pPr>
      <w:r w:rsidRPr="004513CC">
        <w:rPr>
          <w:rFonts w:eastAsiaTheme="minorHAnsi"/>
          <w:spacing w:val="-6"/>
          <w:kern w:val="20"/>
          <w:lang w:val="es-MX"/>
        </w:rPr>
        <w:t>Otro aspecto importante por considerar es el gasto individual para cubrir las necesidades de movilidad y multiplicación de viajes que involucran principalmente a la mujer, por su rol principal de participar directamente en esta actividad familiar.</w:t>
      </w:r>
      <w:r w:rsidR="0064146E" w:rsidRPr="004513CC">
        <w:rPr>
          <w:rFonts w:eastAsiaTheme="minorHAnsi"/>
          <w:spacing w:val="-6"/>
          <w:kern w:val="20"/>
          <w:lang w:val="es-MX"/>
        </w:rPr>
        <w:t xml:space="preserve"> </w:t>
      </w:r>
      <w:r w:rsidR="009E06E3" w:rsidRPr="004513CC">
        <w:rPr>
          <w:rFonts w:eastAsiaTheme="minorHAnsi"/>
          <w:spacing w:val="-6"/>
          <w:kern w:val="20"/>
          <w:lang w:val="es-MX"/>
        </w:rPr>
        <w:t xml:space="preserve">Se propone que la mujer que se involucra muchísimo en la movilidad urbana y en </w:t>
      </w:r>
      <w:r w:rsidR="00A058CD">
        <w:rPr>
          <w:rFonts w:eastAsiaTheme="minorHAnsi"/>
          <w:spacing w:val="-6"/>
          <w:kern w:val="20"/>
          <w:lang w:val="es-MX"/>
        </w:rPr>
        <w:t xml:space="preserve">la </w:t>
      </w:r>
      <w:r w:rsidR="009E06E3" w:rsidRPr="004513CC">
        <w:rPr>
          <w:rFonts w:eastAsiaTheme="minorHAnsi"/>
          <w:spacing w:val="-6"/>
          <w:kern w:val="20"/>
          <w:lang w:val="es-MX"/>
        </w:rPr>
        <w:t xml:space="preserve">administración del hogar utilice de una manera </w:t>
      </w:r>
      <w:r w:rsidR="009E06E3" w:rsidRPr="004513CC">
        <w:rPr>
          <w:rFonts w:eastAsiaTheme="minorHAnsi"/>
          <w:spacing w:val="-6"/>
          <w:kern w:val="20"/>
          <w:lang w:val="es-MX"/>
        </w:rPr>
        <w:lastRenderedPageBreak/>
        <w:t>asertivas las herramientas digitales existentes en el mercado y las considere básicas para planear sus actividades cotidianas que requiere</w:t>
      </w:r>
      <w:r w:rsidR="00A058CD">
        <w:rPr>
          <w:rFonts w:eastAsiaTheme="minorHAnsi"/>
          <w:spacing w:val="-6"/>
          <w:kern w:val="20"/>
          <w:lang w:val="es-MX"/>
        </w:rPr>
        <w:t>n</w:t>
      </w:r>
      <w:r w:rsidR="009E06E3" w:rsidRPr="004513CC">
        <w:rPr>
          <w:rFonts w:eastAsiaTheme="minorHAnsi"/>
          <w:spacing w:val="-6"/>
          <w:kern w:val="20"/>
          <w:lang w:val="es-MX"/>
        </w:rPr>
        <w:t xml:space="preserve"> desplazamientos necesarios y cotidianos </w:t>
      </w:r>
      <w:r w:rsidR="00A058CD">
        <w:rPr>
          <w:rFonts w:eastAsiaTheme="minorHAnsi"/>
          <w:spacing w:val="-6"/>
          <w:kern w:val="20"/>
          <w:lang w:val="es-MX"/>
        </w:rPr>
        <w:t xml:space="preserve">y así </w:t>
      </w:r>
      <w:r w:rsidR="00740011">
        <w:rPr>
          <w:rFonts w:eastAsiaTheme="minorHAnsi"/>
          <w:spacing w:val="-6"/>
          <w:kern w:val="20"/>
          <w:lang w:val="es-MX"/>
        </w:rPr>
        <w:t xml:space="preserve">buscar </w:t>
      </w:r>
      <w:r w:rsidR="009E06E3" w:rsidRPr="004513CC">
        <w:rPr>
          <w:rFonts w:eastAsiaTheme="minorHAnsi"/>
          <w:spacing w:val="-6"/>
          <w:kern w:val="20"/>
          <w:lang w:val="es-MX"/>
        </w:rPr>
        <w:t>reducir costos y optimizar tiempos.</w:t>
      </w:r>
    </w:p>
    <w:p w14:paraId="0B6B9863" w14:textId="77777777" w:rsidR="002A3186" w:rsidRPr="004513CC" w:rsidRDefault="002A3186" w:rsidP="00701471">
      <w:pPr>
        <w:spacing w:line="360" w:lineRule="auto"/>
        <w:ind w:firstLine="708"/>
        <w:jc w:val="both"/>
        <w:rPr>
          <w:rFonts w:eastAsiaTheme="minorHAnsi"/>
          <w:spacing w:val="-6"/>
          <w:kern w:val="20"/>
          <w:lang w:val="es-MX"/>
        </w:rPr>
      </w:pPr>
    </w:p>
    <w:p w14:paraId="1F3EA92A" w14:textId="77777777" w:rsidR="003B6B5F" w:rsidRPr="001C7584" w:rsidRDefault="003B6B5F" w:rsidP="00DD10DF">
      <w:pPr>
        <w:keepNext/>
        <w:spacing w:line="360" w:lineRule="auto"/>
        <w:jc w:val="center"/>
        <w:rPr>
          <w:rFonts w:eastAsiaTheme="minorHAnsi"/>
          <w:b/>
          <w:spacing w:val="-6"/>
          <w:kern w:val="20"/>
          <w:sz w:val="28"/>
          <w:szCs w:val="28"/>
          <w:lang w:val="es-MX"/>
        </w:rPr>
      </w:pPr>
      <w:r w:rsidRPr="001C7584">
        <w:rPr>
          <w:rFonts w:eastAsiaTheme="minorHAnsi"/>
          <w:b/>
          <w:spacing w:val="-6"/>
          <w:kern w:val="20"/>
          <w:sz w:val="28"/>
          <w:szCs w:val="28"/>
          <w:lang w:val="es-MX"/>
        </w:rPr>
        <w:t>Futuras líneas de investigación</w:t>
      </w:r>
    </w:p>
    <w:p w14:paraId="41EC6FB9" w14:textId="4B360ED6" w:rsidR="003B6B5F" w:rsidRDefault="003B6B5F" w:rsidP="002A3186">
      <w:pPr>
        <w:spacing w:line="360" w:lineRule="auto"/>
        <w:ind w:firstLine="708"/>
        <w:jc w:val="both"/>
        <w:rPr>
          <w:rFonts w:eastAsiaTheme="minorHAnsi"/>
          <w:spacing w:val="-6"/>
          <w:kern w:val="20"/>
          <w:lang w:val="es-MX"/>
        </w:rPr>
      </w:pPr>
      <w:r w:rsidRPr="004513CC">
        <w:rPr>
          <w:rFonts w:eastAsiaTheme="minorHAnsi"/>
          <w:spacing w:val="-6"/>
          <w:kern w:val="20"/>
          <w:lang w:val="es-MX"/>
        </w:rPr>
        <w:t>Actualmente</w:t>
      </w:r>
      <w:r w:rsidR="002A3186">
        <w:rPr>
          <w:rFonts w:eastAsiaTheme="minorHAnsi"/>
          <w:spacing w:val="-6"/>
          <w:kern w:val="20"/>
          <w:lang w:val="es-MX"/>
        </w:rPr>
        <w:t>,</w:t>
      </w:r>
      <w:r w:rsidRPr="004513CC">
        <w:rPr>
          <w:rFonts w:eastAsiaTheme="minorHAnsi"/>
          <w:spacing w:val="-6"/>
          <w:kern w:val="20"/>
          <w:lang w:val="es-MX"/>
        </w:rPr>
        <w:t xml:space="preserve"> se analizan las elecciones de vida de los jóvenes y su relación con la elección de modos de transporte </w:t>
      </w:r>
      <w:r w:rsidRPr="004513CC">
        <w:rPr>
          <w:rFonts w:eastAsiaTheme="minorHAnsi"/>
          <w:spacing w:val="-6"/>
          <w:kern w:val="20"/>
          <w:lang w:val="es-MX"/>
        </w:rPr>
        <w:fldChar w:fldCharType="begin" w:fldLock="1"/>
      </w:r>
      <w:r w:rsidRPr="004513CC">
        <w:rPr>
          <w:rFonts w:eastAsiaTheme="minorHAnsi"/>
          <w:spacing w:val="-6"/>
          <w:kern w:val="20"/>
          <w:lang w:val="es-MX"/>
        </w:rPr>
        <w:instrText>ADDIN CSL_CITATION {"citationItems":[{"id":"ITEM-1","itemData":{"DOI":"10.1016/j.trd.2020.102477","abstract":"This virtual special issue (VSI) focuses on the importance of researching young people's life choices and travel behaviors based on the life-oriented approach. Young people's behaviors may be uniquely different from other age groups. A better understanding of such behaviors is essential for making transport policy decisions from long-term, interdisciplinary, and cross-sectional perspectives. This VSI presents ten papers, covering topics such as possession of a driver's license, car ownership and usage, travel patterns, household expenditure, residential behavior, shared mobility, and self-driving public buses. The features and major findings of each paper are summarized and then important research issues are discussed.","author":[{"dropping-particle":"","family":"Zhang","given":"J.","non-dropping-particle":"","parse-names":false,"suffix":""},{"dropping-particle":"","family":"Jiang","given":"Y.","non-dropping-particle":"","parse-names":false,"suffix":""}],"container-title":"Transportation Research Part D: Transport and Environment","id":"ITEM-1","issued":{"date-parts":[["2020"]]},"title":"An introduction to the special issue of young people's life choices and travel behavior","type":"article-journal","volume":"85"},"uris":["http://www.mendeley.com/documents/?uuid=50a4e6bd-2825-3258-a778-ccf09158af2a"]}],"mendeley":{"formattedCitation":"(Zhang y Jiang, 2020)","plainTextFormattedCitation":"(Zhang y Jiang, 2020)","previouslyFormattedCitation":"(Zhang y Jiang, 2020)"},"properties":{"noteIndex":0},"schema":"https://github.com/citation-style-language/schema/raw/master/csl-citation.json"}</w:instrText>
      </w:r>
      <w:r w:rsidRPr="004513CC">
        <w:rPr>
          <w:rFonts w:eastAsiaTheme="minorHAnsi"/>
          <w:spacing w:val="-6"/>
          <w:kern w:val="20"/>
          <w:lang w:val="es-MX"/>
        </w:rPr>
        <w:fldChar w:fldCharType="separate"/>
      </w:r>
      <w:r w:rsidRPr="004513CC">
        <w:rPr>
          <w:rFonts w:eastAsiaTheme="minorHAnsi"/>
          <w:noProof/>
          <w:spacing w:val="-6"/>
          <w:kern w:val="20"/>
          <w:lang w:val="es-MX"/>
        </w:rPr>
        <w:t>(Zhang y Jiang, 2020)</w:t>
      </w:r>
      <w:r w:rsidRPr="004513CC">
        <w:rPr>
          <w:rFonts w:eastAsiaTheme="minorHAnsi"/>
          <w:spacing w:val="-6"/>
          <w:kern w:val="20"/>
          <w:lang w:val="es-MX"/>
        </w:rPr>
        <w:fldChar w:fldCharType="end"/>
      </w:r>
      <w:r w:rsidRPr="004513CC">
        <w:rPr>
          <w:rFonts w:eastAsiaTheme="minorHAnsi"/>
          <w:spacing w:val="-6"/>
          <w:kern w:val="20"/>
          <w:lang w:val="es-MX"/>
        </w:rPr>
        <w:t>, por lo que realizar un análisis que involucre las edades de los usuarios puede proporcionar datos sobre las distinciones de movilidad entre los grupos de edad además del género, lo que ayudaría a realizar una prospectiva de las necesidades de dotación de servicios de transporte</w:t>
      </w:r>
      <w:r w:rsidR="007D5D09">
        <w:rPr>
          <w:rFonts w:eastAsiaTheme="minorHAnsi"/>
          <w:spacing w:val="-6"/>
          <w:kern w:val="20"/>
          <w:lang w:val="es-MX"/>
        </w:rPr>
        <w:t>,</w:t>
      </w:r>
      <w:r w:rsidRPr="004513CC">
        <w:rPr>
          <w:rFonts w:eastAsiaTheme="minorHAnsi"/>
          <w:spacing w:val="-6"/>
          <w:kern w:val="20"/>
          <w:lang w:val="es-MX"/>
        </w:rPr>
        <w:t xml:space="preserve"> así como a la divulgación y educación en temas de movilidad en búsqueda de la calidad de vida de la población.</w:t>
      </w:r>
    </w:p>
    <w:p w14:paraId="6AFB47FE" w14:textId="77777777" w:rsidR="002A3186" w:rsidRPr="004513CC" w:rsidRDefault="002A3186" w:rsidP="00701471">
      <w:pPr>
        <w:spacing w:line="360" w:lineRule="auto"/>
        <w:jc w:val="both"/>
        <w:rPr>
          <w:rFonts w:eastAsiaTheme="minorHAnsi"/>
          <w:spacing w:val="-6"/>
          <w:kern w:val="20"/>
          <w:lang w:val="es-MX"/>
        </w:rPr>
      </w:pPr>
    </w:p>
    <w:p w14:paraId="7A062E32" w14:textId="7AA393B4" w:rsidR="006354F0" w:rsidRPr="00DD10DF" w:rsidRDefault="006354F0" w:rsidP="002A3186">
      <w:pPr>
        <w:keepNext/>
        <w:spacing w:line="360" w:lineRule="auto"/>
        <w:rPr>
          <w:rFonts w:eastAsiaTheme="minorHAnsi"/>
          <w:b/>
          <w:spacing w:val="-6"/>
          <w:kern w:val="20"/>
          <w:lang w:val="es-MX"/>
        </w:rPr>
      </w:pPr>
      <w:r w:rsidRPr="00DD10DF">
        <w:rPr>
          <w:rFonts w:eastAsiaTheme="minorHAnsi"/>
          <w:b/>
          <w:spacing w:val="-6"/>
          <w:kern w:val="20"/>
          <w:lang w:val="es-MX"/>
        </w:rPr>
        <w:t>Agradecimientos</w:t>
      </w:r>
    </w:p>
    <w:p w14:paraId="64EA1DB0" w14:textId="5DD26509" w:rsidR="00F84F40" w:rsidRDefault="006354F0" w:rsidP="00701471">
      <w:pPr>
        <w:pStyle w:val="Parrafo"/>
        <w:spacing w:after="0" w:afterAutospacing="0"/>
        <w:rPr>
          <w:lang w:val="es-MX"/>
        </w:rPr>
      </w:pPr>
      <w:r w:rsidRPr="004513CC">
        <w:rPr>
          <w:lang w:val="es-MX"/>
        </w:rPr>
        <w:t xml:space="preserve">Al Instituto Politécnico Nacional </w:t>
      </w:r>
      <w:r w:rsidR="007D5D09">
        <w:rPr>
          <w:lang w:val="es-MX"/>
        </w:rPr>
        <w:t xml:space="preserve">(IPN) </w:t>
      </w:r>
      <w:r w:rsidRPr="004513CC">
        <w:rPr>
          <w:lang w:val="es-MX"/>
        </w:rPr>
        <w:t>por su apoyo para la realización del proyecto SIP</w:t>
      </w:r>
      <w:r w:rsidR="00756B3E" w:rsidRPr="00756B3E">
        <w:rPr>
          <w:lang w:val="es-MX"/>
        </w:rPr>
        <w:t xml:space="preserve"> 20211132</w:t>
      </w:r>
      <w:r w:rsidRPr="004513CC">
        <w:rPr>
          <w:lang w:val="es-MX"/>
        </w:rPr>
        <w:t xml:space="preserve">, </w:t>
      </w:r>
      <w:r w:rsidR="00756B3E">
        <w:rPr>
          <w:lang w:val="es-MX"/>
        </w:rPr>
        <w:t>“</w:t>
      </w:r>
      <w:r w:rsidR="00756B3E" w:rsidRPr="00756B3E">
        <w:rPr>
          <w:lang w:val="es-MX"/>
        </w:rPr>
        <w:t>Impacto de la administración de los recursos materiales en hogares en estado de pobreza”</w:t>
      </w:r>
      <w:r w:rsidRPr="004513CC">
        <w:rPr>
          <w:lang w:val="es-MX"/>
        </w:rPr>
        <w:t>, del cual deriva este trabajo</w:t>
      </w:r>
      <w:r w:rsidR="00776528" w:rsidRPr="004513CC">
        <w:rPr>
          <w:lang w:val="es-MX"/>
        </w:rPr>
        <w:t>.</w:t>
      </w:r>
    </w:p>
    <w:p w14:paraId="084E39EE" w14:textId="77777777" w:rsidR="002A3186" w:rsidRPr="004513CC" w:rsidRDefault="002A3186" w:rsidP="00701471">
      <w:pPr>
        <w:pStyle w:val="Parrafo"/>
        <w:spacing w:after="0" w:afterAutospacing="0"/>
        <w:rPr>
          <w:lang w:val="es-MX"/>
        </w:rPr>
      </w:pPr>
    </w:p>
    <w:p w14:paraId="0481CFD1" w14:textId="77777777" w:rsidR="00F84F40" w:rsidRPr="00DD10DF" w:rsidRDefault="00F84F40" w:rsidP="002A3186">
      <w:pPr>
        <w:pStyle w:val="Ridettulo"/>
        <w:keepNext w:val="0"/>
        <w:spacing w:after="0" w:line="360" w:lineRule="auto"/>
        <w:ind w:left="709" w:hanging="709"/>
        <w:jc w:val="both"/>
        <w:rPr>
          <w:rFonts w:asciiTheme="minorHAnsi" w:hAnsiTheme="minorHAnsi" w:cstheme="minorHAnsi"/>
          <w:sz w:val="28"/>
          <w:szCs w:val="28"/>
        </w:rPr>
      </w:pPr>
      <w:r w:rsidRPr="00DD10DF">
        <w:rPr>
          <w:rFonts w:asciiTheme="minorHAnsi" w:hAnsiTheme="minorHAnsi" w:cstheme="minorHAnsi"/>
          <w:sz w:val="28"/>
          <w:szCs w:val="28"/>
        </w:rPr>
        <w:t>Referencias</w:t>
      </w:r>
    </w:p>
    <w:p w14:paraId="3B705BD7" w14:textId="715AA968" w:rsidR="002A3186" w:rsidRPr="002A3186" w:rsidRDefault="002A3186" w:rsidP="002A3186">
      <w:pPr>
        <w:pStyle w:val="Ridecuerpodetexto"/>
        <w:spacing w:after="0"/>
        <w:ind w:left="709" w:hanging="709"/>
      </w:pPr>
      <w:r w:rsidRPr="002A3186">
        <w:t xml:space="preserve">Cabrera, G., Velásquez, N. y Orozco, A. (2015). Movilidad: Aporte para su discusión. </w:t>
      </w:r>
      <w:r w:rsidRPr="001C7584">
        <w:rPr>
          <w:i/>
          <w:iCs/>
        </w:rPr>
        <w:t>Revista Facultad Nacional de Salud Pública</w:t>
      </w:r>
      <w:r w:rsidRPr="002A3186">
        <w:t xml:space="preserve">, </w:t>
      </w:r>
      <w:r w:rsidRPr="001C7584">
        <w:rPr>
          <w:i/>
          <w:iCs/>
        </w:rPr>
        <w:t>33</w:t>
      </w:r>
      <w:r w:rsidRPr="002A3186">
        <w:t xml:space="preserve">(3). </w:t>
      </w:r>
      <w:r w:rsidR="00A0151E">
        <w:t xml:space="preserve">Recuperado de </w:t>
      </w:r>
      <w:r w:rsidRPr="002A3186">
        <w:t>https://doi.org/10.17533/udea.rfnsp.v33n3a13</w:t>
      </w:r>
      <w:r w:rsidR="00A0151E">
        <w:t>.</w:t>
      </w:r>
    </w:p>
    <w:p w14:paraId="60800884" w14:textId="25344BF9" w:rsidR="002A3186" w:rsidRPr="002A3186" w:rsidRDefault="002A3186" w:rsidP="002A3186">
      <w:pPr>
        <w:pStyle w:val="Ridecuerpodetexto"/>
        <w:spacing w:after="0"/>
        <w:ind w:left="709" w:hanging="709"/>
        <w:rPr>
          <w:lang w:val="en-US"/>
        </w:rPr>
      </w:pPr>
      <w:r w:rsidRPr="001C7584">
        <w:rPr>
          <w:lang w:val="en-US"/>
        </w:rPr>
        <w:t xml:space="preserve">Carta, F. </w:t>
      </w:r>
      <w:r w:rsidR="00C86FEE" w:rsidRPr="001C7584">
        <w:rPr>
          <w:lang w:val="en-US"/>
        </w:rPr>
        <w:t xml:space="preserve">and </w:t>
      </w:r>
      <w:r w:rsidR="00D60A84" w:rsidRPr="001C7584">
        <w:rPr>
          <w:lang w:val="en-US"/>
        </w:rPr>
        <w:t xml:space="preserve">De </w:t>
      </w:r>
      <w:r w:rsidRPr="001C7584">
        <w:rPr>
          <w:lang w:val="en-US"/>
        </w:rPr>
        <w:t xml:space="preserve">Philippis, M. </w:t>
      </w:r>
      <w:r w:rsidRPr="002A3186">
        <w:rPr>
          <w:lang w:val="en-US"/>
        </w:rPr>
        <w:t xml:space="preserve">(2018). You’ve come a long way, baby. Husbands’ commuting time and family labour supply. </w:t>
      </w:r>
      <w:r w:rsidRPr="001C7584">
        <w:rPr>
          <w:i/>
          <w:iCs/>
          <w:lang w:val="en-US"/>
        </w:rPr>
        <w:t>Regional Science and Urban Economics</w:t>
      </w:r>
      <w:r w:rsidRPr="002A3186">
        <w:rPr>
          <w:lang w:val="en-US"/>
        </w:rPr>
        <w:t xml:space="preserve">, </w:t>
      </w:r>
      <w:r w:rsidRPr="001C7584">
        <w:rPr>
          <w:i/>
          <w:iCs/>
          <w:lang w:val="en-US"/>
        </w:rPr>
        <w:t>69</w:t>
      </w:r>
      <w:r w:rsidRPr="002A3186">
        <w:rPr>
          <w:lang w:val="en-US"/>
        </w:rPr>
        <w:t>, 25</w:t>
      </w:r>
      <w:r w:rsidR="00960C5A">
        <w:rPr>
          <w:lang w:val="en-US"/>
        </w:rPr>
        <w:t>-</w:t>
      </w:r>
      <w:r w:rsidRPr="002A3186">
        <w:rPr>
          <w:lang w:val="en-US"/>
        </w:rPr>
        <w:t xml:space="preserve">37. </w:t>
      </w:r>
      <w:r w:rsidR="00C86FEE">
        <w:rPr>
          <w:lang w:val="en-US"/>
        </w:rPr>
        <w:t xml:space="preserve">Retrieved from </w:t>
      </w:r>
      <w:r w:rsidRPr="002A3186">
        <w:rPr>
          <w:lang w:val="en-US"/>
        </w:rPr>
        <w:t>https://doi.org/10.1016/j.regsciurbeco.2017.12.004</w:t>
      </w:r>
      <w:r w:rsidR="00C86FEE">
        <w:rPr>
          <w:lang w:val="en-US"/>
        </w:rPr>
        <w:t>.</w:t>
      </w:r>
    </w:p>
    <w:p w14:paraId="2AD39FBF" w14:textId="57B1DEF0" w:rsidR="002A3186" w:rsidRPr="002A3186" w:rsidRDefault="002A3186" w:rsidP="002A3186">
      <w:pPr>
        <w:pStyle w:val="Ridecuerpodetexto"/>
        <w:spacing w:after="0"/>
        <w:ind w:left="709" w:hanging="709"/>
      </w:pPr>
      <w:r w:rsidRPr="001C7584">
        <w:rPr>
          <w:lang w:val="en-US"/>
        </w:rPr>
        <w:t xml:space="preserve">Di Ciommo, F. (2017). </w:t>
      </w:r>
      <w:r w:rsidRPr="002A3186">
        <w:t xml:space="preserve">Derecho a la ciudad, necesidades de movilidad: un nuevo enfoque para la evaluación de las políticas de transporte. </w:t>
      </w:r>
      <w:r w:rsidRPr="001C7584">
        <w:rPr>
          <w:i/>
          <w:iCs/>
        </w:rPr>
        <w:t xml:space="preserve">Papers: Regió Metropolitana de Barcelona: Territori, </w:t>
      </w:r>
      <w:r w:rsidR="00FF161B">
        <w:rPr>
          <w:i/>
          <w:iCs/>
        </w:rPr>
        <w:t>E</w:t>
      </w:r>
      <w:r w:rsidR="00FF161B" w:rsidRPr="001C7584">
        <w:rPr>
          <w:i/>
          <w:iCs/>
        </w:rPr>
        <w:t>stratègies</w:t>
      </w:r>
      <w:r w:rsidRPr="001C7584">
        <w:rPr>
          <w:i/>
          <w:iCs/>
        </w:rPr>
        <w:t xml:space="preserve">, </w:t>
      </w:r>
      <w:r w:rsidR="00FF161B">
        <w:rPr>
          <w:i/>
          <w:iCs/>
        </w:rPr>
        <w:t>P</w:t>
      </w:r>
      <w:r w:rsidR="00FF161B" w:rsidRPr="001C7584">
        <w:rPr>
          <w:i/>
          <w:iCs/>
        </w:rPr>
        <w:t>lanejament</w:t>
      </w:r>
      <w:r w:rsidRPr="002A3186">
        <w:t xml:space="preserve">, </w:t>
      </w:r>
      <w:r w:rsidR="00FF161B">
        <w:t>(</w:t>
      </w:r>
      <w:r w:rsidRPr="002A3186">
        <w:t>59</w:t>
      </w:r>
      <w:r w:rsidR="00FF161B">
        <w:t>)</w:t>
      </w:r>
      <w:r w:rsidRPr="002A3186">
        <w:t>, 46</w:t>
      </w:r>
      <w:r w:rsidR="00544614">
        <w:t>-</w:t>
      </w:r>
      <w:r w:rsidRPr="002A3186">
        <w:t>56.</w:t>
      </w:r>
    </w:p>
    <w:p w14:paraId="13A43C87" w14:textId="4AF2DE5C" w:rsidR="002A3186" w:rsidRPr="001C7584" w:rsidRDefault="002A3186" w:rsidP="002A3186">
      <w:pPr>
        <w:pStyle w:val="Ridecuerpodetexto"/>
        <w:spacing w:after="0"/>
        <w:ind w:left="709" w:hanging="709"/>
        <w:rPr>
          <w:lang w:val="en-US"/>
        </w:rPr>
      </w:pPr>
      <w:r w:rsidRPr="002A3186">
        <w:t xml:space="preserve">Etminani, R. </w:t>
      </w:r>
      <w:r w:rsidR="00105198">
        <w:t>and</w:t>
      </w:r>
      <w:r w:rsidR="00105198" w:rsidRPr="002A3186">
        <w:t xml:space="preserve"> </w:t>
      </w:r>
      <w:r w:rsidRPr="002A3186">
        <w:t xml:space="preserve">Ardeshiri, M. (2015). </w:t>
      </w:r>
      <w:r w:rsidRPr="002A3186">
        <w:rPr>
          <w:lang w:val="en-US"/>
        </w:rPr>
        <w:t xml:space="preserve">Modeling travel behavior by the structural relationships between lifestyle, built environment and non-working trips. </w:t>
      </w:r>
      <w:r w:rsidRPr="001C7584">
        <w:rPr>
          <w:i/>
          <w:iCs/>
          <w:lang w:val="en-US"/>
        </w:rPr>
        <w:t>Transportation Research Part A: Policy and Practice</w:t>
      </w:r>
      <w:r w:rsidRPr="002A3186">
        <w:rPr>
          <w:lang w:val="en-US"/>
        </w:rPr>
        <w:t xml:space="preserve">, </w:t>
      </w:r>
      <w:r w:rsidRPr="001C7584">
        <w:rPr>
          <w:i/>
          <w:iCs/>
          <w:lang w:val="en-US"/>
        </w:rPr>
        <w:t>78</w:t>
      </w:r>
      <w:r w:rsidRPr="002A3186">
        <w:rPr>
          <w:lang w:val="en-US"/>
        </w:rPr>
        <w:t>, 506</w:t>
      </w:r>
      <w:r w:rsidR="00643511">
        <w:rPr>
          <w:lang w:val="en-US"/>
        </w:rPr>
        <w:t>-</w:t>
      </w:r>
      <w:r w:rsidRPr="002A3186">
        <w:rPr>
          <w:lang w:val="en-US"/>
        </w:rPr>
        <w:t xml:space="preserve">518. </w:t>
      </w:r>
      <w:r w:rsidR="00643511" w:rsidRPr="001C7584">
        <w:rPr>
          <w:lang w:val="en-US"/>
        </w:rPr>
        <w:t xml:space="preserve">Retrieved from </w:t>
      </w:r>
      <w:r w:rsidRPr="001C7584">
        <w:rPr>
          <w:lang w:val="en-US"/>
        </w:rPr>
        <w:t>https://doi.org/10.1016/j.tra.2015.06.016</w:t>
      </w:r>
      <w:r w:rsidR="00643511" w:rsidRPr="001C7584">
        <w:rPr>
          <w:lang w:val="en-US"/>
        </w:rPr>
        <w:t>.</w:t>
      </w:r>
    </w:p>
    <w:p w14:paraId="362A2FFD" w14:textId="06379741" w:rsidR="008E41E9" w:rsidRPr="002A3186" w:rsidRDefault="008E41E9" w:rsidP="008E41E9">
      <w:pPr>
        <w:pStyle w:val="Ridecuerpodetexto"/>
        <w:spacing w:after="0"/>
        <w:ind w:left="709" w:hanging="709"/>
      </w:pPr>
      <w:r w:rsidRPr="001C7584">
        <w:lastRenderedPageBreak/>
        <w:t>Gori, A.</w:t>
      </w:r>
      <w:r w:rsidRPr="002565E0">
        <w:t xml:space="preserve">, </w:t>
      </w:r>
      <w:r w:rsidRPr="00271FFB">
        <w:t>Silva,</w:t>
      </w:r>
      <w:r>
        <w:t xml:space="preserve"> C., </w:t>
      </w:r>
      <w:r w:rsidRPr="00E77CBE">
        <w:t>Venâncio</w:t>
      </w:r>
      <w:r>
        <w:t xml:space="preserve">, L. C. </w:t>
      </w:r>
      <w:r w:rsidR="00593DD9">
        <w:t>and</w:t>
      </w:r>
      <w:r>
        <w:t xml:space="preserve"> Dias, E</w:t>
      </w:r>
      <w:r w:rsidRPr="002565E0">
        <w:t xml:space="preserve">. (2020). </w:t>
      </w:r>
      <w:r w:rsidRPr="002A3186">
        <w:rPr>
          <w:lang w:val="en-US"/>
        </w:rPr>
        <w:t xml:space="preserve">The Motives Behind Transport Mode Choice: a Study with University Students in Brazil. </w:t>
      </w:r>
      <w:r w:rsidRPr="00271FFB">
        <w:rPr>
          <w:i/>
          <w:iCs/>
        </w:rPr>
        <w:t>Ambiente &amp; Sociedade</w:t>
      </w:r>
      <w:r w:rsidRPr="002A3186">
        <w:t xml:space="preserve">, 23. </w:t>
      </w:r>
      <w:r>
        <w:t xml:space="preserve">Retrieved from </w:t>
      </w:r>
      <w:r w:rsidRPr="002A3186">
        <w:t>https://doi.org/10.1590/1809-4422asoc20170188r4vu2020l5ao</w:t>
      </w:r>
      <w:r>
        <w:t>.</w:t>
      </w:r>
    </w:p>
    <w:p w14:paraId="1EB2CE3A" w14:textId="68A91E5D" w:rsidR="002A3186" w:rsidRPr="002A3186" w:rsidRDefault="002A3186" w:rsidP="002A3186">
      <w:pPr>
        <w:pStyle w:val="Ridecuerpodetexto"/>
        <w:spacing w:after="0"/>
        <w:ind w:left="709" w:hanging="709"/>
        <w:rPr>
          <w:lang w:val="en-US"/>
        </w:rPr>
      </w:pPr>
      <w:r w:rsidRPr="002A3186">
        <w:t>Gutiérrez, A. (2012). ¿</w:t>
      </w:r>
      <w:r w:rsidR="00F92E24">
        <w:t>Q</w:t>
      </w:r>
      <w:r w:rsidR="00F92E24" w:rsidRPr="002A3186">
        <w:t xml:space="preserve">ué </w:t>
      </w:r>
      <w:r w:rsidRPr="002A3186">
        <w:t xml:space="preserve">es la movilidad? Elementos para (re)construir las definiciones básicas del campo del transporte. </w:t>
      </w:r>
      <w:r w:rsidRPr="001C7584">
        <w:rPr>
          <w:i/>
          <w:iCs/>
          <w:lang w:val="en-US"/>
        </w:rPr>
        <w:t>Bitácora Urbano Territorial</w:t>
      </w:r>
      <w:r w:rsidRPr="002A3186">
        <w:rPr>
          <w:lang w:val="en-US"/>
        </w:rPr>
        <w:t xml:space="preserve">, </w:t>
      </w:r>
      <w:r w:rsidRPr="001C7584">
        <w:rPr>
          <w:i/>
          <w:iCs/>
          <w:lang w:val="en-US"/>
        </w:rPr>
        <w:t>21</w:t>
      </w:r>
      <w:r w:rsidRPr="002A3186">
        <w:rPr>
          <w:lang w:val="en-US"/>
        </w:rPr>
        <w:t>(2), 61</w:t>
      </w:r>
      <w:r w:rsidR="00F92E24">
        <w:rPr>
          <w:lang w:val="en-US"/>
        </w:rPr>
        <w:t>-</w:t>
      </w:r>
      <w:r w:rsidRPr="002A3186">
        <w:rPr>
          <w:lang w:val="en-US"/>
        </w:rPr>
        <w:t>74.</w:t>
      </w:r>
    </w:p>
    <w:p w14:paraId="4C9E4FFA" w14:textId="5853B6E8" w:rsidR="002A3186" w:rsidRPr="002A3186" w:rsidRDefault="002A3186" w:rsidP="002A3186">
      <w:pPr>
        <w:pStyle w:val="Ridecuerpodetexto"/>
        <w:spacing w:after="0"/>
        <w:ind w:left="709" w:hanging="709"/>
        <w:rPr>
          <w:lang w:val="en-US"/>
        </w:rPr>
      </w:pPr>
      <w:r w:rsidRPr="002A3186">
        <w:rPr>
          <w:lang w:val="en-US"/>
        </w:rPr>
        <w:t>Havet, N., Bayart, C.</w:t>
      </w:r>
      <w:r w:rsidR="00BE5F8E">
        <w:rPr>
          <w:lang w:val="en-US"/>
        </w:rPr>
        <w:t xml:space="preserve"> and</w:t>
      </w:r>
      <w:r w:rsidRPr="002A3186">
        <w:rPr>
          <w:lang w:val="en-US"/>
        </w:rPr>
        <w:t xml:space="preserve"> Bonnel, P. (2021). Why do Gender Differences in Daily Mobility Behaviours persist among workers? </w:t>
      </w:r>
      <w:r w:rsidRPr="001C7584">
        <w:rPr>
          <w:i/>
          <w:iCs/>
          <w:lang w:val="en-US"/>
        </w:rPr>
        <w:t>Transportation Research Part A: Policy and Practice</w:t>
      </w:r>
      <w:r w:rsidRPr="002A3186">
        <w:rPr>
          <w:lang w:val="en-US"/>
        </w:rPr>
        <w:t xml:space="preserve">, </w:t>
      </w:r>
      <w:r w:rsidRPr="001C7584">
        <w:rPr>
          <w:i/>
          <w:iCs/>
          <w:lang w:val="en-US"/>
        </w:rPr>
        <w:t>145</w:t>
      </w:r>
      <w:r w:rsidRPr="002A3186">
        <w:rPr>
          <w:lang w:val="en-US"/>
        </w:rPr>
        <w:t>, 34</w:t>
      </w:r>
      <w:r w:rsidR="00BE5F8E">
        <w:rPr>
          <w:lang w:val="en-US"/>
        </w:rPr>
        <w:t>-</w:t>
      </w:r>
      <w:r w:rsidRPr="002A3186">
        <w:rPr>
          <w:lang w:val="en-US"/>
        </w:rPr>
        <w:t xml:space="preserve">48. </w:t>
      </w:r>
      <w:r w:rsidR="00BE5F8E">
        <w:rPr>
          <w:lang w:val="en-US"/>
        </w:rPr>
        <w:t xml:space="preserve">Retrieved from </w:t>
      </w:r>
      <w:r w:rsidRPr="002A3186">
        <w:rPr>
          <w:lang w:val="en-US"/>
        </w:rPr>
        <w:t>https://doi.org/10.1016/j.tra.2020.12.016</w:t>
      </w:r>
      <w:r w:rsidR="00413B34">
        <w:rPr>
          <w:lang w:val="en-US"/>
        </w:rPr>
        <w:t>.</w:t>
      </w:r>
    </w:p>
    <w:p w14:paraId="6C682D86" w14:textId="06D024BB" w:rsidR="002A3186" w:rsidRPr="002A3186" w:rsidRDefault="002A3186" w:rsidP="002A3186">
      <w:pPr>
        <w:pStyle w:val="Ridecuerpodetexto"/>
        <w:spacing w:after="0"/>
        <w:ind w:left="709" w:hanging="709"/>
      </w:pPr>
      <w:r w:rsidRPr="002A3186">
        <w:t>In</w:t>
      </w:r>
      <w:r w:rsidR="00362284">
        <w:t>s</w:t>
      </w:r>
      <w:r w:rsidRPr="002A3186">
        <w:t>tit</w:t>
      </w:r>
      <w:r w:rsidR="00362284">
        <w:t>u</w:t>
      </w:r>
      <w:r w:rsidRPr="002A3186">
        <w:t>to Nacional de Estadística y Geografía [Inegi]. (2017). Encuesta Origen</w:t>
      </w:r>
      <w:r w:rsidR="006840E2">
        <w:t xml:space="preserve"> </w:t>
      </w:r>
      <w:r w:rsidRPr="002A3186">
        <w:t xml:space="preserve">Destino en Hogares de la Zona Metropolitana del Valle de México. </w:t>
      </w:r>
      <w:r w:rsidR="00362284">
        <w:t>México:</w:t>
      </w:r>
      <w:r w:rsidR="00D75D3E">
        <w:t xml:space="preserve"> </w:t>
      </w:r>
      <w:r w:rsidR="00362284" w:rsidRPr="002A3186">
        <w:t>In</w:t>
      </w:r>
      <w:r w:rsidR="00362284">
        <w:t>s</w:t>
      </w:r>
      <w:r w:rsidR="00362284" w:rsidRPr="002A3186">
        <w:t>tit</w:t>
      </w:r>
      <w:r w:rsidR="00362284">
        <w:t>u</w:t>
      </w:r>
      <w:r w:rsidR="00362284" w:rsidRPr="002A3186">
        <w:t>to Nacional de Estadística y Geografía</w:t>
      </w:r>
      <w:r w:rsidR="00362284">
        <w:t xml:space="preserve">. Recuperado de </w:t>
      </w:r>
      <w:r w:rsidRPr="002A3186">
        <w:t>https://www.inegi.org.mx/programas/eod/2017/</w:t>
      </w:r>
      <w:r w:rsidR="00362284">
        <w:t>.</w:t>
      </w:r>
    </w:p>
    <w:p w14:paraId="73A75A66" w14:textId="01D04E20" w:rsidR="002A3186" w:rsidRDefault="002A3186" w:rsidP="002A3186">
      <w:pPr>
        <w:pStyle w:val="Ridecuerpodetexto"/>
        <w:spacing w:after="0"/>
        <w:ind w:left="709" w:hanging="709"/>
      </w:pPr>
      <w:r w:rsidRPr="002A3186">
        <w:t xml:space="preserve">Instituto Nacional de Estadística y Geografía [Inegi]. (2018). Encuesta Nacional de </w:t>
      </w:r>
      <w:r w:rsidR="00362284">
        <w:t>I</w:t>
      </w:r>
      <w:r w:rsidRPr="002A3186">
        <w:t>ngresos y Gastos de los Hogares 2018.</w:t>
      </w:r>
      <w:r w:rsidR="00362284">
        <w:t xml:space="preserve"> México: </w:t>
      </w:r>
      <w:r w:rsidR="00362284" w:rsidRPr="002A3186">
        <w:t>Instituto Nacional de Estadística y Geografía</w:t>
      </w:r>
      <w:r w:rsidR="00362284">
        <w:t>. Recuperado de</w:t>
      </w:r>
      <w:r w:rsidRPr="002A3186">
        <w:t xml:space="preserve"> </w:t>
      </w:r>
      <w:r w:rsidRPr="00DD10DF">
        <w:t>https://www.inegi.org.mx/temas/ingresoshog/</w:t>
      </w:r>
      <w:r>
        <w:t>.</w:t>
      </w:r>
    </w:p>
    <w:p w14:paraId="330EB190" w14:textId="3A6B1F54" w:rsidR="002A3186" w:rsidRPr="00703A3F" w:rsidRDefault="00703A3F" w:rsidP="002A3186">
      <w:pPr>
        <w:pStyle w:val="Ridecuerpodetexto"/>
        <w:spacing w:after="0"/>
        <w:ind w:left="709" w:hanging="709"/>
      </w:pPr>
      <w:r w:rsidRPr="00703A3F">
        <w:t xml:space="preserve">Instituto Nacional de Estadística y Geografía [Inegi]. (2019). </w:t>
      </w:r>
      <w:r w:rsidR="002A3186" w:rsidRPr="00703A3F">
        <w:t>Encuesta Anual de Transportes 2019.</w:t>
      </w:r>
      <w:r w:rsidRPr="00703A3F">
        <w:t xml:space="preserve"> México: Instituto Nacional de Estadística y Geografía</w:t>
      </w:r>
      <w:r>
        <w:t xml:space="preserve">. Recuperado de </w:t>
      </w:r>
      <w:r w:rsidRPr="00703A3F">
        <w:t>https://www.inegi.org.mx/rnm/index.php/catalog/549</w:t>
      </w:r>
      <w:r>
        <w:t>.</w:t>
      </w:r>
    </w:p>
    <w:p w14:paraId="7643EA78" w14:textId="1E9CCCD5" w:rsidR="002A3186" w:rsidRPr="002A3186" w:rsidRDefault="008E41E9" w:rsidP="002A3186">
      <w:pPr>
        <w:pStyle w:val="Ridecuerpodetexto"/>
        <w:spacing w:after="0"/>
        <w:ind w:left="709" w:hanging="709"/>
      </w:pPr>
      <w:r w:rsidRPr="002A3186">
        <w:t>In</w:t>
      </w:r>
      <w:r>
        <w:t>s</w:t>
      </w:r>
      <w:r w:rsidRPr="002A3186">
        <w:t>tit</w:t>
      </w:r>
      <w:r>
        <w:t>u</w:t>
      </w:r>
      <w:r w:rsidRPr="002A3186">
        <w:t xml:space="preserve">to </w:t>
      </w:r>
      <w:r w:rsidR="002A3186" w:rsidRPr="002A3186">
        <w:t>Nacional de Estadística y Geografía [Inegi]. (2020). Encuesta Nacional de Ingresos y Gastos de los Hogares 2020 (ENIGH).</w:t>
      </w:r>
      <w:r w:rsidR="006D4CAA">
        <w:t xml:space="preserve"> México: </w:t>
      </w:r>
      <w:r w:rsidR="006D4CAA" w:rsidRPr="002A3186">
        <w:t>Instituto Nacional de Estadística y Geografía</w:t>
      </w:r>
      <w:r w:rsidR="006D4CAA">
        <w:t>.</w:t>
      </w:r>
    </w:p>
    <w:p w14:paraId="268701B2" w14:textId="006AC619" w:rsidR="002A3186" w:rsidRPr="002A3186" w:rsidRDefault="002A3186" w:rsidP="002A3186">
      <w:pPr>
        <w:pStyle w:val="Ridecuerpodetexto"/>
        <w:spacing w:after="0"/>
        <w:ind w:left="709" w:hanging="709"/>
        <w:rPr>
          <w:lang w:val="en-US"/>
        </w:rPr>
      </w:pPr>
      <w:r w:rsidRPr="002A3186">
        <w:t>Jirón, P., Carrasco, J.</w:t>
      </w:r>
      <w:r w:rsidR="009B3204">
        <w:t xml:space="preserve"> </w:t>
      </w:r>
      <w:r w:rsidRPr="002A3186">
        <w:t xml:space="preserve">A. </w:t>
      </w:r>
      <w:r w:rsidR="00813F27">
        <w:t>and</w:t>
      </w:r>
      <w:r w:rsidR="00813F27" w:rsidRPr="002A3186">
        <w:t xml:space="preserve"> </w:t>
      </w:r>
      <w:r w:rsidRPr="002A3186">
        <w:t xml:space="preserve">Rebolledo, M. (2020). </w:t>
      </w:r>
      <w:r w:rsidRPr="002A3186">
        <w:rPr>
          <w:lang w:val="en-US"/>
        </w:rPr>
        <w:t xml:space="preserve">Observing gendered interdependent mobility barriers using an ethnographic and time use approach. </w:t>
      </w:r>
      <w:r w:rsidRPr="009B3204">
        <w:rPr>
          <w:i/>
          <w:iCs/>
          <w:lang w:val="en-US"/>
        </w:rPr>
        <w:t>Transportation Research Part A: Policy and Practice</w:t>
      </w:r>
      <w:r w:rsidRPr="002A3186">
        <w:rPr>
          <w:lang w:val="en-US"/>
        </w:rPr>
        <w:t xml:space="preserve">, </w:t>
      </w:r>
      <w:r w:rsidRPr="009B3204">
        <w:rPr>
          <w:i/>
          <w:iCs/>
          <w:lang w:val="en-US"/>
        </w:rPr>
        <w:t>140</w:t>
      </w:r>
      <w:r w:rsidRPr="002A3186">
        <w:rPr>
          <w:lang w:val="en-US"/>
        </w:rPr>
        <w:t>, 204</w:t>
      </w:r>
      <w:r w:rsidR="009B3204">
        <w:rPr>
          <w:lang w:val="en-US"/>
        </w:rPr>
        <w:t>-</w:t>
      </w:r>
      <w:r w:rsidRPr="002A3186">
        <w:rPr>
          <w:lang w:val="en-US"/>
        </w:rPr>
        <w:t xml:space="preserve">214. </w:t>
      </w:r>
      <w:r w:rsidR="009B3204">
        <w:rPr>
          <w:lang w:val="en-US"/>
        </w:rPr>
        <w:t xml:space="preserve">Retrieved from </w:t>
      </w:r>
      <w:r w:rsidRPr="002A3186">
        <w:rPr>
          <w:lang w:val="en-US"/>
        </w:rPr>
        <w:t>https://doi.org/10.1016/j.tra.2020.08.018</w:t>
      </w:r>
      <w:r w:rsidR="009B3204">
        <w:rPr>
          <w:lang w:val="en-US"/>
        </w:rPr>
        <w:t>.</w:t>
      </w:r>
    </w:p>
    <w:p w14:paraId="2458C622" w14:textId="6F7603CB" w:rsidR="002A3186" w:rsidRPr="001C7584" w:rsidRDefault="002A3186" w:rsidP="002A3186">
      <w:pPr>
        <w:pStyle w:val="Ridecuerpodetexto"/>
        <w:spacing w:after="0"/>
        <w:ind w:left="709" w:hanging="709"/>
        <w:rPr>
          <w:lang w:val="en-US"/>
        </w:rPr>
      </w:pPr>
      <w:r w:rsidRPr="001C7584">
        <w:rPr>
          <w:lang w:val="en-US"/>
        </w:rPr>
        <w:t xml:space="preserve">Joshi, S., Bailey, A. </w:t>
      </w:r>
      <w:r w:rsidR="00105198" w:rsidRPr="001C7584">
        <w:rPr>
          <w:lang w:val="en-US"/>
        </w:rPr>
        <w:t xml:space="preserve">and </w:t>
      </w:r>
      <w:r w:rsidRPr="001C7584">
        <w:rPr>
          <w:lang w:val="en-US"/>
        </w:rPr>
        <w:t xml:space="preserve">Datta, A. (2021). </w:t>
      </w:r>
      <w:r w:rsidRPr="002A3186">
        <w:rPr>
          <w:lang w:val="en-US"/>
        </w:rPr>
        <w:t xml:space="preserve">On the move? Exploring constraints to accessing urban mobility infrastructures. </w:t>
      </w:r>
      <w:r w:rsidRPr="001C7584">
        <w:rPr>
          <w:i/>
          <w:iCs/>
          <w:lang w:val="en-US"/>
        </w:rPr>
        <w:t>Transport Policy</w:t>
      </w:r>
      <w:r w:rsidRPr="001C7584">
        <w:rPr>
          <w:lang w:val="en-US"/>
        </w:rPr>
        <w:t xml:space="preserve">, </w:t>
      </w:r>
      <w:r w:rsidRPr="001C7584">
        <w:rPr>
          <w:i/>
          <w:iCs/>
          <w:lang w:val="en-US"/>
        </w:rPr>
        <w:t>102</w:t>
      </w:r>
      <w:r w:rsidRPr="001C7584">
        <w:rPr>
          <w:lang w:val="en-US"/>
        </w:rPr>
        <w:t>, 61</w:t>
      </w:r>
      <w:r w:rsidR="00D75142" w:rsidRPr="001C7584">
        <w:rPr>
          <w:lang w:val="en-US"/>
        </w:rPr>
        <w:t>-</w:t>
      </w:r>
      <w:r w:rsidRPr="001C7584">
        <w:rPr>
          <w:lang w:val="en-US"/>
        </w:rPr>
        <w:t xml:space="preserve">74. </w:t>
      </w:r>
      <w:r w:rsidR="00D75142" w:rsidRPr="001C7584">
        <w:rPr>
          <w:lang w:val="en-US"/>
        </w:rPr>
        <w:t xml:space="preserve">Retrieved from </w:t>
      </w:r>
      <w:r w:rsidRPr="001C7584">
        <w:rPr>
          <w:lang w:val="en-US"/>
        </w:rPr>
        <w:t>https://doi.org/10.1016/J.TRANPOL.2020.11.005</w:t>
      </w:r>
      <w:r w:rsidR="00D75142" w:rsidRPr="001C7584">
        <w:rPr>
          <w:lang w:val="en-US"/>
        </w:rPr>
        <w:t>.</w:t>
      </w:r>
    </w:p>
    <w:p w14:paraId="7CB5D03A" w14:textId="5B5E7F2D" w:rsidR="002A3186" w:rsidRPr="002A3186" w:rsidRDefault="002A3186" w:rsidP="002A3186">
      <w:pPr>
        <w:pStyle w:val="Ridecuerpodetexto"/>
        <w:spacing w:after="0"/>
        <w:ind w:left="709" w:hanging="709"/>
      </w:pPr>
      <w:r w:rsidRPr="001C7584">
        <w:rPr>
          <w:lang w:val="en-US"/>
        </w:rPr>
        <w:t xml:space="preserve">Lara, J. A., Estrada, G., Zentella, J. C. y Guevara, A. (2017). </w:t>
      </w:r>
      <w:r w:rsidRPr="002A3186">
        <w:t>Los costos de la expansión urbana: aproximación a partir de un modelo de precios hedónicos en la Zona Metropolitana del Valle de México</w:t>
      </w:r>
      <w:r w:rsidR="00F1558E">
        <w:t xml:space="preserve">. </w:t>
      </w:r>
      <w:r w:rsidRPr="001C7584">
        <w:rPr>
          <w:i/>
          <w:iCs/>
        </w:rPr>
        <w:t>Estudios Demográficos y Urbanos</w:t>
      </w:r>
      <w:r w:rsidRPr="002A3186">
        <w:t xml:space="preserve">, </w:t>
      </w:r>
      <w:r w:rsidRPr="001C7584">
        <w:rPr>
          <w:i/>
          <w:iCs/>
        </w:rPr>
        <w:t>32</w:t>
      </w:r>
      <w:r w:rsidRPr="002A3186">
        <w:t xml:space="preserve">(1), 37. </w:t>
      </w:r>
      <w:r w:rsidR="00F1558E">
        <w:t xml:space="preserve">Recuperado de </w:t>
      </w:r>
      <w:r w:rsidRPr="002A3186">
        <w:t>https://doi.org/10.24201/edu.v32i1.1615</w:t>
      </w:r>
      <w:r w:rsidR="00F1558E">
        <w:t>.</w:t>
      </w:r>
    </w:p>
    <w:p w14:paraId="66024504" w14:textId="40B5D9CC" w:rsidR="002A3186" w:rsidRPr="002A3186" w:rsidRDefault="002A3186" w:rsidP="002A3186">
      <w:pPr>
        <w:pStyle w:val="Ridecuerpodetexto"/>
        <w:spacing w:after="0"/>
        <w:ind w:left="709" w:hanging="709"/>
        <w:rPr>
          <w:lang w:val="en-US"/>
        </w:rPr>
      </w:pPr>
      <w:r w:rsidRPr="001C7584">
        <w:rPr>
          <w:lang w:val="en-US"/>
        </w:rPr>
        <w:t xml:space="preserve">Li, J., Lo, K. </w:t>
      </w:r>
      <w:r w:rsidR="00105198" w:rsidRPr="001C7584">
        <w:rPr>
          <w:lang w:val="en-US"/>
        </w:rPr>
        <w:t xml:space="preserve">and </w:t>
      </w:r>
      <w:r w:rsidRPr="001C7584">
        <w:rPr>
          <w:lang w:val="en-US"/>
        </w:rPr>
        <w:t xml:space="preserve">Guo, M. (2018). </w:t>
      </w:r>
      <w:r w:rsidRPr="002A3186">
        <w:rPr>
          <w:lang w:val="en-US"/>
        </w:rPr>
        <w:t xml:space="preserve">Do </w:t>
      </w:r>
      <w:r w:rsidR="00121F56">
        <w:rPr>
          <w:lang w:val="en-US"/>
        </w:rPr>
        <w:t>S</w:t>
      </w:r>
      <w:r w:rsidR="00121F56" w:rsidRPr="002A3186">
        <w:rPr>
          <w:lang w:val="en-US"/>
        </w:rPr>
        <w:t>ocio</w:t>
      </w:r>
      <w:r w:rsidRPr="002A3186">
        <w:rPr>
          <w:lang w:val="en-US"/>
        </w:rPr>
        <w:t>-</w:t>
      </w:r>
      <w:r w:rsidR="00121F56">
        <w:rPr>
          <w:lang w:val="en-US"/>
        </w:rPr>
        <w:t>E</w:t>
      </w:r>
      <w:r w:rsidR="00121F56" w:rsidRPr="002A3186">
        <w:rPr>
          <w:lang w:val="en-US"/>
        </w:rPr>
        <w:t xml:space="preserve">conomic </w:t>
      </w:r>
      <w:r w:rsidR="00121F56">
        <w:rPr>
          <w:lang w:val="en-US"/>
        </w:rPr>
        <w:t>C</w:t>
      </w:r>
      <w:r w:rsidR="00121F56" w:rsidRPr="002A3186">
        <w:rPr>
          <w:lang w:val="en-US"/>
        </w:rPr>
        <w:t xml:space="preserve">haracteristics </w:t>
      </w:r>
      <w:r w:rsidR="00121F56">
        <w:rPr>
          <w:lang w:val="en-US"/>
        </w:rPr>
        <w:t>A</w:t>
      </w:r>
      <w:r w:rsidR="00121F56" w:rsidRPr="002A3186">
        <w:rPr>
          <w:lang w:val="en-US"/>
        </w:rPr>
        <w:t xml:space="preserve">ffect </w:t>
      </w:r>
      <w:r w:rsidR="00121F56">
        <w:rPr>
          <w:lang w:val="en-US"/>
        </w:rPr>
        <w:t>T</w:t>
      </w:r>
      <w:r w:rsidR="00121F56" w:rsidRPr="002A3186">
        <w:rPr>
          <w:lang w:val="en-US"/>
        </w:rPr>
        <w:t xml:space="preserve">ravel </w:t>
      </w:r>
      <w:r w:rsidR="00121F56">
        <w:rPr>
          <w:lang w:val="en-US"/>
        </w:rPr>
        <w:t>B</w:t>
      </w:r>
      <w:r w:rsidR="00121F56" w:rsidRPr="002A3186">
        <w:rPr>
          <w:lang w:val="en-US"/>
        </w:rPr>
        <w:t>ehavior</w:t>
      </w:r>
      <w:r w:rsidRPr="002A3186">
        <w:rPr>
          <w:lang w:val="en-US"/>
        </w:rPr>
        <w:t xml:space="preserve">? A </w:t>
      </w:r>
      <w:r w:rsidR="00121F56">
        <w:rPr>
          <w:lang w:val="en-US"/>
        </w:rPr>
        <w:t>C</w:t>
      </w:r>
      <w:r w:rsidR="00121F56" w:rsidRPr="002A3186">
        <w:rPr>
          <w:lang w:val="en-US"/>
        </w:rPr>
        <w:t xml:space="preserve">omparative </w:t>
      </w:r>
      <w:r w:rsidR="00121F56">
        <w:rPr>
          <w:lang w:val="en-US"/>
        </w:rPr>
        <w:t>S</w:t>
      </w:r>
      <w:r w:rsidR="00121F56" w:rsidRPr="002A3186">
        <w:rPr>
          <w:lang w:val="en-US"/>
        </w:rPr>
        <w:t xml:space="preserve">tudy </w:t>
      </w:r>
      <w:r w:rsidRPr="002A3186">
        <w:rPr>
          <w:lang w:val="en-US"/>
        </w:rPr>
        <w:t xml:space="preserve">of </w:t>
      </w:r>
      <w:r w:rsidR="00121F56">
        <w:rPr>
          <w:lang w:val="en-US"/>
        </w:rPr>
        <w:t>L</w:t>
      </w:r>
      <w:r w:rsidR="00121F56" w:rsidRPr="002A3186">
        <w:rPr>
          <w:lang w:val="en-US"/>
        </w:rPr>
        <w:t>ow</w:t>
      </w:r>
      <w:r w:rsidRPr="002A3186">
        <w:rPr>
          <w:lang w:val="en-US"/>
        </w:rPr>
        <w:t>-</w:t>
      </w:r>
      <w:r w:rsidR="00121F56">
        <w:rPr>
          <w:lang w:val="en-US"/>
        </w:rPr>
        <w:t>C</w:t>
      </w:r>
      <w:r w:rsidR="00121F56" w:rsidRPr="002A3186">
        <w:rPr>
          <w:lang w:val="en-US"/>
        </w:rPr>
        <w:t xml:space="preserve">arbon </w:t>
      </w:r>
      <w:r w:rsidRPr="002A3186">
        <w:rPr>
          <w:lang w:val="en-US"/>
        </w:rPr>
        <w:t xml:space="preserve">and </w:t>
      </w:r>
      <w:r w:rsidR="00F219A4">
        <w:rPr>
          <w:lang w:val="en-US"/>
        </w:rPr>
        <w:t>N</w:t>
      </w:r>
      <w:r w:rsidR="00F219A4" w:rsidRPr="002A3186">
        <w:rPr>
          <w:lang w:val="en-US"/>
        </w:rPr>
        <w:t>on</w:t>
      </w:r>
      <w:r w:rsidRPr="002A3186">
        <w:rPr>
          <w:lang w:val="en-US"/>
        </w:rPr>
        <w:t>-</w:t>
      </w:r>
      <w:r w:rsidR="00F219A4">
        <w:rPr>
          <w:lang w:val="en-US"/>
        </w:rPr>
        <w:t>L</w:t>
      </w:r>
      <w:r w:rsidR="00F219A4" w:rsidRPr="002A3186">
        <w:rPr>
          <w:lang w:val="en-US"/>
        </w:rPr>
        <w:t>ow</w:t>
      </w:r>
      <w:r w:rsidRPr="002A3186">
        <w:rPr>
          <w:lang w:val="en-US"/>
        </w:rPr>
        <w:t>-</w:t>
      </w:r>
      <w:r w:rsidR="00F219A4">
        <w:rPr>
          <w:lang w:val="en-US"/>
        </w:rPr>
        <w:t>C</w:t>
      </w:r>
      <w:r w:rsidR="00F219A4" w:rsidRPr="002A3186">
        <w:rPr>
          <w:lang w:val="en-US"/>
        </w:rPr>
        <w:t xml:space="preserve">arbon </w:t>
      </w:r>
      <w:r w:rsidR="00F219A4">
        <w:rPr>
          <w:lang w:val="en-US"/>
        </w:rPr>
        <w:t>S</w:t>
      </w:r>
      <w:r w:rsidR="00F219A4" w:rsidRPr="002A3186">
        <w:rPr>
          <w:lang w:val="en-US"/>
        </w:rPr>
        <w:t xml:space="preserve">hopping </w:t>
      </w:r>
      <w:r w:rsidR="00F219A4">
        <w:rPr>
          <w:lang w:val="en-US"/>
        </w:rPr>
        <w:t>T</w:t>
      </w:r>
      <w:r w:rsidR="00F219A4" w:rsidRPr="002A3186">
        <w:rPr>
          <w:lang w:val="en-US"/>
        </w:rPr>
        <w:t xml:space="preserve">ravel </w:t>
      </w:r>
      <w:r w:rsidRPr="002A3186">
        <w:rPr>
          <w:lang w:val="en-US"/>
        </w:rPr>
        <w:t xml:space="preserve">in Shenyang </w:t>
      </w:r>
      <w:r w:rsidRPr="002A3186">
        <w:rPr>
          <w:lang w:val="en-US"/>
        </w:rPr>
        <w:lastRenderedPageBreak/>
        <w:t xml:space="preserve">City, China. </w:t>
      </w:r>
      <w:r w:rsidRPr="001C7584">
        <w:rPr>
          <w:i/>
          <w:iCs/>
          <w:lang w:val="en-US"/>
        </w:rPr>
        <w:t>International Journal of Environmental Research and Public Health</w:t>
      </w:r>
      <w:r w:rsidRPr="002A3186">
        <w:rPr>
          <w:lang w:val="en-US"/>
        </w:rPr>
        <w:t xml:space="preserve">, </w:t>
      </w:r>
      <w:r w:rsidRPr="001C7584">
        <w:rPr>
          <w:i/>
          <w:iCs/>
          <w:lang w:val="en-US"/>
        </w:rPr>
        <w:t>15</w:t>
      </w:r>
      <w:r w:rsidRPr="002A3186">
        <w:rPr>
          <w:lang w:val="en-US"/>
        </w:rPr>
        <w:t xml:space="preserve">(7), 1346. </w:t>
      </w:r>
      <w:r w:rsidR="00105198">
        <w:rPr>
          <w:lang w:val="en-US"/>
        </w:rPr>
        <w:t xml:space="preserve">Retrieved from </w:t>
      </w:r>
      <w:r w:rsidRPr="002A3186">
        <w:rPr>
          <w:lang w:val="en-US"/>
        </w:rPr>
        <w:t>https://doi.org/10.3390/ijerph15071346</w:t>
      </w:r>
      <w:r w:rsidR="00105198">
        <w:rPr>
          <w:lang w:val="en-US"/>
        </w:rPr>
        <w:t>.</w:t>
      </w:r>
    </w:p>
    <w:p w14:paraId="32C8093D" w14:textId="2DF6F4FA" w:rsidR="002A3186" w:rsidRPr="002A3186" w:rsidRDefault="002A3186" w:rsidP="002A3186">
      <w:pPr>
        <w:pStyle w:val="Ridecuerpodetexto"/>
        <w:spacing w:after="0"/>
        <w:ind w:left="709" w:hanging="709"/>
        <w:rPr>
          <w:lang w:val="en-US"/>
        </w:rPr>
      </w:pPr>
      <w:r w:rsidRPr="001C7584">
        <w:rPr>
          <w:lang w:val="en-US"/>
        </w:rPr>
        <w:t xml:space="preserve">Malokin, A., Circella, G. </w:t>
      </w:r>
      <w:r w:rsidR="00F1558E" w:rsidRPr="001C7584">
        <w:rPr>
          <w:lang w:val="en-US"/>
        </w:rPr>
        <w:t xml:space="preserve">and </w:t>
      </w:r>
      <w:r w:rsidRPr="001C7584">
        <w:rPr>
          <w:lang w:val="en-US"/>
        </w:rPr>
        <w:t xml:space="preserve">Mokhtarian, P. L. (2019). </w:t>
      </w:r>
      <w:r w:rsidRPr="002A3186">
        <w:rPr>
          <w:lang w:val="en-US"/>
        </w:rPr>
        <w:t xml:space="preserve">How do activities conducted while commuting influence mode choice? Using revealed preference models to inform public transportation advantage and autonomous vehicle scenarios. </w:t>
      </w:r>
      <w:r w:rsidRPr="001C7584">
        <w:rPr>
          <w:i/>
          <w:iCs/>
          <w:lang w:val="en-US"/>
        </w:rPr>
        <w:t>Transportation Research Part A: Policy and Practice</w:t>
      </w:r>
      <w:r w:rsidRPr="002A3186">
        <w:rPr>
          <w:lang w:val="en-US"/>
        </w:rPr>
        <w:t xml:space="preserve">, </w:t>
      </w:r>
      <w:r w:rsidRPr="001C7584">
        <w:rPr>
          <w:i/>
          <w:iCs/>
          <w:lang w:val="en-US"/>
        </w:rPr>
        <w:t>124</w:t>
      </w:r>
      <w:r w:rsidRPr="002A3186">
        <w:rPr>
          <w:lang w:val="en-US"/>
        </w:rPr>
        <w:t>, 82</w:t>
      </w:r>
      <w:r w:rsidR="00F1558E">
        <w:rPr>
          <w:lang w:val="en-US"/>
        </w:rPr>
        <w:t>-</w:t>
      </w:r>
      <w:r w:rsidRPr="002A3186">
        <w:rPr>
          <w:lang w:val="en-US"/>
        </w:rPr>
        <w:t xml:space="preserve">114. </w:t>
      </w:r>
      <w:r w:rsidR="00F1558E">
        <w:rPr>
          <w:lang w:val="en-US"/>
        </w:rPr>
        <w:t xml:space="preserve">Retrieved from </w:t>
      </w:r>
      <w:r w:rsidRPr="002A3186">
        <w:rPr>
          <w:lang w:val="en-US"/>
        </w:rPr>
        <w:t>https://doi.org/10.1016/j.tra.2018.12.015</w:t>
      </w:r>
      <w:r w:rsidR="00F1558E">
        <w:rPr>
          <w:lang w:val="en-US"/>
        </w:rPr>
        <w:t>.</w:t>
      </w:r>
    </w:p>
    <w:p w14:paraId="3F174600" w14:textId="64AAFEDD" w:rsidR="002A3186" w:rsidRPr="001C7584" w:rsidRDefault="002A3186" w:rsidP="002A3186">
      <w:pPr>
        <w:pStyle w:val="Ridecuerpodetexto"/>
        <w:spacing w:after="0"/>
        <w:ind w:left="709" w:hanging="709"/>
      </w:pPr>
      <w:r w:rsidRPr="002A3186">
        <w:t>Montezuma, R. (2003). Ciudad y transporte: la movilidad urbana.</w:t>
      </w:r>
      <w:r w:rsidR="00AA3447">
        <w:t xml:space="preserve"> En</w:t>
      </w:r>
      <w:r w:rsidR="00070687">
        <w:t xml:space="preserve"> Balbo, M., Jordán, R. y Simioni,</w:t>
      </w:r>
      <w:r w:rsidRPr="002A3186">
        <w:t xml:space="preserve"> </w:t>
      </w:r>
      <w:r w:rsidR="00070687">
        <w:t xml:space="preserve">D. (eds.), </w:t>
      </w:r>
      <w:r w:rsidRPr="001C7584">
        <w:rPr>
          <w:i/>
          <w:iCs/>
        </w:rPr>
        <w:t>La ciudad inclusiva</w:t>
      </w:r>
      <w:r w:rsidRPr="001C7584">
        <w:t xml:space="preserve">, </w:t>
      </w:r>
      <w:r w:rsidR="00AA3447" w:rsidRPr="001C7584">
        <w:t>(</w:t>
      </w:r>
      <w:r w:rsidRPr="001C7584">
        <w:t>175</w:t>
      </w:r>
      <w:r w:rsidR="00AA3447" w:rsidRPr="001C7584">
        <w:t>-</w:t>
      </w:r>
      <w:r w:rsidRPr="001C7584">
        <w:t>192</w:t>
      </w:r>
      <w:r w:rsidR="00AA3447" w:rsidRPr="001C7584">
        <w:t>)</w:t>
      </w:r>
      <w:r w:rsidRPr="001C7584">
        <w:t>.</w:t>
      </w:r>
      <w:r w:rsidR="00C86FEE">
        <w:t xml:space="preserve"> Santiago, Chile: Comisión Económica para América Latina y el Caribe. </w:t>
      </w:r>
    </w:p>
    <w:p w14:paraId="7AE531E2" w14:textId="1B44764B" w:rsidR="002A3186" w:rsidRPr="002A3186" w:rsidRDefault="002A3186" w:rsidP="002A3186">
      <w:pPr>
        <w:pStyle w:val="Ridecuerpodetexto"/>
        <w:spacing w:after="0"/>
        <w:ind w:left="709" w:hanging="709"/>
        <w:rPr>
          <w:lang w:val="en-US"/>
        </w:rPr>
      </w:pPr>
      <w:r w:rsidRPr="002A3186">
        <w:rPr>
          <w:lang w:val="en-US"/>
        </w:rPr>
        <w:t xml:space="preserve">Olivieri, C. </w:t>
      </w:r>
      <w:r w:rsidR="00813F27">
        <w:rPr>
          <w:lang w:val="en-US"/>
        </w:rPr>
        <w:t>and</w:t>
      </w:r>
      <w:r w:rsidR="00813F27" w:rsidRPr="002A3186">
        <w:rPr>
          <w:lang w:val="en-US"/>
        </w:rPr>
        <w:t xml:space="preserve"> </w:t>
      </w:r>
      <w:r w:rsidRPr="002A3186">
        <w:rPr>
          <w:lang w:val="en-US"/>
        </w:rPr>
        <w:t xml:space="preserve">Fageda, X. (2021). Urban mobility with a focus on gender: The case of a middle-income Latin American city. </w:t>
      </w:r>
      <w:r w:rsidRPr="001C7584">
        <w:rPr>
          <w:i/>
          <w:iCs/>
          <w:lang w:val="en-US"/>
        </w:rPr>
        <w:t>Journal of Transport Geography</w:t>
      </w:r>
      <w:r w:rsidRPr="002A3186">
        <w:rPr>
          <w:lang w:val="en-US"/>
        </w:rPr>
        <w:t xml:space="preserve">, </w:t>
      </w:r>
      <w:r w:rsidRPr="001C7584">
        <w:rPr>
          <w:i/>
          <w:iCs/>
          <w:lang w:val="en-US"/>
        </w:rPr>
        <w:t>91</w:t>
      </w:r>
      <w:r w:rsidRPr="002A3186">
        <w:rPr>
          <w:lang w:val="en-US"/>
        </w:rPr>
        <w:t xml:space="preserve">. </w:t>
      </w:r>
      <w:r w:rsidR="00813F27">
        <w:rPr>
          <w:lang w:val="en-US"/>
        </w:rPr>
        <w:t xml:space="preserve">Retrieved from </w:t>
      </w:r>
      <w:r w:rsidRPr="002A3186">
        <w:rPr>
          <w:lang w:val="en-US"/>
        </w:rPr>
        <w:t>https://doi.org/10.1016/J.JTRANGEO.2021.102996</w:t>
      </w:r>
      <w:r w:rsidR="00813F27">
        <w:rPr>
          <w:lang w:val="en-US"/>
        </w:rPr>
        <w:t>.</w:t>
      </w:r>
    </w:p>
    <w:p w14:paraId="45B79AAB" w14:textId="2C7AE5F3" w:rsidR="002A3186" w:rsidRPr="002A3186" w:rsidRDefault="002A3186" w:rsidP="002A3186">
      <w:pPr>
        <w:pStyle w:val="Ridecuerpodetexto"/>
        <w:spacing w:after="0"/>
        <w:ind w:left="709" w:hanging="709"/>
      </w:pPr>
      <w:r w:rsidRPr="001C7584">
        <w:t xml:space="preserve">Riquelme, H. (2016). </w:t>
      </w:r>
      <w:r w:rsidRPr="002A3186">
        <w:t xml:space="preserve">Movilidad cotidiana: entre la producción y reproducción social. Una exploración a las prácticas de desplazamiento de dos mujeres en Temuco. </w:t>
      </w:r>
      <w:r w:rsidR="00323F64" w:rsidRPr="001C7584">
        <w:rPr>
          <w:i/>
          <w:iCs/>
        </w:rPr>
        <w:t xml:space="preserve">Revista </w:t>
      </w:r>
      <w:r w:rsidRPr="001C7584">
        <w:rPr>
          <w:i/>
          <w:iCs/>
        </w:rPr>
        <w:t>Pilquen</w:t>
      </w:r>
      <w:r w:rsidR="00323F64" w:rsidRPr="001C7584">
        <w:rPr>
          <w:i/>
          <w:iCs/>
        </w:rPr>
        <w:t>.</w:t>
      </w:r>
      <w:r w:rsidRPr="001C7584">
        <w:rPr>
          <w:i/>
          <w:iCs/>
        </w:rPr>
        <w:t xml:space="preserve"> Sección Ciencias Sociales</w:t>
      </w:r>
      <w:r w:rsidRPr="002A3186">
        <w:t xml:space="preserve">, </w:t>
      </w:r>
      <w:r w:rsidRPr="001C7584">
        <w:rPr>
          <w:i/>
          <w:iCs/>
        </w:rPr>
        <w:t>19</w:t>
      </w:r>
      <w:r w:rsidRPr="002A3186">
        <w:t xml:space="preserve">(4), 8. </w:t>
      </w:r>
      <w:r w:rsidR="00100032">
        <w:t xml:space="preserve">Recuperado de </w:t>
      </w:r>
      <w:r w:rsidRPr="002A3186">
        <w:t>http://revele.uncoma.edu.ar/htdoc/revele/index.php/Sociales/article/view/1447</w:t>
      </w:r>
      <w:r w:rsidR="00100032">
        <w:t>.</w:t>
      </w:r>
    </w:p>
    <w:p w14:paraId="2FB57DCB" w14:textId="6C28661F" w:rsidR="002A3186" w:rsidRPr="002A3186" w:rsidRDefault="002A3186" w:rsidP="002A3186">
      <w:pPr>
        <w:pStyle w:val="Ridecuerpodetexto"/>
        <w:spacing w:after="0"/>
        <w:ind w:left="709" w:hanging="709"/>
      </w:pPr>
      <w:r w:rsidRPr="002A3186">
        <w:t xml:space="preserve">Sánchez, B. (2011). </w:t>
      </w:r>
      <w:r w:rsidRPr="001C7584">
        <w:rPr>
          <w:i/>
          <w:iCs/>
        </w:rPr>
        <w:t>Desarrollo de una metodología y su modelo matemático para determinar las bases técnico – económicas en el cálculo de tarifas del transporte público urbano</w:t>
      </w:r>
      <w:r w:rsidR="00C709AA" w:rsidRPr="001C7584">
        <w:rPr>
          <w:i/>
          <w:iCs/>
        </w:rPr>
        <w:t>.</w:t>
      </w:r>
      <w:r w:rsidRPr="001C7584">
        <w:rPr>
          <w:i/>
          <w:iCs/>
        </w:rPr>
        <w:t xml:space="preserve"> “El caso de la Ciudad de Puebla”</w:t>
      </w:r>
      <w:r w:rsidR="008310AD">
        <w:t xml:space="preserve">. </w:t>
      </w:r>
      <w:r w:rsidRPr="002A3186">
        <w:t>(</w:t>
      </w:r>
      <w:r w:rsidR="008310AD">
        <w:t>Tesina de especialidad</w:t>
      </w:r>
      <w:r w:rsidRPr="002A3186">
        <w:t>).</w:t>
      </w:r>
      <w:r w:rsidR="008310AD">
        <w:t xml:space="preserve"> </w:t>
      </w:r>
      <w:r w:rsidR="00C709AA">
        <w:t xml:space="preserve">Instituto Politécnico Nacional, Ciudad de México. </w:t>
      </w:r>
    </w:p>
    <w:p w14:paraId="60A7AF42" w14:textId="5B15AC9B" w:rsidR="002A3186" w:rsidRPr="002A3186" w:rsidRDefault="002A3186" w:rsidP="002A3186">
      <w:pPr>
        <w:pStyle w:val="Ridecuerpodetexto"/>
        <w:spacing w:after="0"/>
        <w:ind w:left="709" w:hanging="709"/>
      </w:pPr>
      <w:r w:rsidRPr="002A3186">
        <w:t xml:space="preserve">Suárez, M., Galindo, M. C. y Reyes, V. (2019). Cómo nos movemos en la Ciudad de México. En </w:t>
      </w:r>
      <w:r w:rsidR="00755E9C">
        <w:t>Flores</w:t>
      </w:r>
      <w:r w:rsidR="0039337E">
        <w:t xml:space="preserve">, </w:t>
      </w:r>
      <w:r w:rsidR="0039337E" w:rsidRPr="002A3186">
        <w:t xml:space="preserve">J. I. </w:t>
      </w:r>
      <w:r w:rsidRPr="002A3186">
        <w:t>(</w:t>
      </w:r>
      <w:r w:rsidR="0039337E">
        <w:t>e</w:t>
      </w:r>
      <w:r w:rsidRPr="002A3186">
        <w:t xml:space="preserve">d.), </w:t>
      </w:r>
      <w:r w:rsidRPr="0039337E">
        <w:rPr>
          <w:i/>
          <w:iCs/>
        </w:rPr>
        <w:t xml:space="preserve">Inventario de la Ciudad de México: </w:t>
      </w:r>
      <w:r w:rsidR="00021330">
        <w:rPr>
          <w:i/>
          <w:iCs/>
        </w:rPr>
        <w:t>p</w:t>
      </w:r>
      <w:r w:rsidRPr="0039337E">
        <w:rPr>
          <w:i/>
          <w:iCs/>
        </w:rPr>
        <w:t xml:space="preserve">resente y </w:t>
      </w:r>
      <w:r w:rsidR="0039337E">
        <w:rPr>
          <w:i/>
          <w:iCs/>
        </w:rPr>
        <w:t>f</w:t>
      </w:r>
      <w:r w:rsidRPr="0039337E">
        <w:rPr>
          <w:i/>
          <w:iCs/>
        </w:rPr>
        <w:t xml:space="preserve">uturo de su </w:t>
      </w:r>
      <w:r w:rsidR="0039337E">
        <w:rPr>
          <w:i/>
          <w:iCs/>
        </w:rPr>
        <w:t>g</w:t>
      </w:r>
      <w:r w:rsidRPr="0039337E">
        <w:rPr>
          <w:i/>
          <w:iCs/>
        </w:rPr>
        <w:t>ente</w:t>
      </w:r>
      <w:r w:rsidRPr="002A3186">
        <w:t xml:space="preserve"> (pp. 255–293). </w:t>
      </w:r>
      <w:r w:rsidR="00755E9C">
        <w:t xml:space="preserve">Ciudad de México, México: </w:t>
      </w:r>
      <w:r w:rsidR="00755E9C" w:rsidRPr="00755E9C">
        <w:t>Institu</w:t>
      </w:r>
      <w:r w:rsidR="00755E9C">
        <w:t>t</w:t>
      </w:r>
      <w:r w:rsidR="00755E9C" w:rsidRPr="00755E9C">
        <w:t>o de Investigaciones Jurídicas, UNAM</w:t>
      </w:r>
      <w:r w:rsidR="0039337E" w:rsidRPr="0039337E">
        <w:t xml:space="preserve">. </w:t>
      </w:r>
      <w:r w:rsidR="0039337E">
        <w:t xml:space="preserve">Recuperado de </w:t>
      </w:r>
      <w:r w:rsidRPr="002A3186">
        <w:t>https://archivos.juridicas.unam.mx/www/bjv/libros/12/5965/3.pdf</w:t>
      </w:r>
      <w:r w:rsidR="0039337E">
        <w:t>.</w:t>
      </w:r>
    </w:p>
    <w:p w14:paraId="1BFB6101" w14:textId="677634B3" w:rsidR="002A3186" w:rsidRPr="002A3186" w:rsidRDefault="002A3186" w:rsidP="002A3186">
      <w:pPr>
        <w:pStyle w:val="Ridecuerpodetexto"/>
        <w:spacing w:after="0"/>
        <w:ind w:left="709" w:hanging="709"/>
        <w:rPr>
          <w:lang w:val="en-US"/>
        </w:rPr>
      </w:pPr>
      <w:r w:rsidRPr="002A3186">
        <w:t xml:space="preserve"> </w:t>
      </w:r>
      <w:r w:rsidRPr="002A3186">
        <w:rPr>
          <w:lang w:val="en-US"/>
        </w:rPr>
        <w:t xml:space="preserve">Thorhauge, M., Kassahun, H. T., Cherchi, E. and Haustein, S. (2020). Mobility needs, activity patterns and activity flexibility: How subjective and objective constraints influence mode choice. </w:t>
      </w:r>
      <w:r w:rsidRPr="001C7584">
        <w:rPr>
          <w:i/>
          <w:iCs/>
          <w:lang w:val="en-US"/>
        </w:rPr>
        <w:t>Transportation Research Part A: Policy and Practice</w:t>
      </w:r>
      <w:r w:rsidRPr="002A3186">
        <w:rPr>
          <w:lang w:val="en-US"/>
        </w:rPr>
        <w:t>, 139, 255</w:t>
      </w:r>
      <w:r w:rsidR="002243B0">
        <w:rPr>
          <w:lang w:val="en-US"/>
        </w:rPr>
        <w:t>-</w:t>
      </w:r>
      <w:r w:rsidRPr="002A3186">
        <w:rPr>
          <w:lang w:val="en-US"/>
        </w:rPr>
        <w:t>272.</w:t>
      </w:r>
      <w:r w:rsidR="002243B0">
        <w:rPr>
          <w:lang w:val="en-US"/>
        </w:rPr>
        <w:t xml:space="preserve"> Retrieved from</w:t>
      </w:r>
      <w:r w:rsidRPr="002A3186">
        <w:rPr>
          <w:lang w:val="en-US"/>
        </w:rPr>
        <w:t xml:space="preserve"> https://doi.org/10.1016/j.tra.2020.06.016</w:t>
      </w:r>
      <w:r w:rsidR="002243B0">
        <w:rPr>
          <w:lang w:val="en-US"/>
        </w:rPr>
        <w:t>.</w:t>
      </w:r>
    </w:p>
    <w:p w14:paraId="15C517AB" w14:textId="309E44DE" w:rsidR="002A3186" w:rsidRPr="002A3186" w:rsidRDefault="009F6AA2" w:rsidP="002A3186">
      <w:pPr>
        <w:pStyle w:val="Ridecuerpodetexto"/>
        <w:spacing w:after="0"/>
        <w:ind w:left="709" w:hanging="709"/>
        <w:rPr>
          <w:lang w:val="en-US"/>
        </w:rPr>
      </w:pPr>
      <w:r w:rsidRPr="002A3186">
        <w:rPr>
          <w:lang w:val="en-US"/>
        </w:rPr>
        <w:t xml:space="preserve">World Business Council for Sustainable Development </w:t>
      </w:r>
      <w:r>
        <w:rPr>
          <w:lang w:val="en-US"/>
        </w:rPr>
        <w:t>[</w:t>
      </w:r>
      <w:r w:rsidR="002A3186" w:rsidRPr="002A3186">
        <w:rPr>
          <w:lang w:val="en-US"/>
        </w:rPr>
        <w:t>WBCSD</w:t>
      </w:r>
      <w:r>
        <w:rPr>
          <w:lang w:val="en-US"/>
        </w:rPr>
        <w:t>]</w:t>
      </w:r>
      <w:r w:rsidR="002A3186" w:rsidRPr="002A3186">
        <w:rPr>
          <w:lang w:val="en-US"/>
        </w:rPr>
        <w:t xml:space="preserve">. (2004). </w:t>
      </w:r>
      <w:r w:rsidR="002A3186" w:rsidRPr="001C7584">
        <w:rPr>
          <w:i/>
          <w:iCs/>
          <w:lang w:val="en-US"/>
        </w:rPr>
        <w:t xml:space="preserve">Mobility 2030: </w:t>
      </w:r>
      <w:r w:rsidRPr="001C7584">
        <w:rPr>
          <w:i/>
          <w:iCs/>
          <w:lang w:val="en-US"/>
        </w:rPr>
        <w:t xml:space="preserve">Meeting </w:t>
      </w:r>
      <w:r w:rsidR="002A3186" w:rsidRPr="001C7584">
        <w:rPr>
          <w:i/>
          <w:iCs/>
          <w:lang w:val="en-US"/>
        </w:rPr>
        <w:t xml:space="preserve">the </w:t>
      </w:r>
      <w:r w:rsidRPr="001C7584">
        <w:rPr>
          <w:i/>
          <w:iCs/>
          <w:lang w:val="en-US"/>
        </w:rPr>
        <w:t xml:space="preserve">Challenges </w:t>
      </w:r>
      <w:r w:rsidR="002A3186" w:rsidRPr="001C7584">
        <w:rPr>
          <w:i/>
          <w:iCs/>
          <w:lang w:val="en-US"/>
        </w:rPr>
        <w:t xml:space="preserve">to </w:t>
      </w:r>
      <w:r w:rsidRPr="001C7584">
        <w:rPr>
          <w:i/>
          <w:iCs/>
          <w:lang w:val="en-US"/>
        </w:rPr>
        <w:t>Sustainability</w:t>
      </w:r>
      <w:r w:rsidR="002A3186" w:rsidRPr="002A3186">
        <w:rPr>
          <w:lang w:val="en-US"/>
        </w:rPr>
        <w:t xml:space="preserve">. </w:t>
      </w:r>
      <w:r w:rsidR="00B16440" w:rsidRPr="00B16440">
        <w:rPr>
          <w:lang w:val="en-US"/>
        </w:rPr>
        <w:t>Geneva</w:t>
      </w:r>
      <w:r w:rsidR="00B16440">
        <w:rPr>
          <w:lang w:val="en-US"/>
        </w:rPr>
        <w:t>, Switzerland:</w:t>
      </w:r>
      <w:r w:rsidR="00B16440" w:rsidRPr="00B16440">
        <w:rPr>
          <w:lang w:val="en-US"/>
        </w:rPr>
        <w:t xml:space="preserve"> </w:t>
      </w:r>
      <w:r w:rsidR="002A3186" w:rsidRPr="002A3186">
        <w:rPr>
          <w:lang w:val="en-US"/>
        </w:rPr>
        <w:t>World Business Council for Sustainable Development.</w:t>
      </w:r>
    </w:p>
    <w:p w14:paraId="657E397E" w14:textId="495B33C7" w:rsidR="00256802" w:rsidRDefault="002A3186" w:rsidP="002A3186">
      <w:pPr>
        <w:pStyle w:val="Ridecuerpodetexto"/>
        <w:spacing w:after="0"/>
        <w:ind w:left="709" w:hanging="709"/>
        <w:rPr>
          <w:lang w:val="en-US"/>
        </w:rPr>
      </w:pPr>
      <w:r w:rsidRPr="002A3186">
        <w:rPr>
          <w:lang w:val="en-US"/>
        </w:rPr>
        <w:lastRenderedPageBreak/>
        <w:t>Zhang, J.</w:t>
      </w:r>
      <w:r w:rsidR="007D5D09">
        <w:rPr>
          <w:lang w:val="en-US"/>
        </w:rPr>
        <w:t xml:space="preserve"> and</w:t>
      </w:r>
      <w:r w:rsidRPr="002A3186">
        <w:rPr>
          <w:lang w:val="en-US"/>
        </w:rPr>
        <w:t xml:space="preserve"> Jiang, Y. (2020). An introduction to the special issue of young people’s life choices and travel behavior. </w:t>
      </w:r>
      <w:r w:rsidRPr="001C7584">
        <w:rPr>
          <w:i/>
          <w:iCs/>
          <w:lang w:val="en-US"/>
        </w:rPr>
        <w:t>Transportation Research Part D: Transport and Environment</w:t>
      </w:r>
      <w:r w:rsidRPr="002A3186">
        <w:rPr>
          <w:lang w:val="en-US"/>
        </w:rPr>
        <w:t xml:space="preserve">, </w:t>
      </w:r>
      <w:r w:rsidRPr="001C7584">
        <w:rPr>
          <w:i/>
          <w:iCs/>
          <w:lang w:val="en-US"/>
        </w:rPr>
        <w:t>85</w:t>
      </w:r>
      <w:r w:rsidRPr="002A3186">
        <w:rPr>
          <w:lang w:val="en-US"/>
        </w:rPr>
        <w:t xml:space="preserve">. </w:t>
      </w:r>
      <w:r w:rsidR="007D5D09">
        <w:rPr>
          <w:lang w:val="en-US"/>
        </w:rPr>
        <w:t xml:space="preserve">Retrieved from </w:t>
      </w:r>
      <w:r w:rsidRPr="002A3186">
        <w:rPr>
          <w:lang w:val="en-US"/>
        </w:rPr>
        <w:t>https://doi.org/10.1016/j.trd.2020.102477</w:t>
      </w:r>
      <w:r w:rsidR="007D5D09">
        <w:rPr>
          <w:lang w:val="en-US"/>
        </w:rPr>
        <w:t>.</w:t>
      </w:r>
    </w:p>
    <w:p w14:paraId="4ADE353B" w14:textId="49ACED67" w:rsidR="00DB27E4" w:rsidRDefault="00DB27E4" w:rsidP="00DB27E4">
      <w:pPr>
        <w:rPr>
          <w:rFonts w:eastAsiaTheme="minorHAnsi"/>
          <w:spacing w:val="-6"/>
          <w:kern w:val="20"/>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DB27E4" w:rsidRPr="00DB27E4" w14:paraId="36EF30EF" w14:textId="77777777" w:rsidTr="00DB27E4">
        <w:trPr>
          <w:jc w:val="center"/>
        </w:trPr>
        <w:tc>
          <w:tcPr>
            <w:tcW w:w="3045" w:type="dxa"/>
            <w:shd w:val="clear" w:color="auto" w:fill="auto"/>
            <w:tcMar>
              <w:top w:w="100" w:type="dxa"/>
              <w:left w:w="100" w:type="dxa"/>
              <w:bottom w:w="100" w:type="dxa"/>
              <w:right w:w="100" w:type="dxa"/>
            </w:tcMar>
          </w:tcPr>
          <w:p w14:paraId="28E994F0" w14:textId="77777777" w:rsidR="00DB27E4" w:rsidRPr="00DB27E4" w:rsidRDefault="00DB27E4" w:rsidP="00F55EA3">
            <w:pPr>
              <w:pStyle w:val="Ttulo3"/>
              <w:widowControl w:val="0"/>
              <w:spacing w:before="0"/>
              <w:rPr>
                <w:b w:val="0"/>
                <w:bCs w:val="0"/>
                <w:sz w:val="24"/>
                <w:szCs w:val="24"/>
                <w:lang w:val="es-MX"/>
              </w:rPr>
            </w:pPr>
            <w:r w:rsidRPr="00DB27E4">
              <w:rPr>
                <w:b w:val="0"/>
                <w:bCs w:val="0"/>
                <w:sz w:val="24"/>
                <w:szCs w:val="24"/>
                <w:lang w:val="es-MX"/>
              </w:rPr>
              <w:t>Rol de Contribución</w:t>
            </w:r>
          </w:p>
        </w:tc>
        <w:tc>
          <w:tcPr>
            <w:tcW w:w="6315" w:type="dxa"/>
            <w:shd w:val="clear" w:color="auto" w:fill="auto"/>
            <w:tcMar>
              <w:top w:w="100" w:type="dxa"/>
              <w:left w:w="100" w:type="dxa"/>
              <w:bottom w:w="100" w:type="dxa"/>
              <w:right w:w="100" w:type="dxa"/>
            </w:tcMar>
          </w:tcPr>
          <w:p w14:paraId="24038AC3" w14:textId="24B37318" w:rsidR="00DB27E4" w:rsidRPr="00DB27E4" w:rsidRDefault="00DB27E4" w:rsidP="00F55EA3">
            <w:pPr>
              <w:pStyle w:val="Ttulo3"/>
              <w:widowControl w:val="0"/>
              <w:spacing w:before="0"/>
              <w:rPr>
                <w:b w:val="0"/>
                <w:bCs w:val="0"/>
                <w:sz w:val="24"/>
                <w:szCs w:val="24"/>
                <w:lang w:val="es-MX"/>
              </w:rPr>
            </w:pPr>
            <w:bookmarkStart w:id="8" w:name="_btsjgdfgjwkr" w:colFirst="0" w:colLast="0"/>
            <w:bookmarkEnd w:id="8"/>
            <w:r>
              <w:rPr>
                <w:b w:val="0"/>
                <w:bCs w:val="0"/>
                <w:sz w:val="24"/>
                <w:szCs w:val="24"/>
                <w:lang w:val="es-MX"/>
              </w:rPr>
              <w:t>Autor (es)</w:t>
            </w:r>
          </w:p>
        </w:tc>
      </w:tr>
      <w:tr w:rsidR="00DB27E4" w:rsidRPr="00DB27E4" w14:paraId="2926424E" w14:textId="77777777" w:rsidTr="00DB27E4">
        <w:trPr>
          <w:jc w:val="center"/>
        </w:trPr>
        <w:tc>
          <w:tcPr>
            <w:tcW w:w="3045" w:type="dxa"/>
            <w:shd w:val="clear" w:color="auto" w:fill="auto"/>
            <w:tcMar>
              <w:top w:w="100" w:type="dxa"/>
              <w:left w:w="100" w:type="dxa"/>
              <w:bottom w:w="100" w:type="dxa"/>
              <w:right w:w="100" w:type="dxa"/>
            </w:tcMar>
          </w:tcPr>
          <w:p w14:paraId="11350F5A" w14:textId="77777777" w:rsidR="00DB27E4" w:rsidRPr="00DB27E4" w:rsidRDefault="00DB27E4" w:rsidP="00F55EA3">
            <w:pPr>
              <w:widowControl w:val="0"/>
              <w:rPr>
                <w:lang w:val="es-MX"/>
              </w:rPr>
            </w:pPr>
            <w:r w:rsidRPr="00DB27E4">
              <w:rPr>
                <w:lang w:val="es-MX"/>
              </w:rPr>
              <w:t>Conceptualización</w:t>
            </w:r>
          </w:p>
        </w:tc>
        <w:tc>
          <w:tcPr>
            <w:tcW w:w="6315" w:type="dxa"/>
            <w:shd w:val="clear" w:color="auto" w:fill="auto"/>
            <w:tcMar>
              <w:top w:w="100" w:type="dxa"/>
              <w:left w:w="100" w:type="dxa"/>
              <w:bottom w:w="100" w:type="dxa"/>
              <w:right w:w="100" w:type="dxa"/>
            </w:tcMar>
          </w:tcPr>
          <w:p w14:paraId="3B9AB0F5" w14:textId="77777777" w:rsidR="00DB27E4" w:rsidRPr="00DB27E4" w:rsidRDefault="00DB27E4" w:rsidP="00F55EA3">
            <w:pPr>
              <w:widowControl w:val="0"/>
              <w:rPr>
                <w:lang w:val="es-MX"/>
              </w:rPr>
            </w:pPr>
            <w:r w:rsidRPr="00DB27E4">
              <w:rPr>
                <w:lang w:val="es-MX"/>
              </w:rPr>
              <w:t xml:space="preserve">Ma. de los Ángeles Martínez Ortega &lt;igual&gt;, Laura Vázquez </w:t>
            </w:r>
          </w:p>
          <w:p w14:paraId="388388DC" w14:textId="77777777" w:rsidR="00DB27E4" w:rsidRPr="00DB27E4" w:rsidRDefault="00DB27E4" w:rsidP="00F55EA3">
            <w:pPr>
              <w:widowControl w:val="0"/>
              <w:rPr>
                <w:lang w:val="es-MX"/>
              </w:rPr>
            </w:pPr>
            <w:r w:rsidRPr="00DB27E4">
              <w:rPr>
                <w:lang w:val="es-MX"/>
              </w:rPr>
              <w:t>Nájera &lt;igual&gt;, Minerva Martínez Ortega&lt;igual&gt;</w:t>
            </w:r>
          </w:p>
        </w:tc>
      </w:tr>
      <w:tr w:rsidR="00DB27E4" w:rsidRPr="00DB27E4" w14:paraId="6F46D3F6" w14:textId="77777777" w:rsidTr="00DB27E4">
        <w:trPr>
          <w:jc w:val="center"/>
        </w:trPr>
        <w:tc>
          <w:tcPr>
            <w:tcW w:w="3045" w:type="dxa"/>
            <w:shd w:val="clear" w:color="auto" w:fill="auto"/>
            <w:tcMar>
              <w:top w:w="100" w:type="dxa"/>
              <w:left w:w="100" w:type="dxa"/>
              <w:bottom w:w="100" w:type="dxa"/>
              <w:right w:w="100" w:type="dxa"/>
            </w:tcMar>
          </w:tcPr>
          <w:p w14:paraId="3BCA70C5" w14:textId="77777777" w:rsidR="00DB27E4" w:rsidRPr="00DB27E4" w:rsidRDefault="00DB27E4" w:rsidP="00F55EA3">
            <w:pPr>
              <w:widowControl w:val="0"/>
              <w:rPr>
                <w:lang w:val="es-MX"/>
              </w:rPr>
            </w:pPr>
            <w:r w:rsidRPr="00DB27E4">
              <w:rPr>
                <w:lang w:val="es-MX"/>
              </w:rPr>
              <w:t>Metodología</w:t>
            </w:r>
          </w:p>
        </w:tc>
        <w:tc>
          <w:tcPr>
            <w:tcW w:w="6315" w:type="dxa"/>
            <w:shd w:val="clear" w:color="auto" w:fill="auto"/>
            <w:tcMar>
              <w:top w:w="100" w:type="dxa"/>
              <w:left w:w="100" w:type="dxa"/>
              <w:bottom w:w="100" w:type="dxa"/>
              <w:right w:w="100" w:type="dxa"/>
            </w:tcMar>
          </w:tcPr>
          <w:p w14:paraId="60550583" w14:textId="77777777" w:rsidR="00DB27E4" w:rsidRPr="00DB27E4" w:rsidRDefault="00DB27E4" w:rsidP="00F55EA3">
            <w:pPr>
              <w:widowControl w:val="0"/>
              <w:rPr>
                <w:lang w:val="es-MX"/>
              </w:rPr>
            </w:pPr>
            <w:r w:rsidRPr="00DB27E4">
              <w:rPr>
                <w:lang w:val="es-MX"/>
              </w:rPr>
              <w:t xml:space="preserve">Ma. de los Ángeles Martínez Ortega &lt;igual&gt;, Laura Vázquez </w:t>
            </w:r>
          </w:p>
          <w:p w14:paraId="38C16B86" w14:textId="77777777" w:rsidR="00DB27E4" w:rsidRPr="00DB27E4" w:rsidRDefault="00DB27E4" w:rsidP="00F55EA3">
            <w:pPr>
              <w:widowControl w:val="0"/>
              <w:rPr>
                <w:lang w:val="es-MX"/>
              </w:rPr>
            </w:pPr>
            <w:r w:rsidRPr="00DB27E4">
              <w:rPr>
                <w:lang w:val="es-MX"/>
              </w:rPr>
              <w:t>Nájera &lt;igual&gt;, Minerva Martínez Ortega&lt;igual&gt;</w:t>
            </w:r>
          </w:p>
        </w:tc>
      </w:tr>
      <w:tr w:rsidR="00DB27E4" w:rsidRPr="00DB27E4" w14:paraId="1AFAF52A" w14:textId="77777777" w:rsidTr="00DB27E4">
        <w:trPr>
          <w:jc w:val="center"/>
        </w:trPr>
        <w:tc>
          <w:tcPr>
            <w:tcW w:w="3045" w:type="dxa"/>
            <w:shd w:val="clear" w:color="auto" w:fill="auto"/>
            <w:tcMar>
              <w:top w:w="100" w:type="dxa"/>
              <w:left w:w="100" w:type="dxa"/>
              <w:bottom w:w="100" w:type="dxa"/>
              <w:right w:w="100" w:type="dxa"/>
            </w:tcMar>
          </w:tcPr>
          <w:p w14:paraId="0B3E6DDF" w14:textId="77777777" w:rsidR="00DB27E4" w:rsidRPr="00DB27E4" w:rsidRDefault="00DB27E4" w:rsidP="00F55EA3">
            <w:pPr>
              <w:widowControl w:val="0"/>
              <w:rPr>
                <w:lang w:val="es-MX"/>
              </w:rPr>
            </w:pPr>
            <w:r w:rsidRPr="00DB27E4">
              <w:rPr>
                <w:lang w:val="es-MX"/>
              </w:rPr>
              <w:t>Software</w:t>
            </w:r>
          </w:p>
        </w:tc>
        <w:tc>
          <w:tcPr>
            <w:tcW w:w="6315" w:type="dxa"/>
            <w:shd w:val="clear" w:color="auto" w:fill="auto"/>
            <w:tcMar>
              <w:top w:w="100" w:type="dxa"/>
              <w:left w:w="100" w:type="dxa"/>
              <w:bottom w:w="100" w:type="dxa"/>
              <w:right w:w="100" w:type="dxa"/>
            </w:tcMar>
          </w:tcPr>
          <w:p w14:paraId="7509ADE5" w14:textId="77777777" w:rsidR="00DB27E4" w:rsidRPr="00DB27E4" w:rsidRDefault="00DB27E4" w:rsidP="00F55EA3">
            <w:pPr>
              <w:widowControl w:val="0"/>
              <w:rPr>
                <w:lang w:val="es-MX"/>
              </w:rPr>
            </w:pPr>
            <w:r w:rsidRPr="00DB27E4">
              <w:rPr>
                <w:lang w:val="es-MX"/>
              </w:rPr>
              <w:t xml:space="preserve">Ma. de los Ángeles Martínez Ortega &lt;igual&gt;, Laura Vázquez </w:t>
            </w:r>
          </w:p>
          <w:p w14:paraId="0F6118A4" w14:textId="77777777" w:rsidR="00DB27E4" w:rsidRPr="00DB27E4" w:rsidRDefault="00DB27E4" w:rsidP="00F55EA3">
            <w:pPr>
              <w:widowControl w:val="0"/>
              <w:rPr>
                <w:lang w:val="es-MX"/>
              </w:rPr>
            </w:pPr>
            <w:r w:rsidRPr="00DB27E4">
              <w:rPr>
                <w:lang w:val="es-MX"/>
              </w:rPr>
              <w:t>Nájera &lt;igual&gt;, Minerva Martínez Ortega&lt;igual&gt;</w:t>
            </w:r>
          </w:p>
        </w:tc>
      </w:tr>
      <w:tr w:rsidR="00DB27E4" w:rsidRPr="00DB27E4" w14:paraId="71AE1E6B" w14:textId="77777777" w:rsidTr="00DB27E4">
        <w:trPr>
          <w:jc w:val="center"/>
        </w:trPr>
        <w:tc>
          <w:tcPr>
            <w:tcW w:w="3045" w:type="dxa"/>
            <w:shd w:val="clear" w:color="auto" w:fill="auto"/>
            <w:tcMar>
              <w:top w:w="100" w:type="dxa"/>
              <w:left w:w="100" w:type="dxa"/>
              <w:bottom w:w="100" w:type="dxa"/>
              <w:right w:w="100" w:type="dxa"/>
            </w:tcMar>
          </w:tcPr>
          <w:p w14:paraId="289C1ED5" w14:textId="77777777" w:rsidR="00DB27E4" w:rsidRPr="00DB27E4" w:rsidRDefault="00DB27E4" w:rsidP="00F55EA3">
            <w:pPr>
              <w:widowControl w:val="0"/>
              <w:rPr>
                <w:lang w:val="es-MX"/>
              </w:rPr>
            </w:pPr>
            <w:r w:rsidRPr="00DB27E4">
              <w:rPr>
                <w:lang w:val="es-MX"/>
              </w:rPr>
              <w:t>Validación</w:t>
            </w:r>
          </w:p>
        </w:tc>
        <w:tc>
          <w:tcPr>
            <w:tcW w:w="6315" w:type="dxa"/>
            <w:shd w:val="clear" w:color="auto" w:fill="auto"/>
            <w:tcMar>
              <w:top w:w="100" w:type="dxa"/>
              <w:left w:w="100" w:type="dxa"/>
              <w:bottom w:w="100" w:type="dxa"/>
              <w:right w:w="100" w:type="dxa"/>
            </w:tcMar>
          </w:tcPr>
          <w:p w14:paraId="08578B4D" w14:textId="77777777" w:rsidR="00DB27E4" w:rsidRPr="00DB27E4" w:rsidRDefault="00DB27E4" w:rsidP="00F55EA3">
            <w:pPr>
              <w:widowControl w:val="0"/>
              <w:rPr>
                <w:lang w:val="es-MX"/>
              </w:rPr>
            </w:pPr>
            <w:r w:rsidRPr="00DB27E4">
              <w:rPr>
                <w:lang w:val="es-MX"/>
              </w:rPr>
              <w:t xml:space="preserve">Ma. de los Ángeles Martínez Ortega &lt;igual&gt;, Laura Vázquez </w:t>
            </w:r>
          </w:p>
          <w:p w14:paraId="2187CC1C" w14:textId="77777777" w:rsidR="00DB27E4" w:rsidRPr="00DB27E4" w:rsidRDefault="00DB27E4" w:rsidP="00F55EA3">
            <w:pPr>
              <w:widowControl w:val="0"/>
              <w:rPr>
                <w:lang w:val="es-MX"/>
              </w:rPr>
            </w:pPr>
            <w:r w:rsidRPr="00DB27E4">
              <w:rPr>
                <w:lang w:val="es-MX"/>
              </w:rPr>
              <w:t>Nájera &lt;igual&gt;, Minerva Martínez Ortega&lt;igual&gt;</w:t>
            </w:r>
          </w:p>
        </w:tc>
      </w:tr>
      <w:tr w:rsidR="00DB27E4" w:rsidRPr="00DB27E4" w14:paraId="579D52D8" w14:textId="77777777" w:rsidTr="00DB27E4">
        <w:trPr>
          <w:jc w:val="center"/>
        </w:trPr>
        <w:tc>
          <w:tcPr>
            <w:tcW w:w="3045" w:type="dxa"/>
            <w:shd w:val="clear" w:color="auto" w:fill="auto"/>
            <w:tcMar>
              <w:top w:w="100" w:type="dxa"/>
              <w:left w:w="100" w:type="dxa"/>
              <w:bottom w:w="100" w:type="dxa"/>
              <w:right w:w="100" w:type="dxa"/>
            </w:tcMar>
          </w:tcPr>
          <w:p w14:paraId="3FD1DD51" w14:textId="77777777" w:rsidR="00DB27E4" w:rsidRPr="00DB27E4" w:rsidRDefault="00DB27E4" w:rsidP="00F55EA3">
            <w:pPr>
              <w:widowControl w:val="0"/>
              <w:rPr>
                <w:lang w:val="es-MX"/>
              </w:rPr>
            </w:pPr>
            <w:r w:rsidRPr="00DB27E4">
              <w:rPr>
                <w:lang w:val="es-MX"/>
              </w:rPr>
              <w:t>Análisis Formal</w:t>
            </w:r>
          </w:p>
        </w:tc>
        <w:tc>
          <w:tcPr>
            <w:tcW w:w="6315" w:type="dxa"/>
            <w:shd w:val="clear" w:color="auto" w:fill="auto"/>
            <w:tcMar>
              <w:top w:w="100" w:type="dxa"/>
              <w:left w:w="100" w:type="dxa"/>
              <w:bottom w:w="100" w:type="dxa"/>
              <w:right w:w="100" w:type="dxa"/>
            </w:tcMar>
          </w:tcPr>
          <w:p w14:paraId="71243C5F" w14:textId="77777777" w:rsidR="00DB27E4" w:rsidRPr="00DB27E4" w:rsidRDefault="00DB27E4" w:rsidP="00F55EA3">
            <w:pPr>
              <w:widowControl w:val="0"/>
              <w:rPr>
                <w:lang w:val="es-MX"/>
              </w:rPr>
            </w:pPr>
            <w:r w:rsidRPr="00DB27E4">
              <w:rPr>
                <w:lang w:val="es-MX"/>
              </w:rPr>
              <w:t xml:space="preserve">Ma. de los Ángeles Martínez Ortega &lt;igual&gt;, Laura Vázquez </w:t>
            </w:r>
          </w:p>
          <w:p w14:paraId="162D0173" w14:textId="77777777" w:rsidR="00DB27E4" w:rsidRPr="00DB27E4" w:rsidRDefault="00DB27E4" w:rsidP="00F55EA3">
            <w:pPr>
              <w:widowControl w:val="0"/>
              <w:rPr>
                <w:lang w:val="es-MX"/>
              </w:rPr>
            </w:pPr>
            <w:r w:rsidRPr="00DB27E4">
              <w:rPr>
                <w:lang w:val="es-MX"/>
              </w:rPr>
              <w:t>Nájera &lt;igual&gt;, Minerva Martínez Ortega&lt;igual&gt;.</w:t>
            </w:r>
          </w:p>
        </w:tc>
      </w:tr>
      <w:tr w:rsidR="00DB27E4" w:rsidRPr="00DB27E4" w14:paraId="7957BF3C" w14:textId="77777777" w:rsidTr="00DB27E4">
        <w:trPr>
          <w:jc w:val="center"/>
        </w:trPr>
        <w:tc>
          <w:tcPr>
            <w:tcW w:w="3045" w:type="dxa"/>
            <w:shd w:val="clear" w:color="auto" w:fill="auto"/>
            <w:tcMar>
              <w:top w:w="100" w:type="dxa"/>
              <w:left w:w="100" w:type="dxa"/>
              <w:bottom w:w="100" w:type="dxa"/>
              <w:right w:w="100" w:type="dxa"/>
            </w:tcMar>
          </w:tcPr>
          <w:p w14:paraId="49801FE7" w14:textId="77777777" w:rsidR="00DB27E4" w:rsidRPr="00DB27E4" w:rsidRDefault="00DB27E4" w:rsidP="00F55EA3">
            <w:pPr>
              <w:widowControl w:val="0"/>
              <w:rPr>
                <w:lang w:val="es-MX"/>
              </w:rPr>
            </w:pPr>
            <w:r w:rsidRPr="00DB27E4">
              <w:rPr>
                <w:lang w:val="es-MX"/>
              </w:rPr>
              <w:t>Investigación</w:t>
            </w:r>
          </w:p>
        </w:tc>
        <w:tc>
          <w:tcPr>
            <w:tcW w:w="6315" w:type="dxa"/>
            <w:shd w:val="clear" w:color="auto" w:fill="auto"/>
            <w:tcMar>
              <w:top w:w="100" w:type="dxa"/>
              <w:left w:w="100" w:type="dxa"/>
              <w:bottom w:w="100" w:type="dxa"/>
              <w:right w:w="100" w:type="dxa"/>
            </w:tcMar>
          </w:tcPr>
          <w:p w14:paraId="5354CF49" w14:textId="77777777" w:rsidR="00DB27E4" w:rsidRPr="00DB27E4" w:rsidRDefault="00DB27E4" w:rsidP="00F55EA3">
            <w:pPr>
              <w:widowControl w:val="0"/>
              <w:rPr>
                <w:lang w:val="es-MX"/>
              </w:rPr>
            </w:pPr>
            <w:r w:rsidRPr="00DB27E4">
              <w:rPr>
                <w:lang w:val="es-MX"/>
              </w:rPr>
              <w:t xml:space="preserve">Ma. de los Ángeles Martínez Ortega &lt;igual&gt;, Laura Vázquez </w:t>
            </w:r>
          </w:p>
          <w:p w14:paraId="77A112B6" w14:textId="77777777" w:rsidR="00DB27E4" w:rsidRPr="00DB27E4" w:rsidRDefault="00DB27E4" w:rsidP="00F55EA3">
            <w:pPr>
              <w:widowControl w:val="0"/>
              <w:rPr>
                <w:lang w:val="es-MX"/>
              </w:rPr>
            </w:pPr>
            <w:r w:rsidRPr="00DB27E4">
              <w:rPr>
                <w:lang w:val="es-MX"/>
              </w:rPr>
              <w:t>Nájera &lt;igual&gt;, Minerva Martínez Ortega&lt;igual&gt;</w:t>
            </w:r>
          </w:p>
        </w:tc>
      </w:tr>
      <w:tr w:rsidR="00DB27E4" w:rsidRPr="00DB27E4" w14:paraId="7369499A" w14:textId="77777777" w:rsidTr="00DB27E4">
        <w:trPr>
          <w:jc w:val="center"/>
        </w:trPr>
        <w:tc>
          <w:tcPr>
            <w:tcW w:w="3045" w:type="dxa"/>
            <w:shd w:val="clear" w:color="auto" w:fill="auto"/>
            <w:tcMar>
              <w:top w:w="100" w:type="dxa"/>
              <w:left w:w="100" w:type="dxa"/>
              <w:bottom w:w="100" w:type="dxa"/>
              <w:right w:w="100" w:type="dxa"/>
            </w:tcMar>
          </w:tcPr>
          <w:p w14:paraId="36504906" w14:textId="77777777" w:rsidR="00DB27E4" w:rsidRPr="00DB27E4" w:rsidRDefault="00DB27E4" w:rsidP="00F55EA3">
            <w:pPr>
              <w:widowControl w:val="0"/>
              <w:rPr>
                <w:lang w:val="es-MX"/>
              </w:rPr>
            </w:pPr>
            <w:r w:rsidRPr="00DB27E4">
              <w:rPr>
                <w:lang w:val="es-MX"/>
              </w:rPr>
              <w:t>Recursos</w:t>
            </w:r>
          </w:p>
        </w:tc>
        <w:tc>
          <w:tcPr>
            <w:tcW w:w="6315" w:type="dxa"/>
            <w:shd w:val="clear" w:color="auto" w:fill="auto"/>
            <w:tcMar>
              <w:top w:w="100" w:type="dxa"/>
              <w:left w:w="100" w:type="dxa"/>
              <w:bottom w:w="100" w:type="dxa"/>
              <w:right w:w="100" w:type="dxa"/>
            </w:tcMar>
          </w:tcPr>
          <w:p w14:paraId="410E3822" w14:textId="77777777" w:rsidR="00DB27E4" w:rsidRPr="00DB27E4" w:rsidRDefault="00DB27E4" w:rsidP="00F55EA3">
            <w:pPr>
              <w:widowControl w:val="0"/>
              <w:rPr>
                <w:lang w:val="es-MX"/>
              </w:rPr>
            </w:pPr>
            <w:r w:rsidRPr="00DB27E4">
              <w:rPr>
                <w:lang w:val="es-MX"/>
              </w:rPr>
              <w:t xml:space="preserve">Ma. de los Ángeles Martínez Ortega &lt;igual&gt;, Laura Vázquez </w:t>
            </w:r>
          </w:p>
          <w:p w14:paraId="598C38BB" w14:textId="77777777" w:rsidR="00DB27E4" w:rsidRPr="00DB27E4" w:rsidRDefault="00DB27E4" w:rsidP="00F55EA3">
            <w:pPr>
              <w:widowControl w:val="0"/>
              <w:rPr>
                <w:lang w:val="es-MX"/>
              </w:rPr>
            </w:pPr>
            <w:r w:rsidRPr="00DB27E4">
              <w:rPr>
                <w:lang w:val="es-MX"/>
              </w:rPr>
              <w:t>Nájera &lt;igual&gt;, Minerva Martínez Ortega&lt;igual&gt;</w:t>
            </w:r>
          </w:p>
        </w:tc>
      </w:tr>
      <w:tr w:rsidR="00DB27E4" w:rsidRPr="00DB27E4" w14:paraId="43F3BB2B" w14:textId="77777777" w:rsidTr="00DB27E4">
        <w:trPr>
          <w:jc w:val="center"/>
        </w:trPr>
        <w:tc>
          <w:tcPr>
            <w:tcW w:w="3045" w:type="dxa"/>
            <w:shd w:val="clear" w:color="auto" w:fill="auto"/>
            <w:tcMar>
              <w:top w:w="100" w:type="dxa"/>
              <w:left w:w="100" w:type="dxa"/>
              <w:bottom w:w="100" w:type="dxa"/>
              <w:right w:w="100" w:type="dxa"/>
            </w:tcMar>
          </w:tcPr>
          <w:p w14:paraId="293999D3" w14:textId="77777777" w:rsidR="00DB27E4" w:rsidRPr="00DB27E4" w:rsidRDefault="00DB27E4" w:rsidP="00F55EA3">
            <w:pPr>
              <w:widowControl w:val="0"/>
              <w:rPr>
                <w:lang w:val="es-MX"/>
              </w:rPr>
            </w:pPr>
            <w:r w:rsidRPr="00DB27E4">
              <w:rPr>
                <w:lang w:val="es-MX"/>
              </w:rPr>
              <w:t>Curación de datos</w:t>
            </w:r>
          </w:p>
        </w:tc>
        <w:tc>
          <w:tcPr>
            <w:tcW w:w="6315" w:type="dxa"/>
            <w:shd w:val="clear" w:color="auto" w:fill="auto"/>
            <w:tcMar>
              <w:top w:w="100" w:type="dxa"/>
              <w:left w:w="100" w:type="dxa"/>
              <w:bottom w:w="100" w:type="dxa"/>
              <w:right w:w="100" w:type="dxa"/>
            </w:tcMar>
          </w:tcPr>
          <w:p w14:paraId="21CEF751" w14:textId="77777777" w:rsidR="00DB27E4" w:rsidRPr="00DB27E4" w:rsidRDefault="00DB27E4" w:rsidP="00F55EA3">
            <w:pPr>
              <w:widowControl w:val="0"/>
              <w:rPr>
                <w:lang w:val="es-MX"/>
              </w:rPr>
            </w:pPr>
            <w:r w:rsidRPr="00DB27E4">
              <w:rPr>
                <w:lang w:val="es-MX"/>
              </w:rPr>
              <w:t xml:space="preserve">Ma. de los Ángeles Martínez Ortega &lt;igual&gt;, Laura Vázquez </w:t>
            </w:r>
          </w:p>
          <w:p w14:paraId="1BF292BA" w14:textId="77777777" w:rsidR="00DB27E4" w:rsidRPr="00DB27E4" w:rsidRDefault="00DB27E4" w:rsidP="00F55EA3">
            <w:pPr>
              <w:widowControl w:val="0"/>
              <w:rPr>
                <w:lang w:val="es-MX"/>
              </w:rPr>
            </w:pPr>
            <w:r w:rsidRPr="00DB27E4">
              <w:rPr>
                <w:lang w:val="es-MX"/>
              </w:rPr>
              <w:t>Nájera &lt;igual&gt;, Minerva Martínez Ortega&lt;igual&gt;</w:t>
            </w:r>
          </w:p>
        </w:tc>
      </w:tr>
      <w:tr w:rsidR="00DB27E4" w:rsidRPr="00DB27E4" w14:paraId="4E7C6BB3" w14:textId="77777777" w:rsidTr="00DB27E4">
        <w:trPr>
          <w:jc w:val="center"/>
        </w:trPr>
        <w:tc>
          <w:tcPr>
            <w:tcW w:w="3045" w:type="dxa"/>
            <w:shd w:val="clear" w:color="auto" w:fill="auto"/>
            <w:tcMar>
              <w:top w:w="100" w:type="dxa"/>
              <w:left w:w="100" w:type="dxa"/>
              <w:bottom w:w="100" w:type="dxa"/>
              <w:right w:w="100" w:type="dxa"/>
            </w:tcMar>
          </w:tcPr>
          <w:p w14:paraId="7860330A" w14:textId="77777777" w:rsidR="00DB27E4" w:rsidRPr="00DB27E4" w:rsidRDefault="00DB27E4" w:rsidP="00F55EA3">
            <w:pPr>
              <w:widowControl w:val="0"/>
              <w:rPr>
                <w:lang w:val="es-MX"/>
              </w:rPr>
            </w:pPr>
            <w:r w:rsidRPr="00DB27E4">
              <w:rPr>
                <w:lang w:val="es-MX"/>
              </w:rPr>
              <w:t>Escritura - Preparación del borrador original</w:t>
            </w:r>
          </w:p>
        </w:tc>
        <w:tc>
          <w:tcPr>
            <w:tcW w:w="6315" w:type="dxa"/>
            <w:shd w:val="clear" w:color="auto" w:fill="auto"/>
            <w:tcMar>
              <w:top w:w="100" w:type="dxa"/>
              <w:left w:w="100" w:type="dxa"/>
              <w:bottom w:w="100" w:type="dxa"/>
              <w:right w:w="100" w:type="dxa"/>
            </w:tcMar>
          </w:tcPr>
          <w:p w14:paraId="1D92FF58" w14:textId="77777777" w:rsidR="00DB27E4" w:rsidRPr="00DB27E4" w:rsidRDefault="00DB27E4" w:rsidP="00F55EA3">
            <w:pPr>
              <w:widowControl w:val="0"/>
              <w:rPr>
                <w:lang w:val="es-MX"/>
              </w:rPr>
            </w:pPr>
            <w:r w:rsidRPr="00DB27E4">
              <w:rPr>
                <w:lang w:val="es-MX"/>
              </w:rPr>
              <w:t xml:space="preserve">Ma. de los Ángeles Martínez Ortega &lt;igual&gt;, Laura Vázquez </w:t>
            </w:r>
          </w:p>
          <w:p w14:paraId="2B5A9E6C" w14:textId="77777777" w:rsidR="00DB27E4" w:rsidRPr="00DB27E4" w:rsidRDefault="00DB27E4" w:rsidP="00F55EA3">
            <w:pPr>
              <w:widowControl w:val="0"/>
              <w:rPr>
                <w:lang w:val="es-MX"/>
              </w:rPr>
            </w:pPr>
            <w:r w:rsidRPr="00DB27E4">
              <w:rPr>
                <w:lang w:val="es-MX"/>
              </w:rPr>
              <w:t>Nájera &lt;igual&gt;, Minerva Martínez Ortega&lt;igual&gt;</w:t>
            </w:r>
          </w:p>
        </w:tc>
      </w:tr>
      <w:tr w:rsidR="00DB27E4" w:rsidRPr="00DB27E4" w14:paraId="4E35C69B" w14:textId="77777777" w:rsidTr="00DB27E4">
        <w:trPr>
          <w:jc w:val="center"/>
        </w:trPr>
        <w:tc>
          <w:tcPr>
            <w:tcW w:w="3045" w:type="dxa"/>
            <w:shd w:val="clear" w:color="auto" w:fill="auto"/>
            <w:tcMar>
              <w:top w:w="100" w:type="dxa"/>
              <w:left w:w="100" w:type="dxa"/>
              <w:bottom w:w="100" w:type="dxa"/>
              <w:right w:w="100" w:type="dxa"/>
            </w:tcMar>
          </w:tcPr>
          <w:p w14:paraId="163CA366" w14:textId="77777777" w:rsidR="00DB27E4" w:rsidRPr="00DB27E4" w:rsidRDefault="00DB27E4" w:rsidP="00F55EA3">
            <w:pPr>
              <w:widowControl w:val="0"/>
              <w:rPr>
                <w:lang w:val="es-MX"/>
              </w:rPr>
            </w:pPr>
            <w:r w:rsidRPr="00DB27E4">
              <w:rPr>
                <w:lang w:val="es-MX"/>
              </w:rPr>
              <w:t>Escritura - Revisión y edición</w:t>
            </w:r>
          </w:p>
        </w:tc>
        <w:tc>
          <w:tcPr>
            <w:tcW w:w="6315" w:type="dxa"/>
            <w:shd w:val="clear" w:color="auto" w:fill="auto"/>
            <w:tcMar>
              <w:top w:w="100" w:type="dxa"/>
              <w:left w:w="100" w:type="dxa"/>
              <w:bottom w:w="100" w:type="dxa"/>
              <w:right w:w="100" w:type="dxa"/>
            </w:tcMar>
          </w:tcPr>
          <w:p w14:paraId="2F552CB7" w14:textId="77777777" w:rsidR="00DB27E4" w:rsidRPr="00DB27E4" w:rsidRDefault="00DB27E4" w:rsidP="00F55EA3">
            <w:pPr>
              <w:widowControl w:val="0"/>
              <w:rPr>
                <w:lang w:val="es-MX"/>
              </w:rPr>
            </w:pPr>
            <w:r w:rsidRPr="00DB27E4">
              <w:rPr>
                <w:lang w:val="es-MX"/>
              </w:rPr>
              <w:t xml:space="preserve">Ma. de los Ángeles Martínez Ortega &lt;igual&gt;, Laura Vázquez </w:t>
            </w:r>
          </w:p>
          <w:p w14:paraId="71A125D8" w14:textId="77777777" w:rsidR="00DB27E4" w:rsidRPr="00DB27E4" w:rsidRDefault="00DB27E4" w:rsidP="00F55EA3">
            <w:pPr>
              <w:widowControl w:val="0"/>
              <w:rPr>
                <w:lang w:val="es-MX"/>
              </w:rPr>
            </w:pPr>
            <w:r w:rsidRPr="00DB27E4">
              <w:rPr>
                <w:lang w:val="es-MX"/>
              </w:rPr>
              <w:t>Nájera &lt;igual&gt;, Minerva Martínez Ortega&lt;igual&gt;</w:t>
            </w:r>
          </w:p>
        </w:tc>
      </w:tr>
      <w:tr w:rsidR="00DB27E4" w:rsidRPr="00DB27E4" w14:paraId="70E3F083" w14:textId="77777777" w:rsidTr="00DB27E4">
        <w:trPr>
          <w:jc w:val="center"/>
        </w:trPr>
        <w:tc>
          <w:tcPr>
            <w:tcW w:w="3045" w:type="dxa"/>
            <w:shd w:val="clear" w:color="auto" w:fill="auto"/>
            <w:tcMar>
              <w:top w:w="100" w:type="dxa"/>
              <w:left w:w="100" w:type="dxa"/>
              <w:bottom w:w="100" w:type="dxa"/>
              <w:right w:w="100" w:type="dxa"/>
            </w:tcMar>
          </w:tcPr>
          <w:p w14:paraId="0010FAF5" w14:textId="77777777" w:rsidR="00DB27E4" w:rsidRPr="00DB27E4" w:rsidRDefault="00DB27E4" w:rsidP="00F55EA3">
            <w:pPr>
              <w:widowControl w:val="0"/>
              <w:rPr>
                <w:lang w:val="es-MX"/>
              </w:rPr>
            </w:pPr>
            <w:r w:rsidRPr="00DB27E4">
              <w:rPr>
                <w:lang w:val="es-MX"/>
              </w:rPr>
              <w:t>Visualización</w:t>
            </w:r>
          </w:p>
        </w:tc>
        <w:tc>
          <w:tcPr>
            <w:tcW w:w="6315" w:type="dxa"/>
            <w:shd w:val="clear" w:color="auto" w:fill="auto"/>
            <w:tcMar>
              <w:top w:w="100" w:type="dxa"/>
              <w:left w:w="100" w:type="dxa"/>
              <w:bottom w:w="100" w:type="dxa"/>
              <w:right w:w="100" w:type="dxa"/>
            </w:tcMar>
          </w:tcPr>
          <w:p w14:paraId="267849E5" w14:textId="77777777" w:rsidR="00DB27E4" w:rsidRPr="00DB27E4" w:rsidRDefault="00DB27E4" w:rsidP="00F55EA3">
            <w:pPr>
              <w:widowControl w:val="0"/>
              <w:rPr>
                <w:lang w:val="es-MX"/>
              </w:rPr>
            </w:pPr>
            <w:r w:rsidRPr="00DB27E4">
              <w:rPr>
                <w:lang w:val="es-MX"/>
              </w:rPr>
              <w:t xml:space="preserve">Ma. de los Ángeles Martínez Ortega </w:t>
            </w:r>
          </w:p>
          <w:p w14:paraId="6FB79534" w14:textId="77777777" w:rsidR="00DB27E4" w:rsidRPr="00DB27E4" w:rsidRDefault="00DB27E4" w:rsidP="00F55EA3">
            <w:pPr>
              <w:widowControl w:val="0"/>
              <w:rPr>
                <w:lang w:val="es-MX"/>
              </w:rPr>
            </w:pPr>
          </w:p>
        </w:tc>
      </w:tr>
      <w:tr w:rsidR="00DB27E4" w:rsidRPr="00DB27E4" w14:paraId="4959433B" w14:textId="77777777" w:rsidTr="00DB27E4">
        <w:trPr>
          <w:jc w:val="center"/>
        </w:trPr>
        <w:tc>
          <w:tcPr>
            <w:tcW w:w="3045" w:type="dxa"/>
            <w:shd w:val="clear" w:color="auto" w:fill="auto"/>
            <w:tcMar>
              <w:top w:w="100" w:type="dxa"/>
              <w:left w:w="100" w:type="dxa"/>
              <w:bottom w:w="100" w:type="dxa"/>
              <w:right w:w="100" w:type="dxa"/>
            </w:tcMar>
          </w:tcPr>
          <w:p w14:paraId="738EBEE8" w14:textId="77777777" w:rsidR="00DB27E4" w:rsidRPr="00DB27E4" w:rsidRDefault="00DB27E4" w:rsidP="00F55EA3">
            <w:pPr>
              <w:widowControl w:val="0"/>
              <w:rPr>
                <w:lang w:val="es-MX"/>
              </w:rPr>
            </w:pPr>
            <w:r w:rsidRPr="00DB27E4">
              <w:rPr>
                <w:lang w:val="es-MX"/>
              </w:rPr>
              <w:t>Supervisión</w:t>
            </w:r>
          </w:p>
        </w:tc>
        <w:tc>
          <w:tcPr>
            <w:tcW w:w="6315" w:type="dxa"/>
            <w:shd w:val="clear" w:color="auto" w:fill="auto"/>
            <w:tcMar>
              <w:top w:w="100" w:type="dxa"/>
              <w:left w:w="100" w:type="dxa"/>
              <w:bottom w:w="100" w:type="dxa"/>
              <w:right w:w="100" w:type="dxa"/>
            </w:tcMar>
          </w:tcPr>
          <w:p w14:paraId="463ECB15" w14:textId="77777777" w:rsidR="00DB27E4" w:rsidRPr="00DB27E4" w:rsidRDefault="00DB27E4" w:rsidP="00F55EA3">
            <w:pPr>
              <w:widowControl w:val="0"/>
              <w:rPr>
                <w:lang w:val="es-MX"/>
              </w:rPr>
            </w:pPr>
            <w:r w:rsidRPr="00DB27E4">
              <w:rPr>
                <w:lang w:val="es-MX"/>
              </w:rPr>
              <w:t xml:space="preserve">Ma. de los Ángeles Martínez Ortega </w:t>
            </w:r>
          </w:p>
          <w:p w14:paraId="7201C7C2" w14:textId="77777777" w:rsidR="00DB27E4" w:rsidRPr="00DB27E4" w:rsidRDefault="00DB27E4" w:rsidP="00F55EA3">
            <w:pPr>
              <w:widowControl w:val="0"/>
              <w:rPr>
                <w:lang w:val="es-MX"/>
              </w:rPr>
            </w:pPr>
          </w:p>
        </w:tc>
      </w:tr>
      <w:tr w:rsidR="00DB27E4" w:rsidRPr="00DB27E4" w14:paraId="368A7E68" w14:textId="77777777" w:rsidTr="00DB27E4">
        <w:trPr>
          <w:jc w:val="center"/>
        </w:trPr>
        <w:tc>
          <w:tcPr>
            <w:tcW w:w="3045" w:type="dxa"/>
            <w:shd w:val="clear" w:color="auto" w:fill="auto"/>
            <w:tcMar>
              <w:top w:w="100" w:type="dxa"/>
              <w:left w:w="100" w:type="dxa"/>
              <w:bottom w:w="100" w:type="dxa"/>
              <w:right w:w="100" w:type="dxa"/>
            </w:tcMar>
          </w:tcPr>
          <w:p w14:paraId="0074FBB0" w14:textId="77777777" w:rsidR="00DB27E4" w:rsidRPr="00DB27E4" w:rsidRDefault="00DB27E4" w:rsidP="00F55EA3">
            <w:pPr>
              <w:widowControl w:val="0"/>
              <w:rPr>
                <w:lang w:val="es-MX"/>
              </w:rPr>
            </w:pPr>
            <w:r w:rsidRPr="00DB27E4">
              <w:rPr>
                <w:lang w:val="es-MX"/>
              </w:rPr>
              <w:t>Administración de Proyectos</w:t>
            </w:r>
          </w:p>
        </w:tc>
        <w:tc>
          <w:tcPr>
            <w:tcW w:w="6315" w:type="dxa"/>
            <w:shd w:val="clear" w:color="auto" w:fill="auto"/>
            <w:tcMar>
              <w:top w:w="100" w:type="dxa"/>
              <w:left w:w="100" w:type="dxa"/>
              <w:bottom w:w="100" w:type="dxa"/>
              <w:right w:w="100" w:type="dxa"/>
            </w:tcMar>
          </w:tcPr>
          <w:p w14:paraId="22E84CD5" w14:textId="77777777" w:rsidR="00DB27E4" w:rsidRPr="00DB27E4" w:rsidRDefault="00DB27E4" w:rsidP="00F55EA3">
            <w:pPr>
              <w:widowControl w:val="0"/>
              <w:rPr>
                <w:lang w:val="es-MX"/>
              </w:rPr>
            </w:pPr>
            <w:r w:rsidRPr="00DB27E4">
              <w:rPr>
                <w:lang w:val="es-MX"/>
              </w:rPr>
              <w:t xml:space="preserve">Ma. de los Ángeles Martínez Ortega </w:t>
            </w:r>
          </w:p>
          <w:p w14:paraId="44D83C34" w14:textId="77777777" w:rsidR="00DB27E4" w:rsidRPr="00DB27E4" w:rsidRDefault="00DB27E4" w:rsidP="00F55EA3">
            <w:pPr>
              <w:widowControl w:val="0"/>
              <w:rPr>
                <w:lang w:val="es-MX"/>
              </w:rPr>
            </w:pPr>
          </w:p>
        </w:tc>
      </w:tr>
      <w:tr w:rsidR="00DB27E4" w:rsidRPr="00DB27E4" w14:paraId="4F9BD4FA" w14:textId="77777777" w:rsidTr="00DB27E4">
        <w:trPr>
          <w:jc w:val="center"/>
        </w:trPr>
        <w:tc>
          <w:tcPr>
            <w:tcW w:w="3045" w:type="dxa"/>
            <w:shd w:val="clear" w:color="auto" w:fill="auto"/>
            <w:tcMar>
              <w:top w:w="100" w:type="dxa"/>
              <w:left w:w="100" w:type="dxa"/>
              <w:bottom w:w="100" w:type="dxa"/>
              <w:right w:w="100" w:type="dxa"/>
            </w:tcMar>
          </w:tcPr>
          <w:p w14:paraId="7A201FF6" w14:textId="77777777" w:rsidR="00DB27E4" w:rsidRPr="00DB27E4" w:rsidRDefault="00DB27E4" w:rsidP="00F55EA3">
            <w:pPr>
              <w:widowControl w:val="0"/>
              <w:rPr>
                <w:lang w:val="es-MX"/>
              </w:rPr>
            </w:pPr>
            <w:r w:rsidRPr="00DB27E4">
              <w:rPr>
                <w:lang w:val="es-MX"/>
              </w:rPr>
              <w:t>Adquisición de fondos</w:t>
            </w:r>
          </w:p>
        </w:tc>
        <w:tc>
          <w:tcPr>
            <w:tcW w:w="6315" w:type="dxa"/>
            <w:shd w:val="clear" w:color="auto" w:fill="auto"/>
            <w:tcMar>
              <w:top w:w="100" w:type="dxa"/>
              <w:left w:w="100" w:type="dxa"/>
              <w:bottom w:w="100" w:type="dxa"/>
              <w:right w:w="100" w:type="dxa"/>
            </w:tcMar>
          </w:tcPr>
          <w:p w14:paraId="3D772BCF" w14:textId="77777777" w:rsidR="00DB27E4" w:rsidRPr="00DB27E4" w:rsidRDefault="00DB27E4" w:rsidP="00F55EA3">
            <w:pPr>
              <w:widowControl w:val="0"/>
              <w:rPr>
                <w:lang w:val="es-MX"/>
              </w:rPr>
            </w:pPr>
            <w:r w:rsidRPr="00DB27E4">
              <w:rPr>
                <w:lang w:val="es-MX"/>
              </w:rPr>
              <w:t xml:space="preserve">Ma. de los Ángeles Martínez Ortega </w:t>
            </w:r>
          </w:p>
          <w:p w14:paraId="1FD87F64" w14:textId="77777777" w:rsidR="00DB27E4" w:rsidRPr="00DB27E4" w:rsidRDefault="00DB27E4" w:rsidP="00F55EA3">
            <w:pPr>
              <w:widowControl w:val="0"/>
              <w:rPr>
                <w:lang w:val="es-MX"/>
              </w:rPr>
            </w:pPr>
          </w:p>
        </w:tc>
      </w:tr>
    </w:tbl>
    <w:p w14:paraId="052649CB" w14:textId="77777777" w:rsidR="00DB27E4" w:rsidRPr="00DB27E4" w:rsidRDefault="00DB27E4" w:rsidP="00DB27E4">
      <w:pPr>
        <w:rPr>
          <w:lang w:val="es-MX"/>
        </w:rPr>
      </w:pPr>
    </w:p>
    <w:sectPr w:rsidR="00DB27E4" w:rsidRPr="00DB27E4" w:rsidSect="001C7584">
      <w:headerReference w:type="default" r:id="rId59"/>
      <w:footerReference w:type="default" r:id="rId60"/>
      <w:pgSz w:w="12240" w:h="15840"/>
      <w:pgMar w:top="1276" w:right="1701" w:bottom="993" w:left="1701" w:header="142" w:footer="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5C5007" w14:textId="77777777" w:rsidR="004237A5" w:rsidRDefault="004237A5" w:rsidP="0086224E">
      <w:r>
        <w:separator/>
      </w:r>
    </w:p>
  </w:endnote>
  <w:endnote w:type="continuationSeparator" w:id="0">
    <w:p w14:paraId="169B870D" w14:textId="77777777" w:rsidR="004237A5" w:rsidRDefault="004237A5" w:rsidP="008622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BoldItalic">
    <w:altName w:val="Garamond"/>
    <w:panose1 w:val="00000000000000000000"/>
    <w:charset w:val="00"/>
    <w:family w:val="roman"/>
    <w:notTrueType/>
    <w:pitch w:val="default"/>
    <w:sig w:usb0="00000003" w:usb1="00000000" w:usb2="00000000" w:usb3="00000000" w:csb0="00000001" w:csb1="00000000"/>
  </w:font>
  <w:font w:name="Adobe Garamond Pro">
    <w:panose1 w:val="00000000000000000000"/>
    <w:charset w:val="00"/>
    <w:family w:val="roman"/>
    <w:notTrueType/>
    <w:pitch w:val="variable"/>
    <w:sig w:usb0="00000007" w:usb1="00000001" w:usb2="00000000" w:usb3="00000000" w:csb0="00000093"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0FA73" w14:textId="3D3C762A" w:rsidR="000922F7" w:rsidRDefault="000922F7">
    <w:pPr>
      <w:pStyle w:val="Piedepgina"/>
    </w:pPr>
    <w:r>
      <w:t xml:space="preserve">            </w:t>
    </w:r>
    <w:r>
      <w:rPr>
        <w:noProof/>
        <w:lang w:val="es-MX" w:eastAsia="es-MX"/>
      </w:rPr>
      <w:drawing>
        <wp:inline distT="0" distB="0" distL="0" distR="0" wp14:anchorId="2118C3AF" wp14:editId="4E17E76A">
          <wp:extent cx="1600200" cy="419100"/>
          <wp:effectExtent l="0" t="0" r="0" b="0"/>
          <wp:docPr id="49" name="Imagen 49"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B4BDA">
      <w:rPr>
        <w:rFonts w:asciiTheme="minorHAnsi" w:hAnsiTheme="minorHAnsi" w:cstheme="minorHAnsi"/>
        <w:b/>
        <w:sz w:val="22"/>
        <w:szCs w:val="14"/>
      </w:rPr>
      <w:t>Vol. 13, Núm. 25 Julio - Diciembre 2022, e</w:t>
    </w:r>
    <w:r w:rsidR="00995E1E">
      <w:rPr>
        <w:rFonts w:asciiTheme="minorHAnsi" w:hAnsiTheme="minorHAnsi" w:cstheme="minorHAnsi"/>
        <w:b/>
        <w:sz w:val="22"/>
        <w:szCs w:val="14"/>
      </w:rPr>
      <w:t>37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0A7E78" w14:textId="77777777" w:rsidR="004237A5" w:rsidRDefault="004237A5" w:rsidP="0086224E">
      <w:r>
        <w:separator/>
      </w:r>
    </w:p>
  </w:footnote>
  <w:footnote w:type="continuationSeparator" w:id="0">
    <w:p w14:paraId="677C28B0" w14:textId="77777777" w:rsidR="004237A5" w:rsidRDefault="004237A5" w:rsidP="008622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72D12" w14:textId="7D151DDA" w:rsidR="000922F7" w:rsidRDefault="000922F7" w:rsidP="001C7584">
    <w:pPr>
      <w:pStyle w:val="Encabezado"/>
      <w:jc w:val="center"/>
    </w:pPr>
    <w:r w:rsidRPr="005A563C">
      <w:rPr>
        <w:noProof/>
        <w:lang w:val="es-MX" w:eastAsia="es-MX"/>
      </w:rPr>
      <w:drawing>
        <wp:inline distT="0" distB="0" distL="0" distR="0" wp14:anchorId="2E27250A" wp14:editId="2EC4B964">
          <wp:extent cx="5400040" cy="632460"/>
          <wp:effectExtent l="0" t="0" r="0" b="0"/>
          <wp:docPr id="48" name="Imagen 48"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A6614"/>
    <w:multiLevelType w:val="hybridMultilevel"/>
    <w:tmpl w:val="102817CA"/>
    <w:lvl w:ilvl="0" w:tplc="BFBC457C">
      <w:start w:val="4"/>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79D51F2"/>
    <w:multiLevelType w:val="multilevel"/>
    <w:tmpl w:val="38CEA076"/>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4190"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49A7BA9"/>
    <w:multiLevelType w:val="hybridMultilevel"/>
    <w:tmpl w:val="8E50195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15D83695"/>
    <w:multiLevelType w:val="hybridMultilevel"/>
    <w:tmpl w:val="4C5020C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15F625D3"/>
    <w:multiLevelType w:val="hybridMultilevel"/>
    <w:tmpl w:val="80629668"/>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850721A"/>
    <w:multiLevelType w:val="multilevel"/>
    <w:tmpl w:val="223A5FF0"/>
    <w:styleLink w:val="Numeraciontitulostesis"/>
    <w:lvl w:ilvl="0">
      <w:start w:val="1"/>
      <w:numFmt w:val="decimal"/>
      <w:pStyle w:val="Nivel0"/>
      <w:lvlText w:val="Capítulo %1."/>
      <w:lvlJc w:val="left"/>
      <w:pPr>
        <w:ind w:left="360" w:hanging="360"/>
      </w:pPr>
      <w:rPr>
        <w:rFonts w:hint="default"/>
      </w:rPr>
    </w:lvl>
    <w:lvl w:ilvl="1">
      <w:start w:val="1"/>
      <w:numFmt w:val="decimal"/>
      <w:pStyle w:val="Nivel1"/>
      <w:lvlText w:val="%1.%2."/>
      <w:lvlJc w:val="left"/>
      <w:pPr>
        <w:ind w:left="432" w:hanging="432"/>
      </w:pPr>
      <w:rPr>
        <w:rFonts w:hint="default"/>
      </w:rPr>
    </w:lvl>
    <w:lvl w:ilvl="2">
      <w:start w:val="1"/>
      <w:numFmt w:val="decimal"/>
      <w:pStyle w:val="Nivel2"/>
      <w:lvlText w:val="%1.%2.%3."/>
      <w:lvlJc w:val="left"/>
      <w:pPr>
        <w:ind w:left="504" w:hanging="504"/>
      </w:pPr>
      <w:rPr>
        <w:rFonts w:hint="default"/>
      </w:rPr>
    </w:lvl>
    <w:lvl w:ilvl="3">
      <w:start w:val="1"/>
      <w:numFmt w:val="decimal"/>
      <w:pStyle w:val="Nivel3"/>
      <w:lvlText w:val="%1.%2.%3.%4."/>
      <w:lvlJc w:val="left"/>
      <w:pPr>
        <w:ind w:left="1357" w:hanging="648"/>
      </w:pPr>
      <w:rPr>
        <w:rFonts w:hint="default"/>
      </w:rPr>
    </w:lvl>
    <w:lvl w:ilvl="4">
      <w:start w:val="1"/>
      <w:numFmt w:val="decimal"/>
      <w:pStyle w:val="Nivel4"/>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1783B03"/>
    <w:multiLevelType w:val="multilevel"/>
    <w:tmpl w:val="DDCEC502"/>
    <w:styleLink w:val="Tesisnumeracion"/>
    <w:lvl w:ilvl="0">
      <w:start w:val="1"/>
      <w:numFmt w:val="decimal"/>
      <w:lvlText w:val="Capítulo %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357"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E6519D2"/>
    <w:multiLevelType w:val="hybridMultilevel"/>
    <w:tmpl w:val="8CD2EA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38780023"/>
    <w:multiLevelType w:val="hybridMultilevel"/>
    <w:tmpl w:val="88B63F98"/>
    <w:lvl w:ilvl="0" w:tplc="1B70DDEE">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9" w15:restartNumberingAfterBreak="0">
    <w:nsid w:val="3ADC530D"/>
    <w:multiLevelType w:val="hybridMultilevel"/>
    <w:tmpl w:val="AD94B8E2"/>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DE37C3D"/>
    <w:multiLevelType w:val="hybridMultilevel"/>
    <w:tmpl w:val="09BE367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41837532"/>
    <w:multiLevelType w:val="hybridMultilevel"/>
    <w:tmpl w:val="8E50195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429102FB"/>
    <w:multiLevelType w:val="multilevel"/>
    <w:tmpl w:val="08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CD14D0C"/>
    <w:multiLevelType w:val="hybridMultilevel"/>
    <w:tmpl w:val="BE045710"/>
    <w:lvl w:ilvl="0" w:tplc="1B70DDEE">
      <w:start w:val="1"/>
      <w:numFmt w:val="decimal"/>
      <w:lvlText w:val="%1."/>
      <w:lvlJc w:val="left"/>
      <w:pPr>
        <w:ind w:left="1494" w:hanging="360"/>
      </w:pPr>
      <w:rPr>
        <w:rFonts w:hint="default"/>
      </w:rPr>
    </w:lvl>
    <w:lvl w:ilvl="1" w:tplc="57BC3132">
      <w:numFmt w:val="bullet"/>
      <w:lvlText w:val="-"/>
      <w:lvlJc w:val="left"/>
      <w:pPr>
        <w:ind w:left="2007" w:hanging="360"/>
      </w:pPr>
      <w:rPr>
        <w:rFonts w:ascii="Times New Roman" w:eastAsiaTheme="minorHAnsi" w:hAnsi="Times New Roman" w:cs="Times New Roman" w:hint="default"/>
      </w:r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4" w15:restartNumberingAfterBreak="0">
    <w:nsid w:val="702E6780"/>
    <w:multiLevelType w:val="hybridMultilevel"/>
    <w:tmpl w:val="AB7C2EA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7A696FFB"/>
    <w:multiLevelType w:val="hybridMultilevel"/>
    <w:tmpl w:val="86CA559E"/>
    <w:lvl w:ilvl="0" w:tplc="080A000F">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num w:numId="1" w16cid:durableId="1070931628">
    <w:abstractNumId w:val="1"/>
  </w:num>
  <w:num w:numId="2" w16cid:durableId="1356538345">
    <w:abstractNumId w:val="1"/>
  </w:num>
  <w:num w:numId="3" w16cid:durableId="731736767">
    <w:abstractNumId w:val="1"/>
  </w:num>
  <w:num w:numId="4" w16cid:durableId="1042093128">
    <w:abstractNumId w:val="1"/>
  </w:num>
  <w:num w:numId="5" w16cid:durableId="1850676875">
    <w:abstractNumId w:val="1"/>
  </w:num>
  <w:num w:numId="6" w16cid:durableId="632710120">
    <w:abstractNumId w:val="1"/>
  </w:num>
  <w:num w:numId="7" w16cid:durableId="632641622">
    <w:abstractNumId w:val="1"/>
  </w:num>
  <w:num w:numId="8" w16cid:durableId="105781183">
    <w:abstractNumId w:val="1"/>
  </w:num>
  <w:num w:numId="9" w16cid:durableId="708266816">
    <w:abstractNumId w:val="6"/>
  </w:num>
  <w:num w:numId="10" w16cid:durableId="823205585">
    <w:abstractNumId w:val="6"/>
  </w:num>
  <w:num w:numId="11" w16cid:durableId="1654606604">
    <w:abstractNumId w:val="5"/>
  </w:num>
  <w:num w:numId="12" w16cid:durableId="1957757125">
    <w:abstractNumId w:val="8"/>
  </w:num>
  <w:num w:numId="13" w16cid:durableId="1777871000">
    <w:abstractNumId w:val="13"/>
  </w:num>
  <w:num w:numId="14" w16cid:durableId="1225071470">
    <w:abstractNumId w:val="12"/>
  </w:num>
  <w:num w:numId="15" w16cid:durableId="241181569">
    <w:abstractNumId w:val="15"/>
  </w:num>
  <w:num w:numId="16" w16cid:durableId="1540893394">
    <w:abstractNumId w:val="3"/>
  </w:num>
  <w:num w:numId="17" w16cid:durableId="1304965056">
    <w:abstractNumId w:val="11"/>
  </w:num>
  <w:num w:numId="18" w16cid:durableId="146479388">
    <w:abstractNumId w:val="14"/>
  </w:num>
  <w:num w:numId="19" w16cid:durableId="954167961">
    <w:abstractNumId w:val="2"/>
  </w:num>
  <w:num w:numId="20" w16cid:durableId="677386720">
    <w:abstractNumId w:val="7"/>
  </w:num>
  <w:num w:numId="21" w16cid:durableId="1085106715">
    <w:abstractNumId w:val="10"/>
  </w:num>
  <w:num w:numId="22" w16cid:durableId="669603720">
    <w:abstractNumId w:val="4"/>
  </w:num>
  <w:num w:numId="23" w16cid:durableId="192496112">
    <w:abstractNumId w:val="9"/>
  </w:num>
  <w:num w:numId="24" w16cid:durableId="6301350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3FE5"/>
    <w:rsid w:val="0000121A"/>
    <w:rsid w:val="000129AB"/>
    <w:rsid w:val="00012BBE"/>
    <w:rsid w:val="00014EE5"/>
    <w:rsid w:val="000160BE"/>
    <w:rsid w:val="00021330"/>
    <w:rsid w:val="000223CC"/>
    <w:rsid w:val="00025852"/>
    <w:rsid w:val="000266C2"/>
    <w:rsid w:val="0003086A"/>
    <w:rsid w:val="00031C8C"/>
    <w:rsid w:val="00034C27"/>
    <w:rsid w:val="000418CE"/>
    <w:rsid w:val="00041C94"/>
    <w:rsid w:val="00061671"/>
    <w:rsid w:val="00070687"/>
    <w:rsid w:val="000742ED"/>
    <w:rsid w:val="00084158"/>
    <w:rsid w:val="000907D5"/>
    <w:rsid w:val="000922F7"/>
    <w:rsid w:val="00095383"/>
    <w:rsid w:val="00095ADE"/>
    <w:rsid w:val="000A196A"/>
    <w:rsid w:val="000A208F"/>
    <w:rsid w:val="000A3622"/>
    <w:rsid w:val="000B27C8"/>
    <w:rsid w:val="000B3309"/>
    <w:rsid w:val="000D3315"/>
    <w:rsid w:val="000D609A"/>
    <w:rsid w:val="000D6303"/>
    <w:rsid w:val="000D709E"/>
    <w:rsid w:val="000E366F"/>
    <w:rsid w:val="000F2F61"/>
    <w:rsid w:val="00100032"/>
    <w:rsid w:val="0010276F"/>
    <w:rsid w:val="00105198"/>
    <w:rsid w:val="00110203"/>
    <w:rsid w:val="001176CE"/>
    <w:rsid w:val="001179CF"/>
    <w:rsid w:val="00121F56"/>
    <w:rsid w:val="00126343"/>
    <w:rsid w:val="00127100"/>
    <w:rsid w:val="001326A8"/>
    <w:rsid w:val="0014072F"/>
    <w:rsid w:val="00142C62"/>
    <w:rsid w:val="001524E1"/>
    <w:rsid w:val="00155CDD"/>
    <w:rsid w:val="00167F58"/>
    <w:rsid w:val="00170F22"/>
    <w:rsid w:val="00175BB3"/>
    <w:rsid w:val="001851DD"/>
    <w:rsid w:val="0018660D"/>
    <w:rsid w:val="001A43BD"/>
    <w:rsid w:val="001B4FAD"/>
    <w:rsid w:val="001B7F6D"/>
    <w:rsid w:val="001C0A6E"/>
    <w:rsid w:val="001C7368"/>
    <w:rsid w:val="001C7584"/>
    <w:rsid w:val="001D3FE5"/>
    <w:rsid w:val="001E1AE8"/>
    <w:rsid w:val="001E7CD1"/>
    <w:rsid w:val="001F73ED"/>
    <w:rsid w:val="002119E0"/>
    <w:rsid w:val="00214A8E"/>
    <w:rsid w:val="00224354"/>
    <w:rsid w:val="002243B0"/>
    <w:rsid w:val="00226573"/>
    <w:rsid w:val="002318FE"/>
    <w:rsid w:val="0023541D"/>
    <w:rsid w:val="002366A8"/>
    <w:rsid w:val="002403C5"/>
    <w:rsid w:val="00241069"/>
    <w:rsid w:val="00244AE9"/>
    <w:rsid w:val="00255044"/>
    <w:rsid w:val="002565E0"/>
    <w:rsid w:val="002566ED"/>
    <w:rsid w:val="00256802"/>
    <w:rsid w:val="00260208"/>
    <w:rsid w:val="00262ABE"/>
    <w:rsid w:val="00270790"/>
    <w:rsid w:val="00272F16"/>
    <w:rsid w:val="00286BD3"/>
    <w:rsid w:val="00287D1A"/>
    <w:rsid w:val="002958F4"/>
    <w:rsid w:val="002963BD"/>
    <w:rsid w:val="002A3186"/>
    <w:rsid w:val="002B429D"/>
    <w:rsid w:val="002D631E"/>
    <w:rsid w:val="002D7EFB"/>
    <w:rsid w:val="002E7E52"/>
    <w:rsid w:val="002F7585"/>
    <w:rsid w:val="003045D9"/>
    <w:rsid w:val="00312302"/>
    <w:rsid w:val="003166BA"/>
    <w:rsid w:val="00317475"/>
    <w:rsid w:val="00317605"/>
    <w:rsid w:val="00323F64"/>
    <w:rsid w:val="00327644"/>
    <w:rsid w:val="00334A06"/>
    <w:rsid w:val="00346821"/>
    <w:rsid w:val="003515BA"/>
    <w:rsid w:val="00355316"/>
    <w:rsid w:val="003579D5"/>
    <w:rsid w:val="00362284"/>
    <w:rsid w:val="00365719"/>
    <w:rsid w:val="00366680"/>
    <w:rsid w:val="00371007"/>
    <w:rsid w:val="003727C2"/>
    <w:rsid w:val="003750FF"/>
    <w:rsid w:val="00387DC8"/>
    <w:rsid w:val="0039337E"/>
    <w:rsid w:val="00393D74"/>
    <w:rsid w:val="0039674B"/>
    <w:rsid w:val="003A20C1"/>
    <w:rsid w:val="003A2C93"/>
    <w:rsid w:val="003A45D4"/>
    <w:rsid w:val="003B6555"/>
    <w:rsid w:val="003B6B5F"/>
    <w:rsid w:val="003D250A"/>
    <w:rsid w:val="003E7EBC"/>
    <w:rsid w:val="003F5E20"/>
    <w:rsid w:val="003F725D"/>
    <w:rsid w:val="003F7D8C"/>
    <w:rsid w:val="004008DE"/>
    <w:rsid w:val="00413A1F"/>
    <w:rsid w:val="00413B34"/>
    <w:rsid w:val="0042100B"/>
    <w:rsid w:val="004237A5"/>
    <w:rsid w:val="0042438C"/>
    <w:rsid w:val="00441450"/>
    <w:rsid w:val="00443213"/>
    <w:rsid w:val="004513CC"/>
    <w:rsid w:val="004523F4"/>
    <w:rsid w:val="0046518A"/>
    <w:rsid w:val="0047471E"/>
    <w:rsid w:val="00476158"/>
    <w:rsid w:val="00477AF6"/>
    <w:rsid w:val="00482FC5"/>
    <w:rsid w:val="004962BA"/>
    <w:rsid w:val="004B0C3E"/>
    <w:rsid w:val="004C0A6E"/>
    <w:rsid w:val="004C3711"/>
    <w:rsid w:val="004D2DA1"/>
    <w:rsid w:val="004D4954"/>
    <w:rsid w:val="004D65F0"/>
    <w:rsid w:val="004E4F61"/>
    <w:rsid w:val="004F5684"/>
    <w:rsid w:val="004F7E11"/>
    <w:rsid w:val="00503281"/>
    <w:rsid w:val="00506D59"/>
    <w:rsid w:val="00507BF0"/>
    <w:rsid w:val="005126F0"/>
    <w:rsid w:val="00536920"/>
    <w:rsid w:val="00544614"/>
    <w:rsid w:val="00555B5A"/>
    <w:rsid w:val="00560725"/>
    <w:rsid w:val="00561AF0"/>
    <w:rsid w:val="00563582"/>
    <w:rsid w:val="00566CBF"/>
    <w:rsid w:val="005722E1"/>
    <w:rsid w:val="00582165"/>
    <w:rsid w:val="00587239"/>
    <w:rsid w:val="00587B39"/>
    <w:rsid w:val="00592B94"/>
    <w:rsid w:val="00593DD9"/>
    <w:rsid w:val="005970CA"/>
    <w:rsid w:val="005A3D96"/>
    <w:rsid w:val="005C08B2"/>
    <w:rsid w:val="005C710E"/>
    <w:rsid w:val="005D4461"/>
    <w:rsid w:val="005D6484"/>
    <w:rsid w:val="005E0490"/>
    <w:rsid w:val="005E5F61"/>
    <w:rsid w:val="005F13F3"/>
    <w:rsid w:val="005F68C3"/>
    <w:rsid w:val="006024EF"/>
    <w:rsid w:val="00606FFB"/>
    <w:rsid w:val="00612D5D"/>
    <w:rsid w:val="00626799"/>
    <w:rsid w:val="006354F0"/>
    <w:rsid w:val="0064146E"/>
    <w:rsid w:val="00643511"/>
    <w:rsid w:val="00645355"/>
    <w:rsid w:val="0066178B"/>
    <w:rsid w:val="00664E0F"/>
    <w:rsid w:val="0067550F"/>
    <w:rsid w:val="00680F2A"/>
    <w:rsid w:val="006840E2"/>
    <w:rsid w:val="006C128F"/>
    <w:rsid w:val="006C1E9C"/>
    <w:rsid w:val="006C26BE"/>
    <w:rsid w:val="006C7B19"/>
    <w:rsid w:val="006D0718"/>
    <w:rsid w:val="006D4CAA"/>
    <w:rsid w:val="006E37C8"/>
    <w:rsid w:val="00701471"/>
    <w:rsid w:val="00703A3F"/>
    <w:rsid w:val="0071419F"/>
    <w:rsid w:val="00734352"/>
    <w:rsid w:val="007346E9"/>
    <w:rsid w:val="00735CD4"/>
    <w:rsid w:val="00740011"/>
    <w:rsid w:val="00755E9C"/>
    <w:rsid w:val="00756B3E"/>
    <w:rsid w:val="00756F7E"/>
    <w:rsid w:val="0076562B"/>
    <w:rsid w:val="007711E2"/>
    <w:rsid w:val="007716B0"/>
    <w:rsid w:val="00776528"/>
    <w:rsid w:val="007767D4"/>
    <w:rsid w:val="007A3489"/>
    <w:rsid w:val="007A57D5"/>
    <w:rsid w:val="007B0AFC"/>
    <w:rsid w:val="007B3FCD"/>
    <w:rsid w:val="007B4DD7"/>
    <w:rsid w:val="007C1770"/>
    <w:rsid w:val="007C68EF"/>
    <w:rsid w:val="007D3B55"/>
    <w:rsid w:val="007D5D09"/>
    <w:rsid w:val="007E2080"/>
    <w:rsid w:val="007E3EE7"/>
    <w:rsid w:val="007F3E10"/>
    <w:rsid w:val="007F7D06"/>
    <w:rsid w:val="0080204A"/>
    <w:rsid w:val="008041E7"/>
    <w:rsid w:val="0080478C"/>
    <w:rsid w:val="00813F27"/>
    <w:rsid w:val="0081563C"/>
    <w:rsid w:val="008257AF"/>
    <w:rsid w:val="008310AD"/>
    <w:rsid w:val="0083448E"/>
    <w:rsid w:val="00840FDE"/>
    <w:rsid w:val="0086224E"/>
    <w:rsid w:val="00863B4A"/>
    <w:rsid w:val="00865B3F"/>
    <w:rsid w:val="00882427"/>
    <w:rsid w:val="00885069"/>
    <w:rsid w:val="00890DB9"/>
    <w:rsid w:val="008946ED"/>
    <w:rsid w:val="008B6E77"/>
    <w:rsid w:val="008B7C71"/>
    <w:rsid w:val="008C48C5"/>
    <w:rsid w:val="008D0343"/>
    <w:rsid w:val="008D0A39"/>
    <w:rsid w:val="008D0B8F"/>
    <w:rsid w:val="008D6C99"/>
    <w:rsid w:val="008E1A25"/>
    <w:rsid w:val="008E41E9"/>
    <w:rsid w:val="008E5583"/>
    <w:rsid w:val="008F3491"/>
    <w:rsid w:val="00900CA2"/>
    <w:rsid w:val="00907336"/>
    <w:rsid w:val="00907CFF"/>
    <w:rsid w:val="009116C2"/>
    <w:rsid w:val="00911FD6"/>
    <w:rsid w:val="009126C5"/>
    <w:rsid w:val="009128E8"/>
    <w:rsid w:val="00913691"/>
    <w:rsid w:val="00913CA1"/>
    <w:rsid w:val="0092082D"/>
    <w:rsid w:val="00922743"/>
    <w:rsid w:val="009230C0"/>
    <w:rsid w:val="00932AE7"/>
    <w:rsid w:val="0094231E"/>
    <w:rsid w:val="00944A11"/>
    <w:rsid w:val="00950CB8"/>
    <w:rsid w:val="00953E8A"/>
    <w:rsid w:val="00960C5A"/>
    <w:rsid w:val="0097762E"/>
    <w:rsid w:val="00987902"/>
    <w:rsid w:val="00992B78"/>
    <w:rsid w:val="00995E1E"/>
    <w:rsid w:val="009A4988"/>
    <w:rsid w:val="009A6BB7"/>
    <w:rsid w:val="009B1E98"/>
    <w:rsid w:val="009B3204"/>
    <w:rsid w:val="009B323F"/>
    <w:rsid w:val="009C1D59"/>
    <w:rsid w:val="009C7E72"/>
    <w:rsid w:val="009D252D"/>
    <w:rsid w:val="009D7298"/>
    <w:rsid w:val="009E06E3"/>
    <w:rsid w:val="009E640C"/>
    <w:rsid w:val="009F5959"/>
    <w:rsid w:val="009F6AA2"/>
    <w:rsid w:val="00A00282"/>
    <w:rsid w:val="00A0151E"/>
    <w:rsid w:val="00A058CD"/>
    <w:rsid w:val="00A13ED8"/>
    <w:rsid w:val="00A16BB2"/>
    <w:rsid w:val="00A16CCA"/>
    <w:rsid w:val="00A25C23"/>
    <w:rsid w:val="00A37EBE"/>
    <w:rsid w:val="00A631AC"/>
    <w:rsid w:val="00A82692"/>
    <w:rsid w:val="00A85D24"/>
    <w:rsid w:val="00A92BD4"/>
    <w:rsid w:val="00A93718"/>
    <w:rsid w:val="00A949BE"/>
    <w:rsid w:val="00A96B08"/>
    <w:rsid w:val="00A9760A"/>
    <w:rsid w:val="00A97CF4"/>
    <w:rsid w:val="00AA3447"/>
    <w:rsid w:val="00AA600E"/>
    <w:rsid w:val="00AC14D3"/>
    <w:rsid w:val="00AC66FF"/>
    <w:rsid w:val="00B00ECD"/>
    <w:rsid w:val="00B01F71"/>
    <w:rsid w:val="00B05DF8"/>
    <w:rsid w:val="00B16440"/>
    <w:rsid w:val="00B277C4"/>
    <w:rsid w:val="00B302CC"/>
    <w:rsid w:val="00B47BF7"/>
    <w:rsid w:val="00B47E68"/>
    <w:rsid w:val="00B557C8"/>
    <w:rsid w:val="00B6411A"/>
    <w:rsid w:val="00B6521E"/>
    <w:rsid w:val="00B76F38"/>
    <w:rsid w:val="00B843A4"/>
    <w:rsid w:val="00B960FA"/>
    <w:rsid w:val="00BA0138"/>
    <w:rsid w:val="00BA1484"/>
    <w:rsid w:val="00BA368B"/>
    <w:rsid w:val="00BA60C2"/>
    <w:rsid w:val="00BC19B8"/>
    <w:rsid w:val="00BC5146"/>
    <w:rsid w:val="00BC5C60"/>
    <w:rsid w:val="00BC678B"/>
    <w:rsid w:val="00BD3924"/>
    <w:rsid w:val="00BE5F8E"/>
    <w:rsid w:val="00BF2E17"/>
    <w:rsid w:val="00BF43EE"/>
    <w:rsid w:val="00BF53C1"/>
    <w:rsid w:val="00BF71CC"/>
    <w:rsid w:val="00C01111"/>
    <w:rsid w:val="00C05025"/>
    <w:rsid w:val="00C10CA7"/>
    <w:rsid w:val="00C114C4"/>
    <w:rsid w:val="00C12F60"/>
    <w:rsid w:val="00C20EAC"/>
    <w:rsid w:val="00C333F8"/>
    <w:rsid w:val="00C40876"/>
    <w:rsid w:val="00C4359B"/>
    <w:rsid w:val="00C559FE"/>
    <w:rsid w:val="00C6020D"/>
    <w:rsid w:val="00C61638"/>
    <w:rsid w:val="00C635B4"/>
    <w:rsid w:val="00C7039A"/>
    <w:rsid w:val="00C709AA"/>
    <w:rsid w:val="00C81728"/>
    <w:rsid w:val="00C86FEE"/>
    <w:rsid w:val="00C92D96"/>
    <w:rsid w:val="00C9336C"/>
    <w:rsid w:val="00CA6C7A"/>
    <w:rsid w:val="00CB0FF3"/>
    <w:rsid w:val="00CB14E1"/>
    <w:rsid w:val="00CB61A3"/>
    <w:rsid w:val="00CC0245"/>
    <w:rsid w:val="00CC4CD1"/>
    <w:rsid w:val="00CC6F38"/>
    <w:rsid w:val="00CD1DE2"/>
    <w:rsid w:val="00CD5FC8"/>
    <w:rsid w:val="00CE4A21"/>
    <w:rsid w:val="00D00F57"/>
    <w:rsid w:val="00D02C22"/>
    <w:rsid w:val="00D20FFE"/>
    <w:rsid w:val="00D251D2"/>
    <w:rsid w:val="00D27C43"/>
    <w:rsid w:val="00D3454D"/>
    <w:rsid w:val="00D42608"/>
    <w:rsid w:val="00D46E9C"/>
    <w:rsid w:val="00D47826"/>
    <w:rsid w:val="00D50A18"/>
    <w:rsid w:val="00D5492B"/>
    <w:rsid w:val="00D57F70"/>
    <w:rsid w:val="00D60A84"/>
    <w:rsid w:val="00D70F2E"/>
    <w:rsid w:val="00D70FF9"/>
    <w:rsid w:val="00D72318"/>
    <w:rsid w:val="00D75142"/>
    <w:rsid w:val="00D75D3E"/>
    <w:rsid w:val="00D80F20"/>
    <w:rsid w:val="00D903E2"/>
    <w:rsid w:val="00D90888"/>
    <w:rsid w:val="00DA05D9"/>
    <w:rsid w:val="00DB0033"/>
    <w:rsid w:val="00DB27E4"/>
    <w:rsid w:val="00DD10DF"/>
    <w:rsid w:val="00DD2623"/>
    <w:rsid w:val="00DD514B"/>
    <w:rsid w:val="00DD6E53"/>
    <w:rsid w:val="00DE2BE1"/>
    <w:rsid w:val="00DE56BD"/>
    <w:rsid w:val="00DE64EF"/>
    <w:rsid w:val="00DF30FE"/>
    <w:rsid w:val="00DF32D9"/>
    <w:rsid w:val="00DF3993"/>
    <w:rsid w:val="00E006FA"/>
    <w:rsid w:val="00E07E51"/>
    <w:rsid w:val="00E100D1"/>
    <w:rsid w:val="00E15B0E"/>
    <w:rsid w:val="00E22BE6"/>
    <w:rsid w:val="00E2481A"/>
    <w:rsid w:val="00E30547"/>
    <w:rsid w:val="00E30A75"/>
    <w:rsid w:val="00E30C4F"/>
    <w:rsid w:val="00E31BCF"/>
    <w:rsid w:val="00E3311B"/>
    <w:rsid w:val="00E34D1C"/>
    <w:rsid w:val="00E36267"/>
    <w:rsid w:val="00E47A37"/>
    <w:rsid w:val="00E53311"/>
    <w:rsid w:val="00E57E70"/>
    <w:rsid w:val="00E75683"/>
    <w:rsid w:val="00E77CBE"/>
    <w:rsid w:val="00E84BB7"/>
    <w:rsid w:val="00E87BF8"/>
    <w:rsid w:val="00EA6209"/>
    <w:rsid w:val="00EB2F5B"/>
    <w:rsid w:val="00EB4CD9"/>
    <w:rsid w:val="00EB6707"/>
    <w:rsid w:val="00EC3060"/>
    <w:rsid w:val="00EE7A0A"/>
    <w:rsid w:val="00EF4594"/>
    <w:rsid w:val="00EF72CC"/>
    <w:rsid w:val="00EF7929"/>
    <w:rsid w:val="00F1195B"/>
    <w:rsid w:val="00F1558E"/>
    <w:rsid w:val="00F219A4"/>
    <w:rsid w:val="00F305BD"/>
    <w:rsid w:val="00F318A0"/>
    <w:rsid w:val="00F55B95"/>
    <w:rsid w:val="00F74271"/>
    <w:rsid w:val="00F84F40"/>
    <w:rsid w:val="00F855F9"/>
    <w:rsid w:val="00F92E24"/>
    <w:rsid w:val="00FA02BB"/>
    <w:rsid w:val="00FA766C"/>
    <w:rsid w:val="00FB1DF9"/>
    <w:rsid w:val="00FB2FD2"/>
    <w:rsid w:val="00FB3F5C"/>
    <w:rsid w:val="00FC4E6B"/>
    <w:rsid w:val="00FE6E24"/>
    <w:rsid w:val="00FF161B"/>
    <w:rsid w:val="00FF659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76B8EA"/>
  <w15:docId w15:val="{66CE9F1D-C024-4DC2-A0FD-0D545E39EB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8CE"/>
    <w:pPr>
      <w:spacing w:after="0" w:line="240" w:lineRule="auto"/>
    </w:pPr>
    <w:rPr>
      <w:rFonts w:ascii="Times New Roman" w:eastAsia="Times New Roman" w:hAnsi="Times New Roman" w:cs="Times New Roman"/>
      <w:sz w:val="24"/>
      <w:szCs w:val="24"/>
      <w:lang w:val="en-US"/>
    </w:rPr>
  </w:style>
  <w:style w:type="paragraph" w:styleId="Ttulo1">
    <w:name w:val="heading 1"/>
    <w:basedOn w:val="Normal"/>
    <w:next w:val="Normal"/>
    <w:link w:val="Ttulo1Car"/>
    <w:uiPriority w:val="9"/>
    <w:qFormat/>
    <w:rsid w:val="00D46E9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46E9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link w:val="Ttulo3Car"/>
    <w:uiPriority w:val="9"/>
    <w:qFormat/>
    <w:rsid w:val="00D46E9C"/>
    <w:pPr>
      <w:spacing w:before="100" w:beforeAutospacing="1" w:after="100" w:afterAutospacing="1"/>
      <w:outlineLvl w:val="2"/>
    </w:pPr>
    <w:rPr>
      <w:b/>
      <w:bCs/>
      <w:sz w:val="27"/>
      <w:szCs w:val="27"/>
      <w:lang w:eastAsia="es-MX"/>
    </w:rPr>
  </w:style>
  <w:style w:type="paragraph" w:styleId="Ttulo4">
    <w:name w:val="heading 4"/>
    <w:basedOn w:val="Normal"/>
    <w:next w:val="Normal"/>
    <w:link w:val="Ttulo4Car"/>
    <w:uiPriority w:val="9"/>
    <w:semiHidden/>
    <w:unhideWhenUsed/>
    <w:qFormat/>
    <w:rsid w:val="00D46E9C"/>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D46E9C"/>
    <w:pPr>
      <w:keepNext/>
      <w:keepLines/>
      <w:spacing w:before="20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D46E9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rrafo">
    <w:name w:val="Parrafo"/>
    <w:basedOn w:val="Normal"/>
    <w:link w:val="ParrafoChar"/>
    <w:qFormat/>
    <w:rsid w:val="00D46E9C"/>
    <w:pPr>
      <w:spacing w:after="100" w:afterAutospacing="1" w:line="360" w:lineRule="auto"/>
      <w:ind w:firstLine="567"/>
      <w:jc w:val="both"/>
    </w:pPr>
    <w:rPr>
      <w:spacing w:val="-6"/>
      <w:kern w:val="20"/>
    </w:rPr>
  </w:style>
  <w:style w:type="character" w:customStyle="1" w:styleId="ParrafoChar">
    <w:name w:val="Parrafo Char"/>
    <w:basedOn w:val="Fuentedeprrafopredeter"/>
    <w:link w:val="Parrafo"/>
    <w:rsid w:val="00D46E9C"/>
    <w:rPr>
      <w:rFonts w:ascii="Times New Roman" w:hAnsi="Times New Roman" w:cs="Times New Roman"/>
      <w:spacing w:val="-6"/>
      <w:kern w:val="20"/>
      <w:sz w:val="24"/>
      <w:szCs w:val="24"/>
    </w:rPr>
  </w:style>
  <w:style w:type="paragraph" w:customStyle="1" w:styleId="Pie">
    <w:name w:val="Pie"/>
    <w:basedOn w:val="Parrafo"/>
    <w:link w:val="PieChar"/>
    <w:qFormat/>
    <w:rsid w:val="00EF4594"/>
    <w:pPr>
      <w:spacing w:after="480" w:afterAutospacing="0" w:line="240" w:lineRule="auto"/>
      <w:ind w:firstLine="0"/>
    </w:pPr>
    <w:rPr>
      <w:sz w:val="20"/>
      <w:lang w:val="es-ES"/>
    </w:rPr>
  </w:style>
  <w:style w:type="character" w:customStyle="1" w:styleId="PieChar">
    <w:name w:val="Pie Char"/>
    <w:basedOn w:val="ParrafoChar"/>
    <w:link w:val="Pie"/>
    <w:rsid w:val="00EF4594"/>
    <w:rPr>
      <w:rFonts w:ascii="Times New Roman" w:eastAsia="Times New Roman" w:hAnsi="Times New Roman" w:cs="Times New Roman"/>
      <w:spacing w:val="-6"/>
      <w:kern w:val="20"/>
      <w:sz w:val="20"/>
      <w:szCs w:val="24"/>
      <w:lang w:val="es-ES"/>
    </w:rPr>
  </w:style>
  <w:style w:type="paragraph" w:customStyle="1" w:styleId="Nivel2">
    <w:name w:val="Nivel 2"/>
    <w:basedOn w:val="Nivel1"/>
    <w:next w:val="Parrafo"/>
    <w:link w:val="Nivel2Char"/>
    <w:qFormat/>
    <w:rsid w:val="00D46E9C"/>
    <w:pPr>
      <w:numPr>
        <w:ilvl w:val="2"/>
      </w:numPr>
      <w:spacing w:before="0" w:after="480"/>
      <w:jc w:val="left"/>
      <w:outlineLvl w:val="1"/>
    </w:pPr>
    <w:rPr>
      <w:sz w:val="28"/>
    </w:rPr>
  </w:style>
  <w:style w:type="character" w:customStyle="1" w:styleId="Nivel2Char">
    <w:name w:val="Nivel 2 Char"/>
    <w:basedOn w:val="ParrafoChar"/>
    <w:link w:val="Nivel2"/>
    <w:rsid w:val="00D46E9C"/>
    <w:rPr>
      <w:rFonts w:ascii="Times New Roman" w:hAnsi="Times New Roman" w:cs="Times New Roman"/>
      <w:b/>
      <w:spacing w:val="-6"/>
      <w:kern w:val="20"/>
      <w:sz w:val="28"/>
      <w:szCs w:val="24"/>
      <w:lang w:val="es-ES"/>
    </w:rPr>
  </w:style>
  <w:style w:type="paragraph" w:customStyle="1" w:styleId="Nivel3">
    <w:name w:val="Nivel 3"/>
    <w:basedOn w:val="Nivel2"/>
    <w:next w:val="Parrafo"/>
    <w:link w:val="Nivel3Char"/>
    <w:qFormat/>
    <w:rsid w:val="00D46E9C"/>
    <w:pPr>
      <w:numPr>
        <w:ilvl w:val="3"/>
      </w:numPr>
      <w:spacing w:after="360"/>
    </w:pPr>
  </w:style>
  <w:style w:type="character" w:customStyle="1" w:styleId="Nivel3Char">
    <w:name w:val="Nivel 3 Char"/>
    <w:basedOn w:val="ParrafoChar"/>
    <w:link w:val="Nivel3"/>
    <w:rsid w:val="00D46E9C"/>
    <w:rPr>
      <w:rFonts w:ascii="Times New Roman" w:hAnsi="Times New Roman" w:cs="Times New Roman"/>
      <w:b/>
      <w:spacing w:val="-6"/>
      <w:kern w:val="20"/>
      <w:sz w:val="28"/>
      <w:szCs w:val="24"/>
      <w:lang w:val="es-ES"/>
    </w:rPr>
  </w:style>
  <w:style w:type="character" w:customStyle="1" w:styleId="reference-accessdate">
    <w:name w:val="reference-accessdate"/>
    <w:basedOn w:val="Fuentedeprrafopredeter"/>
    <w:rsid w:val="00D46E9C"/>
  </w:style>
  <w:style w:type="paragraph" w:customStyle="1" w:styleId="Nivel1">
    <w:name w:val="Nivel 1"/>
    <w:next w:val="Parrafo"/>
    <w:link w:val="Nivel1Char"/>
    <w:qFormat/>
    <w:rsid w:val="00561AF0"/>
    <w:pPr>
      <w:keepNext/>
      <w:numPr>
        <w:ilvl w:val="1"/>
        <w:numId w:val="11"/>
      </w:numPr>
      <w:spacing w:before="840" w:after="840" w:line="240" w:lineRule="auto"/>
      <w:jc w:val="center"/>
    </w:pPr>
    <w:rPr>
      <w:rFonts w:ascii="Times New Roman" w:hAnsi="Times New Roman" w:cs="Times New Roman"/>
      <w:b/>
      <w:spacing w:val="-6"/>
      <w:kern w:val="20"/>
      <w:sz w:val="32"/>
      <w:szCs w:val="24"/>
      <w:lang w:val="es-ES"/>
    </w:rPr>
  </w:style>
  <w:style w:type="character" w:customStyle="1" w:styleId="Nivel1Char">
    <w:name w:val="Nivel 1 Char"/>
    <w:basedOn w:val="Nivel2Char"/>
    <w:link w:val="Nivel1"/>
    <w:rsid w:val="00D46E9C"/>
    <w:rPr>
      <w:rFonts w:ascii="Times New Roman" w:hAnsi="Times New Roman" w:cs="Times New Roman"/>
      <w:b/>
      <w:spacing w:val="-6"/>
      <w:kern w:val="20"/>
      <w:sz w:val="32"/>
      <w:szCs w:val="24"/>
      <w:lang w:val="es-ES"/>
    </w:rPr>
  </w:style>
  <w:style w:type="paragraph" w:customStyle="1" w:styleId="Referencias">
    <w:name w:val="Referencias"/>
    <w:basedOn w:val="Normal"/>
    <w:link w:val="ReferenciasChar"/>
    <w:qFormat/>
    <w:rsid w:val="00D46E9C"/>
    <w:pPr>
      <w:spacing w:after="240"/>
      <w:ind w:left="709" w:hanging="709"/>
    </w:pPr>
    <w:rPr>
      <w:color w:val="000000"/>
    </w:rPr>
  </w:style>
  <w:style w:type="character" w:customStyle="1" w:styleId="ReferenciasChar">
    <w:name w:val="Referencias Char"/>
    <w:basedOn w:val="Fuentedeprrafopredeter"/>
    <w:link w:val="Referencias"/>
    <w:rsid w:val="00D46E9C"/>
    <w:rPr>
      <w:rFonts w:ascii="Times New Roman" w:eastAsia="Times New Roman" w:hAnsi="Times New Roman" w:cs="Times New Roman"/>
      <w:noProof/>
      <w:color w:val="000000"/>
      <w:sz w:val="24"/>
      <w:szCs w:val="24"/>
      <w:lang w:val="en-US"/>
    </w:rPr>
  </w:style>
  <w:style w:type="paragraph" w:customStyle="1" w:styleId="CABEZA">
    <w:name w:val="CABEZA"/>
    <w:basedOn w:val="Ttulo1"/>
    <w:rsid w:val="00D46E9C"/>
    <w:pPr>
      <w:keepNext w:val="0"/>
      <w:keepLines w:val="0"/>
      <w:spacing w:before="0" w:after="120"/>
      <w:jc w:val="center"/>
    </w:pPr>
    <w:rPr>
      <w:rFonts w:ascii="Times New Roman" w:eastAsia="Times New Roman" w:hAnsi="Times New Roman" w:cs="Times New Roman"/>
      <w:bCs w:val="0"/>
      <w:color w:val="auto"/>
      <w:szCs w:val="20"/>
      <w:lang w:val="es-ES_tradnl" w:eastAsia="es-MX"/>
    </w:rPr>
  </w:style>
  <w:style w:type="character" w:customStyle="1" w:styleId="Ttulo1Car">
    <w:name w:val="Título 1 Car"/>
    <w:basedOn w:val="Fuentedeprrafopredeter"/>
    <w:link w:val="Ttulo1"/>
    <w:uiPriority w:val="9"/>
    <w:rsid w:val="00D46E9C"/>
    <w:rPr>
      <w:rFonts w:asciiTheme="majorHAnsi" w:eastAsiaTheme="majorEastAsia" w:hAnsiTheme="majorHAnsi" w:cstheme="majorBidi"/>
      <w:b/>
      <w:bCs/>
      <w:noProof/>
      <w:color w:val="365F91" w:themeColor="accent1" w:themeShade="BF"/>
      <w:sz w:val="28"/>
      <w:szCs w:val="28"/>
    </w:rPr>
  </w:style>
  <w:style w:type="paragraph" w:customStyle="1" w:styleId="Titulo1">
    <w:name w:val="Titulo 1"/>
    <w:basedOn w:val="Normal"/>
    <w:autoRedefine/>
    <w:rsid w:val="00D46E9C"/>
    <w:pPr>
      <w:pBdr>
        <w:bottom w:val="single" w:sz="12" w:space="1" w:color="auto"/>
      </w:pBdr>
      <w:jc w:val="both"/>
    </w:pPr>
    <w:rPr>
      <w:rFonts w:cs="Arial"/>
      <w:b/>
      <w:sz w:val="18"/>
      <w:szCs w:val="18"/>
      <w:lang w:val="es-ES" w:eastAsia="es-ES"/>
    </w:rPr>
  </w:style>
  <w:style w:type="character" w:customStyle="1" w:styleId="j">
    <w:name w:val="j"/>
    <w:basedOn w:val="Fuentedeprrafopredeter"/>
    <w:rsid w:val="00D46E9C"/>
  </w:style>
  <w:style w:type="character" w:customStyle="1" w:styleId="d">
    <w:name w:val="d"/>
    <w:basedOn w:val="Fuentedeprrafopredeter"/>
    <w:rsid w:val="00D46E9C"/>
  </w:style>
  <w:style w:type="character" w:customStyle="1" w:styleId="citation">
    <w:name w:val="citation"/>
    <w:basedOn w:val="Fuentedeprrafopredeter"/>
    <w:rsid w:val="00D46E9C"/>
  </w:style>
  <w:style w:type="character" w:customStyle="1" w:styleId="contribdegrees">
    <w:name w:val="contribdegrees"/>
    <w:basedOn w:val="Fuentedeprrafopredeter"/>
    <w:rsid w:val="00D46E9C"/>
  </w:style>
  <w:style w:type="character" w:customStyle="1" w:styleId="expandable-author">
    <w:name w:val="expandable-author"/>
    <w:basedOn w:val="Fuentedeprrafopredeter"/>
    <w:rsid w:val="00D46E9C"/>
  </w:style>
  <w:style w:type="character" w:customStyle="1" w:styleId="sr-only">
    <w:name w:val="sr-only"/>
    <w:basedOn w:val="Fuentedeprrafopredeter"/>
    <w:rsid w:val="00D46E9C"/>
  </w:style>
  <w:style w:type="character" w:customStyle="1" w:styleId="text">
    <w:name w:val="text"/>
    <w:basedOn w:val="Fuentedeprrafopredeter"/>
    <w:rsid w:val="00D46E9C"/>
  </w:style>
  <w:style w:type="character" w:customStyle="1" w:styleId="author-ref">
    <w:name w:val="author-ref"/>
    <w:basedOn w:val="Fuentedeprrafopredeter"/>
    <w:rsid w:val="00D46E9C"/>
  </w:style>
  <w:style w:type="character" w:customStyle="1" w:styleId="title-text">
    <w:name w:val="title-text"/>
    <w:basedOn w:val="Fuentedeprrafopredeter"/>
    <w:rsid w:val="00D46E9C"/>
  </w:style>
  <w:style w:type="character" w:customStyle="1" w:styleId="titulo">
    <w:name w:val="titulo"/>
    <w:basedOn w:val="Fuentedeprrafopredeter"/>
    <w:rsid w:val="00D46E9C"/>
  </w:style>
  <w:style w:type="character" w:customStyle="1" w:styleId="bold">
    <w:name w:val="bold"/>
    <w:basedOn w:val="Fuentedeprrafopredeter"/>
    <w:rsid w:val="00D46E9C"/>
  </w:style>
  <w:style w:type="paragraph" w:customStyle="1" w:styleId="refer">
    <w:name w:val="refer"/>
    <w:basedOn w:val="Normal"/>
    <w:rsid w:val="00D46E9C"/>
    <w:pPr>
      <w:spacing w:before="100" w:beforeAutospacing="1" w:after="100" w:afterAutospacing="1"/>
    </w:pPr>
    <w:rPr>
      <w:lang w:eastAsia="es-MX"/>
    </w:rPr>
  </w:style>
  <w:style w:type="character" w:customStyle="1" w:styleId="fn">
    <w:name w:val="fn"/>
    <w:basedOn w:val="Fuentedeprrafopredeter"/>
    <w:rsid w:val="00D46E9C"/>
  </w:style>
  <w:style w:type="character" w:customStyle="1" w:styleId="scopustermhighlight">
    <w:name w:val="scopustermhighlight"/>
    <w:basedOn w:val="Fuentedeprrafopredeter"/>
    <w:rsid w:val="00D46E9C"/>
  </w:style>
  <w:style w:type="paragraph" w:customStyle="1" w:styleId="Nivel4">
    <w:name w:val="Nivel 4"/>
    <w:basedOn w:val="Nivel3"/>
    <w:next w:val="Parrafo"/>
    <w:qFormat/>
    <w:rsid w:val="00D46E9C"/>
    <w:pPr>
      <w:keepNext w:val="0"/>
      <w:numPr>
        <w:ilvl w:val="4"/>
      </w:numPr>
      <w:spacing w:line="360" w:lineRule="auto"/>
      <w:outlineLvl w:val="3"/>
    </w:pPr>
    <w:rPr>
      <w:b w:val="0"/>
      <w:sz w:val="24"/>
      <w:lang w:val="es-MX"/>
    </w:rPr>
  </w:style>
  <w:style w:type="character" w:customStyle="1" w:styleId="A5">
    <w:name w:val="A5"/>
    <w:uiPriority w:val="99"/>
    <w:rsid w:val="00D46E9C"/>
    <w:rPr>
      <w:rFonts w:cs="GaramondBoldItalic"/>
      <w:b/>
      <w:bCs/>
      <w:i/>
      <w:iCs/>
      <w:color w:val="211D1E"/>
      <w:sz w:val="17"/>
      <w:szCs w:val="17"/>
    </w:rPr>
  </w:style>
  <w:style w:type="character" w:customStyle="1" w:styleId="A2">
    <w:name w:val="A2"/>
    <w:uiPriority w:val="99"/>
    <w:rsid w:val="00D46E9C"/>
    <w:rPr>
      <w:rFonts w:cs="Adobe Garamond Pro"/>
      <w:b/>
      <w:bCs/>
      <w:i/>
      <w:iCs/>
      <w:color w:val="211D1E"/>
      <w:sz w:val="15"/>
      <w:szCs w:val="15"/>
    </w:rPr>
  </w:style>
  <w:style w:type="paragraph" w:customStyle="1" w:styleId="citatextualenprrafo">
    <w:name w:val="cita textual en párrafo"/>
    <w:basedOn w:val="Parrafo"/>
    <w:qFormat/>
    <w:rsid w:val="00D46E9C"/>
    <w:pPr>
      <w:ind w:left="1134"/>
    </w:pPr>
  </w:style>
  <w:style w:type="character" w:customStyle="1" w:styleId="pie0">
    <w:name w:val="pie"/>
    <w:basedOn w:val="Fuentedeprrafopredeter"/>
    <w:rsid w:val="00D46E9C"/>
  </w:style>
  <w:style w:type="paragraph" w:customStyle="1" w:styleId="Nivel0">
    <w:name w:val="Nivel 0"/>
    <w:basedOn w:val="Nivel1"/>
    <w:qFormat/>
    <w:rsid w:val="00561AF0"/>
    <w:pPr>
      <w:numPr>
        <w:ilvl w:val="0"/>
      </w:numPr>
      <w:jc w:val="left"/>
      <w:outlineLvl w:val="0"/>
    </w:pPr>
    <w:rPr>
      <w:lang w:val="es-MX"/>
    </w:rPr>
  </w:style>
  <w:style w:type="character" w:customStyle="1" w:styleId="Ttulo2Car">
    <w:name w:val="Título 2 Car"/>
    <w:basedOn w:val="Fuentedeprrafopredeter"/>
    <w:link w:val="Ttulo2"/>
    <w:uiPriority w:val="9"/>
    <w:rsid w:val="00D46E9C"/>
    <w:rPr>
      <w:rFonts w:asciiTheme="majorHAnsi" w:eastAsiaTheme="majorEastAsia" w:hAnsiTheme="majorHAnsi" w:cstheme="majorBidi"/>
      <w:b/>
      <w:bCs/>
      <w:noProof/>
      <w:color w:val="4F81BD" w:themeColor="accent1"/>
      <w:sz w:val="26"/>
      <w:szCs w:val="26"/>
    </w:rPr>
  </w:style>
  <w:style w:type="character" w:customStyle="1" w:styleId="Ttulo3Car">
    <w:name w:val="Título 3 Car"/>
    <w:basedOn w:val="Fuentedeprrafopredeter"/>
    <w:link w:val="Ttulo3"/>
    <w:uiPriority w:val="9"/>
    <w:rsid w:val="00D46E9C"/>
    <w:rPr>
      <w:rFonts w:ascii="Times New Roman" w:eastAsia="Times New Roman" w:hAnsi="Times New Roman" w:cs="Times New Roman"/>
      <w:b/>
      <w:bCs/>
      <w:noProof/>
      <w:sz w:val="27"/>
      <w:szCs w:val="27"/>
      <w:lang w:eastAsia="es-MX"/>
    </w:rPr>
  </w:style>
  <w:style w:type="character" w:customStyle="1" w:styleId="Ttulo4Car">
    <w:name w:val="Título 4 Car"/>
    <w:basedOn w:val="Fuentedeprrafopredeter"/>
    <w:link w:val="Ttulo4"/>
    <w:uiPriority w:val="9"/>
    <w:semiHidden/>
    <w:rsid w:val="00D46E9C"/>
    <w:rPr>
      <w:rFonts w:asciiTheme="majorHAnsi" w:eastAsiaTheme="majorEastAsia" w:hAnsiTheme="majorHAnsi" w:cstheme="majorBidi"/>
      <w:b/>
      <w:bCs/>
      <w:i/>
      <w:iCs/>
      <w:noProof/>
      <w:color w:val="4F81BD" w:themeColor="accent1"/>
    </w:rPr>
  </w:style>
  <w:style w:type="character" w:customStyle="1" w:styleId="Ttulo5Car">
    <w:name w:val="Título 5 Car"/>
    <w:basedOn w:val="Fuentedeprrafopredeter"/>
    <w:link w:val="Ttulo5"/>
    <w:uiPriority w:val="9"/>
    <w:semiHidden/>
    <w:rsid w:val="00D46E9C"/>
    <w:rPr>
      <w:rFonts w:asciiTheme="majorHAnsi" w:eastAsiaTheme="majorEastAsia" w:hAnsiTheme="majorHAnsi" w:cstheme="majorBidi"/>
      <w:noProof/>
      <w:color w:val="243F60" w:themeColor="accent1" w:themeShade="7F"/>
    </w:rPr>
  </w:style>
  <w:style w:type="paragraph" w:styleId="TDC1">
    <w:name w:val="toc 1"/>
    <w:basedOn w:val="Normal"/>
    <w:next w:val="Normal"/>
    <w:autoRedefine/>
    <w:uiPriority w:val="39"/>
    <w:unhideWhenUsed/>
    <w:qFormat/>
    <w:rsid w:val="00D46E9C"/>
    <w:pPr>
      <w:spacing w:before="360" w:after="100"/>
      <w:ind w:left="1701" w:right="1469" w:hanging="567"/>
      <w:jc w:val="center"/>
    </w:pPr>
    <w:rPr>
      <w:b/>
      <w:sz w:val="28"/>
    </w:rPr>
  </w:style>
  <w:style w:type="paragraph" w:styleId="TDC2">
    <w:name w:val="toc 2"/>
    <w:basedOn w:val="Normal"/>
    <w:next w:val="Normal"/>
    <w:autoRedefine/>
    <w:uiPriority w:val="39"/>
    <w:unhideWhenUsed/>
    <w:qFormat/>
    <w:rsid w:val="00D46E9C"/>
    <w:pPr>
      <w:tabs>
        <w:tab w:val="left" w:pos="2127"/>
        <w:tab w:val="right" w:leader="dot" w:pos="8505"/>
      </w:tabs>
      <w:spacing w:after="100"/>
      <w:ind w:left="1843" w:right="1466" w:hanging="425"/>
    </w:pPr>
    <w:rPr>
      <w:b/>
    </w:rPr>
  </w:style>
  <w:style w:type="paragraph" w:styleId="TDC3">
    <w:name w:val="toc 3"/>
    <w:basedOn w:val="Normal"/>
    <w:next w:val="Normal"/>
    <w:autoRedefine/>
    <w:uiPriority w:val="39"/>
    <w:unhideWhenUsed/>
    <w:qFormat/>
    <w:rsid w:val="00D46E9C"/>
    <w:pPr>
      <w:tabs>
        <w:tab w:val="left" w:pos="2410"/>
        <w:tab w:val="right" w:leader="dot" w:pos="8505"/>
      </w:tabs>
      <w:spacing w:after="100"/>
      <w:ind w:left="2410" w:right="1466" w:hanging="567"/>
    </w:pPr>
  </w:style>
  <w:style w:type="paragraph" w:styleId="TDC4">
    <w:name w:val="toc 4"/>
    <w:basedOn w:val="Normal"/>
    <w:next w:val="Normal"/>
    <w:autoRedefine/>
    <w:uiPriority w:val="39"/>
    <w:unhideWhenUsed/>
    <w:rsid w:val="00D46E9C"/>
    <w:pPr>
      <w:tabs>
        <w:tab w:val="left" w:pos="3119"/>
        <w:tab w:val="right" w:leader="dot" w:pos="8505"/>
      </w:tabs>
      <w:spacing w:after="100"/>
      <w:ind w:left="3119" w:right="1466" w:hanging="709"/>
    </w:pPr>
  </w:style>
  <w:style w:type="paragraph" w:styleId="TDC5">
    <w:name w:val="toc 5"/>
    <w:basedOn w:val="Normal"/>
    <w:next w:val="Normal"/>
    <w:autoRedefine/>
    <w:uiPriority w:val="39"/>
    <w:unhideWhenUsed/>
    <w:rsid w:val="00D46E9C"/>
    <w:pPr>
      <w:spacing w:after="100"/>
      <w:ind w:left="880"/>
    </w:pPr>
  </w:style>
  <w:style w:type="paragraph" w:styleId="Textonotapie">
    <w:name w:val="footnote text"/>
    <w:basedOn w:val="Normal"/>
    <w:link w:val="TextonotapieCar"/>
    <w:uiPriority w:val="99"/>
    <w:semiHidden/>
    <w:unhideWhenUsed/>
    <w:rsid w:val="00D46E9C"/>
    <w:rPr>
      <w:sz w:val="20"/>
      <w:szCs w:val="20"/>
    </w:rPr>
  </w:style>
  <w:style w:type="character" w:customStyle="1" w:styleId="TextonotapieCar">
    <w:name w:val="Texto nota pie Car"/>
    <w:basedOn w:val="Fuentedeprrafopredeter"/>
    <w:link w:val="Textonotapie"/>
    <w:uiPriority w:val="99"/>
    <w:semiHidden/>
    <w:rsid w:val="00D46E9C"/>
    <w:rPr>
      <w:noProof/>
      <w:sz w:val="20"/>
      <w:szCs w:val="20"/>
    </w:rPr>
  </w:style>
  <w:style w:type="paragraph" w:styleId="Textocomentario">
    <w:name w:val="annotation text"/>
    <w:basedOn w:val="Normal"/>
    <w:link w:val="TextocomentarioCar"/>
    <w:uiPriority w:val="99"/>
    <w:semiHidden/>
    <w:unhideWhenUsed/>
    <w:rsid w:val="00D46E9C"/>
    <w:rPr>
      <w:sz w:val="20"/>
      <w:szCs w:val="20"/>
    </w:rPr>
  </w:style>
  <w:style w:type="character" w:customStyle="1" w:styleId="TextocomentarioCar">
    <w:name w:val="Texto comentario Car"/>
    <w:basedOn w:val="Fuentedeprrafopredeter"/>
    <w:link w:val="Textocomentario"/>
    <w:uiPriority w:val="99"/>
    <w:semiHidden/>
    <w:rsid w:val="00D46E9C"/>
    <w:rPr>
      <w:noProof/>
      <w:sz w:val="20"/>
      <w:szCs w:val="20"/>
    </w:rPr>
  </w:style>
  <w:style w:type="paragraph" w:styleId="Encabezado">
    <w:name w:val="header"/>
    <w:basedOn w:val="Normal"/>
    <w:link w:val="EncabezadoCar"/>
    <w:uiPriority w:val="99"/>
    <w:unhideWhenUsed/>
    <w:rsid w:val="00D46E9C"/>
    <w:pPr>
      <w:tabs>
        <w:tab w:val="center" w:pos="4419"/>
        <w:tab w:val="right" w:pos="8838"/>
      </w:tabs>
    </w:pPr>
  </w:style>
  <w:style w:type="character" w:customStyle="1" w:styleId="EncabezadoCar">
    <w:name w:val="Encabezado Car"/>
    <w:basedOn w:val="Fuentedeprrafopredeter"/>
    <w:link w:val="Encabezado"/>
    <w:uiPriority w:val="99"/>
    <w:rsid w:val="00D46E9C"/>
    <w:rPr>
      <w:noProof/>
    </w:rPr>
  </w:style>
  <w:style w:type="paragraph" w:styleId="Piedepgina">
    <w:name w:val="footer"/>
    <w:basedOn w:val="Normal"/>
    <w:link w:val="PiedepginaCar"/>
    <w:uiPriority w:val="99"/>
    <w:unhideWhenUsed/>
    <w:rsid w:val="00D46E9C"/>
    <w:pPr>
      <w:tabs>
        <w:tab w:val="center" w:pos="4419"/>
        <w:tab w:val="right" w:pos="8838"/>
      </w:tabs>
    </w:pPr>
  </w:style>
  <w:style w:type="character" w:customStyle="1" w:styleId="PiedepginaCar">
    <w:name w:val="Pie de página Car"/>
    <w:basedOn w:val="Fuentedeprrafopredeter"/>
    <w:link w:val="Piedepgina"/>
    <w:uiPriority w:val="99"/>
    <w:rsid w:val="00D46E9C"/>
    <w:rPr>
      <w:noProof/>
    </w:rPr>
  </w:style>
  <w:style w:type="paragraph" w:styleId="Descripcin">
    <w:name w:val="caption"/>
    <w:basedOn w:val="Normal"/>
    <w:next w:val="Normal"/>
    <w:uiPriority w:val="35"/>
    <w:unhideWhenUsed/>
    <w:qFormat/>
    <w:rsid w:val="00EF4594"/>
    <w:pPr>
      <w:keepNext/>
    </w:pPr>
    <w:rPr>
      <w:b/>
      <w:bCs/>
      <w:szCs w:val="18"/>
    </w:rPr>
  </w:style>
  <w:style w:type="paragraph" w:styleId="Tabladeilustraciones">
    <w:name w:val="table of figures"/>
    <w:basedOn w:val="Normal"/>
    <w:next w:val="Normal"/>
    <w:uiPriority w:val="99"/>
    <w:unhideWhenUsed/>
    <w:rsid w:val="00D46E9C"/>
    <w:pPr>
      <w:tabs>
        <w:tab w:val="left" w:pos="993"/>
        <w:tab w:val="right" w:leader="dot" w:pos="9394"/>
      </w:tabs>
      <w:ind w:left="993" w:hanging="993"/>
    </w:pPr>
  </w:style>
  <w:style w:type="character" w:styleId="Refdenotaalpie">
    <w:name w:val="footnote reference"/>
    <w:basedOn w:val="Fuentedeprrafopredeter"/>
    <w:uiPriority w:val="99"/>
    <w:semiHidden/>
    <w:unhideWhenUsed/>
    <w:rsid w:val="00D46E9C"/>
    <w:rPr>
      <w:vertAlign w:val="superscript"/>
    </w:rPr>
  </w:style>
  <w:style w:type="character" w:styleId="Refdecomentario">
    <w:name w:val="annotation reference"/>
    <w:basedOn w:val="Fuentedeprrafopredeter"/>
    <w:uiPriority w:val="99"/>
    <w:semiHidden/>
    <w:unhideWhenUsed/>
    <w:rsid w:val="00D46E9C"/>
    <w:rPr>
      <w:sz w:val="16"/>
      <w:szCs w:val="16"/>
    </w:rPr>
  </w:style>
  <w:style w:type="character" w:styleId="Refdenotaalfinal">
    <w:name w:val="endnote reference"/>
    <w:basedOn w:val="Fuentedeprrafopredeter"/>
    <w:uiPriority w:val="99"/>
    <w:semiHidden/>
    <w:unhideWhenUsed/>
    <w:rsid w:val="00D46E9C"/>
    <w:rPr>
      <w:vertAlign w:val="superscript"/>
    </w:rPr>
  </w:style>
  <w:style w:type="character" w:styleId="Hipervnculo">
    <w:name w:val="Hyperlink"/>
    <w:basedOn w:val="Fuentedeprrafopredeter"/>
    <w:uiPriority w:val="99"/>
    <w:unhideWhenUsed/>
    <w:rsid w:val="00D46E9C"/>
    <w:rPr>
      <w:rFonts w:ascii="Times New Roman" w:hAnsi="Times New Roman"/>
      <w:color w:val="0000FF"/>
      <w:sz w:val="24"/>
      <w:u w:val="single"/>
    </w:rPr>
  </w:style>
  <w:style w:type="character" w:styleId="Textoennegrita">
    <w:name w:val="Strong"/>
    <w:basedOn w:val="Fuentedeprrafopredeter"/>
    <w:uiPriority w:val="22"/>
    <w:qFormat/>
    <w:rsid w:val="00D46E9C"/>
    <w:rPr>
      <w:b/>
      <w:bCs/>
    </w:rPr>
  </w:style>
  <w:style w:type="character" w:styleId="nfasis">
    <w:name w:val="Emphasis"/>
    <w:basedOn w:val="Fuentedeprrafopredeter"/>
    <w:uiPriority w:val="20"/>
    <w:qFormat/>
    <w:rsid w:val="00D46E9C"/>
    <w:rPr>
      <w:i/>
      <w:iCs/>
    </w:rPr>
  </w:style>
  <w:style w:type="paragraph" w:styleId="NormalWeb">
    <w:name w:val="Normal (Web)"/>
    <w:basedOn w:val="Normal"/>
    <w:uiPriority w:val="99"/>
    <w:semiHidden/>
    <w:unhideWhenUsed/>
    <w:rsid w:val="00D46E9C"/>
    <w:pPr>
      <w:spacing w:before="100" w:beforeAutospacing="1" w:after="100" w:afterAutospacing="1"/>
    </w:pPr>
    <w:rPr>
      <w:lang w:eastAsia="es-MX"/>
    </w:rPr>
  </w:style>
  <w:style w:type="paragraph" w:styleId="HTMLconformatoprevio">
    <w:name w:val="HTML Preformatted"/>
    <w:basedOn w:val="Normal"/>
    <w:link w:val="HTMLconformatoprevioCar"/>
    <w:uiPriority w:val="99"/>
    <w:unhideWhenUsed/>
    <w:rsid w:val="00D46E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D46E9C"/>
    <w:rPr>
      <w:rFonts w:ascii="Courier New" w:eastAsia="Times New Roman" w:hAnsi="Courier New" w:cs="Courier New"/>
      <w:sz w:val="20"/>
      <w:szCs w:val="20"/>
      <w:lang w:eastAsia="es-MX"/>
    </w:rPr>
  </w:style>
  <w:style w:type="paragraph" w:styleId="Asuntodelcomentario">
    <w:name w:val="annotation subject"/>
    <w:basedOn w:val="Textocomentario"/>
    <w:next w:val="Textocomentario"/>
    <w:link w:val="AsuntodelcomentarioCar"/>
    <w:uiPriority w:val="99"/>
    <w:semiHidden/>
    <w:unhideWhenUsed/>
    <w:rsid w:val="00D46E9C"/>
    <w:rPr>
      <w:b/>
      <w:bCs/>
    </w:rPr>
  </w:style>
  <w:style w:type="character" w:customStyle="1" w:styleId="AsuntodelcomentarioCar">
    <w:name w:val="Asunto del comentario Car"/>
    <w:basedOn w:val="TextocomentarioCar"/>
    <w:link w:val="Asuntodelcomentario"/>
    <w:uiPriority w:val="99"/>
    <w:semiHidden/>
    <w:rsid w:val="00D46E9C"/>
    <w:rPr>
      <w:b/>
      <w:bCs/>
      <w:noProof/>
      <w:sz w:val="20"/>
      <w:szCs w:val="20"/>
    </w:rPr>
  </w:style>
  <w:style w:type="paragraph" w:styleId="Textodeglobo">
    <w:name w:val="Balloon Text"/>
    <w:basedOn w:val="Normal"/>
    <w:link w:val="TextodegloboCar"/>
    <w:uiPriority w:val="99"/>
    <w:semiHidden/>
    <w:unhideWhenUsed/>
    <w:rsid w:val="00D46E9C"/>
    <w:rPr>
      <w:rFonts w:ascii="Tahoma" w:hAnsi="Tahoma" w:cs="Tahoma"/>
      <w:sz w:val="16"/>
      <w:szCs w:val="16"/>
    </w:rPr>
  </w:style>
  <w:style w:type="character" w:customStyle="1" w:styleId="TextodegloboCar">
    <w:name w:val="Texto de globo Car"/>
    <w:basedOn w:val="Fuentedeprrafopredeter"/>
    <w:link w:val="Textodeglobo"/>
    <w:uiPriority w:val="99"/>
    <w:semiHidden/>
    <w:rsid w:val="00D46E9C"/>
    <w:rPr>
      <w:rFonts w:ascii="Tahoma" w:hAnsi="Tahoma" w:cs="Tahoma"/>
      <w:noProof/>
      <w:sz w:val="16"/>
      <w:szCs w:val="16"/>
    </w:rPr>
  </w:style>
  <w:style w:type="paragraph" w:styleId="Sinespaciado">
    <w:name w:val="No Spacing"/>
    <w:uiPriority w:val="1"/>
    <w:qFormat/>
    <w:rsid w:val="00D46E9C"/>
    <w:pPr>
      <w:spacing w:after="0" w:line="240" w:lineRule="auto"/>
    </w:pPr>
  </w:style>
  <w:style w:type="paragraph" w:styleId="Prrafodelista">
    <w:name w:val="List Paragraph"/>
    <w:basedOn w:val="Normal"/>
    <w:uiPriority w:val="34"/>
    <w:qFormat/>
    <w:rsid w:val="00D46E9C"/>
    <w:pPr>
      <w:ind w:left="720"/>
      <w:contextualSpacing/>
    </w:pPr>
  </w:style>
  <w:style w:type="paragraph" w:styleId="Bibliografa">
    <w:name w:val="Bibliography"/>
    <w:basedOn w:val="Normal"/>
    <w:next w:val="Normal"/>
    <w:uiPriority w:val="37"/>
    <w:unhideWhenUsed/>
    <w:rsid w:val="00D46E9C"/>
  </w:style>
  <w:style w:type="paragraph" w:styleId="TtuloTDC">
    <w:name w:val="TOC Heading"/>
    <w:basedOn w:val="Ttulo1"/>
    <w:next w:val="Normal"/>
    <w:uiPriority w:val="39"/>
    <w:unhideWhenUsed/>
    <w:qFormat/>
    <w:rsid w:val="00D46E9C"/>
    <w:pPr>
      <w:jc w:val="center"/>
      <w:outlineLvl w:val="9"/>
    </w:pPr>
    <w:rPr>
      <w:rFonts w:ascii="Times New Roman" w:hAnsi="Times New Roman"/>
      <w:color w:val="auto"/>
      <w:sz w:val="32"/>
    </w:rPr>
  </w:style>
  <w:style w:type="numbering" w:customStyle="1" w:styleId="Tesisnumeracion">
    <w:name w:val="Tesis numeracion"/>
    <w:uiPriority w:val="99"/>
    <w:rsid w:val="00561AF0"/>
    <w:pPr>
      <w:numPr>
        <w:numId w:val="9"/>
      </w:numPr>
    </w:pPr>
  </w:style>
  <w:style w:type="numbering" w:customStyle="1" w:styleId="Numeraciontitulostesis">
    <w:name w:val="Numeracion titulos tesis"/>
    <w:uiPriority w:val="99"/>
    <w:rsid w:val="00561AF0"/>
    <w:pPr>
      <w:numPr>
        <w:numId w:val="11"/>
      </w:numPr>
    </w:pPr>
  </w:style>
  <w:style w:type="paragraph" w:customStyle="1" w:styleId="Ridettulo">
    <w:name w:val="Ride título"/>
    <w:qFormat/>
    <w:rsid w:val="006E37C8"/>
    <w:pPr>
      <w:keepNext/>
      <w:jc w:val="center"/>
    </w:pPr>
    <w:rPr>
      <w:rFonts w:ascii="Times New Roman" w:hAnsi="Times New Roman" w:cs="Times New Roman"/>
      <w:b/>
      <w:spacing w:val="-6"/>
      <w:kern w:val="20"/>
      <w:sz w:val="32"/>
      <w:szCs w:val="24"/>
    </w:rPr>
  </w:style>
  <w:style w:type="paragraph" w:customStyle="1" w:styleId="Ridesubttulo">
    <w:name w:val="Ride subtítulo"/>
    <w:basedOn w:val="Ridettulo"/>
    <w:qFormat/>
    <w:rsid w:val="006E37C8"/>
    <w:rPr>
      <w:sz w:val="28"/>
    </w:rPr>
  </w:style>
  <w:style w:type="paragraph" w:customStyle="1" w:styleId="Ridecuerpodetexto">
    <w:name w:val="Ride cuerpo de texto"/>
    <w:basedOn w:val="Ridesubttulo"/>
    <w:qFormat/>
    <w:rsid w:val="00EF4594"/>
    <w:pPr>
      <w:keepNext w:val="0"/>
      <w:spacing w:after="160" w:line="360" w:lineRule="auto"/>
      <w:jc w:val="both"/>
    </w:pPr>
    <w:rPr>
      <w:b w:val="0"/>
      <w:sz w:val="24"/>
    </w:rPr>
  </w:style>
  <w:style w:type="paragraph" w:customStyle="1" w:styleId="Ridecuerpodetextodos">
    <w:name w:val="Ride cuerpo de texto dos"/>
    <w:basedOn w:val="Ridecuerpodetexto"/>
    <w:qFormat/>
    <w:rsid w:val="00EF4594"/>
    <w:pPr>
      <w:ind w:firstLine="709"/>
    </w:pPr>
  </w:style>
  <w:style w:type="table" w:styleId="Tablaconcuadrcula">
    <w:name w:val="Table Grid"/>
    <w:basedOn w:val="Tablanormal"/>
    <w:uiPriority w:val="39"/>
    <w:rsid w:val="00FA02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7B3FCD"/>
    <w:rPr>
      <w:color w:val="605E5C"/>
      <w:shd w:val="clear" w:color="auto" w:fill="E1DFDD"/>
    </w:rPr>
  </w:style>
  <w:style w:type="paragraph" w:styleId="Revisin">
    <w:name w:val="Revision"/>
    <w:hidden/>
    <w:uiPriority w:val="99"/>
    <w:semiHidden/>
    <w:rsid w:val="00C81728"/>
    <w:pPr>
      <w:spacing w:after="0"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798512">
      <w:bodyDiv w:val="1"/>
      <w:marLeft w:val="0"/>
      <w:marRight w:val="0"/>
      <w:marTop w:val="0"/>
      <w:marBottom w:val="0"/>
      <w:divBdr>
        <w:top w:val="none" w:sz="0" w:space="0" w:color="auto"/>
        <w:left w:val="none" w:sz="0" w:space="0" w:color="auto"/>
        <w:bottom w:val="none" w:sz="0" w:space="0" w:color="auto"/>
        <w:right w:val="none" w:sz="0" w:space="0" w:color="auto"/>
      </w:divBdr>
    </w:div>
    <w:div w:id="928583500">
      <w:bodyDiv w:val="1"/>
      <w:marLeft w:val="0"/>
      <w:marRight w:val="0"/>
      <w:marTop w:val="0"/>
      <w:marBottom w:val="0"/>
      <w:divBdr>
        <w:top w:val="none" w:sz="0" w:space="0" w:color="auto"/>
        <w:left w:val="none" w:sz="0" w:space="0" w:color="auto"/>
        <w:bottom w:val="none" w:sz="0" w:space="0" w:color="auto"/>
        <w:right w:val="none" w:sz="0" w:space="0" w:color="auto"/>
      </w:divBdr>
    </w:div>
    <w:div w:id="1163742206">
      <w:bodyDiv w:val="1"/>
      <w:marLeft w:val="0"/>
      <w:marRight w:val="0"/>
      <w:marTop w:val="0"/>
      <w:marBottom w:val="0"/>
      <w:divBdr>
        <w:top w:val="none" w:sz="0" w:space="0" w:color="auto"/>
        <w:left w:val="none" w:sz="0" w:space="0" w:color="auto"/>
        <w:bottom w:val="none" w:sz="0" w:space="0" w:color="auto"/>
        <w:right w:val="none" w:sz="0" w:space="0" w:color="auto"/>
      </w:divBdr>
    </w:div>
    <w:div w:id="1722971918">
      <w:bodyDiv w:val="1"/>
      <w:marLeft w:val="0"/>
      <w:marRight w:val="0"/>
      <w:marTop w:val="0"/>
      <w:marBottom w:val="0"/>
      <w:divBdr>
        <w:top w:val="none" w:sz="0" w:space="0" w:color="auto"/>
        <w:left w:val="none" w:sz="0" w:space="0" w:color="auto"/>
        <w:bottom w:val="none" w:sz="0" w:space="0" w:color="auto"/>
        <w:right w:val="none" w:sz="0" w:space="0" w:color="auto"/>
      </w:divBdr>
    </w:div>
    <w:div w:id="1801455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jpeg"/><Relationship Id="rId59"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2-6835-2841" TargetMode="External"/><Relationship Id="rId24" Type="http://schemas.openxmlformats.org/officeDocument/2006/relationships/image" Target="media/image13.jpeg"/><Relationship Id="rId58"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57" Type="http://schemas.openxmlformats.org/officeDocument/2006/relationships/image" Target="media/image32.jpeg"/><Relationship Id="rId61" Type="http://schemas.openxmlformats.org/officeDocument/2006/relationships/fontTable" Target="fontTable.xml"/><Relationship Id="rId10" Type="http://schemas.openxmlformats.org/officeDocument/2006/relationships/hyperlink" Target="https://orcid.org/0000-0002-8483-9844" TargetMode="External"/><Relationship Id="rId19" Type="http://schemas.openxmlformats.org/officeDocument/2006/relationships/image" Target="media/image8.jpeg"/><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martinezo@ipn.mx"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56" Type="http://schemas.openxmlformats.org/officeDocument/2006/relationships/image" Target="media/image31.jpeg"/><Relationship Id="rId8" Type="http://schemas.openxmlformats.org/officeDocument/2006/relationships/hyperlink" Target="https://orcid.org/0000-0003-3136-976X"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0.png"/></Relationships>
</file>

<file path=word/_rels/header1.xml.rels><?xml version="1.0" encoding="UTF-8" standalone="yes"?>
<Relationships xmlns="http://schemas.openxmlformats.org/package/2006/relationships"><Relationship Id="rId1" Type="http://schemas.openxmlformats.org/officeDocument/2006/relationships/image" Target="media/image1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6DF80A-4437-4003-A887-EEA3EA378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32</Pages>
  <Words>24965</Words>
  <Characters>137312</Characters>
  <Application>Microsoft Office Word</Application>
  <DocSecurity>0</DocSecurity>
  <Lines>1144</Lines>
  <Paragraphs>3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1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Vazquez Najera</dc:creator>
  <cp:keywords/>
  <dc:description/>
  <cp:lastModifiedBy>Gustavo Toledo</cp:lastModifiedBy>
  <cp:revision>5</cp:revision>
  <dcterms:created xsi:type="dcterms:W3CDTF">2022-08-15T02:05:00Z</dcterms:created>
  <dcterms:modified xsi:type="dcterms:W3CDTF">2022-08-15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86973771/apa</vt:lpwstr>
  </property>
  <property fmtid="{D5CDD505-2E9C-101B-9397-08002B2CF9AE}" pid="9" name="Mendeley Recent Style Name 3_1">
    <vt:lpwstr>American Psychological Association 7th edition - Laura Vazquez</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73f50d3-1db7-3ad5-b0b8-b41fe0172468</vt:lpwstr>
  </property>
  <property fmtid="{D5CDD505-2E9C-101B-9397-08002B2CF9AE}" pid="24" name="Mendeley Citation Style_1">
    <vt:lpwstr>https://csl.mendeley.com/styles/586973771/apa</vt:lpwstr>
  </property>
</Properties>
</file>